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drawings/drawing2.xml" ContentType="application/vnd.openxmlformats-officedocument.drawingml.chartshapes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73462" w:rsidRDefault="00F93822" w:rsidP="00673462">
      <w:pPr>
        <w:pStyle w:val="NoSpacing"/>
        <w:jc w:val="center"/>
        <w:rPr>
          <w:rFonts w:ascii="Times New Roman" w:hAnsi="Times New Roman"/>
          <w:bCs/>
          <w:sz w:val="28"/>
          <w:szCs w:val="28"/>
        </w:rPr>
      </w:pPr>
      <w:r w:rsidRPr="006E30CD">
        <w:rPr>
          <w:rFonts w:ascii="Times New Roman" w:hAnsi="Times New Roman"/>
          <w:bCs/>
          <w:sz w:val="28"/>
          <w:szCs w:val="28"/>
        </w:rPr>
        <w:t xml:space="preserve">EFFECT OF USING PITAYA PEEL AS DYE-SENSITIZER </w:t>
      </w:r>
    </w:p>
    <w:p w:rsidR="00673462" w:rsidRDefault="00F93822" w:rsidP="00673462">
      <w:pPr>
        <w:pStyle w:val="NoSpacing"/>
        <w:jc w:val="center"/>
        <w:rPr>
          <w:rFonts w:ascii="Times New Roman" w:hAnsi="Times New Roman"/>
          <w:bCs/>
          <w:sz w:val="28"/>
          <w:szCs w:val="28"/>
        </w:rPr>
      </w:pPr>
      <w:r w:rsidRPr="006E30CD">
        <w:rPr>
          <w:rFonts w:ascii="Times New Roman" w:hAnsi="Times New Roman"/>
          <w:bCs/>
          <w:sz w:val="28"/>
          <w:szCs w:val="28"/>
        </w:rPr>
        <w:t xml:space="preserve">AND DYE MOLECULES IN ELECTROLYTE FOR </w:t>
      </w:r>
    </w:p>
    <w:p w:rsidR="006E30CD" w:rsidRDefault="00F93822" w:rsidP="00673462">
      <w:pPr>
        <w:pStyle w:val="NoSpacing"/>
        <w:jc w:val="center"/>
        <w:rPr>
          <w:rFonts w:ascii="Times New Roman" w:hAnsi="Times New Roman"/>
          <w:bCs/>
          <w:sz w:val="28"/>
          <w:szCs w:val="28"/>
        </w:rPr>
      </w:pPr>
      <w:r w:rsidRPr="006E30CD">
        <w:rPr>
          <w:rFonts w:ascii="Times New Roman" w:hAnsi="Times New Roman"/>
          <w:bCs/>
          <w:sz w:val="28"/>
          <w:szCs w:val="28"/>
        </w:rPr>
        <w:t>PHOTOELECTROCHEMICAL REACTION</w:t>
      </w:r>
    </w:p>
    <w:p w:rsidR="00673462" w:rsidRPr="006E30CD" w:rsidRDefault="00673462" w:rsidP="00673462">
      <w:pPr>
        <w:pStyle w:val="NoSpacing"/>
        <w:jc w:val="center"/>
        <w:rPr>
          <w:rFonts w:ascii="Times New Roman" w:hAnsi="Times New Roman"/>
          <w:bCs/>
          <w:sz w:val="28"/>
          <w:szCs w:val="28"/>
        </w:rPr>
      </w:pPr>
    </w:p>
    <w:p w:rsidR="00673462" w:rsidRDefault="00673462" w:rsidP="00673462">
      <w:pPr>
        <w:pStyle w:val="NoSpacing"/>
        <w:jc w:val="center"/>
        <w:rPr>
          <w:rFonts w:ascii="Times New Roman" w:hAnsi="Times New Roman"/>
          <w:bCs/>
          <w:sz w:val="24"/>
          <w:szCs w:val="28"/>
        </w:rPr>
      </w:pPr>
      <w:r>
        <w:rPr>
          <w:rFonts w:ascii="Times New Roman" w:hAnsi="Times New Roman"/>
          <w:bCs/>
          <w:sz w:val="24"/>
          <w:szCs w:val="28"/>
        </w:rPr>
        <w:t>(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Kesan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Penggunaan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Kulit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Bu</w:t>
      </w:r>
      <w:r>
        <w:rPr>
          <w:rFonts w:ascii="Times New Roman" w:hAnsi="Times New Roman"/>
          <w:bCs/>
          <w:sz w:val="24"/>
          <w:szCs w:val="28"/>
        </w:rPr>
        <w:t>ah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Naga </w:t>
      </w:r>
      <w:proofErr w:type="spellStart"/>
      <w:r>
        <w:rPr>
          <w:rFonts w:ascii="Times New Roman" w:hAnsi="Times New Roman"/>
          <w:bCs/>
          <w:sz w:val="24"/>
          <w:szCs w:val="28"/>
        </w:rPr>
        <w:t>Sebagai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Pemeka-Pewarna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dan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Molekul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Pewarna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</w:p>
    <w:p w:rsidR="006E30CD" w:rsidRPr="00673462" w:rsidRDefault="00673462" w:rsidP="00673462">
      <w:pPr>
        <w:pStyle w:val="NoSpacing"/>
        <w:jc w:val="center"/>
        <w:rPr>
          <w:rFonts w:ascii="Times New Roman" w:hAnsi="Times New Roman"/>
          <w:bCs/>
          <w:sz w:val="24"/>
          <w:szCs w:val="28"/>
        </w:rPr>
      </w:pPr>
      <w:proofErr w:type="gramStart"/>
      <w:r>
        <w:rPr>
          <w:rFonts w:ascii="Times New Roman" w:hAnsi="Times New Roman"/>
          <w:bCs/>
          <w:sz w:val="24"/>
          <w:szCs w:val="28"/>
        </w:rPr>
        <w:t>di</w:t>
      </w:r>
      <w:proofErr w:type="gram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dalam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Elektrolit</w:t>
      </w:r>
      <w:proofErr w:type="spellEnd"/>
      <w:r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8"/>
        </w:rPr>
        <w:t>b</w:t>
      </w:r>
      <w:r w:rsidR="006E30CD" w:rsidRPr="00673462">
        <w:rPr>
          <w:rFonts w:ascii="Times New Roman" w:hAnsi="Times New Roman"/>
          <w:bCs/>
          <w:sz w:val="24"/>
          <w:szCs w:val="28"/>
        </w:rPr>
        <w:t>agi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Tindak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Balas</w:t>
      </w:r>
      <w:proofErr w:type="spellEnd"/>
      <w:r w:rsidR="006E30CD" w:rsidRPr="00673462">
        <w:rPr>
          <w:rFonts w:ascii="Times New Roman" w:hAnsi="Times New Roman"/>
          <w:bCs/>
          <w:sz w:val="24"/>
          <w:szCs w:val="28"/>
        </w:rPr>
        <w:t xml:space="preserve"> </w:t>
      </w:r>
      <w:proofErr w:type="spellStart"/>
      <w:r w:rsidR="006E30CD" w:rsidRPr="00673462">
        <w:rPr>
          <w:rFonts w:ascii="Times New Roman" w:hAnsi="Times New Roman"/>
          <w:bCs/>
          <w:sz w:val="24"/>
          <w:szCs w:val="28"/>
        </w:rPr>
        <w:t>Fotoelektrokimia</w:t>
      </w:r>
      <w:proofErr w:type="spellEnd"/>
      <w:r>
        <w:rPr>
          <w:rFonts w:ascii="Times New Roman" w:hAnsi="Times New Roman"/>
          <w:bCs/>
          <w:sz w:val="24"/>
          <w:szCs w:val="28"/>
        </w:rPr>
        <w:t>)</w:t>
      </w:r>
    </w:p>
    <w:p w:rsidR="00F93822" w:rsidRPr="006E30CD" w:rsidRDefault="00F93822" w:rsidP="006E30CD">
      <w:pPr>
        <w:pStyle w:val="NoSpacing"/>
        <w:spacing w:line="360" w:lineRule="auto"/>
        <w:jc w:val="center"/>
        <w:rPr>
          <w:rFonts w:ascii="Times New Roman" w:hAnsi="Times New Roman"/>
          <w:b/>
          <w:sz w:val="20"/>
          <w:szCs w:val="20"/>
        </w:rPr>
      </w:pPr>
    </w:p>
    <w:p w:rsidR="00673462" w:rsidRDefault="00C219E7" w:rsidP="00673462">
      <w:pPr>
        <w:pStyle w:val="NoSpacing"/>
        <w:jc w:val="center"/>
        <w:rPr>
          <w:rFonts w:ascii="Times New Roman" w:eastAsia="Gulim" w:hAnsi="Times New Roman"/>
          <w:bCs/>
          <w:color w:val="000000"/>
          <w:sz w:val="20"/>
          <w:szCs w:val="20"/>
        </w:rPr>
      </w:pPr>
      <w:proofErr w:type="spellStart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Siti</w:t>
      </w:r>
      <w:proofErr w:type="spellEnd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 </w:t>
      </w:r>
      <w:proofErr w:type="spellStart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Nur</w:t>
      </w:r>
      <w:proofErr w:type="spellEnd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 </w:t>
      </w:r>
      <w:proofErr w:type="spellStart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Hidayah</w:t>
      </w:r>
      <w:proofErr w:type="spellEnd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 Jaafar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1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, Lorna Jeffery Minggu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1</w:t>
      </w:r>
      <w:r w:rsidR="00D12BC7"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*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, </w:t>
      </w:r>
      <w:proofErr w:type="spellStart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Khuzaimah</w:t>
      </w:r>
      <w:proofErr w:type="spellEnd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 Ariffin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1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, Mohammad B. Kasssim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1,</w:t>
      </w:r>
      <w:r w:rsid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 xml:space="preserve"> 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 xml:space="preserve">2 </w:t>
      </w:r>
    </w:p>
    <w:p w:rsidR="00C219E7" w:rsidRPr="00673462" w:rsidRDefault="00C219E7" w:rsidP="00673462">
      <w:pPr>
        <w:pStyle w:val="NoSpacing"/>
        <w:jc w:val="center"/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</w:pPr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Wan </w:t>
      </w:r>
      <w:proofErr w:type="spellStart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>Ramli</w:t>
      </w:r>
      <w:proofErr w:type="spellEnd"/>
      <w:r w:rsidRPr="00673462">
        <w:rPr>
          <w:rFonts w:ascii="Times New Roman" w:eastAsia="Gulim" w:hAnsi="Times New Roman"/>
          <w:bCs/>
          <w:color w:val="000000"/>
          <w:sz w:val="20"/>
          <w:szCs w:val="20"/>
        </w:rPr>
        <w:t xml:space="preserve"> Wan Daud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1,</w:t>
      </w:r>
      <w:r w:rsid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 xml:space="preserve"> </w:t>
      </w:r>
      <w:r w:rsidRPr="00673462">
        <w:rPr>
          <w:rFonts w:ascii="Times New Roman" w:eastAsia="Gulim" w:hAnsi="Times New Roman"/>
          <w:bCs/>
          <w:color w:val="000000"/>
          <w:sz w:val="20"/>
          <w:szCs w:val="20"/>
          <w:vertAlign w:val="superscript"/>
        </w:rPr>
        <w:t>3</w:t>
      </w:r>
    </w:p>
    <w:p w:rsidR="006E30CD" w:rsidRPr="006E30CD" w:rsidRDefault="006E30CD" w:rsidP="00673462">
      <w:pPr>
        <w:pStyle w:val="NoSpacing"/>
        <w:jc w:val="center"/>
        <w:rPr>
          <w:rFonts w:ascii="Times New Roman" w:eastAsia="1UAAA?" w:hAnsi="Times New Roman"/>
          <w:b/>
          <w:bCs/>
          <w:sz w:val="20"/>
          <w:szCs w:val="20"/>
        </w:rPr>
      </w:pPr>
    </w:p>
    <w:p w:rsidR="00C219E7" w:rsidRDefault="00C219E7" w:rsidP="00673462">
      <w:pPr>
        <w:pStyle w:val="NoSpacing"/>
        <w:jc w:val="center"/>
        <w:rPr>
          <w:rFonts w:ascii="Times New Roman" w:eastAsia="Gulim" w:hAnsi="Times New Roman"/>
          <w:i/>
          <w:color w:val="000000"/>
          <w:sz w:val="20"/>
          <w:szCs w:val="20"/>
        </w:rPr>
      </w:pPr>
      <w:r w:rsidRPr="006E30CD">
        <w:rPr>
          <w:rFonts w:ascii="Times New Roman" w:eastAsia="Gulim" w:hAnsi="Times New Roman"/>
          <w:i/>
          <w:color w:val="000000"/>
          <w:sz w:val="20"/>
          <w:szCs w:val="20"/>
          <w:vertAlign w:val="superscript"/>
        </w:rPr>
        <w:t>1</w:t>
      </w:r>
      <w:r w:rsidRPr="006E30CD">
        <w:rPr>
          <w:rFonts w:ascii="Times New Roman" w:eastAsia="Gulim" w:hAnsi="Times New Roman"/>
          <w:i/>
          <w:color w:val="000000"/>
          <w:sz w:val="20"/>
          <w:szCs w:val="20"/>
        </w:rPr>
        <w:t>Fuel Cell Institute</w:t>
      </w:r>
    </w:p>
    <w:p w:rsidR="006E30CD" w:rsidRPr="006E30CD" w:rsidRDefault="006E30CD" w:rsidP="00673462">
      <w:pPr>
        <w:pStyle w:val="NoSpacing"/>
        <w:jc w:val="center"/>
        <w:rPr>
          <w:rFonts w:ascii="Times New Roman" w:hAnsi="Times New Roman"/>
          <w:i/>
          <w:sz w:val="20"/>
          <w:szCs w:val="20"/>
        </w:rPr>
      </w:pPr>
      <w:r w:rsidRPr="006E30CD">
        <w:rPr>
          <w:rFonts w:ascii="Times New Roman" w:eastAsia="Gulim" w:hAnsi="Times New Roman"/>
          <w:i/>
          <w:color w:val="000000"/>
          <w:sz w:val="20"/>
          <w:szCs w:val="20"/>
        </w:rPr>
        <w:t>Universiti Kebangsaan Malaysia,</w:t>
      </w:r>
      <w:r>
        <w:rPr>
          <w:rFonts w:ascii="Times New Roman" w:hAnsi="Times New Roman"/>
          <w:i/>
          <w:sz w:val="20"/>
          <w:szCs w:val="20"/>
        </w:rPr>
        <w:t xml:space="preserve"> </w:t>
      </w:r>
      <w:r w:rsidRPr="006E30CD">
        <w:rPr>
          <w:rFonts w:ascii="Times New Roman" w:hAnsi="Times New Roman"/>
          <w:i/>
          <w:sz w:val="20"/>
          <w:szCs w:val="20"/>
        </w:rPr>
        <w:t>43600 Bangi</w:t>
      </w:r>
      <w:r w:rsidR="00673462">
        <w:rPr>
          <w:rFonts w:ascii="Times New Roman" w:hAnsi="Times New Roman"/>
          <w:i/>
          <w:sz w:val="20"/>
          <w:szCs w:val="20"/>
        </w:rPr>
        <w:t>, Selangor, Malaysia</w:t>
      </w:r>
    </w:p>
    <w:p w:rsidR="006E30CD" w:rsidRDefault="00C219E7" w:rsidP="00673462">
      <w:pPr>
        <w:pStyle w:val="NoSpacing"/>
        <w:jc w:val="center"/>
        <w:rPr>
          <w:rFonts w:ascii="Times New Roman" w:eastAsia="Gulim" w:hAnsi="Times New Roman"/>
          <w:i/>
          <w:color w:val="000000"/>
          <w:sz w:val="20"/>
          <w:szCs w:val="20"/>
        </w:rPr>
      </w:pPr>
      <w:r w:rsidRPr="006E30CD">
        <w:rPr>
          <w:rFonts w:ascii="Times New Roman" w:eastAsia="Gulim" w:hAnsi="Times New Roman"/>
          <w:i/>
          <w:color w:val="000000"/>
          <w:sz w:val="20"/>
          <w:szCs w:val="20"/>
          <w:vertAlign w:val="superscript"/>
        </w:rPr>
        <w:t>2</w:t>
      </w:r>
      <w:r w:rsidR="00673462">
        <w:rPr>
          <w:rFonts w:ascii="Times New Roman" w:eastAsia="Gulim" w:hAnsi="Times New Roman"/>
          <w:i/>
          <w:color w:val="000000"/>
          <w:sz w:val="20"/>
          <w:szCs w:val="20"/>
        </w:rPr>
        <w:t>School of Chemical Sciences and</w:t>
      </w:r>
      <w:r w:rsidRPr="006E30CD">
        <w:rPr>
          <w:rFonts w:ascii="Times New Roman" w:eastAsia="Gulim" w:hAnsi="Times New Roman"/>
          <w:i/>
          <w:color w:val="000000"/>
          <w:sz w:val="20"/>
          <w:szCs w:val="20"/>
        </w:rPr>
        <w:t xml:space="preserve"> Food Technology,</w:t>
      </w:r>
      <w:r w:rsidR="00673462">
        <w:rPr>
          <w:rFonts w:ascii="Times New Roman" w:eastAsia="Gulim" w:hAnsi="Times New Roman"/>
          <w:i/>
          <w:color w:val="000000"/>
          <w:sz w:val="20"/>
          <w:szCs w:val="20"/>
        </w:rPr>
        <w:t xml:space="preserve"> Faculty of Science and</w:t>
      </w:r>
      <w:r w:rsidR="006E30CD">
        <w:rPr>
          <w:rFonts w:ascii="Times New Roman" w:eastAsia="Gulim" w:hAnsi="Times New Roman"/>
          <w:i/>
          <w:color w:val="000000"/>
          <w:sz w:val="20"/>
          <w:szCs w:val="20"/>
        </w:rPr>
        <w:t xml:space="preserve"> Technolog</w:t>
      </w:r>
      <w:r w:rsidR="00673462">
        <w:rPr>
          <w:rFonts w:ascii="Times New Roman" w:eastAsia="Gulim" w:hAnsi="Times New Roman"/>
          <w:i/>
          <w:color w:val="000000"/>
          <w:sz w:val="20"/>
          <w:szCs w:val="20"/>
        </w:rPr>
        <w:t>y</w:t>
      </w:r>
    </w:p>
    <w:p w:rsidR="00C219E7" w:rsidRPr="006E30CD" w:rsidRDefault="006E30CD" w:rsidP="00673462">
      <w:pPr>
        <w:pStyle w:val="NoSpacing"/>
        <w:jc w:val="center"/>
        <w:rPr>
          <w:rFonts w:ascii="Times New Roman" w:hAnsi="Times New Roman"/>
          <w:i/>
          <w:sz w:val="20"/>
          <w:szCs w:val="20"/>
        </w:rPr>
      </w:pPr>
      <w:r w:rsidRPr="006E30CD">
        <w:rPr>
          <w:rFonts w:ascii="Times New Roman" w:eastAsia="Gulim" w:hAnsi="Times New Roman"/>
          <w:i/>
          <w:color w:val="000000"/>
          <w:sz w:val="20"/>
          <w:szCs w:val="20"/>
        </w:rPr>
        <w:t>Universiti Kebangsaan Malaysia,</w:t>
      </w:r>
      <w:r>
        <w:rPr>
          <w:rFonts w:ascii="Times New Roman" w:hAnsi="Times New Roman"/>
          <w:i/>
          <w:sz w:val="20"/>
          <w:szCs w:val="20"/>
        </w:rPr>
        <w:t xml:space="preserve"> </w:t>
      </w:r>
      <w:r w:rsidRPr="006E30CD">
        <w:rPr>
          <w:rFonts w:ascii="Times New Roman" w:hAnsi="Times New Roman"/>
          <w:i/>
          <w:sz w:val="20"/>
          <w:szCs w:val="20"/>
        </w:rPr>
        <w:t>43600 Bangi</w:t>
      </w:r>
      <w:r w:rsidR="00673462">
        <w:rPr>
          <w:rFonts w:ascii="Times New Roman" w:hAnsi="Times New Roman"/>
          <w:i/>
          <w:sz w:val="20"/>
          <w:szCs w:val="20"/>
        </w:rPr>
        <w:t>, Selangor, Malaysia</w:t>
      </w:r>
    </w:p>
    <w:p w:rsidR="00D673A2" w:rsidRPr="006E30CD" w:rsidRDefault="00C219E7" w:rsidP="00673462">
      <w:pPr>
        <w:pStyle w:val="NoSpacing"/>
        <w:jc w:val="center"/>
        <w:rPr>
          <w:rFonts w:ascii="Times New Roman" w:hAnsi="Times New Roman"/>
          <w:i/>
          <w:sz w:val="20"/>
          <w:szCs w:val="20"/>
        </w:rPr>
      </w:pPr>
      <w:r w:rsidRPr="006E30CD">
        <w:rPr>
          <w:rFonts w:ascii="Times New Roman" w:hAnsi="Times New Roman"/>
          <w:i/>
          <w:sz w:val="20"/>
          <w:szCs w:val="20"/>
          <w:vertAlign w:val="superscript"/>
        </w:rPr>
        <w:t>3</w:t>
      </w:r>
      <w:r w:rsidRPr="006E30CD">
        <w:rPr>
          <w:rFonts w:ascii="Times New Roman" w:hAnsi="Times New Roman"/>
          <w:i/>
          <w:sz w:val="20"/>
          <w:szCs w:val="20"/>
        </w:rPr>
        <w:t xml:space="preserve">Department of </w:t>
      </w:r>
      <w:r w:rsidR="00673462">
        <w:rPr>
          <w:rFonts w:ascii="Times New Roman" w:hAnsi="Times New Roman"/>
          <w:i/>
          <w:sz w:val="20"/>
          <w:szCs w:val="20"/>
        </w:rPr>
        <w:t>Chemical and</w:t>
      </w:r>
      <w:r w:rsidR="006E30CD">
        <w:rPr>
          <w:rFonts w:ascii="Times New Roman" w:hAnsi="Times New Roman"/>
          <w:i/>
          <w:sz w:val="20"/>
          <w:szCs w:val="20"/>
        </w:rPr>
        <w:t xml:space="preserve"> Process Engineering, </w:t>
      </w:r>
      <w:r w:rsidR="00673462">
        <w:rPr>
          <w:rFonts w:ascii="Times New Roman" w:hAnsi="Times New Roman"/>
          <w:i/>
          <w:sz w:val="20"/>
          <w:szCs w:val="20"/>
        </w:rPr>
        <w:t>Faculty of Engineering and</w:t>
      </w:r>
      <w:r w:rsidRPr="006E30CD">
        <w:rPr>
          <w:rFonts w:ascii="Times New Roman" w:hAnsi="Times New Roman"/>
          <w:i/>
          <w:sz w:val="20"/>
          <w:szCs w:val="20"/>
        </w:rPr>
        <w:t xml:space="preserve"> Built Environment,</w:t>
      </w:r>
    </w:p>
    <w:p w:rsidR="006E30CD" w:rsidRDefault="006E1055" w:rsidP="00673462">
      <w:pPr>
        <w:pStyle w:val="NoSpacing"/>
        <w:jc w:val="center"/>
        <w:rPr>
          <w:rFonts w:ascii="Times New Roman" w:hAnsi="Times New Roman"/>
          <w:i/>
          <w:sz w:val="20"/>
          <w:szCs w:val="20"/>
        </w:rPr>
      </w:pPr>
      <w:r w:rsidRPr="006E30CD">
        <w:rPr>
          <w:rFonts w:ascii="Times New Roman" w:eastAsia="Gulim" w:hAnsi="Times New Roman"/>
          <w:i/>
          <w:color w:val="000000"/>
          <w:sz w:val="20"/>
          <w:szCs w:val="20"/>
        </w:rPr>
        <w:t>Universiti Kebangsaan Malaysia,</w:t>
      </w:r>
      <w:r w:rsidR="006E30CD">
        <w:rPr>
          <w:rFonts w:ascii="Times New Roman" w:hAnsi="Times New Roman"/>
          <w:i/>
          <w:sz w:val="20"/>
          <w:szCs w:val="20"/>
        </w:rPr>
        <w:t xml:space="preserve"> </w:t>
      </w:r>
      <w:r w:rsidR="00D12BC7" w:rsidRPr="006E30CD">
        <w:rPr>
          <w:rFonts w:ascii="Times New Roman" w:hAnsi="Times New Roman"/>
          <w:i/>
          <w:sz w:val="20"/>
          <w:szCs w:val="20"/>
        </w:rPr>
        <w:t>436</w:t>
      </w:r>
      <w:r w:rsidRPr="006E30CD">
        <w:rPr>
          <w:rFonts w:ascii="Times New Roman" w:hAnsi="Times New Roman"/>
          <w:i/>
          <w:sz w:val="20"/>
          <w:szCs w:val="20"/>
        </w:rPr>
        <w:t>00</w:t>
      </w:r>
      <w:r w:rsidR="00D12BC7" w:rsidRPr="006E30CD">
        <w:rPr>
          <w:rFonts w:ascii="Times New Roman" w:hAnsi="Times New Roman"/>
          <w:i/>
          <w:sz w:val="20"/>
          <w:szCs w:val="20"/>
        </w:rPr>
        <w:t xml:space="preserve"> Bangi</w:t>
      </w:r>
      <w:r w:rsidR="00673462">
        <w:rPr>
          <w:rFonts w:ascii="Times New Roman" w:hAnsi="Times New Roman"/>
          <w:i/>
          <w:sz w:val="20"/>
          <w:szCs w:val="20"/>
        </w:rPr>
        <w:t>, Selangor, Malaysia</w:t>
      </w:r>
    </w:p>
    <w:p w:rsidR="00673462" w:rsidRPr="00673462" w:rsidRDefault="00673462" w:rsidP="00673462">
      <w:pPr>
        <w:pStyle w:val="NoSpacing"/>
        <w:jc w:val="center"/>
        <w:rPr>
          <w:rFonts w:ascii="Times New Roman" w:hAnsi="Times New Roman"/>
          <w:i/>
          <w:sz w:val="20"/>
          <w:szCs w:val="20"/>
        </w:rPr>
      </w:pPr>
    </w:p>
    <w:p w:rsidR="00673462" w:rsidRPr="00673462" w:rsidRDefault="00D12BC7" w:rsidP="00673462">
      <w:pPr>
        <w:pStyle w:val="NoSpacing"/>
        <w:spacing w:line="360" w:lineRule="auto"/>
        <w:jc w:val="center"/>
        <w:rPr>
          <w:rFonts w:ascii="Times New Roman" w:hAnsi="Times New Roman"/>
          <w:bCs/>
          <w:i/>
          <w:sz w:val="20"/>
          <w:szCs w:val="20"/>
          <w:shd w:val="clear" w:color="auto" w:fill="FFFFFF"/>
        </w:rPr>
      </w:pPr>
      <w:r w:rsidRPr="00673462">
        <w:rPr>
          <w:rFonts w:ascii="Times New Roman" w:hAnsi="Times New Roman"/>
          <w:bCs/>
          <w:i/>
          <w:sz w:val="20"/>
          <w:szCs w:val="20"/>
        </w:rPr>
        <w:t>*</w:t>
      </w:r>
      <w:r w:rsidR="006E30CD" w:rsidRPr="00673462">
        <w:rPr>
          <w:rFonts w:ascii="Times New Roman" w:hAnsi="Times New Roman"/>
          <w:bCs/>
          <w:i/>
          <w:sz w:val="18"/>
        </w:rPr>
        <w:t>Corresponding author:</w:t>
      </w:r>
      <w:r w:rsidRPr="00673462">
        <w:rPr>
          <w:rFonts w:ascii="Times New Roman" w:hAnsi="Times New Roman"/>
          <w:bCs/>
          <w:i/>
          <w:sz w:val="20"/>
          <w:szCs w:val="20"/>
        </w:rPr>
        <w:t xml:space="preserve"> </w:t>
      </w:r>
      <w:hyperlink r:id="rId8" w:history="1">
        <w:r w:rsidR="00673462" w:rsidRPr="00673462">
          <w:rPr>
            <w:rStyle w:val="Hyperlink"/>
            <w:rFonts w:ascii="Times New Roman" w:hAnsi="Times New Roman"/>
            <w:bCs/>
            <w:i/>
            <w:color w:val="auto"/>
            <w:sz w:val="20"/>
            <w:szCs w:val="20"/>
            <w:u w:val="none"/>
            <w:shd w:val="clear" w:color="auto" w:fill="FFFFFF"/>
          </w:rPr>
          <w:t>lorna_jm@ukm.edu.my</w:t>
        </w:r>
      </w:hyperlink>
    </w:p>
    <w:p w:rsidR="00AC66EB" w:rsidRPr="00673462" w:rsidRDefault="006E30CD" w:rsidP="00673462">
      <w:pPr>
        <w:pStyle w:val="NoSpacing"/>
        <w:jc w:val="center"/>
        <w:rPr>
          <w:rFonts w:ascii="Times New Roman" w:hAnsi="Times New Roman"/>
          <w:b/>
          <w:bCs/>
          <w:iCs/>
          <w:sz w:val="18"/>
          <w:szCs w:val="18"/>
        </w:rPr>
      </w:pPr>
      <w:r w:rsidRPr="00673462">
        <w:rPr>
          <w:rFonts w:ascii="Times New Roman" w:hAnsi="Times New Roman"/>
          <w:b/>
          <w:bCs/>
          <w:iCs/>
          <w:sz w:val="18"/>
          <w:szCs w:val="18"/>
        </w:rPr>
        <w:t>Abstract</w:t>
      </w:r>
    </w:p>
    <w:p w:rsidR="00AC66EB" w:rsidRPr="00673462" w:rsidRDefault="00AC66EB" w:rsidP="00673462">
      <w:pPr>
        <w:pStyle w:val="NoSpacing"/>
        <w:rPr>
          <w:rFonts w:ascii="Times New Roman" w:hAnsi="Times New Roman"/>
          <w:iCs/>
          <w:sz w:val="18"/>
          <w:szCs w:val="18"/>
        </w:rPr>
      </w:pPr>
      <w:r w:rsidRPr="00673462">
        <w:rPr>
          <w:rFonts w:ascii="Times New Roman" w:hAnsi="Times New Roman"/>
          <w:iCs/>
          <w:sz w:val="18"/>
          <w:szCs w:val="18"/>
        </w:rPr>
        <w:t xml:space="preserve">Natural dye sensitizer in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photoelectrochemical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shows a great potential in improving the efficiency of metal oxide semiconductor especially Titanium dioxide (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Pr="00673462">
        <w:rPr>
          <w:rFonts w:ascii="Times New Roman" w:hAnsi="Times New Roman"/>
          <w:iCs/>
          <w:sz w:val="18"/>
          <w:szCs w:val="18"/>
        </w:rPr>
        <w:t xml:space="preserve">) due to its prominent in absorbing visible light and also low cost. In this work, the effect of using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pitaya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peel as natural dye sensitizes to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Pr="00673462">
        <w:rPr>
          <w:rFonts w:ascii="Times New Roman" w:hAnsi="Times New Roman"/>
          <w:iCs/>
          <w:sz w:val="18"/>
          <w:szCs w:val="18"/>
        </w:rPr>
        <w:t xml:space="preserve"> has been studied through characterizations analysis and PEC test. The bare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r w:rsidRPr="00673462">
        <w:rPr>
          <w:rFonts w:ascii="Times New Roman" w:hAnsi="Times New Roman"/>
          <w:iCs/>
          <w:sz w:val="18"/>
          <w:szCs w:val="18"/>
        </w:rPr>
        <w:t>thin films were fabricated on Fluorine-doped tin oxide (FTO) glass substrate by doctor blade method meanwhile dye-sensitized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r w:rsidRPr="00673462">
        <w:rPr>
          <w:rFonts w:ascii="Times New Roman" w:hAnsi="Times New Roman"/>
          <w:iCs/>
          <w:sz w:val="18"/>
          <w:szCs w:val="18"/>
        </w:rPr>
        <w:t>thin films prepared by immersion of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Pr="00673462">
        <w:rPr>
          <w:rFonts w:ascii="Times New Roman" w:hAnsi="Times New Roman"/>
          <w:iCs/>
          <w:sz w:val="18"/>
          <w:szCs w:val="18"/>
        </w:rPr>
        <w:t xml:space="preserve"> in the dye extracts. The fabricated thin films were characterized with Scanning Electron Microscopy (SEM), X-ray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difractometer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(XRD), UV-Vis spectrophotometer and </w:t>
      </w:r>
      <w:proofErr w:type="spellStart"/>
      <w:r w:rsidR="00CB6BD5" w:rsidRPr="00673462">
        <w:rPr>
          <w:rFonts w:ascii="Times New Roman" w:hAnsi="Times New Roman"/>
          <w:iCs/>
          <w:sz w:val="18"/>
          <w:szCs w:val="18"/>
        </w:rPr>
        <w:t>photoelectrochemical</w:t>
      </w:r>
      <w:proofErr w:type="spellEnd"/>
      <w:r w:rsidR="00CB6BD5" w:rsidRPr="00673462">
        <w:rPr>
          <w:rFonts w:ascii="Times New Roman" w:hAnsi="Times New Roman"/>
          <w:iCs/>
          <w:sz w:val="18"/>
          <w:szCs w:val="18"/>
        </w:rPr>
        <w:t xml:space="preserve"> </w:t>
      </w:r>
      <w:r w:rsidRPr="00673462">
        <w:rPr>
          <w:rFonts w:ascii="Times New Roman" w:hAnsi="Times New Roman"/>
          <w:iCs/>
          <w:sz w:val="18"/>
          <w:szCs w:val="18"/>
        </w:rPr>
        <w:t>analysis. The surface of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r w:rsidRPr="00673462">
        <w:rPr>
          <w:rFonts w:ascii="Times New Roman" w:hAnsi="Times New Roman"/>
          <w:iCs/>
          <w:sz w:val="18"/>
          <w:szCs w:val="18"/>
        </w:rPr>
        <w:t>was porous and uniform meanwhile dye particles could not been observed due to very small size. The energy band gap of dye-sensitized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r w:rsidR="0016705E" w:rsidRPr="00673462">
        <w:rPr>
          <w:rFonts w:ascii="Times New Roman" w:hAnsi="Times New Roman"/>
          <w:iCs/>
          <w:sz w:val="18"/>
          <w:szCs w:val="18"/>
        </w:rPr>
        <w:t>from the UV-Vis spectrum is 2.1</w:t>
      </w:r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eV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which is smaller than bare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r w:rsidRPr="00673462">
        <w:rPr>
          <w:rFonts w:ascii="Times New Roman" w:hAnsi="Times New Roman"/>
          <w:iCs/>
          <w:sz w:val="18"/>
          <w:szCs w:val="18"/>
        </w:rPr>
        <w:t xml:space="preserve">(3.7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eV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). Meanwhile,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photoactivities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of dye-sensitized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r w:rsidR="0016705E" w:rsidRPr="00673462">
        <w:rPr>
          <w:rFonts w:ascii="Times New Roman" w:hAnsi="Times New Roman"/>
          <w:iCs/>
          <w:sz w:val="18"/>
          <w:szCs w:val="18"/>
        </w:rPr>
        <w:t>has the highest compared to</w:t>
      </w:r>
      <w:r w:rsidRPr="00673462">
        <w:rPr>
          <w:rFonts w:ascii="Times New Roman" w:hAnsi="Times New Roman"/>
          <w:iCs/>
          <w:sz w:val="18"/>
          <w:szCs w:val="18"/>
        </w:rPr>
        <w:t xml:space="preserve"> bare TiO</w:t>
      </w:r>
      <w:r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photoelectrodes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which is </w:t>
      </w:r>
      <w:r w:rsidR="0016705E" w:rsidRPr="00673462">
        <w:rPr>
          <w:rFonts w:ascii="Times New Roman" w:hAnsi="Times New Roman"/>
          <w:sz w:val="18"/>
          <w:szCs w:val="18"/>
        </w:rPr>
        <w:t>127µA/cm</w:t>
      </w:r>
      <w:r w:rsidR="0016705E" w:rsidRPr="00673462">
        <w:rPr>
          <w:rFonts w:ascii="Times New Roman" w:hAnsi="Times New Roman"/>
          <w:sz w:val="18"/>
          <w:szCs w:val="18"/>
          <w:vertAlign w:val="superscript"/>
        </w:rPr>
        <w:t xml:space="preserve">2 </w:t>
      </w:r>
      <w:r w:rsidR="0016705E" w:rsidRPr="00673462">
        <w:rPr>
          <w:rFonts w:ascii="Times New Roman" w:hAnsi="Times New Roman"/>
          <w:sz w:val="18"/>
          <w:szCs w:val="18"/>
        </w:rPr>
        <w:t xml:space="preserve">in 6.25% v/v of </w:t>
      </w:r>
      <w:proofErr w:type="spellStart"/>
      <w:r w:rsidR="0016705E" w:rsidRPr="00673462">
        <w:rPr>
          <w:rFonts w:ascii="Times New Roman" w:hAnsi="Times New Roman"/>
          <w:sz w:val="18"/>
          <w:szCs w:val="18"/>
        </w:rPr>
        <w:t>pitaya</w:t>
      </w:r>
      <w:proofErr w:type="spellEnd"/>
      <w:r w:rsidR="0016705E" w:rsidRPr="00673462">
        <w:rPr>
          <w:rFonts w:ascii="Times New Roman" w:hAnsi="Times New Roman"/>
          <w:sz w:val="18"/>
          <w:szCs w:val="18"/>
        </w:rPr>
        <w:t xml:space="preserve"> dye in the electrolyte.</w:t>
      </w:r>
    </w:p>
    <w:p w:rsidR="00AC66EB" w:rsidRPr="00673462" w:rsidRDefault="00AC66EB" w:rsidP="00673462">
      <w:pPr>
        <w:pStyle w:val="NoSpacing"/>
        <w:rPr>
          <w:rFonts w:ascii="Times New Roman" w:hAnsi="Times New Roman"/>
          <w:iCs/>
          <w:sz w:val="18"/>
          <w:szCs w:val="18"/>
        </w:rPr>
      </w:pPr>
    </w:p>
    <w:p w:rsidR="00260906" w:rsidRDefault="00AC66EB" w:rsidP="00673462">
      <w:pPr>
        <w:pStyle w:val="NoSpacing"/>
        <w:rPr>
          <w:rFonts w:ascii="Times New Roman" w:hAnsi="Times New Roman"/>
          <w:bCs/>
          <w:iCs/>
          <w:sz w:val="18"/>
          <w:szCs w:val="18"/>
        </w:rPr>
      </w:pPr>
      <w:r w:rsidRPr="00673462">
        <w:rPr>
          <w:rFonts w:ascii="Times New Roman" w:hAnsi="Times New Roman"/>
          <w:b/>
          <w:bCs/>
          <w:iCs/>
          <w:sz w:val="18"/>
          <w:szCs w:val="18"/>
        </w:rPr>
        <w:t>Keywords</w:t>
      </w:r>
      <w:r w:rsidRPr="00673462">
        <w:rPr>
          <w:rFonts w:ascii="Times New Roman" w:hAnsi="Times New Roman"/>
          <w:bCs/>
          <w:iCs/>
          <w:sz w:val="18"/>
          <w:szCs w:val="18"/>
        </w:rPr>
        <w:t xml:space="preserve">: </w:t>
      </w:r>
      <w:r w:rsidR="00260906" w:rsidRPr="00673462">
        <w:rPr>
          <w:rFonts w:ascii="Times New Roman" w:hAnsi="Times New Roman"/>
          <w:bCs/>
          <w:iCs/>
          <w:sz w:val="18"/>
          <w:szCs w:val="18"/>
        </w:rPr>
        <w:t xml:space="preserve">Titanium dioxide, </w:t>
      </w:r>
      <w:r w:rsidR="00F31B0E" w:rsidRPr="00673462">
        <w:rPr>
          <w:rFonts w:ascii="Times New Roman" w:hAnsi="Times New Roman"/>
          <w:bCs/>
          <w:iCs/>
          <w:sz w:val="18"/>
          <w:szCs w:val="18"/>
        </w:rPr>
        <w:t xml:space="preserve">dye-sensitizers, </w:t>
      </w:r>
      <w:proofErr w:type="spellStart"/>
      <w:r w:rsidR="00F31B0E" w:rsidRPr="00673462">
        <w:rPr>
          <w:rFonts w:ascii="Times New Roman" w:hAnsi="Times New Roman"/>
          <w:bCs/>
          <w:iCs/>
          <w:sz w:val="18"/>
          <w:szCs w:val="18"/>
        </w:rPr>
        <w:t>betalains</w:t>
      </w:r>
      <w:proofErr w:type="spellEnd"/>
      <w:r w:rsidR="00F31B0E" w:rsidRPr="00673462">
        <w:rPr>
          <w:rFonts w:ascii="Times New Roman" w:hAnsi="Times New Roman"/>
          <w:bCs/>
          <w:iCs/>
          <w:sz w:val="18"/>
          <w:szCs w:val="18"/>
        </w:rPr>
        <w:t xml:space="preserve">, </w:t>
      </w:r>
      <w:proofErr w:type="spellStart"/>
      <w:r w:rsidR="00F31B0E" w:rsidRPr="00673462">
        <w:rPr>
          <w:rFonts w:ascii="Times New Roman" w:hAnsi="Times New Roman"/>
          <w:bCs/>
          <w:iCs/>
          <w:sz w:val="18"/>
          <w:szCs w:val="18"/>
        </w:rPr>
        <w:t>photoelectr</w:t>
      </w:r>
      <w:r w:rsidR="00673462">
        <w:rPr>
          <w:rFonts w:ascii="Times New Roman" w:hAnsi="Times New Roman"/>
          <w:bCs/>
          <w:iCs/>
          <w:sz w:val="18"/>
          <w:szCs w:val="18"/>
        </w:rPr>
        <w:t>ochemical</w:t>
      </w:r>
      <w:proofErr w:type="spellEnd"/>
      <w:r w:rsidR="00673462">
        <w:rPr>
          <w:rFonts w:ascii="Times New Roman" w:hAnsi="Times New Roman"/>
          <w:bCs/>
          <w:iCs/>
          <w:sz w:val="18"/>
          <w:szCs w:val="18"/>
        </w:rPr>
        <w:t xml:space="preserve"> cell, water splitting</w:t>
      </w:r>
    </w:p>
    <w:p w:rsidR="00673462" w:rsidRPr="00673462" w:rsidRDefault="00673462" w:rsidP="00673462">
      <w:pPr>
        <w:pStyle w:val="NoSpacing"/>
        <w:rPr>
          <w:rFonts w:ascii="Times New Roman" w:hAnsi="Times New Roman"/>
          <w:b/>
          <w:iCs/>
          <w:sz w:val="18"/>
          <w:szCs w:val="18"/>
        </w:rPr>
      </w:pPr>
    </w:p>
    <w:p w:rsidR="002463C4" w:rsidRPr="00673462" w:rsidRDefault="00260906" w:rsidP="00673462">
      <w:pPr>
        <w:pStyle w:val="NoSpacing"/>
        <w:jc w:val="center"/>
        <w:rPr>
          <w:rFonts w:ascii="Times New Roman" w:hAnsi="Times New Roman"/>
          <w:b/>
          <w:bCs/>
          <w:iCs/>
          <w:sz w:val="18"/>
          <w:szCs w:val="18"/>
        </w:rPr>
      </w:pPr>
      <w:proofErr w:type="spellStart"/>
      <w:r w:rsidRPr="00673462">
        <w:rPr>
          <w:rFonts w:ascii="Times New Roman" w:hAnsi="Times New Roman"/>
          <w:b/>
          <w:bCs/>
          <w:iCs/>
          <w:sz w:val="18"/>
          <w:szCs w:val="18"/>
        </w:rPr>
        <w:t>Abstrak</w:t>
      </w:r>
      <w:proofErr w:type="spellEnd"/>
    </w:p>
    <w:p w:rsidR="00F31B0E" w:rsidRPr="00673462" w:rsidRDefault="00433556" w:rsidP="00673462">
      <w:pPr>
        <w:pStyle w:val="NoSpacing"/>
        <w:rPr>
          <w:rFonts w:ascii="Times New Roman" w:hAnsi="Times New Roman"/>
          <w:bCs/>
          <w:iCs/>
          <w:sz w:val="18"/>
          <w:szCs w:val="18"/>
        </w:rPr>
      </w:pPr>
      <w:proofErr w:type="spellStart"/>
      <w:r w:rsidRPr="00673462">
        <w:rPr>
          <w:rFonts w:ascii="Times New Roman" w:hAnsi="Times New Roman"/>
          <w:iCs/>
          <w:sz w:val="18"/>
          <w:szCs w:val="18"/>
        </w:rPr>
        <w:t>Pemeka-pewarna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semulajadi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di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dalam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fotoelektromi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(PEC)</w:t>
      </w:r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menunjukkan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potensi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yang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bagus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untuk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meningkatkan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keupayaan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semikonduktor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logam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oksida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terutamanya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titanium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dioksida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(TiO</w:t>
      </w:r>
      <w:r w:rsidR="00CF04E0"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="00CF04E0" w:rsidRPr="00673462">
        <w:rPr>
          <w:rFonts w:ascii="Times New Roman" w:hAnsi="Times New Roman"/>
          <w:iCs/>
          <w:sz w:val="18"/>
          <w:szCs w:val="18"/>
        </w:rPr>
        <w:t xml:space="preserve">)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disebabkan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kemampuannya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untum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menyerap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CF04E0" w:rsidRPr="00673462">
        <w:rPr>
          <w:rFonts w:ascii="Times New Roman" w:hAnsi="Times New Roman"/>
          <w:iCs/>
          <w:sz w:val="18"/>
          <w:szCs w:val="18"/>
        </w:rPr>
        <w:t>cahaya</w:t>
      </w:r>
      <w:proofErr w:type="spellEnd"/>
      <w:r w:rsidR="00CF04E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EC0CAC" w:rsidRPr="00673462">
        <w:rPr>
          <w:rFonts w:ascii="Times New Roman" w:hAnsi="Times New Roman"/>
          <w:iCs/>
          <w:sz w:val="18"/>
          <w:szCs w:val="18"/>
        </w:rPr>
        <w:t>nampak</w:t>
      </w:r>
      <w:proofErr w:type="spellEnd"/>
      <w:r w:rsidR="00EC0CAC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EC0CAC" w:rsidRPr="00673462">
        <w:rPr>
          <w:rFonts w:ascii="Times New Roman" w:hAnsi="Times New Roman"/>
          <w:iCs/>
          <w:sz w:val="18"/>
          <w:szCs w:val="18"/>
        </w:rPr>
        <w:t>d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proofErr w:type="gramStart"/>
      <w:r w:rsidR="00054B6D" w:rsidRPr="00673462">
        <w:rPr>
          <w:rFonts w:ascii="Times New Roman" w:hAnsi="Times New Roman"/>
          <w:iCs/>
          <w:sz w:val="18"/>
          <w:szCs w:val="18"/>
        </w:rPr>
        <w:t>kos</w:t>
      </w:r>
      <w:proofErr w:type="spellEnd"/>
      <w:proofErr w:type="gram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yang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rendah</w:t>
      </w:r>
      <w:proofErr w:type="spellEnd"/>
      <w:r w:rsidR="00FC3670" w:rsidRPr="00673462">
        <w:rPr>
          <w:rFonts w:ascii="Times New Roman" w:hAnsi="Times New Roman"/>
          <w:iCs/>
          <w:sz w:val="18"/>
          <w:szCs w:val="18"/>
        </w:rPr>
        <w:t xml:space="preserve">. </w:t>
      </w:r>
      <w:proofErr w:type="gramStart"/>
      <w:r w:rsidR="00FC3670" w:rsidRPr="00673462">
        <w:rPr>
          <w:rFonts w:ascii="Times New Roman" w:hAnsi="Times New Roman"/>
          <w:iCs/>
          <w:sz w:val="18"/>
          <w:szCs w:val="18"/>
        </w:rPr>
        <w:t xml:space="preserve">Di </w:t>
      </w:r>
      <w:proofErr w:type="spellStart"/>
      <w:r w:rsidR="00FC3670" w:rsidRPr="00673462">
        <w:rPr>
          <w:rFonts w:ascii="Times New Roman" w:hAnsi="Times New Roman"/>
          <w:iCs/>
          <w:sz w:val="18"/>
          <w:szCs w:val="18"/>
        </w:rPr>
        <w:t>dalam</w:t>
      </w:r>
      <w:proofErr w:type="spellEnd"/>
      <w:r w:rsidR="00FC367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penyelidikan</w:t>
      </w:r>
      <w:proofErr w:type="spellEnd"/>
      <w:r w:rsidR="00FC3670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FC3670" w:rsidRPr="00673462">
        <w:rPr>
          <w:rFonts w:ascii="Times New Roman" w:hAnsi="Times New Roman"/>
          <w:iCs/>
          <w:sz w:val="18"/>
          <w:szCs w:val="18"/>
        </w:rPr>
        <w:t>ini</w:t>
      </w:r>
      <w:proofErr w:type="spellEnd"/>
      <w:r w:rsidR="00FC3670" w:rsidRPr="00673462">
        <w:rPr>
          <w:rFonts w:ascii="Times New Roman" w:hAnsi="Times New Roman"/>
          <w:iCs/>
          <w:sz w:val="18"/>
          <w:szCs w:val="18"/>
        </w:rPr>
        <w:t xml:space="preserve">,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es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menggunak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ulit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buah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nag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sebaga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pemeka-pewarn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semulajad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terhadap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054B6D"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telah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ikaj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melalu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penciri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analisis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fotoelektrokimi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>.</w:t>
      </w:r>
      <w:proofErr w:type="gram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Filem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nipis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054B6D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asl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telah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ihasilk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melalui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aedah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Doctor </w:t>
      </w:r>
      <w:proofErr w:type="gramStart"/>
      <w:r w:rsidR="00054B6D" w:rsidRPr="00673462">
        <w:rPr>
          <w:rFonts w:ascii="Times New Roman" w:hAnsi="Times New Roman"/>
          <w:iCs/>
          <w:sz w:val="18"/>
          <w:szCs w:val="18"/>
        </w:rPr>
        <w:t>blade</w:t>
      </w:r>
      <w:proofErr w:type="gram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di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atas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eping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ac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bersalut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FTO (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Stanum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oksid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terdop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fluori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)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manakal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filem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nipis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054B6D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pewarna-pemek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telah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ihasilk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merendam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054B6D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ke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dalam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larutan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ekstrak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054B6D" w:rsidRPr="00673462">
        <w:rPr>
          <w:rFonts w:ascii="Times New Roman" w:hAnsi="Times New Roman"/>
          <w:iCs/>
          <w:sz w:val="18"/>
          <w:szCs w:val="18"/>
        </w:rPr>
        <w:t>pewarna</w:t>
      </w:r>
      <w:proofErr w:type="spellEnd"/>
      <w:r w:rsidR="00054B6D" w:rsidRPr="00673462">
        <w:rPr>
          <w:rFonts w:ascii="Times New Roman" w:hAnsi="Times New Roman"/>
          <w:iCs/>
          <w:sz w:val="18"/>
          <w:szCs w:val="18"/>
        </w:rPr>
        <w:t xml:space="preserve">.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Filem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nipis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yang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telah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terbentuk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telah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melalui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beberapa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analisis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pencirian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iaitu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,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Mikroskopi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Elektron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Imbasan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(SEM),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Difraktometer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Pembelauan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Sinar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-X (XRD),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S</w:t>
      </w:r>
      <w:r w:rsidR="00673462">
        <w:rPr>
          <w:rFonts w:ascii="Times New Roman" w:hAnsi="Times New Roman"/>
          <w:bCs/>
          <w:iCs/>
          <w:sz w:val="18"/>
          <w:szCs w:val="18"/>
        </w:rPr>
        <w:t>pektrofotometer</w:t>
      </w:r>
      <w:proofErr w:type="spellEnd"/>
      <w:r w:rsid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73462">
        <w:rPr>
          <w:rFonts w:ascii="Times New Roman" w:hAnsi="Times New Roman"/>
          <w:bCs/>
          <w:iCs/>
          <w:sz w:val="18"/>
          <w:szCs w:val="18"/>
        </w:rPr>
        <w:t>Ultralembayung</w:t>
      </w:r>
      <w:proofErr w:type="spellEnd"/>
      <w:r w:rsid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73462">
        <w:rPr>
          <w:rFonts w:ascii="Times New Roman" w:hAnsi="Times New Roman"/>
          <w:bCs/>
          <w:iCs/>
          <w:sz w:val="18"/>
          <w:szCs w:val="18"/>
        </w:rPr>
        <w:t>d</w:t>
      </w:r>
      <w:r w:rsidR="006D0195" w:rsidRPr="00673462">
        <w:rPr>
          <w:rFonts w:ascii="Times New Roman" w:hAnsi="Times New Roman"/>
          <w:bCs/>
          <w:iCs/>
          <w:sz w:val="18"/>
          <w:szCs w:val="18"/>
        </w:rPr>
        <w:t>an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Cahaya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Nampak</w:t>
      </w:r>
      <w:r w:rsidR="006D0195" w:rsidRPr="00673462">
        <w:rPr>
          <w:rFonts w:ascii="Times New Roman" w:hAnsi="Times New Roman"/>
          <w:b/>
          <w:iCs/>
          <w:sz w:val="18"/>
          <w:szCs w:val="18"/>
        </w:rPr>
        <w:t xml:space="preserve"> (</w:t>
      </w:r>
      <w:r w:rsidR="006D0195" w:rsidRPr="00673462">
        <w:rPr>
          <w:rFonts w:ascii="Times New Roman" w:hAnsi="Times New Roman"/>
          <w:bCs/>
          <w:iCs/>
          <w:sz w:val="18"/>
          <w:szCs w:val="18"/>
        </w:rPr>
        <w:t>UV-Vis</w:t>
      </w:r>
      <w:r w:rsidR="006D0195" w:rsidRPr="00673462">
        <w:rPr>
          <w:rFonts w:ascii="Times New Roman" w:hAnsi="Times New Roman"/>
          <w:b/>
          <w:iCs/>
          <w:sz w:val="18"/>
          <w:szCs w:val="18"/>
        </w:rPr>
        <w:t xml:space="preserve">)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dan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juga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ujian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bCs/>
          <w:iCs/>
          <w:sz w:val="18"/>
          <w:szCs w:val="18"/>
        </w:rPr>
        <w:t>fotoelektrokimia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. </w:t>
      </w:r>
      <w:proofErr w:type="spellStart"/>
      <w:proofErr w:type="gramStart"/>
      <w:r w:rsidR="006D0195" w:rsidRPr="00673462">
        <w:rPr>
          <w:rFonts w:ascii="Times New Roman" w:hAnsi="Times New Roman"/>
          <w:bCs/>
          <w:iCs/>
          <w:sz w:val="18"/>
          <w:szCs w:val="18"/>
        </w:rPr>
        <w:t>Permukaan</w:t>
      </w:r>
      <w:proofErr w:type="spellEnd"/>
      <w:r w:rsidR="006D0195" w:rsidRPr="00673462">
        <w:rPr>
          <w:rFonts w:ascii="Times New Roman" w:hAnsi="Times New Roman"/>
          <w:bCs/>
          <w:iCs/>
          <w:sz w:val="18"/>
          <w:szCs w:val="18"/>
        </w:rPr>
        <w:t xml:space="preserve"> </w:t>
      </w:r>
      <w:r w:rsidR="006D0195" w:rsidRPr="00673462">
        <w:rPr>
          <w:rFonts w:ascii="Times New Roman" w:hAnsi="Times New Roman"/>
          <w:iCs/>
          <w:sz w:val="18"/>
          <w:szCs w:val="18"/>
        </w:rPr>
        <w:t>TiO</w:t>
      </w:r>
      <w:r w:rsidR="006D0195" w:rsidRPr="00673462">
        <w:rPr>
          <w:rFonts w:ascii="Times New Roman" w:hAnsi="Times New Roman"/>
          <w:iCs/>
          <w:sz w:val="18"/>
          <w:szCs w:val="18"/>
          <w:vertAlign w:val="subscript"/>
        </w:rPr>
        <w:t>2</w:t>
      </w:r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adalah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berliang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dan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seragam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manakala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zarah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pewarna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tidak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dapat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dilihat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disebabkan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saiznya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yang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terlalu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6D0195" w:rsidRPr="00673462">
        <w:rPr>
          <w:rFonts w:ascii="Times New Roman" w:hAnsi="Times New Roman"/>
          <w:iCs/>
          <w:sz w:val="18"/>
          <w:szCs w:val="18"/>
        </w:rPr>
        <w:t>kecil</w:t>
      </w:r>
      <w:proofErr w:type="spellEnd"/>
      <w:r w:rsidR="006D0195" w:rsidRPr="00673462">
        <w:rPr>
          <w:rFonts w:ascii="Times New Roman" w:hAnsi="Times New Roman"/>
          <w:iCs/>
          <w:sz w:val="18"/>
          <w:szCs w:val="18"/>
        </w:rPr>
        <w:t>.</w:t>
      </w:r>
      <w:proofErr w:type="gramEnd"/>
      <w:r w:rsidR="006D019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proofErr w:type="gramStart"/>
      <w:r w:rsidR="008E762F" w:rsidRPr="00673462">
        <w:rPr>
          <w:rFonts w:ascii="Times New Roman" w:hAnsi="Times New Roman"/>
          <w:iCs/>
          <w:sz w:val="18"/>
          <w:szCs w:val="18"/>
        </w:rPr>
        <w:t>Jurang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tenag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filem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nipis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8E762F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pewarna-pemek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adalah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lebih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rendah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iaitu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2.</w:t>
      </w:r>
      <w:r w:rsidR="0016705E" w:rsidRPr="00673462">
        <w:rPr>
          <w:rFonts w:ascii="Times New Roman" w:hAnsi="Times New Roman"/>
          <w:iCs/>
          <w:sz w:val="18"/>
          <w:szCs w:val="18"/>
        </w:rPr>
        <w:t>1</w:t>
      </w:r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eV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jik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dibandingkan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8E762F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asli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(3.7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eV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>).</w:t>
      </w:r>
      <w:proofErr w:type="gram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proofErr w:type="gramStart"/>
      <w:r w:rsidR="008E762F" w:rsidRPr="00673462">
        <w:rPr>
          <w:rFonts w:ascii="Times New Roman" w:hAnsi="Times New Roman"/>
          <w:iCs/>
          <w:sz w:val="18"/>
          <w:szCs w:val="18"/>
        </w:rPr>
        <w:t>Manakal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,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fotoaktiviti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bagi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fotoelektrod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8E762F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pewarna-pemek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adalah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lebih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tinggi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daripada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TiO</w:t>
      </w:r>
      <w:r w:rsidR="008E762F" w:rsidRPr="00673462">
        <w:rPr>
          <w:rFonts w:ascii="Times New Roman" w:hAnsi="Times New Roman"/>
          <w:iCs/>
          <w:sz w:val="18"/>
          <w:szCs w:val="18"/>
          <w:vertAlign w:val="subscript"/>
        </w:rPr>
        <w:t xml:space="preserve">2 </w:t>
      </w:r>
      <w:proofErr w:type="spellStart"/>
      <w:r w:rsidR="008E762F" w:rsidRPr="00673462">
        <w:rPr>
          <w:rFonts w:ascii="Times New Roman" w:hAnsi="Times New Roman"/>
          <w:iCs/>
          <w:sz w:val="18"/>
          <w:szCs w:val="18"/>
        </w:rPr>
        <w:t>asli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dengan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</w:t>
      </w:r>
      <w:r w:rsidR="0016705E" w:rsidRPr="00673462">
        <w:rPr>
          <w:rFonts w:ascii="Times New Roman" w:hAnsi="Times New Roman"/>
          <w:sz w:val="18"/>
          <w:szCs w:val="18"/>
        </w:rPr>
        <w:t>127µA/cm</w:t>
      </w:r>
      <w:r w:rsidR="0016705E" w:rsidRPr="00673462">
        <w:rPr>
          <w:rFonts w:ascii="Times New Roman" w:hAnsi="Times New Roman"/>
          <w:sz w:val="18"/>
          <w:szCs w:val="18"/>
          <w:vertAlign w:val="superscript"/>
        </w:rPr>
        <w:t xml:space="preserve">2 </w:t>
      </w:r>
      <w:r w:rsidR="0016705E" w:rsidRPr="00673462">
        <w:rPr>
          <w:rFonts w:ascii="Times New Roman" w:hAnsi="Times New Roman"/>
          <w:iCs/>
          <w:sz w:val="18"/>
          <w:szCs w:val="18"/>
        </w:rPr>
        <w:t xml:space="preserve">di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dalam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kepekatan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6.25% v/v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pewarna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di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dalam</w:t>
      </w:r>
      <w:proofErr w:type="spellEnd"/>
      <w:r w:rsidR="0016705E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6705E" w:rsidRPr="00673462">
        <w:rPr>
          <w:rFonts w:ascii="Times New Roman" w:hAnsi="Times New Roman"/>
          <w:iCs/>
          <w:sz w:val="18"/>
          <w:szCs w:val="18"/>
        </w:rPr>
        <w:t>elektrolit</w:t>
      </w:r>
      <w:proofErr w:type="spellEnd"/>
      <w:r w:rsidR="008E762F" w:rsidRPr="00673462">
        <w:rPr>
          <w:rFonts w:ascii="Times New Roman" w:hAnsi="Times New Roman"/>
          <w:iCs/>
          <w:sz w:val="18"/>
          <w:szCs w:val="18"/>
        </w:rPr>
        <w:t>.</w:t>
      </w:r>
      <w:proofErr w:type="gramEnd"/>
      <w:r w:rsidR="008E762F" w:rsidRPr="00673462">
        <w:rPr>
          <w:rFonts w:ascii="Times New Roman" w:hAnsi="Times New Roman"/>
          <w:iCs/>
          <w:sz w:val="18"/>
          <w:szCs w:val="18"/>
        </w:rPr>
        <w:t xml:space="preserve"> </w:t>
      </w:r>
    </w:p>
    <w:p w:rsidR="009C2552" w:rsidRPr="00673462" w:rsidRDefault="009C2552" w:rsidP="00673462">
      <w:pPr>
        <w:pStyle w:val="NoSpacing"/>
        <w:rPr>
          <w:rFonts w:ascii="Times New Roman" w:hAnsi="Times New Roman"/>
          <w:bCs/>
          <w:i/>
          <w:sz w:val="18"/>
          <w:szCs w:val="18"/>
        </w:rPr>
      </w:pPr>
    </w:p>
    <w:p w:rsidR="007A38F6" w:rsidRDefault="00F31B0E" w:rsidP="00673462">
      <w:pPr>
        <w:pStyle w:val="NoSpacing"/>
        <w:rPr>
          <w:rFonts w:ascii="Times New Roman" w:hAnsi="Times New Roman"/>
          <w:iCs/>
          <w:sz w:val="18"/>
          <w:szCs w:val="18"/>
        </w:rPr>
      </w:pPr>
      <w:r w:rsidRPr="00673462">
        <w:rPr>
          <w:rFonts w:ascii="Times New Roman" w:hAnsi="Times New Roman"/>
          <w:b/>
          <w:iCs/>
          <w:sz w:val="18"/>
          <w:szCs w:val="18"/>
        </w:rPr>
        <w:t xml:space="preserve">Kata </w:t>
      </w:r>
      <w:proofErr w:type="spellStart"/>
      <w:r w:rsidRPr="00673462">
        <w:rPr>
          <w:rFonts w:ascii="Times New Roman" w:hAnsi="Times New Roman"/>
          <w:b/>
          <w:iCs/>
          <w:sz w:val="18"/>
          <w:szCs w:val="18"/>
        </w:rPr>
        <w:t>kunci</w:t>
      </w:r>
      <w:proofErr w:type="spellEnd"/>
      <w:r w:rsidR="001422F5" w:rsidRPr="00673462">
        <w:rPr>
          <w:rFonts w:ascii="Times New Roman" w:hAnsi="Times New Roman"/>
          <w:iCs/>
          <w:sz w:val="18"/>
          <w:szCs w:val="18"/>
        </w:rPr>
        <w:t xml:space="preserve">: </w:t>
      </w:r>
      <w:r w:rsidRPr="00673462">
        <w:rPr>
          <w:rFonts w:ascii="Times New Roman" w:hAnsi="Times New Roman"/>
          <w:iCs/>
          <w:sz w:val="18"/>
          <w:szCs w:val="18"/>
        </w:rPr>
        <w:t xml:space="preserve">Titanium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dioksida</w:t>
      </w:r>
      <w:proofErr w:type="spellEnd"/>
      <w:r w:rsidR="001422F5" w:rsidRPr="00673462">
        <w:rPr>
          <w:rFonts w:ascii="Times New Roman" w:hAnsi="Times New Roman"/>
          <w:iCs/>
          <w:sz w:val="18"/>
          <w:szCs w:val="18"/>
        </w:rPr>
        <w:t xml:space="preserve">, </w:t>
      </w:r>
      <w:proofErr w:type="spellStart"/>
      <w:r w:rsidR="001422F5" w:rsidRPr="00673462">
        <w:rPr>
          <w:rFonts w:ascii="Times New Roman" w:hAnsi="Times New Roman"/>
          <w:iCs/>
          <w:sz w:val="18"/>
          <w:szCs w:val="18"/>
        </w:rPr>
        <w:t>pemeka-pewarna</w:t>
      </w:r>
      <w:proofErr w:type="spellEnd"/>
      <w:r w:rsidR="001422F5" w:rsidRPr="00673462">
        <w:rPr>
          <w:rFonts w:ascii="Times New Roman" w:hAnsi="Times New Roman"/>
          <w:iCs/>
          <w:sz w:val="18"/>
          <w:szCs w:val="18"/>
        </w:rPr>
        <w:t>,</w:t>
      </w:r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betalain</w:t>
      </w:r>
      <w:proofErr w:type="spellEnd"/>
      <w:r w:rsidR="000250BC" w:rsidRPr="00673462">
        <w:rPr>
          <w:rFonts w:ascii="Times New Roman" w:hAnsi="Times New Roman"/>
          <w:iCs/>
          <w:sz w:val="18"/>
          <w:szCs w:val="18"/>
        </w:rPr>
        <w:t>,</w:t>
      </w:r>
      <w:r w:rsidR="001422F5"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Pr="00673462">
        <w:rPr>
          <w:rFonts w:ascii="Times New Roman" w:hAnsi="Times New Roman"/>
          <w:iCs/>
          <w:sz w:val="18"/>
          <w:szCs w:val="18"/>
        </w:rPr>
        <w:t>sel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 </w:t>
      </w:r>
      <w:proofErr w:type="spellStart"/>
      <w:r w:rsidR="001422F5" w:rsidRPr="00673462">
        <w:rPr>
          <w:rFonts w:ascii="Times New Roman" w:hAnsi="Times New Roman"/>
          <w:iCs/>
          <w:sz w:val="18"/>
          <w:szCs w:val="18"/>
        </w:rPr>
        <w:t>fotoelektrokimia</w:t>
      </w:r>
      <w:proofErr w:type="spellEnd"/>
      <w:r w:rsidRPr="00673462">
        <w:rPr>
          <w:rFonts w:ascii="Times New Roman" w:hAnsi="Times New Roman"/>
          <w:iCs/>
          <w:sz w:val="18"/>
          <w:szCs w:val="18"/>
        </w:rPr>
        <w:t xml:space="preserve">, </w:t>
      </w:r>
      <w:proofErr w:type="spellStart"/>
      <w:r w:rsidR="00673462">
        <w:rPr>
          <w:rFonts w:ascii="Times New Roman" w:hAnsi="Times New Roman"/>
          <w:iCs/>
          <w:sz w:val="18"/>
          <w:szCs w:val="18"/>
        </w:rPr>
        <w:t>pembelahan</w:t>
      </w:r>
      <w:proofErr w:type="spellEnd"/>
      <w:r w:rsidR="00673462">
        <w:rPr>
          <w:rFonts w:ascii="Times New Roman" w:hAnsi="Times New Roman"/>
          <w:iCs/>
          <w:sz w:val="18"/>
          <w:szCs w:val="18"/>
        </w:rPr>
        <w:t xml:space="preserve"> air</w:t>
      </w:r>
    </w:p>
    <w:p w:rsidR="00673462" w:rsidRPr="00673462" w:rsidRDefault="00673462" w:rsidP="00673462">
      <w:pPr>
        <w:pStyle w:val="NoSpacing"/>
        <w:rPr>
          <w:rFonts w:ascii="Times New Roman" w:hAnsi="Times New Roman"/>
          <w:iCs/>
          <w:sz w:val="18"/>
          <w:szCs w:val="18"/>
        </w:rPr>
      </w:pPr>
    </w:p>
    <w:p w:rsidR="007E4EA9" w:rsidRPr="00673462" w:rsidRDefault="00260906" w:rsidP="00673462">
      <w:pPr>
        <w:pStyle w:val="NoSpacing"/>
        <w:jc w:val="center"/>
        <w:rPr>
          <w:rFonts w:ascii="Times New Roman" w:hAnsi="Times New Roman"/>
          <w:b/>
          <w:bCs/>
          <w:iCs/>
          <w:sz w:val="20"/>
          <w:szCs w:val="20"/>
        </w:rPr>
      </w:pPr>
      <w:r w:rsidRPr="00673462">
        <w:rPr>
          <w:rFonts w:ascii="Times New Roman" w:hAnsi="Times New Roman"/>
          <w:b/>
          <w:bCs/>
          <w:iCs/>
          <w:sz w:val="20"/>
          <w:szCs w:val="20"/>
        </w:rPr>
        <w:t>Introduction</w:t>
      </w:r>
    </w:p>
    <w:p w:rsidR="00673462" w:rsidRDefault="001115A9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  <w:r w:rsidRPr="00673462">
        <w:rPr>
          <w:rFonts w:ascii="Times New Roman" w:hAnsi="Times New Roman"/>
          <w:bCs/>
          <w:iCs/>
          <w:sz w:val="20"/>
          <w:szCs w:val="20"/>
        </w:rPr>
        <w:t xml:space="preserve">The hydrogen gas production by using solar energy is deliberated as one of the most significant sustainable and clean energy technologies </w:t>
      </w:r>
      <w:r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Jeng&lt;/Author&gt;&lt;Year&gt;2010&lt;/Year&gt;&lt;RecNum&gt;49&lt;/RecNum&gt;&lt;DisplayText&gt;[1]&lt;/DisplayText&gt;&lt;record&gt;&lt;rec-number&gt;49&lt;/rec-number&gt;&lt;foreign-keys&gt;&lt;key app="EN" db-id="ta5tvzaenz0rx0ef25apzs5haz9t5apftevs" timestamp="1441696386"&gt;49&lt;/key&gt;&lt;/foreign-keys&gt;&lt;ref-type name="Journal Article"&gt;17&lt;/ref-type&gt;&lt;contributors&gt;&lt;authors&gt;&lt;author&gt;Jeng, King Tsai&lt;/author&gt;&lt;author&gt;Liu, Yu Chang&lt;/author&gt;&lt;author&gt;Leu, Yung Fang&lt;/author&gt;&lt;author&gt;Zeng, Yu Zhen&lt;/author&gt;&lt;author&gt;Chung, Jen Chren&lt;/author&gt;&lt;author&gt;Wei, Tsong Yang&lt;/author&gt;&lt;/authors&gt;&lt;/contributors&gt;&lt;titles&gt;&lt;title&gt;Membrane electrode assembly-based photoelectrochemical cell for hydrogen generation&lt;/title&gt;&lt;secondary-title&gt;International Journal of Hydrogen Energy&lt;/secondary-title&gt;&lt;/titles&gt;&lt;periodical&gt;&lt;full-title&gt;International Journal of Hydrogen Energy&lt;/full-title&gt;&lt;/periodical&gt;&lt;pages&gt;10890-10897&lt;/pages&gt;&lt;volume&gt;35&lt;/volume&gt;&lt;number&gt;20&lt;/number&gt;&lt;keywords&gt;&lt;keyword&gt;Photocatalytic water splitting&lt;/keyword&gt;&lt;keyword&gt;Hydrogen generation&lt;/keyword&gt;&lt;keyword&gt;Photoelectrochemical cell&lt;/keyword&gt;&lt;keyword&gt;Membrane electrode assembly&lt;/keyword&gt;&lt;keyword&gt;Photo conversion efficiency&lt;/keyword&gt;&lt;/keywords&gt;&lt;dates&gt;&lt;year&gt;2010&lt;/year&gt;&lt;pub-dates&gt;&lt;date&gt;10//&lt;/date&gt;&lt;/pub-dates&gt;&lt;/dates&gt;&lt;isbn&gt;0360-3199&lt;/isbn&gt;&lt;urls&gt;&lt;related-urls&gt;&lt;url&gt;http://www.sciencedirect.com/science/article/pii/S036031991001390X&lt;/url&gt;&lt;/related-urls&gt;&lt;/urls&gt;&lt;electronic-resource-num&gt;http://dx.doi.org/10.1016/j.ijhydene.2010.07.058&lt;/electronic-resource-num&gt;&lt;/record&gt;&lt;/Cite&gt;&lt;/EndNote&gt;</w:instrText>
      </w:r>
      <w:r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1" w:tooltip="Jeng, 2010 #49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1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Pr="00673462">
        <w:rPr>
          <w:rFonts w:ascii="Times New Roman" w:hAnsi="Times New Roman"/>
          <w:bCs/>
          <w:iCs/>
          <w:sz w:val="20"/>
          <w:szCs w:val="20"/>
        </w:rPr>
        <w:t xml:space="preserve">. </w:t>
      </w:r>
      <w:r w:rsidR="009E35AE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proofErr w:type="spellStart"/>
      <w:r w:rsidR="002C1E4D" w:rsidRPr="00673462">
        <w:rPr>
          <w:rFonts w:ascii="Times New Roman" w:hAnsi="Times New Roman"/>
          <w:bCs/>
          <w:iCs/>
          <w:sz w:val="20"/>
          <w:szCs w:val="20"/>
        </w:rPr>
        <w:t>Photoelectrochemical</w:t>
      </w:r>
      <w:proofErr w:type="spellEnd"/>
      <w:r w:rsidR="002C1E4D" w:rsidRPr="00673462">
        <w:rPr>
          <w:rFonts w:ascii="Times New Roman" w:hAnsi="Times New Roman"/>
          <w:bCs/>
          <w:iCs/>
          <w:sz w:val="20"/>
          <w:szCs w:val="20"/>
        </w:rPr>
        <w:t xml:space="preserve"> (PEC) water splitting is the most promising method in generating hydrogen gas</w:t>
      </w:r>
      <w:r w:rsidR="00B906D0" w:rsidRPr="00673462">
        <w:rPr>
          <w:rFonts w:ascii="Times New Roman" w:hAnsi="Times New Roman"/>
          <w:bCs/>
          <w:iCs/>
          <w:sz w:val="20"/>
          <w:szCs w:val="20"/>
        </w:rPr>
        <w:t xml:space="preserve">. Metal oxide semiconductor such as </w:t>
      </w:r>
      <w:r w:rsidR="00B906D0" w:rsidRPr="00673462">
        <w:rPr>
          <w:rFonts w:ascii="Times New Roman" w:hAnsi="Times New Roman"/>
          <w:sz w:val="20"/>
          <w:szCs w:val="20"/>
        </w:rPr>
        <w:t>TiO</w:t>
      </w:r>
      <w:r w:rsidR="00B906D0" w:rsidRPr="00673462">
        <w:rPr>
          <w:rFonts w:ascii="Times New Roman" w:hAnsi="Times New Roman"/>
          <w:sz w:val="20"/>
          <w:szCs w:val="20"/>
          <w:vertAlign w:val="subscript"/>
        </w:rPr>
        <w:t>2</w:t>
      </w:r>
      <w:r w:rsidR="00B906D0" w:rsidRPr="00673462">
        <w:rPr>
          <w:rFonts w:ascii="Times New Roman" w:hAnsi="Times New Roman"/>
          <w:sz w:val="20"/>
          <w:szCs w:val="20"/>
        </w:rPr>
        <w:t>, SnO</w:t>
      </w:r>
      <w:r w:rsidR="00B906D0" w:rsidRPr="00673462">
        <w:rPr>
          <w:rFonts w:ascii="Times New Roman" w:hAnsi="Times New Roman"/>
          <w:sz w:val="20"/>
          <w:szCs w:val="20"/>
          <w:vertAlign w:val="subscript"/>
        </w:rPr>
        <w:t>2</w:t>
      </w:r>
      <w:r w:rsidR="00B906D0" w:rsidRPr="00673462">
        <w:rPr>
          <w:rFonts w:ascii="Times New Roman" w:hAnsi="Times New Roman"/>
          <w:sz w:val="20"/>
          <w:szCs w:val="20"/>
        </w:rPr>
        <w:t>, and WO</w:t>
      </w:r>
      <w:r w:rsidR="00B906D0" w:rsidRPr="00673462">
        <w:rPr>
          <w:rFonts w:ascii="Times New Roman" w:hAnsi="Times New Roman"/>
          <w:sz w:val="20"/>
          <w:szCs w:val="20"/>
          <w:vertAlign w:val="subscript"/>
        </w:rPr>
        <w:t xml:space="preserve">3 </w:t>
      </w:r>
      <w:r w:rsidR="00B906D0" w:rsidRPr="00673462">
        <w:rPr>
          <w:rFonts w:ascii="Times New Roman" w:hAnsi="Times New Roman"/>
          <w:sz w:val="20"/>
          <w:szCs w:val="20"/>
        </w:rPr>
        <w:t xml:space="preserve">is widely studied as having a great potential as </w:t>
      </w:r>
      <w:proofErr w:type="spellStart"/>
      <w:r w:rsidR="00B906D0" w:rsidRPr="00673462">
        <w:rPr>
          <w:rFonts w:ascii="Times New Roman" w:hAnsi="Times New Roman"/>
          <w:sz w:val="20"/>
          <w:szCs w:val="20"/>
        </w:rPr>
        <w:t>photoelectrodes</w:t>
      </w:r>
      <w:proofErr w:type="spellEnd"/>
      <w:r w:rsidR="00B906D0" w:rsidRPr="00673462">
        <w:rPr>
          <w:rFonts w:ascii="Times New Roman" w:hAnsi="Times New Roman"/>
          <w:sz w:val="20"/>
          <w:szCs w:val="20"/>
        </w:rPr>
        <w:t xml:space="preserve"> in PEC system</w:t>
      </w:r>
      <w:r w:rsidR="00152A70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152A70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Ng&lt;/Author&gt;&lt;Year&gt;2012&lt;/Year&gt;&lt;RecNum&gt;155&lt;/RecNum&gt;&lt;DisplayText&gt;[2]&lt;/DisplayText&gt;&lt;record&gt;&lt;rec-number&gt;155&lt;/rec-number&gt;&lt;foreign-keys&gt;&lt;key app="EN" db-id="ta5tvzaenz0rx0ef25apzs5haz9t5apftevs" timestamp="1446296965"&gt;155&lt;/key&gt;&lt;/foreign-keys&gt;&lt;ref-type name="Journal Article"&gt;17&lt;/ref-type&gt;&lt;contributors&gt;&lt;authors&gt;&lt;author&gt;Ng, Kim Hang&lt;/author&gt;&lt;author&gt;Minggu, L. J.&lt;/author&gt;&lt;author&gt;Jumali, Mohammad Hafizuddin&lt;/author&gt;&lt;author&gt;Kassim, Mohammad&lt;/author&gt;&lt;/authors&gt;&lt;/contributors&gt;&lt;titles&gt;&lt;title&gt;Fotoelektrod Tungsten Trioksida Terdop Nikel untuk Tindak Balas Pembelahan Air Fotoelektrokimia&lt;/title&gt;&lt;secondary-title&gt;Sains Malaysiana&lt;/secondary-title&gt;&lt;/titles&gt;&lt;periodical&gt;&lt;full-title&gt;Sains Malaysiana&lt;/full-title&gt;&lt;/periodical&gt;&lt;pages&gt;893–899&lt;/pages&gt;&lt;volume&gt;4&lt;/volume&gt;&lt;number&gt;7&lt;/number&gt;&lt;dates&gt;&lt;year&gt;2012&lt;/year&gt;&lt;/dates&gt;&lt;urls&gt;&lt;/urls&gt;&lt;/record&gt;&lt;/Cite&gt;&lt;/EndNote&gt;</w:instrText>
      </w:r>
      <w:r w:rsidR="00152A70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2" w:tooltip="Ng, 2012 #155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2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152A70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2C1E4D" w:rsidRPr="00673462">
        <w:rPr>
          <w:rFonts w:ascii="Times New Roman" w:hAnsi="Times New Roman"/>
          <w:bCs/>
          <w:iCs/>
          <w:sz w:val="20"/>
          <w:szCs w:val="20"/>
        </w:rPr>
        <w:t>.</w:t>
      </w:r>
      <w:r w:rsidR="002C1E4D" w:rsidRPr="00673462">
        <w:rPr>
          <w:rFonts w:ascii="Times New Roman" w:hAnsi="Times New Roman"/>
          <w:sz w:val="20"/>
          <w:szCs w:val="20"/>
        </w:rPr>
        <w:t xml:space="preserve"> Nonetheless, </w:t>
      </w:r>
      <w:r w:rsidR="00C030A7" w:rsidRPr="00673462">
        <w:rPr>
          <w:rFonts w:ascii="Times New Roman" w:hAnsi="Times New Roman"/>
          <w:sz w:val="20"/>
          <w:szCs w:val="20"/>
        </w:rPr>
        <w:t>TiO</w:t>
      </w:r>
      <w:r w:rsidR="00C030A7" w:rsidRPr="00673462">
        <w:rPr>
          <w:rFonts w:ascii="Times New Roman" w:hAnsi="Times New Roman"/>
          <w:sz w:val="20"/>
          <w:szCs w:val="20"/>
          <w:vertAlign w:val="subscript"/>
        </w:rPr>
        <w:t>2</w:t>
      </w:r>
      <w:r w:rsidR="00C030A7" w:rsidRPr="00673462">
        <w:rPr>
          <w:rFonts w:ascii="Times New Roman" w:hAnsi="Times New Roman"/>
          <w:sz w:val="20"/>
          <w:szCs w:val="20"/>
        </w:rPr>
        <w:t xml:space="preserve"> semiconductor is more favorable due to its good stability in thermal and chemical properties, </w:t>
      </w:r>
      <w:r w:rsidR="00C909D9" w:rsidRPr="00673462">
        <w:rPr>
          <w:rFonts w:ascii="Times New Roman" w:hAnsi="Times New Roman"/>
          <w:sz w:val="20"/>
          <w:szCs w:val="20"/>
        </w:rPr>
        <w:t>inexpensive and non-toxic</w:t>
      </w:r>
      <w:r w:rsidR="00C030A7" w:rsidRPr="00673462">
        <w:rPr>
          <w:rFonts w:ascii="Times New Roman" w:hAnsi="Times New Roman"/>
          <w:sz w:val="20"/>
          <w:szCs w:val="20"/>
        </w:rPr>
        <w:t xml:space="preserve"> </w:t>
      </w:r>
      <w:r w:rsidR="004F3526" w:rsidRPr="00673462">
        <w:rPr>
          <w:rFonts w:ascii="Times New Roman" w:hAnsi="Times New Roman"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sz w:val="20"/>
          <w:szCs w:val="20"/>
        </w:rPr>
        <w:instrText xml:space="preserve"> ADDIN EN.CITE &lt;EndNote&gt;&lt;Cite&gt;&lt;Author&gt;Manoharan&lt;/Author&gt;&lt;Year&gt;2015&lt;/Year&gt;&lt;RecNum&gt;144&lt;/RecNum&gt;&lt;DisplayText&gt;[3]&lt;/DisplayText&gt;&lt;record&gt;&lt;rec-number&gt;144&lt;/rec-number&gt;&lt;foreign-keys&gt;&lt;key app="EN" db-id="ta5tvzaenz0rx0ef25apzs5haz9t5apftevs" timestamp="1441769424"&gt;144&lt;/key&gt;&lt;/foreign-keys&gt;&lt;ref-type name="Journal Article"&gt;17&lt;/ref-type&gt;&lt;contributors&gt;&lt;authors&gt;&lt;author&gt;Manoharan, K. &lt;/author&gt;&lt;author&gt;Venkatachalam, P.&lt;/author&gt;&lt;/authors&gt;&lt;/contributors&gt;&lt;titles&gt;&lt;title&gt;Photoelectrochemical performance of dye sensitized solar cells based on aluminum-doped titanium dioxide structures&lt;/title&gt;&lt;secondary-title&gt;Materials Science in Semiconductor Processing&lt;/secondary-title&gt;&lt;/titles&gt;&lt;periodical&gt;&lt;full-title&gt;Materials Science in Semiconductor Processing&lt;/full-title&gt;&lt;/periodical&gt;&lt;pages&gt;208–217&lt;/pages&gt;&lt;volume&gt;30&lt;/volume&gt;&lt;dates&gt;&lt;year&gt;2015&lt;/year&gt;&lt;/dates&gt;&lt;urls&gt;&lt;/urls&gt;&lt;/record&gt;&lt;/Cite&gt;&lt;/EndNote&gt;</w:instrText>
      </w:r>
      <w:r w:rsidR="004F3526" w:rsidRPr="00673462">
        <w:rPr>
          <w:rFonts w:ascii="Times New Roman" w:hAnsi="Times New Roman"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noProof/>
          <w:sz w:val="20"/>
          <w:szCs w:val="20"/>
        </w:rPr>
        <w:t>[</w:t>
      </w:r>
      <w:hyperlink w:anchor="_ENREF_3" w:tooltip="Manoharan, 2015 #144" w:history="1">
        <w:r w:rsidR="009A22E6" w:rsidRPr="00673462">
          <w:rPr>
            <w:rFonts w:ascii="Times New Roman" w:hAnsi="Times New Roman"/>
            <w:noProof/>
            <w:sz w:val="20"/>
            <w:szCs w:val="20"/>
          </w:rPr>
          <w:t>3</w:t>
        </w:r>
      </w:hyperlink>
      <w:r w:rsidR="000138D3" w:rsidRPr="00673462">
        <w:rPr>
          <w:rFonts w:ascii="Times New Roman" w:hAnsi="Times New Roman"/>
          <w:noProof/>
          <w:sz w:val="20"/>
          <w:szCs w:val="20"/>
        </w:rPr>
        <w:t>]</w:t>
      </w:r>
      <w:r w:rsidR="004F3526" w:rsidRPr="00673462">
        <w:rPr>
          <w:rFonts w:ascii="Times New Roman" w:hAnsi="Times New Roman"/>
          <w:sz w:val="20"/>
          <w:szCs w:val="20"/>
        </w:rPr>
        <w:fldChar w:fldCharType="end"/>
      </w:r>
      <w:r w:rsidR="00C030A7" w:rsidRPr="00673462">
        <w:rPr>
          <w:rFonts w:ascii="Times New Roman" w:hAnsi="Times New Roman"/>
          <w:sz w:val="20"/>
          <w:szCs w:val="20"/>
        </w:rPr>
        <w:t xml:space="preserve">. </w:t>
      </w:r>
      <w:r w:rsidR="00950687" w:rsidRPr="00673462">
        <w:rPr>
          <w:rFonts w:ascii="Times New Roman" w:hAnsi="Times New Roman"/>
          <w:sz w:val="20"/>
          <w:szCs w:val="20"/>
        </w:rPr>
        <w:t xml:space="preserve"> </w:t>
      </w:r>
      <w:r w:rsidR="009E35AE" w:rsidRPr="00673462">
        <w:rPr>
          <w:rFonts w:ascii="Times New Roman" w:hAnsi="Times New Roman"/>
          <w:bCs/>
          <w:iCs/>
          <w:sz w:val="20"/>
          <w:szCs w:val="20"/>
        </w:rPr>
        <w:t>However, TiO</w:t>
      </w:r>
      <w:r w:rsidR="009E35AE" w:rsidRPr="00673462">
        <w:rPr>
          <w:rFonts w:ascii="Times New Roman" w:hAnsi="Times New Roman"/>
          <w:bCs/>
          <w:iCs/>
          <w:sz w:val="20"/>
          <w:szCs w:val="20"/>
          <w:vertAlign w:val="subscript"/>
        </w:rPr>
        <w:t>2</w:t>
      </w:r>
      <w:r w:rsidR="009E35AE" w:rsidRPr="00673462">
        <w:rPr>
          <w:rFonts w:ascii="Times New Roman" w:hAnsi="Times New Roman"/>
          <w:bCs/>
          <w:iCs/>
          <w:sz w:val="20"/>
          <w:szCs w:val="20"/>
        </w:rPr>
        <w:t xml:space="preserve"> is characterized </w:t>
      </w:r>
      <w:r w:rsidR="006C4A84" w:rsidRPr="00673462">
        <w:rPr>
          <w:rFonts w:ascii="Times New Roman" w:hAnsi="Times New Roman"/>
          <w:bCs/>
          <w:iCs/>
          <w:sz w:val="20"/>
          <w:szCs w:val="20"/>
        </w:rPr>
        <w:t>by its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t xml:space="preserve"> wide</w:t>
      </w:r>
      <w:r w:rsidR="00010C11" w:rsidRPr="00673462">
        <w:rPr>
          <w:rFonts w:ascii="Times New Roman" w:hAnsi="Times New Roman"/>
          <w:bCs/>
          <w:iCs/>
          <w:sz w:val="20"/>
          <w:szCs w:val="20"/>
        </w:rPr>
        <w:t xml:space="preserve"> band gap of 3.2 </w:t>
      </w:r>
      <w:proofErr w:type="spellStart"/>
      <w:r w:rsidR="00010C11" w:rsidRPr="00673462">
        <w:rPr>
          <w:rFonts w:ascii="Times New Roman" w:hAnsi="Times New Roman"/>
          <w:bCs/>
          <w:iCs/>
          <w:sz w:val="20"/>
          <w:szCs w:val="20"/>
        </w:rPr>
        <w:t>eV</w:t>
      </w:r>
      <w:proofErr w:type="spellEnd"/>
      <w:r w:rsidR="00010C11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t>(</w:t>
      </w:r>
      <w:proofErr w:type="spellStart"/>
      <w:r w:rsidR="005C03B5" w:rsidRPr="00673462">
        <w:rPr>
          <w:rFonts w:ascii="Times New Roman" w:hAnsi="Times New Roman"/>
          <w:bCs/>
          <w:iCs/>
          <w:sz w:val="20"/>
          <w:szCs w:val="20"/>
        </w:rPr>
        <w:t>anatase</w:t>
      </w:r>
      <w:proofErr w:type="spellEnd"/>
      <w:r w:rsidR="005C03B5" w:rsidRPr="00673462">
        <w:rPr>
          <w:rFonts w:ascii="Times New Roman" w:hAnsi="Times New Roman"/>
          <w:bCs/>
          <w:iCs/>
          <w:sz w:val="20"/>
          <w:szCs w:val="20"/>
        </w:rPr>
        <w:t xml:space="preserve"> phase) </w:t>
      </w:r>
      <w:r w:rsidR="006C4A84" w:rsidRPr="00673462">
        <w:rPr>
          <w:rFonts w:ascii="Times New Roman" w:hAnsi="Times New Roman"/>
          <w:bCs/>
          <w:iCs/>
          <w:sz w:val="20"/>
          <w:szCs w:val="20"/>
        </w:rPr>
        <w:t>and required</w:t>
      </w:r>
      <w:r w:rsidR="00010C11" w:rsidRPr="00673462">
        <w:rPr>
          <w:rFonts w:ascii="Times New Roman" w:hAnsi="Times New Roman"/>
          <w:bCs/>
          <w:iCs/>
          <w:sz w:val="20"/>
          <w:szCs w:val="20"/>
        </w:rPr>
        <w:t xml:space="preserve"> Ultra-Violet (UV) irradiation</w:t>
      </w:r>
      <w:r w:rsidR="009E35AE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t>which only absorb small fraction (&lt; 10</w:t>
      </w:r>
      <w:r w:rsid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t xml:space="preserve">%) of the sunlight energy 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Manoharan&lt;/Author&gt;&lt;Year&gt;2015&lt;/Year&gt;&lt;RecNum&gt;144&lt;/RecNum&gt;&lt;DisplayText&gt;[3, 4]&lt;/DisplayText&gt;&lt;record&gt;&lt;rec-number&gt;144&lt;/rec-number&gt;&lt;foreign-keys&gt;&lt;key app="EN" db-id="ta5tvzaenz0rx0ef25apzs5haz9t5apftevs" timestamp="1441769424"&gt;144&lt;/key&gt;&lt;/foreign-keys&gt;&lt;ref-type name="Journal Article"&gt;17&lt;/ref-type&gt;&lt;contributors&gt;&lt;authors&gt;&lt;author&gt;Manoharan, K. &lt;/author&gt;&lt;author&gt;Venkatachalam, P.&lt;/author&gt;&lt;/authors&gt;&lt;/contributors&gt;&lt;titles&gt;&lt;title&gt;Photoelectrochemical performance of dye sensitized solar cells based on aluminum-doped titanium dioxide structures&lt;/title&gt;&lt;secondary-title&gt;Materials Science in Semiconductor Processing&lt;/secondary-title&gt;&lt;/titles&gt;&lt;periodical&gt;&lt;full-title&gt;Materials Science in Semiconductor Processing&lt;/full-title&gt;&lt;/periodical&gt;&lt;pages&gt;208–217&lt;/pages&gt;&lt;volume&gt;30&lt;/volume&gt;&lt;dates&gt;&lt;year&gt;2015&lt;/year&gt;&lt;/dates&gt;&lt;urls&gt;&lt;/urls&gt;&lt;/record&gt;&lt;/Cite&gt;&lt;Cite&gt;&lt;Author&gt;Al-Bat’hi&lt;/Author&gt;&lt;Year&gt;2013&lt;/Year&gt;&lt;RecNum&gt;93&lt;/RecNum&gt;&lt;record&gt;&lt;rec-number&gt;93&lt;/rec-number&gt;&lt;foreign-keys&gt;&lt;key app="EN" db-id="ta5tvzaenz0rx0ef25apzs5haz9t5apftevs" timestamp="1441696389"&gt;93&lt;/key&gt;&lt;/foreign-keys&gt;&lt;ref-type name="Journal Article"&gt;17&lt;/ref-type&gt;&lt;contributors&gt;&lt;authors&gt;&lt;author&gt;Al-Bat’hi, Souad A. M.&lt;/author&gt;&lt;author&gt;Alaei, Iraj&lt;/author&gt;&lt;author&gt;Sopyan, Iis&lt;/author&gt;&lt;/authors&gt;&lt;/contributors&gt;&lt;titles&gt;&lt;title&gt;Natural Photosensitizers for Dye Sensitized Solar Cells&lt;/title&gt;&lt;secondary-title&gt;International  Journal of Renewable Energy Research&lt;/secondary-title&gt;&lt;/titles&gt;&lt;periodical&gt;&lt;full-title&gt;International  Journal of Renewable Energy Research&lt;/full-title&gt;&lt;/periodical&gt;&lt;pages&gt;138-143&lt;/pages&gt;&lt;volume&gt;3&lt;/volume&gt;&lt;number&gt;1&lt;/number&gt;&lt;dates&gt;&lt;year&gt;2013&lt;/year&gt;&lt;/dates&gt;&lt;urls&gt;&lt;/urls&gt;&lt;/record&gt;&lt;/Cite&gt;&lt;/EndNote&gt;</w:instrTex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3" w:tooltip="Manoharan, 2015 #144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3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 xml:space="preserve">, </w:t>
      </w:r>
      <w:hyperlink w:anchor="_ENREF_4" w:tooltip="Al-Bat’hi, 2013 #93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4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5C03B5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010C11" w:rsidRPr="00673462">
        <w:rPr>
          <w:rFonts w:ascii="Times New Roman" w:hAnsi="Times New Roman"/>
          <w:bCs/>
          <w:iCs/>
          <w:sz w:val="20"/>
          <w:szCs w:val="20"/>
        </w:rPr>
        <w:t>.</w:t>
      </w:r>
      <w:r w:rsidR="009D74FC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0227BB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t>An improvement of TiO</w:t>
      </w:r>
      <w:r w:rsidR="006839EC" w:rsidRPr="00673462">
        <w:rPr>
          <w:rFonts w:ascii="Times New Roman" w:hAnsi="Times New Roman"/>
          <w:bCs/>
          <w:iCs/>
          <w:sz w:val="20"/>
          <w:szCs w:val="20"/>
          <w:vertAlign w:val="subscript"/>
        </w:rPr>
        <w:t>2</w: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t xml:space="preserve"> semiconductor can be achieved by using dye sensitizer plays as a main role in absorbing light energy</w:t>
      </w:r>
      <w:r w:rsidR="00025BEB" w:rsidRPr="00673462">
        <w:rPr>
          <w:rFonts w:ascii="Times New Roman" w:hAnsi="Times New Roman"/>
          <w:bCs/>
          <w:iCs/>
          <w:sz w:val="20"/>
          <w:szCs w:val="20"/>
        </w:rPr>
        <w:t xml:space="preserve"> in production of hydrogen</w: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Al-Bat’hi&lt;/Author&gt;&lt;Year&gt;2013&lt;/Year&gt;&lt;RecNum&gt;93&lt;/RecNum&gt;&lt;DisplayText&gt;[4]&lt;/DisplayText&gt;&lt;record&gt;&lt;rec-number&gt;93&lt;/rec-number&gt;&lt;foreign-keys&gt;&lt;key app="EN" db-id="ta5tvzaenz0rx0ef25apzs5haz9t5apftevs" timestamp="1441696389"&gt;93&lt;/key&gt;&lt;/foreign-keys&gt;&lt;ref-type name="Journal Article"&gt;17&lt;/ref-type&gt;&lt;contributors&gt;&lt;authors&gt;&lt;author&gt;Al-Bat’hi, Souad A. M.&lt;/author&gt;&lt;author&gt;Alaei, Iraj&lt;/author&gt;&lt;author&gt;Sopyan, Iis&lt;/author&gt;&lt;/authors&gt;&lt;/contributors&gt;&lt;titles&gt;&lt;title&gt;Natural Photosensitizers for Dye Sensitized Solar Cells&lt;/title&gt;&lt;secondary-title&gt;International  Journal of Renewable Energy Research&lt;/secondary-title&gt;&lt;/titles&gt;&lt;periodical&gt;&lt;full-title&gt;International  Journal of Renewable Energy Research&lt;/full-title&gt;&lt;/periodical&gt;&lt;pages&gt;138-143&lt;/pages&gt;&lt;volume&gt;3&lt;/volume&gt;&lt;number&gt;1&lt;/number&gt;&lt;dates&gt;&lt;year&gt;2013&lt;/year&gt;&lt;/dates&gt;&lt;urls&gt;&lt;/urls&gt;&lt;/record&gt;&lt;/Cite&gt;&lt;/EndNote&gt;</w:instrTex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4" w:tooltip="Al-Bat’hi, 2013 #93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4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6839EC" w:rsidRPr="00673462">
        <w:rPr>
          <w:rFonts w:ascii="Times New Roman" w:hAnsi="Times New Roman"/>
          <w:bCs/>
          <w:iCs/>
          <w:sz w:val="20"/>
          <w:szCs w:val="20"/>
        </w:rPr>
        <w:t>.</w:t>
      </w:r>
      <w:r w:rsidR="00025BEB" w:rsidRPr="00673462">
        <w:rPr>
          <w:rFonts w:ascii="Times New Roman" w:hAnsi="Times New Roman"/>
          <w:bCs/>
          <w:iCs/>
          <w:sz w:val="20"/>
          <w:szCs w:val="20"/>
        </w:rPr>
        <w:t xml:space="preserve"> Dye sensitizer has been widely studied caused by its great potential as sunlight harvester and</w: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t xml:space="preserve"> improved PEC efficiency by increased light absorption </w:t>
      </w:r>
      <w:r w:rsidR="00C86A50" w:rsidRPr="00673462">
        <w:rPr>
          <w:rFonts w:ascii="Times New Roman" w:hAnsi="Times New Roman"/>
          <w:bCs/>
          <w:iCs/>
          <w:sz w:val="20"/>
          <w:szCs w:val="20"/>
        </w:rPr>
        <w:t xml:space="preserve">in solar spectrum </w: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t xml:space="preserve">to visible </w:t>
      </w:r>
      <w:r w:rsidR="00C86A50" w:rsidRPr="00673462">
        <w:rPr>
          <w:rFonts w:ascii="Times New Roman" w:hAnsi="Times New Roman"/>
          <w:bCs/>
          <w:iCs/>
          <w:sz w:val="20"/>
          <w:szCs w:val="20"/>
        </w:rPr>
        <w:t>light range</w: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Mark Lee&lt;/Author&gt;&lt;Year&gt;2012&lt;/Year&gt;&lt;RecNum&gt;156&lt;/RecNum&gt;&lt;DisplayText&gt;[5]&lt;/DisplayText&gt;&lt;record&gt;&lt;rec-number&gt;156&lt;/rec-number&gt;&lt;foreign-keys&gt;&lt;key app="EN" db-id="ta5tvzaenz0rx0ef25apzs5haz9t5apftevs" timestamp="1446298072"&gt;156&lt;/key&gt;&lt;/foreign-keys&gt;&lt;ref-type name="Journal Article"&gt;17&lt;/ref-type&gt;&lt;contributors&gt;&lt;authors&gt;&lt;author&gt;Mark Lee, Wun Fui&lt;/author&gt;&lt;author&gt;Minggu, L. J.&lt;/author&gt;&lt;author&gt;Kassim, Mohammad&lt;/author&gt;&lt;/authors&gt;&lt;/contributors&gt;&lt;titles&gt;&lt;title&gt;Sifat Foto-Kimia Kompleks Molibdenum Ditiolena&lt;/title&gt;&lt;secondary-title&gt;Sains Malaysiana&lt;/secondary-title&gt;&lt;/titles&gt;&lt;periodical&gt;&lt;full-title&gt;Sains Malaysiana&lt;/full-title&gt;&lt;/periodical&gt;&lt;pages&gt;597–601&lt;/pages&gt;&lt;volume&gt;41&lt;/volume&gt;&lt;number&gt;5&lt;/number&gt;&lt;dates&gt;&lt;year&gt;2012&lt;/year&gt;&lt;/dates&gt;&lt;urls&gt;&lt;/urls&gt;&lt;/record&gt;&lt;/Cite&gt;&lt;/EndNote&gt;</w:instrTex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5" w:tooltip="Mark Lee, 2012 #156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5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1578AB" w:rsidRPr="00673462">
        <w:rPr>
          <w:rFonts w:ascii="Times New Roman" w:hAnsi="Times New Roman"/>
          <w:bCs/>
          <w:iCs/>
          <w:sz w:val="20"/>
          <w:szCs w:val="20"/>
        </w:rPr>
        <w:t xml:space="preserve">. </w:t>
      </w:r>
      <w:r w:rsidR="003D0E20" w:rsidRPr="00673462">
        <w:rPr>
          <w:rFonts w:ascii="Times New Roman" w:hAnsi="Times New Roman"/>
          <w:bCs/>
          <w:iCs/>
          <w:sz w:val="20"/>
          <w:szCs w:val="20"/>
        </w:rPr>
        <w:t>The advantages of dye sensitizer includes</w:t>
      </w:r>
      <w:r w:rsidR="00025BEB" w:rsidRPr="00673462">
        <w:rPr>
          <w:rFonts w:ascii="Times New Roman" w:hAnsi="Times New Roman"/>
          <w:bCs/>
          <w:iCs/>
          <w:sz w:val="20"/>
          <w:szCs w:val="20"/>
        </w:rPr>
        <w:t xml:space="preserve"> low cost, </w:t>
      </w:r>
      <w:r w:rsidR="00C909D9" w:rsidRPr="00673462">
        <w:rPr>
          <w:rFonts w:ascii="Times New Roman" w:hAnsi="Times New Roman"/>
          <w:bCs/>
          <w:iCs/>
          <w:sz w:val="20"/>
          <w:szCs w:val="20"/>
        </w:rPr>
        <w:t>minimal and</w:t>
      </w:r>
      <w:r w:rsidR="00025BEB" w:rsidRPr="00673462">
        <w:rPr>
          <w:rFonts w:ascii="Times New Roman" w:hAnsi="Times New Roman"/>
          <w:bCs/>
          <w:iCs/>
          <w:sz w:val="20"/>
          <w:szCs w:val="20"/>
        </w:rPr>
        <w:t xml:space="preserve"> simple fabrication process </w:t>
      </w:r>
      <w:r w:rsidR="00AE0A7A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Zhang&lt;/Author&gt;&lt;Year&gt;2015&lt;/Year&gt;&lt;RecNum&gt;145&lt;/RecNum&gt;&lt;DisplayText&gt;[6]&lt;/DisplayText&gt;&lt;record&gt;&lt;rec-number&gt;145&lt;/rec-number&gt;&lt;foreign-keys&gt;&lt;key app="EN" db-id="ta5tvzaenz0rx0ef25apzs5haz9t5apftevs" timestamp="1441770275"&gt;145&lt;/key&gt;&lt;/foreign-keys&gt;&lt;ref-type name="Journal Article"&gt;17&lt;/ref-type&gt;&lt;contributors&gt;&lt;authors&gt;&lt;author&gt;Zhang, Jinbao &lt;/author&gt;&lt;author&gt;Jarboui, Adel &lt;/author&gt;&lt;author&gt;Vlachopoulos, Nick &lt;/author&gt;&lt;author&gt;Jouini, Mohamed&lt;/author&gt;&lt;author&gt;Boschloo,Gerrit  &lt;/author&gt;&lt;author&gt;Hagfeldt, Anders &lt;/author&gt;&lt;/authors&gt;&lt;/contributors&gt;&lt;titles&gt;&lt;title&gt;Photoelectrochemical Polymerization of EDOT for Solid State Dye Sensitized Solar Cells: Role of Dye and Solvent&lt;/title&gt;&lt;secondary-title&gt;Electrochimica Acta&lt;/secondary-title&gt;&lt;/titles&gt;&lt;periodical&gt;&lt;full-title&gt;Electrochimica Acta&lt;/full-title&gt;&lt;/periodical&gt;&lt;volume&gt;In Press, Corrected Proof &lt;/volume&gt;&lt;dates&gt;&lt;year&gt;2015&lt;/year&gt;&lt;/dates&gt;&lt;urls&gt;&lt;/urls&gt;&lt;/record&gt;&lt;/Cite&gt;&lt;/EndNote&gt;</w:instrText>
      </w:r>
      <w:r w:rsidR="00AE0A7A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6" w:tooltip="Zhang, 2015 #145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6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AE0A7A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AE0A7A" w:rsidRPr="00673462">
        <w:rPr>
          <w:rFonts w:ascii="Times New Roman" w:hAnsi="Times New Roman"/>
          <w:bCs/>
          <w:iCs/>
          <w:sz w:val="20"/>
          <w:szCs w:val="20"/>
        </w:rPr>
        <w:t xml:space="preserve">. </w:t>
      </w:r>
      <w:r w:rsidR="00A27197" w:rsidRPr="00673462">
        <w:rPr>
          <w:rFonts w:ascii="Times New Roman" w:hAnsi="Times New Roman"/>
          <w:bCs/>
          <w:iCs/>
          <w:sz w:val="20"/>
          <w:szCs w:val="20"/>
        </w:rPr>
        <w:t>However</w: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t xml:space="preserve">, dye-sensitizer </w:t>
      </w:r>
      <w:r w:rsidR="00A27197" w:rsidRPr="00673462">
        <w:rPr>
          <w:rFonts w:ascii="Times New Roman" w:hAnsi="Times New Roman"/>
          <w:bCs/>
          <w:iCs/>
          <w:sz w:val="20"/>
          <w:szCs w:val="20"/>
        </w:rPr>
        <w:t xml:space="preserve">should have </w: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lastRenderedPageBreak/>
        <w:t>strong attachment to the surface of metal oxide semiconductor</w:t>
      </w:r>
      <w:r w:rsidR="00A27197" w:rsidRPr="00673462">
        <w:rPr>
          <w:rFonts w:ascii="Times New Roman" w:hAnsi="Times New Roman"/>
          <w:bCs/>
          <w:iCs/>
          <w:sz w:val="20"/>
          <w:szCs w:val="20"/>
        </w:rPr>
        <w:t xml:space="preserve"> to achieved higher efficiency </w:t>
      </w:r>
      <w:r w:rsidR="002C0103" w:rsidRPr="00673462">
        <w:rPr>
          <w:rFonts w:ascii="Times New Roman" w:hAnsi="Times New Roman"/>
          <w:bCs/>
          <w:iCs/>
          <w:sz w:val="20"/>
          <w:szCs w:val="20"/>
        </w:rPr>
        <w:t>in</w:t>
      </w:r>
      <w:r w:rsidR="00A27197" w:rsidRPr="00673462">
        <w:rPr>
          <w:rFonts w:ascii="Times New Roman" w:hAnsi="Times New Roman"/>
          <w:bCs/>
          <w:iCs/>
          <w:sz w:val="20"/>
          <w:szCs w:val="20"/>
        </w:rPr>
        <w:t xml:space="preserve"> PEC system</w: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Calogero&lt;/Author&gt;&lt;Year&gt;2012&lt;/Year&gt;&lt;RecNum&gt;78&lt;/RecNum&gt;&lt;DisplayText&gt;[7]&lt;/DisplayText&gt;&lt;record&gt;&lt;rec-number&gt;78&lt;/rec-number&gt;&lt;foreign-keys&gt;&lt;key app="EN" db-id="ta5tvzaenz0rx0ef25apzs5haz9t5apftevs" timestamp="1441696388"&gt;78&lt;/key&gt;&lt;/foreign-keys&gt;&lt;ref-type name="Journal Article"&gt;17&lt;/ref-type&gt;&lt;contributors&gt;&lt;authors&gt;&lt;author&gt;Calogero, Giuseppe&lt;/author&gt;&lt;author&gt;Yum, Jun-Ho &lt;/author&gt;&lt;author&gt;Sinopoli, Alessandro&lt;/author&gt;&lt;author&gt;Di Marco, Gaetano&lt;/author&gt;&lt;author&gt;Gratzel, Michael&lt;/author&gt;&lt;author&gt;Nazeeruddin, Mohammad Khaja&lt;/author&gt;&lt;/authors&gt;&lt;/contributors&gt;&lt;titles&gt;&lt;title&gt;Anthocyanins and betalains as light-harvesting pigments for dye-sensitized solar cells&lt;/title&gt;&lt;secondary-title&gt;Solar Energy&lt;/secondary-title&gt;&lt;/titles&gt;&lt;periodical&gt;&lt;full-title&gt;Solar Energy&lt;/full-title&gt;&lt;/periodical&gt;&lt;pages&gt;1563–1575&lt;/pages&gt;&lt;volume&gt;86&lt;/volume&gt;&lt;dates&gt;&lt;year&gt;2012&lt;/year&gt;&lt;/dates&gt;&lt;urls&gt;&lt;/urls&gt;&lt;/record&gt;&lt;/Cite&gt;&lt;/EndNote&gt;</w:instrTex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7" w:tooltip="Calogero, 2012 #78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7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AB11DF" w:rsidRPr="00673462">
        <w:rPr>
          <w:rFonts w:ascii="Times New Roman" w:hAnsi="Times New Roman"/>
          <w:bCs/>
          <w:iCs/>
          <w:sz w:val="20"/>
          <w:szCs w:val="20"/>
        </w:rPr>
        <w:t>.</w:t>
      </w:r>
      <w:r w:rsidR="00973CD2" w:rsidRPr="00673462">
        <w:rPr>
          <w:rFonts w:ascii="Times New Roman" w:hAnsi="Times New Roman"/>
          <w:bCs/>
          <w:iCs/>
          <w:sz w:val="20"/>
          <w:szCs w:val="20"/>
        </w:rPr>
        <w:t xml:space="preserve"> Other than that, recombination also influenced the photocurrent generation in PEC reaction. </w:t>
      </w:r>
      <w:r w:rsidR="00457C60" w:rsidRPr="00673462">
        <w:rPr>
          <w:rFonts w:ascii="Times New Roman" w:hAnsi="Times New Roman"/>
          <w:bCs/>
          <w:iCs/>
          <w:sz w:val="20"/>
          <w:szCs w:val="20"/>
        </w:rPr>
        <w:t>Yet</w:t>
      </w:r>
      <w:r w:rsidR="00973CD2" w:rsidRPr="00673462">
        <w:rPr>
          <w:rFonts w:ascii="Times New Roman" w:hAnsi="Times New Roman"/>
          <w:bCs/>
          <w:iCs/>
          <w:sz w:val="20"/>
          <w:szCs w:val="20"/>
        </w:rPr>
        <w:t xml:space="preserve">, the electron injection of dyes sensitizer is very fast while the back reaction is slow, hence the rate of recombination believed to be very small  </w:t>
      </w:r>
      <w:r w:rsidR="00973CD2" w:rsidRPr="00673462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 w:rsidRPr="00673462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Tennakone&lt;/Author&gt;&lt;Year&gt;2003&lt;/Year&gt;&lt;RecNum&gt;140&lt;/RecNum&gt;&lt;DisplayText&gt;[8]&lt;/DisplayText&gt;&lt;record&gt;&lt;rec-number&gt;140&lt;/rec-number&gt;&lt;foreign-keys&gt;&lt;key app="EN" db-id="ta5tvzaenz0rx0ef25apzs5haz9t5apftevs" timestamp="1441765313"&gt;140&lt;/key&gt;&lt;/foreign-keys&gt;&lt;ref-type name="Journal Article"&gt;17&lt;/ref-type&gt;&lt;contributors&gt;&lt;authors&gt;&lt;author&gt;Tennakone, K. &lt;/author&gt;&lt;author&gt;Jayaweera, P.V.V. &lt;/author&gt;&lt;author&gt;Bandaranayake, P.K.M. &lt;/author&gt;&lt;/authors&gt;&lt;/contributors&gt;&lt;titles&gt;&lt;title&gt;Dye-sensitized photoelectrochemical and solid-state solar cells: charge separation, transport and recombination mechanisms&lt;/title&gt;&lt;secondary-title&gt;Journal of Photochemistry and Photobiology A: Chemistry&lt;/secondary-title&gt;&lt;/titles&gt;&lt;periodical&gt;&lt;full-title&gt;Journal of Photochemistry and Photobiology A: Chemistry&lt;/full-title&gt;&lt;/periodical&gt;&lt;pages&gt;125–130&lt;/pages&gt;&lt;volume&gt;158&lt;/volume&gt;&lt;dates&gt;&lt;year&gt;2003&lt;/year&gt;&lt;/dates&gt;&lt;urls&gt;&lt;/urls&gt;&lt;/record&gt;&lt;/Cite&gt;&lt;/EndNote&gt;</w:instrText>
      </w:r>
      <w:r w:rsidR="00973CD2" w:rsidRPr="00673462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8" w:tooltip="Tennakone, 2003 #140" w:history="1">
        <w:r w:rsidR="009A22E6" w:rsidRPr="00673462">
          <w:rPr>
            <w:rFonts w:ascii="Times New Roman" w:hAnsi="Times New Roman"/>
            <w:bCs/>
            <w:iCs/>
            <w:noProof/>
            <w:sz w:val="20"/>
            <w:szCs w:val="20"/>
          </w:rPr>
          <w:t>8</w:t>
        </w:r>
      </w:hyperlink>
      <w:r w:rsidR="000138D3" w:rsidRPr="00673462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973CD2" w:rsidRPr="00673462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673462">
        <w:rPr>
          <w:rFonts w:ascii="Times New Roman" w:hAnsi="Times New Roman"/>
          <w:bCs/>
          <w:iCs/>
          <w:sz w:val="20"/>
          <w:szCs w:val="20"/>
        </w:rPr>
        <w:t>.</w:t>
      </w:r>
    </w:p>
    <w:p w:rsidR="00673462" w:rsidRDefault="00673462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</w:p>
    <w:p w:rsidR="00673462" w:rsidRDefault="00973CD2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  <w:r w:rsidRPr="006E30CD">
        <w:rPr>
          <w:rFonts w:ascii="Times New Roman" w:hAnsi="Times New Roman"/>
          <w:bCs/>
          <w:iCs/>
          <w:sz w:val="20"/>
          <w:szCs w:val="20"/>
        </w:rPr>
        <w:t xml:space="preserve">Synthetic dyes such as ruthenium complexes may offer high efficiency in PEC however, due to its </w:t>
      </w:r>
      <w:r w:rsidR="00B32C79" w:rsidRPr="006E30CD">
        <w:rPr>
          <w:rFonts w:ascii="Times New Roman" w:hAnsi="Times New Roman"/>
          <w:bCs/>
          <w:iCs/>
          <w:sz w:val="20"/>
          <w:szCs w:val="20"/>
        </w:rPr>
        <w:t>expensive cost and rar</w:t>
      </w:r>
      <w:r w:rsidR="00C909D9" w:rsidRPr="006E30CD">
        <w:rPr>
          <w:rFonts w:ascii="Times New Roman" w:hAnsi="Times New Roman"/>
          <w:bCs/>
          <w:iCs/>
          <w:sz w:val="20"/>
          <w:szCs w:val="20"/>
        </w:rPr>
        <w:t>ity</w:t>
      </w:r>
      <w:r w:rsidR="00B32C79" w:rsidRPr="006E30CD">
        <w:rPr>
          <w:rFonts w:ascii="Times New Roman" w:hAnsi="Times New Roman"/>
          <w:bCs/>
          <w:iCs/>
          <w:sz w:val="20"/>
          <w:szCs w:val="20"/>
        </w:rPr>
        <w:t xml:space="preserve"> as well as toxic materials, substantially lead to the use natural </w: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t xml:space="preserve">dye as sensitizer </w: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Torchani&lt;/Author&gt;&lt;Year&gt;2015&lt;/Year&gt;&lt;RecNum&gt;148&lt;/RecNum&gt;&lt;DisplayText&gt;[9]&lt;/DisplayText&gt;&lt;record&gt;&lt;rec-number&gt;148&lt;/rec-number&gt;&lt;foreign-keys&gt;&lt;key app="EN" db-id="ta5tvzaenz0rx0ef25apzs5haz9t5apftevs" timestamp="1441772290"&gt;148&lt;/key&gt;&lt;/foreign-keys&gt;&lt;ref-type name="Journal Article"&gt;17&lt;/ref-type&gt;&lt;contributors&gt;&lt;authors&gt;&lt;author&gt;Torchani, A&lt;/author&gt;&lt;author&gt;Saadaoui, S, &lt;/author&gt;&lt;author&gt;Gharbi, R, &lt;/author&gt;&lt;author&gt;Fathallah, M, &lt;/author&gt;&lt;/authors&gt;&lt;/contributors&gt;&lt;titles&gt;&lt;title&gt;Sensitized solar cells based on natural dyes&lt;/title&gt;&lt;secondary-title&gt;Current Applied Physics&lt;/secondary-title&gt;&lt;/titles&gt;&lt;periodical&gt;&lt;full-title&gt;Current Applied Physics&lt;/full-title&gt;&lt;/periodical&gt;&lt;pages&gt;307-312&lt;/pages&gt;&lt;volume&gt;15&lt;/volume&gt;&lt;dates&gt;&lt;year&gt;2015&lt;/year&gt;&lt;/dates&gt;&lt;urls&gt;&lt;/urls&gt;&lt;/record&gt;&lt;/Cite&gt;&lt;/EndNote&gt;</w:instrTex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9" w:tooltip="Torchani, 2015 #148" w:history="1">
        <w:r w:rsidR="009A22E6">
          <w:rPr>
            <w:rFonts w:ascii="Times New Roman" w:hAnsi="Times New Roman"/>
            <w:bCs/>
            <w:iCs/>
            <w:noProof/>
            <w:sz w:val="20"/>
            <w:szCs w:val="20"/>
          </w:rPr>
          <w:t>9</w:t>
        </w:r>
      </w:hyperlink>
      <w:r w:rsidR="000138D3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C909D9" w:rsidRPr="006E30CD">
        <w:rPr>
          <w:rFonts w:ascii="Times New Roman" w:hAnsi="Times New Roman"/>
          <w:bCs/>
          <w:iCs/>
          <w:sz w:val="20"/>
          <w:szCs w:val="20"/>
        </w:rPr>
        <w:t>. Up till now, various</w: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t xml:space="preserve"> natural dyes </w:t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t xml:space="preserve">pigments </w:t>
      </w:r>
      <w:r w:rsidR="00695094" w:rsidRPr="006E30CD">
        <w:rPr>
          <w:rFonts w:ascii="Times New Roman" w:hAnsi="Times New Roman"/>
          <w:bCs/>
          <w:iCs/>
          <w:sz w:val="20"/>
          <w:szCs w:val="20"/>
        </w:rPr>
        <w:t xml:space="preserve">from plants and fruits </w:t>
      </w:r>
      <w:r w:rsidR="00D2289F" w:rsidRPr="006E30CD">
        <w:rPr>
          <w:rFonts w:ascii="Times New Roman" w:hAnsi="Times New Roman"/>
          <w:bCs/>
          <w:iCs/>
          <w:sz w:val="20"/>
          <w:szCs w:val="20"/>
        </w:rPr>
        <w:t xml:space="preserve">has been </w:t>
      </w:r>
      <w:r w:rsidR="00C909D9" w:rsidRPr="006E30CD">
        <w:rPr>
          <w:rFonts w:ascii="Times New Roman" w:hAnsi="Times New Roman"/>
          <w:bCs/>
          <w:iCs/>
          <w:sz w:val="20"/>
          <w:szCs w:val="20"/>
        </w:rPr>
        <w:t>utilized</w:t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t xml:space="preserve"> such as </w:t>
      </w:r>
      <w:proofErr w:type="spellStart"/>
      <w:r w:rsidR="00BC670A" w:rsidRPr="006E30CD">
        <w:rPr>
          <w:rFonts w:ascii="Times New Roman" w:hAnsi="Times New Roman"/>
          <w:bCs/>
          <w:iCs/>
          <w:sz w:val="20"/>
          <w:szCs w:val="20"/>
        </w:rPr>
        <w:t>anthocyanins</w:t>
      </w:r>
      <w:proofErr w:type="spellEnd"/>
      <w:r w:rsidR="00BC670A" w:rsidRPr="006E30CD">
        <w:rPr>
          <w:rFonts w:ascii="Times New Roman" w:hAnsi="Times New Roman"/>
          <w:bCs/>
          <w:iCs/>
          <w:sz w:val="20"/>
          <w:szCs w:val="20"/>
        </w:rPr>
        <w:t xml:space="preserve">, </w:t>
      </w:r>
      <w:proofErr w:type="spellStart"/>
      <w:r w:rsidR="00BC670A" w:rsidRPr="006E30CD">
        <w:rPr>
          <w:rFonts w:ascii="Times New Roman" w:hAnsi="Times New Roman"/>
          <w:bCs/>
          <w:iCs/>
          <w:sz w:val="20"/>
          <w:szCs w:val="20"/>
        </w:rPr>
        <w:t>betalains</w:t>
      </w:r>
      <w:proofErr w:type="spellEnd"/>
      <w:r w:rsidR="00BC670A" w:rsidRPr="006E30CD">
        <w:rPr>
          <w:rFonts w:ascii="Times New Roman" w:hAnsi="Times New Roman"/>
          <w:bCs/>
          <w:iCs/>
          <w:sz w:val="20"/>
          <w:szCs w:val="20"/>
        </w:rPr>
        <w:t>, chlorophyll and carotenoids</w:t>
      </w:r>
      <w:r w:rsidR="00695094" w:rsidRPr="006E30CD">
        <w:rPr>
          <w:rFonts w:ascii="Times New Roman" w:hAnsi="Times New Roman"/>
          <w:bCs/>
          <w:iCs/>
          <w:sz w:val="20"/>
          <w:szCs w:val="20"/>
        </w:rPr>
        <w:t xml:space="preserve"> because of their low cost in extraction process while having good light absorption in visible region </w:t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fldChar w:fldCharType="begin">
          <w:fldData xml:space="preserve">PEVuZE5vdGU+PENpdGU+PEF1dGhvcj5DYWxvZ2VybzwvQXV0aG9yPjxZZWFyPjIwMDk8L1llYXI+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==
</w:fldData>
        </w:fldChar>
      </w:r>
      <w:r w:rsidR="000138D3">
        <w:rPr>
          <w:rFonts w:ascii="Times New Roman" w:hAnsi="Times New Roman"/>
          <w:bCs/>
          <w:iCs/>
          <w:sz w:val="20"/>
          <w:szCs w:val="20"/>
        </w:rPr>
        <w:instrText xml:space="preserve"> ADDIN EN.CITE </w:instrText>
      </w:r>
      <w:r w:rsidR="000138D3">
        <w:rPr>
          <w:rFonts w:ascii="Times New Roman" w:hAnsi="Times New Roman"/>
          <w:bCs/>
          <w:iCs/>
          <w:sz w:val="20"/>
          <w:szCs w:val="20"/>
        </w:rPr>
        <w:fldChar w:fldCharType="begin">
          <w:fldData xml:space="preserve">PEVuZE5vdGU+PENpdGU+PEF1dGhvcj5DYWxvZ2VybzwvQXV0aG9yPjxZZWFyPjIwMDk8L1llYXI+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==
</w:fldData>
        </w:fldChar>
      </w:r>
      <w:r w:rsidR="000138D3">
        <w:rPr>
          <w:rFonts w:ascii="Times New Roman" w:hAnsi="Times New Roman"/>
          <w:bCs/>
          <w:iCs/>
          <w:sz w:val="20"/>
          <w:szCs w:val="20"/>
        </w:rPr>
        <w:instrText xml:space="preserve"> ADDIN EN.CITE.DATA </w:instrText>
      </w:r>
      <w:r w:rsidR="000138D3">
        <w:rPr>
          <w:rFonts w:ascii="Times New Roman" w:hAnsi="Times New Roman"/>
          <w:bCs/>
          <w:iCs/>
          <w:sz w:val="20"/>
          <w:szCs w:val="20"/>
        </w:rPr>
      </w:r>
      <w:r w:rsidR="000138D3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BC670A" w:rsidRPr="006E30CD">
        <w:rPr>
          <w:rFonts w:ascii="Times New Roman" w:hAnsi="Times New Roman"/>
          <w:bCs/>
          <w:iCs/>
          <w:sz w:val="20"/>
          <w:szCs w:val="20"/>
        </w:rPr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10" w:tooltip="Calogero, 2009 #50" w:history="1">
        <w:r w:rsidR="009A22E6">
          <w:rPr>
            <w:rFonts w:ascii="Times New Roman" w:hAnsi="Times New Roman"/>
            <w:bCs/>
            <w:iCs/>
            <w:noProof/>
            <w:sz w:val="20"/>
            <w:szCs w:val="20"/>
          </w:rPr>
          <w:t>10-13</w:t>
        </w:r>
      </w:hyperlink>
      <w:r w:rsidR="000138D3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BC670A" w:rsidRPr="006E30CD">
        <w:rPr>
          <w:rFonts w:ascii="Times New Roman" w:hAnsi="Times New Roman"/>
          <w:bCs/>
          <w:iCs/>
          <w:sz w:val="20"/>
          <w:szCs w:val="20"/>
        </w:rPr>
        <w:t>.</w:t>
      </w:r>
      <w:r w:rsidR="00695094" w:rsidRPr="006E30CD">
        <w:rPr>
          <w:rFonts w:ascii="Times New Roman" w:hAnsi="Times New Roman"/>
          <w:bCs/>
          <w:iCs/>
          <w:sz w:val="20"/>
          <w:szCs w:val="20"/>
        </w:rPr>
        <w:t xml:space="preserve"> 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Among all of the natural dye pigments, </w:t>
      </w:r>
      <w:proofErr w:type="spellStart"/>
      <w:r w:rsidR="00E8794A" w:rsidRPr="006E30CD">
        <w:rPr>
          <w:rFonts w:ascii="Times New Roman" w:hAnsi="Times New Roman"/>
          <w:bCs/>
          <w:iCs/>
          <w:sz w:val="20"/>
          <w:szCs w:val="20"/>
        </w:rPr>
        <w:t>betalains</w:t>
      </w:r>
      <w:proofErr w:type="spellEnd"/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 is the most suitable candidate as a sensitizer to TiO</w:t>
      </w:r>
      <w:r w:rsidR="00E8794A" w:rsidRPr="006E30CD">
        <w:rPr>
          <w:rFonts w:ascii="Times New Roman" w:hAnsi="Times New Roman"/>
          <w:bCs/>
          <w:iCs/>
          <w:sz w:val="20"/>
          <w:szCs w:val="20"/>
          <w:vertAlign w:val="subscript"/>
        </w:rPr>
        <w:t>2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 </w:t>
      </w:r>
      <w:proofErr w:type="spellStart"/>
      <w:r w:rsidR="00E8794A" w:rsidRPr="006E30CD">
        <w:rPr>
          <w:rFonts w:ascii="Times New Roman" w:hAnsi="Times New Roman"/>
          <w:bCs/>
          <w:iCs/>
          <w:sz w:val="20"/>
          <w:szCs w:val="20"/>
        </w:rPr>
        <w:t>photoelectrode</w:t>
      </w:r>
      <w:proofErr w:type="spellEnd"/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 as its havin</w:t>
      </w:r>
      <w:r w:rsidR="00324BBE" w:rsidRPr="006E30CD">
        <w:rPr>
          <w:rFonts w:ascii="Times New Roman" w:hAnsi="Times New Roman"/>
          <w:bCs/>
          <w:iCs/>
          <w:sz w:val="20"/>
          <w:szCs w:val="20"/>
        </w:rPr>
        <w:t>g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 essential anchoring group t</w:t>
      </w:r>
      <w:r w:rsidR="00C909D9" w:rsidRPr="006E30CD">
        <w:rPr>
          <w:rFonts w:ascii="Times New Roman" w:hAnsi="Times New Roman"/>
          <w:bCs/>
          <w:iCs/>
          <w:sz w:val="20"/>
          <w:szCs w:val="20"/>
        </w:rPr>
        <w:t>hat can attached efficiently on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>to TiO</w:t>
      </w:r>
      <w:r w:rsidR="00E8794A" w:rsidRPr="006E30CD">
        <w:rPr>
          <w:rFonts w:ascii="Times New Roman" w:hAnsi="Times New Roman"/>
          <w:bCs/>
          <w:iCs/>
          <w:sz w:val="20"/>
          <w:szCs w:val="20"/>
          <w:vertAlign w:val="subscript"/>
        </w:rPr>
        <w:t xml:space="preserve">2 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surface which is carboxyl group 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Zhang&lt;/Author&gt;&lt;Year&gt;2008&lt;/Year&gt;&lt;RecNum&gt;149&lt;/RecNum&gt;&lt;DisplayText&gt;[14]&lt;/DisplayText&gt;&lt;record&gt;&lt;rec-number&gt;149&lt;/rec-number&gt;&lt;foreign-keys&gt;&lt;key app="EN" db-id="ta5tvzaenz0rx0ef25apzs5haz9t5apftevs" timestamp="1441772290"&gt;149&lt;/key&gt;&lt;/foreign-keys&gt;&lt;ref-type name="Journal Article"&gt;17&lt;/ref-type&gt;&lt;contributors&gt;&lt;authors&gt;&lt;author&gt;Zhang, Dongshe &lt;/author&gt;&lt;author&gt;Lanier, S. M.&lt;/author&gt;&lt;author&gt;Downing, Jonathan A. &lt;/author&gt;&lt;author&gt;Avent, Jason L.&lt;/author&gt;&lt;author&gt;Lum, June &lt;/author&gt;&lt;author&gt;McHale, Jeanne L.&lt;/author&gt;&lt;/authors&gt;&lt;/contributors&gt;&lt;titles&gt;&lt;title&gt;Betalain pigments for dye-sensitized solar cells&lt;/title&gt;&lt;secondary-title&gt;Journal of Photochemistry and Photobiology A: Chemistry&lt;/secondary-title&gt;&lt;/titles&gt;&lt;periodical&gt;&lt;full-title&gt;Journal of Photochemistry and Photobiology A: Chemistry&lt;/full-title&gt;&lt;/periodical&gt;&lt;pages&gt;72–80&lt;/pages&gt;&lt;volume&gt;195&lt;/volume&gt;&lt;dates&gt;&lt;year&gt;2008&lt;/year&gt;&lt;/dates&gt;&lt;urls&gt;&lt;/urls&gt;&lt;/record&gt;&lt;/Cite&gt;&lt;/EndNote&gt;</w:instrTex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14" w:tooltip="Zhang, 2008 #149" w:history="1">
        <w:r w:rsidR="009A22E6">
          <w:rPr>
            <w:rFonts w:ascii="Times New Roman" w:hAnsi="Times New Roman"/>
            <w:bCs/>
            <w:iCs/>
            <w:noProof/>
            <w:sz w:val="20"/>
            <w:szCs w:val="20"/>
          </w:rPr>
          <w:t>14</w:t>
        </w:r>
      </w:hyperlink>
      <w:r w:rsidR="000138D3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="00E8794A" w:rsidRPr="006E30CD">
        <w:rPr>
          <w:rFonts w:ascii="Times New Roman" w:hAnsi="Times New Roman"/>
          <w:bCs/>
          <w:iCs/>
          <w:sz w:val="20"/>
          <w:szCs w:val="20"/>
        </w:rPr>
        <w:t xml:space="preserve">. </w:t>
      </w:r>
    </w:p>
    <w:p w:rsidR="00673462" w:rsidRDefault="00673462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</w:p>
    <w:p w:rsidR="00673462" w:rsidRDefault="00B47B7A" w:rsidP="00673462">
      <w:pPr>
        <w:pStyle w:val="NoSpacing"/>
        <w:rPr>
          <w:rFonts w:ascii="Times New Roman" w:hAnsi="Times New Roman"/>
          <w:iCs/>
          <w:sz w:val="20"/>
          <w:szCs w:val="20"/>
        </w:rPr>
      </w:pPr>
      <w:r w:rsidRPr="006E30CD">
        <w:rPr>
          <w:rFonts w:ascii="Times New Roman" w:hAnsi="Times New Roman"/>
          <w:iCs/>
          <w:sz w:val="20"/>
          <w:szCs w:val="20"/>
        </w:rPr>
        <w:t xml:space="preserve">Red </w:t>
      </w:r>
      <w:proofErr w:type="spellStart"/>
      <w:r w:rsidR="005B0D7B" w:rsidRPr="006E30CD">
        <w:rPr>
          <w:rFonts w:ascii="Times New Roman" w:hAnsi="Times New Roman"/>
          <w:iCs/>
          <w:sz w:val="20"/>
          <w:szCs w:val="20"/>
        </w:rPr>
        <w:t>p</w:t>
      </w:r>
      <w:r w:rsidR="00DA57F8" w:rsidRPr="006E30CD">
        <w:rPr>
          <w:rFonts w:ascii="Times New Roman" w:hAnsi="Times New Roman"/>
          <w:iCs/>
          <w:sz w:val="20"/>
          <w:szCs w:val="20"/>
        </w:rPr>
        <w:t>itaya</w:t>
      </w:r>
      <w:proofErr w:type="spellEnd"/>
      <w:r w:rsidR="00DA57F8" w:rsidRPr="006E30CD">
        <w:rPr>
          <w:rFonts w:ascii="Times New Roman" w:hAnsi="Times New Roman"/>
          <w:iCs/>
          <w:sz w:val="20"/>
          <w:szCs w:val="20"/>
        </w:rPr>
        <w:t xml:space="preserve"> fruit is one of the new </w:t>
      </w:r>
      <w:r w:rsidR="008C541D" w:rsidRPr="006E30CD">
        <w:rPr>
          <w:rFonts w:ascii="Times New Roman" w:hAnsi="Times New Roman"/>
          <w:iCs/>
          <w:sz w:val="20"/>
          <w:szCs w:val="20"/>
        </w:rPr>
        <w:t>focuses</w:t>
      </w:r>
      <w:r w:rsidR="00DA57F8" w:rsidRPr="006E30CD">
        <w:rPr>
          <w:rFonts w:ascii="Times New Roman" w:hAnsi="Times New Roman"/>
          <w:iCs/>
          <w:sz w:val="20"/>
          <w:szCs w:val="20"/>
        </w:rPr>
        <w:t xml:space="preserve"> for dye-sensitizers as it rich in </w:t>
      </w:r>
      <w:proofErr w:type="spellStart"/>
      <w:r w:rsidR="00DA57F8" w:rsidRPr="006E30CD">
        <w:rPr>
          <w:rFonts w:ascii="Times New Roman" w:hAnsi="Times New Roman"/>
          <w:iCs/>
          <w:sz w:val="20"/>
          <w:szCs w:val="20"/>
        </w:rPr>
        <w:t>betalains</w:t>
      </w:r>
      <w:proofErr w:type="spellEnd"/>
      <w:r w:rsidR="00DA57F8" w:rsidRPr="006E30CD">
        <w:rPr>
          <w:rFonts w:ascii="Times New Roman" w:hAnsi="Times New Roman"/>
          <w:iCs/>
          <w:sz w:val="20"/>
          <w:szCs w:val="20"/>
        </w:rPr>
        <w:t xml:space="preserve"> pigment</w:t>
      </w:r>
      <w:r w:rsidR="006E6562" w:rsidRPr="006E30CD">
        <w:rPr>
          <w:rFonts w:ascii="Times New Roman" w:hAnsi="Times New Roman"/>
          <w:iCs/>
          <w:sz w:val="20"/>
          <w:szCs w:val="20"/>
        </w:rPr>
        <w:t xml:space="preserve">. </w:t>
      </w:r>
      <w:proofErr w:type="spellStart"/>
      <w:r w:rsidR="00B51D85" w:rsidRPr="006E30CD">
        <w:rPr>
          <w:rFonts w:ascii="Times New Roman" w:hAnsi="Times New Roman"/>
          <w:iCs/>
          <w:sz w:val="20"/>
          <w:szCs w:val="20"/>
        </w:rPr>
        <w:t>Betalain</w:t>
      </w:r>
      <w:proofErr w:type="spellEnd"/>
      <w:r w:rsidR="00B51D85" w:rsidRPr="006E30CD">
        <w:rPr>
          <w:rFonts w:ascii="Times New Roman" w:hAnsi="Times New Roman"/>
          <w:iCs/>
          <w:sz w:val="20"/>
          <w:szCs w:val="20"/>
        </w:rPr>
        <w:t xml:space="preserve"> </w:t>
      </w:r>
      <w:r w:rsidRPr="006E30CD">
        <w:rPr>
          <w:rFonts w:ascii="Times New Roman" w:hAnsi="Times New Roman"/>
          <w:iCs/>
          <w:sz w:val="20"/>
          <w:szCs w:val="20"/>
        </w:rPr>
        <w:t xml:space="preserve">can be found in both peel and flesh of </w:t>
      </w:r>
      <w:r w:rsidR="005B0D7B" w:rsidRPr="006E30CD">
        <w:rPr>
          <w:rFonts w:ascii="Times New Roman" w:hAnsi="Times New Roman"/>
          <w:iCs/>
          <w:sz w:val="20"/>
          <w:szCs w:val="20"/>
        </w:rPr>
        <w:t>the</w:t>
      </w:r>
      <w:r w:rsidRPr="006E30CD">
        <w:rPr>
          <w:rFonts w:ascii="Times New Roman" w:hAnsi="Times New Roman"/>
          <w:iCs/>
          <w:sz w:val="20"/>
          <w:szCs w:val="20"/>
        </w:rPr>
        <w:t xml:space="preserve"> fruit and also </w:t>
      </w:r>
      <w:r w:rsidR="00B51D85" w:rsidRPr="006E30CD">
        <w:rPr>
          <w:rFonts w:ascii="Times New Roman" w:hAnsi="Times New Roman"/>
          <w:iCs/>
          <w:sz w:val="20"/>
          <w:szCs w:val="20"/>
        </w:rPr>
        <w:t xml:space="preserve">can be divided into the red-violet </w:t>
      </w:r>
      <w:proofErr w:type="spellStart"/>
      <w:r w:rsidR="00B51D85" w:rsidRPr="006E30CD">
        <w:rPr>
          <w:rFonts w:ascii="Times New Roman" w:hAnsi="Times New Roman"/>
          <w:iCs/>
          <w:sz w:val="20"/>
          <w:szCs w:val="20"/>
        </w:rPr>
        <w:t>betacyanins</w:t>
      </w:r>
      <w:proofErr w:type="spellEnd"/>
      <w:r w:rsidR="00B51D85" w:rsidRPr="006E30CD">
        <w:rPr>
          <w:rFonts w:ascii="Times New Roman" w:hAnsi="Times New Roman"/>
          <w:iCs/>
          <w:sz w:val="20"/>
          <w:szCs w:val="20"/>
        </w:rPr>
        <w:t xml:space="preserve"> and yellow-orange </w:t>
      </w:r>
      <w:proofErr w:type="spellStart"/>
      <w:r w:rsidR="00B51D85" w:rsidRPr="006E30CD">
        <w:rPr>
          <w:rFonts w:ascii="Times New Roman" w:hAnsi="Times New Roman"/>
          <w:iCs/>
          <w:sz w:val="20"/>
          <w:szCs w:val="20"/>
        </w:rPr>
        <w:t>betaxanthins</w:t>
      </w:r>
      <w:proofErr w:type="spellEnd"/>
      <w:r w:rsidR="00B51D85" w:rsidRPr="006E30CD">
        <w:rPr>
          <w:rFonts w:ascii="Times New Roman" w:hAnsi="Times New Roman"/>
          <w:iCs/>
          <w:sz w:val="20"/>
          <w:szCs w:val="20"/>
        </w:rPr>
        <w:t xml:space="preserve"> group </w:t>
      </w:r>
      <w:r w:rsidR="00C909D9" w:rsidRPr="006E30CD">
        <w:rPr>
          <w:rFonts w:ascii="Times New Roman" w:hAnsi="Times New Roman"/>
          <w:iCs/>
          <w:sz w:val="20"/>
          <w:szCs w:val="20"/>
        </w:rPr>
        <w:t xml:space="preserve">that </w:t>
      </w:r>
      <w:r w:rsidR="00B51D85" w:rsidRPr="006E30CD">
        <w:rPr>
          <w:rFonts w:ascii="Times New Roman" w:hAnsi="Times New Roman"/>
          <w:iCs/>
          <w:sz w:val="20"/>
          <w:szCs w:val="20"/>
        </w:rPr>
        <w:t>promise variant</w:t>
      </w:r>
      <w:r w:rsidR="00C909D9" w:rsidRPr="006E30CD">
        <w:rPr>
          <w:rFonts w:ascii="Times New Roman" w:hAnsi="Times New Roman"/>
          <w:iCs/>
          <w:sz w:val="20"/>
          <w:szCs w:val="20"/>
        </w:rPr>
        <w:t>s</w:t>
      </w:r>
      <w:r w:rsidR="00B51D85" w:rsidRPr="006E30CD">
        <w:rPr>
          <w:rFonts w:ascii="Times New Roman" w:hAnsi="Times New Roman"/>
          <w:iCs/>
          <w:sz w:val="20"/>
          <w:szCs w:val="20"/>
        </w:rPr>
        <w:t xml:space="preserve"> in </w:t>
      </w:r>
      <w:proofErr w:type="spellStart"/>
      <w:r w:rsidR="00B51D85" w:rsidRPr="006E30CD">
        <w:rPr>
          <w:rFonts w:ascii="Times New Roman" w:hAnsi="Times New Roman"/>
          <w:iCs/>
          <w:sz w:val="20"/>
          <w:szCs w:val="20"/>
        </w:rPr>
        <w:t>colour</w:t>
      </w:r>
      <w:proofErr w:type="spellEnd"/>
      <w:r w:rsidR="00B51D85" w:rsidRPr="006E30CD">
        <w:rPr>
          <w:rFonts w:ascii="Times New Roman" w:hAnsi="Times New Roman"/>
          <w:iCs/>
          <w:sz w:val="20"/>
          <w:szCs w:val="20"/>
        </w:rPr>
        <w:t xml:space="preserve">.  </w:t>
      </w:r>
      <w:r w:rsidR="002E2818" w:rsidRPr="006E30CD">
        <w:rPr>
          <w:rFonts w:ascii="Times New Roman" w:hAnsi="Times New Roman"/>
          <w:iCs/>
          <w:sz w:val="20"/>
          <w:szCs w:val="20"/>
        </w:rPr>
        <w:t xml:space="preserve">However, in this study focused more on </w:t>
      </w:r>
      <w:proofErr w:type="spellStart"/>
      <w:r w:rsidR="002E2818" w:rsidRPr="006E30CD">
        <w:rPr>
          <w:rFonts w:ascii="Times New Roman" w:hAnsi="Times New Roman"/>
          <w:iCs/>
          <w:sz w:val="20"/>
          <w:szCs w:val="20"/>
        </w:rPr>
        <w:t>pitaya</w:t>
      </w:r>
      <w:proofErr w:type="spellEnd"/>
      <w:r w:rsidR="002E2818" w:rsidRPr="006E30CD">
        <w:rPr>
          <w:rFonts w:ascii="Times New Roman" w:hAnsi="Times New Roman"/>
          <w:iCs/>
          <w:sz w:val="20"/>
          <w:szCs w:val="20"/>
        </w:rPr>
        <w:t xml:space="preserve"> peel as it is a leftover product especially in beverage industries. </w:t>
      </w:r>
      <w:r w:rsidR="006E6562" w:rsidRPr="006E30CD">
        <w:rPr>
          <w:rFonts w:ascii="Times New Roman" w:hAnsi="Times New Roman"/>
          <w:iCs/>
          <w:sz w:val="20"/>
          <w:szCs w:val="20"/>
        </w:rPr>
        <w:t xml:space="preserve">The deep purple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colour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 xml:space="preserve"> observed in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pitaya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 xml:space="preserve"> peel contributes by at least seven known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betalain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 xml:space="preserve"> that have identical </w:t>
      </w:r>
      <w:r w:rsidR="006E6562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maximum light absorption (</w:t>
      </w:r>
      <w:r w:rsidR="006E6562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el-GR"/>
        </w:rPr>
        <w:t>λ</w:t>
      </w:r>
      <w:r w:rsidR="006E6562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vertAlign w:val="subscript"/>
          <w:lang w:val="ms-MY"/>
        </w:rPr>
        <w:t>max</w:t>
      </w:r>
      <w:r w:rsidR="006E6562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) </w:t>
      </w:r>
      <w:r w:rsidR="006E6562" w:rsidRPr="006E30CD">
        <w:rPr>
          <w:rFonts w:ascii="Times New Roman" w:hAnsi="Times New Roman"/>
          <w:iCs/>
          <w:sz w:val="20"/>
          <w:szCs w:val="20"/>
        </w:rPr>
        <w:t xml:space="preserve">namely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betanin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 xml:space="preserve">,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isobetanin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 xml:space="preserve">,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betanidi</w:t>
      </w:r>
      <w:r w:rsidR="00D1457F" w:rsidRPr="006E30CD">
        <w:rPr>
          <w:rFonts w:ascii="Times New Roman" w:hAnsi="Times New Roman"/>
          <w:iCs/>
          <w:sz w:val="20"/>
          <w:szCs w:val="20"/>
        </w:rPr>
        <w:t>n</w:t>
      </w:r>
      <w:proofErr w:type="spellEnd"/>
      <w:r w:rsidR="00D1457F" w:rsidRPr="006E30CD">
        <w:rPr>
          <w:rFonts w:ascii="Times New Roman" w:hAnsi="Times New Roman"/>
          <w:iCs/>
          <w:sz w:val="20"/>
          <w:szCs w:val="20"/>
        </w:rPr>
        <w:t xml:space="preserve">, </w:t>
      </w:r>
      <w:proofErr w:type="spellStart"/>
      <w:r w:rsidR="00D1457F" w:rsidRPr="006E30CD">
        <w:rPr>
          <w:rFonts w:ascii="Times New Roman" w:hAnsi="Times New Roman"/>
          <w:iCs/>
          <w:sz w:val="20"/>
          <w:szCs w:val="20"/>
        </w:rPr>
        <w:t>isobetanidin</w:t>
      </w:r>
      <w:proofErr w:type="spellEnd"/>
      <w:r w:rsidR="00D1457F" w:rsidRPr="006E30CD">
        <w:rPr>
          <w:rFonts w:ascii="Times New Roman" w:hAnsi="Times New Roman"/>
          <w:iCs/>
          <w:sz w:val="20"/>
          <w:szCs w:val="20"/>
        </w:rPr>
        <w:t xml:space="preserve">, </w:t>
      </w:r>
      <w:proofErr w:type="spellStart"/>
      <w:r w:rsidR="00D1457F" w:rsidRPr="006E30CD">
        <w:rPr>
          <w:rFonts w:ascii="Times New Roman" w:hAnsi="Times New Roman"/>
          <w:iCs/>
          <w:sz w:val="20"/>
          <w:szCs w:val="20"/>
        </w:rPr>
        <w:t>phyllocactin</w:t>
      </w:r>
      <w:proofErr w:type="spellEnd"/>
      <w:r w:rsidR="00D1457F" w:rsidRPr="006E30CD">
        <w:rPr>
          <w:rFonts w:ascii="Times New Roman" w:hAnsi="Times New Roman"/>
          <w:iCs/>
          <w:sz w:val="20"/>
          <w:szCs w:val="20"/>
        </w:rPr>
        <w:t>,</w:t>
      </w:r>
      <w:r w:rsidR="006E6562" w:rsidRPr="006E30CD">
        <w:rPr>
          <w:rFonts w:ascii="Times New Roman" w:hAnsi="Times New Roman"/>
          <w:iCs/>
          <w:sz w:val="20"/>
          <w:szCs w:val="20"/>
        </w:rPr>
        <w:t xml:space="preserve"> and </w:t>
      </w:r>
      <w:proofErr w:type="spellStart"/>
      <w:r w:rsidR="006E6562" w:rsidRPr="006E30CD">
        <w:rPr>
          <w:rFonts w:ascii="Times New Roman" w:hAnsi="Times New Roman"/>
          <w:iCs/>
          <w:sz w:val="20"/>
          <w:szCs w:val="20"/>
        </w:rPr>
        <w:t>bougainvilllein</w:t>
      </w:r>
      <w:proofErr w:type="spellEnd"/>
      <w:r w:rsidR="006E6562" w:rsidRPr="006E30CD">
        <w:rPr>
          <w:rFonts w:ascii="Times New Roman" w:hAnsi="Times New Roman"/>
          <w:iCs/>
          <w:sz w:val="20"/>
          <w:szCs w:val="20"/>
        </w:rPr>
        <w:t>-r-I</w:t>
      </w:r>
      <w:r w:rsidR="00B51D85" w:rsidRPr="006E30CD">
        <w:rPr>
          <w:rFonts w:ascii="Times New Roman" w:hAnsi="Times New Roman"/>
          <w:iCs/>
          <w:sz w:val="20"/>
          <w:szCs w:val="20"/>
        </w:rPr>
        <w:t xml:space="preserve"> </w:t>
      </w:r>
      <w:r w:rsidR="00E725D9" w:rsidRPr="006E30CD">
        <w:rPr>
          <w:rFonts w:ascii="Times New Roman" w:hAnsi="Times New Roman"/>
          <w:iCs/>
          <w:sz w:val="20"/>
          <w:szCs w:val="20"/>
        </w:rPr>
        <w:fldChar w:fldCharType="begin"/>
      </w:r>
      <w:r w:rsidR="000138D3">
        <w:rPr>
          <w:rFonts w:ascii="Times New Roman" w:hAnsi="Times New Roman"/>
          <w:iCs/>
          <w:sz w:val="20"/>
          <w:szCs w:val="20"/>
        </w:rPr>
        <w:instrText xml:space="preserve"> ADDIN EN.CITE &lt;EndNote&gt;&lt;Cite&gt;&lt;Author&gt;Rebecca&lt;/Author&gt;&lt;Year&gt;2008&lt;/Year&gt;&lt;RecNum&gt;139&lt;/RecNum&gt;&lt;DisplayText&gt;[15]&lt;/DisplayText&gt;&lt;record&gt;&lt;rec-number&gt;139&lt;/rec-number&gt;&lt;foreign-keys&gt;&lt;key app="EN" db-id="ta5tvzaenz0rx0ef25apzs5haz9t5apftevs" timestamp="1441702369"&gt;139&lt;/key&gt;&lt;/foreign-keys&gt;&lt;ref-type name="Journal Article"&gt;17&lt;/ref-type&gt;&lt;contributors&gt;&lt;authors&gt;&lt;author&gt;Rebecca, O.P.S&lt;/author&gt;&lt;author&gt;Zuliana, R.&lt;/author&gt;&lt;author&gt;Boyce, A.N&lt;/author&gt;&lt;author&gt;Chandran, S&lt;/author&gt;&lt;/authors&gt;&lt;/contributors&gt;&lt;titles&gt;&lt;title&gt;&lt;style face="normal" font="default" size="100%"&gt;Determining Pigment Extraction effieciency and Pigment Stability of Dragon Fruit (&lt;/style&gt;&lt;style face="italic" font="default" size="100%"&gt;Hylocereus polyrhizus&lt;/style&gt;&lt;style face="normal" font="default" size="100%"&gt;) &lt;/style&gt;&lt;/title&gt;&lt;secondary-title&gt;Journal of Biological Sciences&lt;/secondary-title&gt;&lt;/titles&gt;&lt;periodical&gt;&lt;full-title&gt;Journal of Biological Sciences&lt;/full-title&gt;&lt;/periodical&gt;&lt;pages&gt;1174-1180&lt;/pages&gt;&lt;volume&gt;8&lt;/volume&gt;&lt;number&gt;7&lt;/number&gt;&lt;dates&gt;&lt;year&gt;2008&lt;/year&gt;&lt;/dates&gt;&lt;urls&gt;&lt;/urls&gt;&lt;/record&gt;&lt;/Cite&gt;&lt;/EndNote&gt;</w:instrText>
      </w:r>
      <w:r w:rsidR="00E725D9" w:rsidRPr="006E30CD">
        <w:rPr>
          <w:rFonts w:ascii="Times New Roman" w:hAnsi="Times New Roman"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iCs/>
          <w:noProof/>
          <w:sz w:val="20"/>
          <w:szCs w:val="20"/>
        </w:rPr>
        <w:t>[</w:t>
      </w:r>
      <w:hyperlink w:anchor="_ENREF_15" w:tooltip="Rebecca, 2008 #139" w:history="1">
        <w:r w:rsidR="009A22E6">
          <w:rPr>
            <w:rFonts w:ascii="Times New Roman" w:hAnsi="Times New Roman"/>
            <w:iCs/>
            <w:noProof/>
            <w:sz w:val="20"/>
            <w:szCs w:val="20"/>
          </w:rPr>
          <w:t>15</w:t>
        </w:r>
      </w:hyperlink>
      <w:r w:rsidR="000138D3">
        <w:rPr>
          <w:rFonts w:ascii="Times New Roman" w:hAnsi="Times New Roman"/>
          <w:iCs/>
          <w:noProof/>
          <w:sz w:val="20"/>
          <w:szCs w:val="20"/>
        </w:rPr>
        <w:t>]</w:t>
      </w:r>
      <w:r w:rsidR="00E725D9" w:rsidRPr="006E30CD">
        <w:rPr>
          <w:rFonts w:ascii="Times New Roman" w:hAnsi="Times New Roman"/>
          <w:iCs/>
          <w:sz w:val="20"/>
          <w:szCs w:val="20"/>
        </w:rPr>
        <w:fldChar w:fldCharType="end"/>
      </w:r>
      <w:r w:rsidR="00DA57F8" w:rsidRPr="006E30CD">
        <w:rPr>
          <w:rFonts w:ascii="Times New Roman" w:hAnsi="Times New Roman"/>
          <w:iCs/>
          <w:sz w:val="20"/>
          <w:szCs w:val="20"/>
        </w:rPr>
        <w:t>.</w:t>
      </w:r>
      <w:r w:rsidR="00B51D85" w:rsidRPr="006E30CD">
        <w:rPr>
          <w:rFonts w:ascii="Times New Roman" w:hAnsi="Times New Roman"/>
          <w:iCs/>
          <w:sz w:val="20"/>
          <w:szCs w:val="20"/>
        </w:rPr>
        <w:t xml:space="preserve"> </w:t>
      </w:r>
      <w:r w:rsidR="00DA57F8" w:rsidRPr="006E30CD">
        <w:rPr>
          <w:rFonts w:ascii="Times New Roman" w:hAnsi="Times New Roman"/>
          <w:iCs/>
          <w:sz w:val="20"/>
          <w:szCs w:val="20"/>
        </w:rPr>
        <w:t xml:space="preserve">The advantage of </w:t>
      </w:r>
      <w:proofErr w:type="spellStart"/>
      <w:r w:rsidR="00DA57F8" w:rsidRPr="006E30CD">
        <w:rPr>
          <w:rFonts w:ascii="Times New Roman" w:hAnsi="Times New Roman"/>
          <w:iCs/>
          <w:sz w:val="20"/>
          <w:szCs w:val="20"/>
        </w:rPr>
        <w:t>betalains</w:t>
      </w:r>
      <w:proofErr w:type="spellEnd"/>
      <w:r w:rsidR="00DA57F8" w:rsidRPr="006E30CD">
        <w:rPr>
          <w:rFonts w:ascii="Times New Roman" w:hAnsi="Times New Roman"/>
          <w:iCs/>
          <w:sz w:val="20"/>
          <w:szCs w:val="20"/>
        </w:rPr>
        <w:t xml:space="preserve"> possess over other pigments is</w:t>
      </w:r>
      <w:r w:rsidR="009416C0" w:rsidRPr="006E30CD">
        <w:rPr>
          <w:rFonts w:ascii="Times New Roman" w:hAnsi="Times New Roman"/>
          <w:iCs/>
          <w:sz w:val="20"/>
          <w:szCs w:val="20"/>
        </w:rPr>
        <w:t xml:space="preserve"> its anchor g</w:t>
      </w:r>
      <w:r w:rsidR="00935FBE" w:rsidRPr="006E30CD">
        <w:rPr>
          <w:rFonts w:ascii="Times New Roman" w:hAnsi="Times New Roman"/>
          <w:iCs/>
          <w:sz w:val="20"/>
          <w:szCs w:val="20"/>
        </w:rPr>
        <w:t>r</w:t>
      </w:r>
      <w:r w:rsidR="009416C0" w:rsidRPr="006E30CD">
        <w:rPr>
          <w:rFonts w:ascii="Times New Roman" w:hAnsi="Times New Roman"/>
          <w:iCs/>
          <w:sz w:val="20"/>
          <w:szCs w:val="20"/>
        </w:rPr>
        <w:t xml:space="preserve">oup </w:t>
      </w:r>
      <w:r w:rsidR="00DA57F8" w:rsidRPr="006E30CD">
        <w:rPr>
          <w:rFonts w:ascii="Times New Roman" w:hAnsi="Times New Roman"/>
          <w:iCs/>
          <w:sz w:val="20"/>
          <w:szCs w:val="20"/>
        </w:rPr>
        <w:t>that adsorb efficiently onto atoms of semiconductor.</w:t>
      </w:r>
      <w:r w:rsidR="007E163D" w:rsidRPr="006E30CD">
        <w:rPr>
          <w:rFonts w:ascii="Times New Roman" w:hAnsi="Times New Roman"/>
          <w:iCs/>
          <w:sz w:val="20"/>
          <w:szCs w:val="20"/>
        </w:rPr>
        <w:t xml:space="preserve"> </w:t>
      </w:r>
      <w:r w:rsidR="00AE619F" w:rsidRPr="006E30CD">
        <w:rPr>
          <w:rFonts w:ascii="Times New Roman" w:hAnsi="Times New Roman"/>
          <w:iCs/>
          <w:sz w:val="20"/>
          <w:szCs w:val="20"/>
        </w:rPr>
        <w:t xml:space="preserve">The study of </w:t>
      </w:r>
      <w:proofErr w:type="spellStart"/>
      <w:r w:rsidR="00AE619F" w:rsidRPr="006E30CD">
        <w:rPr>
          <w:rFonts w:ascii="Times New Roman" w:hAnsi="Times New Roman"/>
          <w:iCs/>
          <w:sz w:val="20"/>
          <w:szCs w:val="20"/>
        </w:rPr>
        <w:t>betalain</w:t>
      </w:r>
      <w:proofErr w:type="spellEnd"/>
      <w:r w:rsidR="00AE619F" w:rsidRPr="006E30CD">
        <w:rPr>
          <w:rFonts w:ascii="Times New Roman" w:hAnsi="Times New Roman"/>
          <w:iCs/>
          <w:sz w:val="20"/>
          <w:szCs w:val="20"/>
        </w:rPr>
        <w:t xml:space="preserve"> dye molecules bonding to the TiO</w:t>
      </w:r>
      <w:r w:rsidR="00AE619F" w:rsidRPr="006E30CD">
        <w:rPr>
          <w:rFonts w:ascii="Times New Roman" w:hAnsi="Times New Roman"/>
          <w:iCs/>
          <w:sz w:val="20"/>
          <w:szCs w:val="20"/>
          <w:vertAlign w:val="subscript"/>
        </w:rPr>
        <w:t>2</w:t>
      </w:r>
      <w:r w:rsidR="00AE619F" w:rsidRPr="006E30CD">
        <w:rPr>
          <w:rFonts w:ascii="Times New Roman" w:hAnsi="Times New Roman"/>
          <w:iCs/>
          <w:sz w:val="20"/>
          <w:szCs w:val="20"/>
        </w:rPr>
        <w:t xml:space="preserve"> </w:t>
      </w:r>
      <w:proofErr w:type="spellStart"/>
      <w:r w:rsidR="00AE619F" w:rsidRPr="006E30CD">
        <w:rPr>
          <w:rFonts w:ascii="Times New Roman" w:hAnsi="Times New Roman"/>
          <w:iCs/>
          <w:sz w:val="20"/>
          <w:szCs w:val="20"/>
        </w:rPr>
        <w:t>subtrate</w:t>
      </w:r>
      <w:proofErr w:type="spellEnd"/>
      <w:r w:rsidR="00AE619F" w:rsidRPr="006E30CD">
        <w:rPr>
          <w:rFonts w:ascii="Times New Roman" w:hAnsi="Times New Roman"/>
          <w:iCs/>
          <w:sz w:val="20"/>
          <w:szCs w:val="20"/>
        </w:rPr>
        <w:t xml:space="preserve"> has been reported </w:t>
      </w:r>
      <w:r w:rsidR="009A189D" w:rsidRPr="006E30CD">
        <w:rPr>
          <w:rFonts w:ascii="Times New Roman" w:hAnsi="Times New Roman"/>
          <w:iCs/>
          <w:sz w:val="20"/>
          <w:szCs w:val="20"/>
        </w:rPr>
        <w:t>previously</w:t>
      </w:r>
      <w:r w:rsidR="00A4282C" w:rsidRPr="006E30CD">
        <w:rPr>
          <w:rFonts w:ascii="Times New Roman" w:hAnsi="Times New Roman"/>
          <w:iCs/>
          <w:sz w:val="20"/>
          <w:szCs w:val="20"/>
        </w:rPr>
        <w:t xml:space="preserve">. They suggested that ability of </w:t>
      </w:r>
      <w:proofErr w:type="spellStart"/>
      <w:r w:rsidR="009416C0" w:rsidRPr="006E30CD">
        <w:rPr>
          <w:rFonts w:ascii="Times New Roman" w:hAnsi="Times New Roman"/>
          <w:iCs/>
          <w:sz w:val="20"/>
          <w:szCs w:val="20"/>
        </w:rPr>
        <w:t>betalain’s</w:t>
      </w:r>
      <w:proofErr w:type="spellEnd"/>
      <w:r w:rsidR="009416C0" w:rsidRPr="006E30CD">
        <w:rPr>
          <w:rFonts w:ascii="Times New Roman" w:hAnsi="Times New Roman"/>
          <w:iCs/>
          <w:sz w:val="20"/>
          <w:szCs w:val="20"/>
        </w:rPr>
        <w:t xml:space="preserve"> anchor group, carboxyl</w:t>
      </w:r>
      <w:r w:rsidR="00A4282C" w:rsidRPr="006E30CD">
        <w:rPr>
          <w:rFonts w:ascii="Times New Roman" w:hAnsi="Times New Roman"/>
          <w:iCs/>
          <w:sz w:val="20"/>
          <w:szCs w:val="20"/>
        </w:rPr>
        <w:t xml:space="preserve"> is the key factors to an efficient PEC reaction </w:t>
      </w:r>
      <w:r w:rsidR="004B6EBA" w:rsidRPr="006E30CD">
        <w:rPr>
          <w:rFonts w:ascii="Times New Roman" w:hAnsi="Times New Roman"/>
          <w:iCs/>
          <w:sz w:val="20"/>
          <w:szCs w:val="20"/>
        </w:rPr>
        <w:fldChar w:fldCharType="begin"/>
      </w:r>
      <w:r w:rsidR="000138D3">
        <w:rPr>
          <w:rFonts w:ascii="Times New Roman" w:hAnsi="Times New Roman"/>
          <w:iCs/>
          <w:sz w:val="20"/>
          <w:szCs w:val="20"/>
        </w:rPr>
        <w:instrText xml:space="preserve"> ADDIN EN.CITE &lt;EndNote&gt;&lt;Cite&gt;&lt;Author&gt;Oprea&lt;/Author&gt;&lt;Year&gt;2012&lt;/Year&gt;&lt;RecNum&gt;69&lt;/RecNum&gt;&lt;DisplayText&gt;[16]&lt;/DisplayText&gt;&lt;record&gt;&lt;rec-number&gt;69&lt;/rec-number&gt;&lt;foreign-keys&gt;&lt;key app="EN" db-id="ta5tvzaenz0rx0ef25apzs5haz9t5apftevs" timestamp="1441696387"&gt;69&lt;/key&gt;&lt;/foreign-keys&gt;&lt;ref-type name="Journal Article"&gt;17&lt;/ref-type&gt;&lt;contributors&gt;&lt;authors&gt;&lt;author&gt;Oprea, Corneliu I. &lt;/author&gt;&lt;author&gt;Dumbrava, Anca &lt;/author&gt;&lt;author&gt;Enache, Irina &lt;/author&gt;&lt;author&gt;Georgescu, Adrian&lt;/author&gt;&lt;author&gt;Gîrtu, Mihai A. &lt;/author&gt;&lt;/authors&gt;&lt;/contributors&gt;&lt;titles&gt;&lt;title&gt;A combined experimental and theoretical study of natural betalain pigments used in dye-sensitized solar cells&lt;/title&gt;&lt;secondary-title&gt;Journal of Photochemistry and Photobiology A: Chemistry&lt;/secondary-title&gt;&lt;/titles&gt;&lt;periodical&gt;&lt;full-title&gt;Journal of Photochemistry and Photobiology A: Chemistry&lt;/full-title&gt;&lt;/periodical&gt;&lt;pages&gt;5-13&lt;/pages&gt;&lt;volume&gt;240&lt;/volume&gt;&lt;dates&gt;&lt;year&gt;2012&lt;/year&gt;&lt;/dates&gt;&lt;urls&gt;&lt;/urls&gt;&lt;/record&gt;&lt;/Cite&gt;&lt;/EndNote&gt;</w:instrText>
      </w:r>
      <w:r w:rsidR="004B6EBA" w:rsidRPr="006E30CD">
        <w:rPr>
          <w:rFonts w:ascii="Times New Roman" w:hAnsi="Times New Roman"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iCs/>
          <w:noProof/>
          <w:sz w:val="20"/>
          <w:szCs w:val="20"/>
        </w:rPr>
        <w:t>[</w:t>
      </w:r>
      <w:hyperlink w:anchor="_ENREF_16" w:tooltip="Oprea, 2012 #69" w:history="1">
        <w:r w:rsidR="009A22E6">
          <w:rPr>
            <w:rFonts w:ascii="Times New Roman" w:hAnsi="Times New Roman"/>
            <w:iCs/>
            <w:noProof/>
            <w:sz w:val="20"/>
            <w:szCs w:val="20"/>
          </w:rPr>
          <w:t>16</w:t>
        </w:r>
      </w:hyperlink>
      <w:r w:rsidR="000138D3">
        <w:rPr>
          <w:rFonts w:ascii="Times New Roman" w:hAnsi="Times New Roman"/>
          <w:iCs/>
          <w:noProof/>
          <w:sz w:val="20"/>
          <w:szCs w:val="20"/>
        </w:rPr>
        <w:t>]</w:t>
      </w:r>
      <w:r w:rsidR="004B6EBA" w:rsidRPr="006E30CD">
        <w:rPr>
          <w:rFonts w:ascii="Times New Roman" w:hAnsi="Times New Roman"/>
          <w:iCs/>
          <w:sz w:val="20"/>
          <w:szCs w:val="20"/>
        </w:rPr>
        <w:fldChar w:fldCharType="end"/>
      </w:r>
      <w:r w:rsidR="00673462">
        <w:rPr>
          <w:rFonts w:ascii="Times New Roman" w:hAnsi="Times New Roman"/>
          <w:iCs/>
          <w:sz w:val="20"/>
          <w:szCs w:val="20"/>
        </w:rPr>
        <w:t>.</w:t>
      </w:r>
    </w:p>
    <w:p w:rsidR="00673462" w:rsidRDefault="00673462" w:rsidP="00673462">
      <w:pPr>
        <w:pStyle w:val="NoSpacing"/>
        <w:rPr>
          <w:rFonts w:ascii="Times New Roman" w:hAnsi="Times New Roman"/>
          <w:iCs/>
          <w:sz w:val="20"/>
          <w:szCs w:val="20"/>
        </w:rPr>
      </w:pPr>
    </w:p>
    <w:p w:rsidR="00673462" w:rsidRDefault="00221FE0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  <w:r w:rsidRPr="006E30CD">
        <w:rPr>
          <w:rFonts w:ascii="Times New Roman" w:hAnsi="Times New Roman"/>
          <w:bCs/>
          <w:iCs/>
          <w:sz w:val="20"/>
          <w:szCs w:val="20"/>
        </w:rPr>
        <w:t xml:space="preserve">So far, the literature study work on </w:t>
      </w:r>
      <w:proofErr w:type="spellStart"/>
      <w:r w:rsidRPr="006E30CD">
        <w:rPr>
          <w:rFonts w:ascii="Times New Roman" w:hAnsi="Times New Roman"/>
          <w:bCs/>
          <w:iCs/>
          <w:sz w:val="20"/>
          <w:szCs w:val="20"/>
        </w:rPr>
        <w:t>pitaya</w:t>
      </w:r>
      <w:proofErr w:type="spellEnd"/>
      <w:r w:rsidRPr="006E30CD">
        <w:rPr>
          <w:rFonts w:ascii="Times New Roman" w:hAnsi="Times New Roman"/>
          <w:bCs/>
          <w:iCs/>
          <w:sz w:val="20"/>
          <w:szCs w:val="20"/>
        </w:rPr>
        <w:t xml:space="preserve"> peel dye in PEC water splitting is still barely known </w:t>
      </w:r>
      <w:r w:rsidRPr="006E30CD">
        <w:rPr>
          <w:rFonts w:ascii="Times New Roman" w:hAnsi="Times New Roman"/>
          <w:bCs/>
          <w:iCs/>
          <w:sz w:val="20"/>
          <w:szCs w:val="20"/>
        </w:rPr>
        <w:fldChar w:fldCharType="begin"/>
      </w:r>
      <w:r w:rsidR="000138D3">
        <w:rPr>
          <w:rFonts w:ascii="Times New Roman" w:hAnsi="Times New Roman"/>
          <w:bCs/>
          <w:iCs/>
          <w:sz w:val="20"/>
          <w:szCs w:val="20"/>
        </w:rPr>
        <w:instrText xml:space="preserve"> ADDIN EN.CITE &lt;EndNote&gt;&lt;Cite&gt;&lt;Author&gt;Jamilah&lt;/Author&gt;&lt;Year&gt;2011&lt;/Year&gt;&lt;RecNum&gt;151&lt;/RecNum&gt;&lt;DisplayText&gt;[17]&lt;/DisplayText&gt;&lt;record&gt;&lt;rec-number&gt;151&lt;/rec-number&gt;&lt;foreign-keys&gt;&lt;key app="EN" db-id="ta5tvzaenz0rx0ef25apzs5haz9t5apftevs" timestamp="1441772290"&gt;151&lt;/key&gt;&lt;/foreign-keys&gt;&lt;ref-type name="Journal Article"&gt;17&lt;/ref-type&gt;&lt;contributors&gt;&lt;authors&gt;&lt;author&gt;Jamilah, B. &lt;/author&gt;&lt;author&gt;Shu, C. E. &lt;/author&gt;&lt;author&gt;Kharidah, M.&lt;/author&gt;&lt;author&gt;Dzulkifly, M. A.&lt;/author&gt;&lt;author&gt;Noranizan, A.&lt;/author&gt;&lt;/authors&gt;&lt;/contributors&gt;&lt;titles&gt;&lt;title&gt;Physico-chemical characteristics of red pitaya (Hylocereus polyrhizus) peel&lt;/title&gt;&lt;secondary-title&gt;International Food Research Journal&lt;/secondary-title&gt;&lt;/titles&gt;&lt;periodical&gt;&lt;full-title&gt;International Food Research Journal&lt;/full-title&gt;&lt;/periodical&gt;&lt;pages&gt;279-286&lt;/pages&gt;&lt;volume&gt;18&lt;/volume&gt;&lt;dates&gt;&lt;year&gt;2011&lt;/year&gt;&lt;/dates&gt;&lt;urls&gt;&lt;/urls&gt;&lt;/record&gt;&lt;/Cite&gt;&lt;/EndNote&gt;</w:instrText>
      </w:r>
      <w:r w:rsidRPr="006E30CD">
        <w:rPr>
          <w:rFonts w:ascii="Times New Roman" w:hAnsi="Times New Roman"/>
          <w:bCs/>
          <w:iCs/>
          <w:sz w:val="20"/>
          <w:szCs w:val="20"/>
        </w:rPr>
        <w:fldChar w:fldCharType="separate"/>
      </w:r>
      <w:r w:rsidR="000138D3">
        <w:rPr>
          <w:rFonts w:ascii="Times New Roman" w:hAnsi="Times New Roman"/>
          <w:bCs/>
          <w:iCs/>
          <w:noProof/>
          <w:sz w:val="20"/>
          <w:szCs w:val="20"/>
        </w:rPr>
        <w:t>[</w:t>
      </w:r>
      <w:hyperlink w:anchor="_ENREF_17" w:tooltip="Jamilah, 2011 #151" w:history="1">
        <w:r w:rsidR="009A22E6">
          <w:rPr>
            <w:rFonts w:ascii="Times New Roman" w:hAnsi="Times New Roman"/>
            <w:bCs/>
            <w:iCs/>
            <w:noProof/>
            <w:sz w:val="20"/>
            <w:szCs w:val="20"/>
          </w:rPr>
          <w:t>17</w:t>
        </w:r>
      </w:hyperlink>
      <w:r w:rsidR="000138D3">
        <w:rPr>
          <w:rFonts w:ascii="Times New Roman" w:hAnsi="Times New Roman"/>
          <w:bCs/>
          <w:iCs/>
          <w:noProof/>
          <w:sz w:val="20"/>
          <w:szCs w:val="20"/>
        </w:rPr>
        <w:t>]</w:t>
      </w:r>
      <w:r w:rsidRPr="006E30CD">
        <w:rPr>
          <w:rFonts w:ascii="Times New Roman" w:hAnsi="Times New Roman"/>
          <w:bCs/>
          <w:iCs/>
          <w:sz w:val="20"/>
          <w:szCs w:val="20"/>
        </w:rPr>
        <w:fldChar w:fldCharType="end"/>
      </w:r>
      <w:r w:rsidRPr="006E30CD">
        <w:rPr>
          <w:rFonts w:ascii="Times New Roman" w:hAnsi="Times New Roman"/>
          <w:bCs/>
          <w:iCs/>
          <w:sz w:val="20"/>
          <w:szCs w:val="20"/>
        </w:rPr>
        <w:t xml:space="preserve">. </w:t>
      </w:r>
      <w:r w:rsidR="00B362A1" w:rsidRPr="006E30CD">
        <w:rPr>
          <w:rFonts w:ascii="Times New Roman" w:hAnsi="Times New Roman"/>
          <w:bCs/>
          <w:iCs/>
          <w:sz w:val="20"/>
          <w:szCs w:val="20"/>
        </w:rPr>
        <w:t>Thus, our research particular interest is</w:t>
      </w:r>
      <w:r w:rsidR="00382DAC" w:rsidRPr="006E30CD">
        <w:rPr>
          <w:rFonts w:ascii="Times New Roman" w:hAnsi="Times New Roman"/>
          <w:bCs/>
          <w:iCs/>
          <w:sz w:val="20"/>
          <w:szCs w:val="20"/>
        </w:rPr>
        <w:t xml:space="preserve"> the uses of natural </w:t>
      </w:r>
      <w:proofErr w:type="spellStart"/>
      <w:r w:rsidR="00382DAC" w:rsidRPr="006E30CD">
        <w:rPr>
          <w:rFonts w:ascii="Times New Roman" w:hAnsi="Times New Roman"/>
          <w:bCs/>
          <w:iCs/>
          <w:sz w:val="20"/>
          <w:szCs w:val="20"/>
        </w:rPr>
        <w:t>pitaya</w:t>
      </w:r>
      <w:proofErr w:type="spellEnd"/>
      <w:r w:rsidR="00382DAC" w:rsidRPr="006E30CD">
        <w:rPr>
          <w:rFonts w:ascii="Times New Roman" w:hAnsi="Times New Roman"/>
          <w:bCs/>
          <w:iCs/>
          <w:sz w:val="20"/>
          <w:szCs w:val="20"/>
        </w:rPr>
        <w:t xml:space="preserve"> peel dye</w:t>
      </w:r>
      <w:r w:rsidR="00656A93" w:rsidRPr="006E30CD">
        <w:rPr>
          <w:rFonts w:ascii="Times New Roman" w:hAnsi="Times New Roman"/>
          <w:bCs/>
          <w:iCs/>
          <w:sz w:val="20"/>
          <w:szCs w:val="20"/>
        </w:rPr>
        <w:t xml:space="preserve"> molecules</w:t>
      </w:r>
      <w:r w:rsidR="00382DAC" w:rsidRPr="006E30CD">
        <w:rPr>
          <w:rFonts w:ascii="Times New Roman" w:hAnsi="Times New Roman"/>
          <w:bCs/>
          <w:iCs/>
          <w:sz w:val="20"/>
          <w:szCs w:val="20"/>
        </w:rPr>
        <w:t xml:space="preserve"> as light harvester sensitizer and </w:t>
      </w:r>
      <w:r w:rsidR="00B362A1" w:rsidRPr="006E30CD">
        <w:rPr>
          <w:rFonts w:ascii="Times New Roman" w:hAnsi="Times New Roman"/>
          <w:bCs/>
          <w:iCs/>
          <w:sz w:val="20"/>
          <w:szCs w:val="20"/>
        </w:rPr>
        <w:t xml:space="preserve">also </w:t>
      </w:r>
      <w:r w:rsidR="00656A93" w:rsidRPr="006E30CD">
        <w:rPr>
          <w:rFonts w:ascii="Times New Roman" w:hAnsi="Times New Roman"/>
          <w:bCs/>
          <w:iCs/>
          <w:sz w:val="20"/>
          <w:szCs w:val="20"/>
        </w:rPr>
        <w:t>finding the influence of dye molecules added in liquid electrolyte.</w:t>
      </w:r>
    </w:p>
    <w:p w:rsidR="00673462" w:rsidRDefault="00673462" w:rsidP="00673462">
      <w:pPr>
        <w:pStyle w:val="NoSpacing"/>
        <w:rPr>
          <w:rFonts w:ascii="Times New Roman" w:hAnsi="Times New Roman"/>
          <w:bCs/>
          <w:iCs/>
          <w:sz w:val="20"/>
          <w:szCs w:val="20"/>
        </w:rPr>
      </w:pPr>
    </w:p>
    <w:p w:rsidR="00A67870" w:rsidRPr="00673462" w:rsidRDefault="00673462" w:rsidP="00673462">
      <w:pPr>
        <w:pStyle w:val="NoSpacing"/>
        <w:jc w:val="center"/>
        <w:rPr>
          <w:rFonts w:ascii="Times New Roman" w:hAnsi="Times New Roman"/>
          <w:bCs/>
          <w:iCs/>
          <w:sz w:val="20"/>
          <w:szCs w:val="20"/>
        </w:rPr>
      </w:pPr>
      <w:r>
        <w:rPr>
          <w:rFonts w:ascii="Times New Roman" w:hAnsi="Times New Roman"/>
          <w:b/>
          <w:bCs/>
          <w:iCs/>
          <w:sz w:val="20"/>
          <w:szCs w:val="20"/>
        </w:rPr>
        <w:t>Materials and Methods</w:t>
      </w:r>
    </w:p>
    <w:p w:rsidR="003000EF" w:rsidRPr="006E30CD" w:rsidRDefault="003000EF" w:rsidP="00673462">
      <w:pPr>
        <w:pStyle w:val="NoSpacing"/>
        <w:rPr>
          <w:rFonts w:ascii="Times New Roman" w:hAnsi="Times New Roman"/>
          <w:b/>
          <w:sz w:val="20"/>
          <w:szCs w:val="20"/>
        </w:rPr>
      </w:pPr>
      <w:r w:rsidRPr="006E30CD">
        <w:rPr>
          <w:rFonts w:ascii="Times New Roman" w:hAnsi="Times New Roman"/>
          <w:b/>
          <w:sz w:val="20"/>
          <w:szCs w:val="20"/>
        </w:rPr>
        <w:t>Dye pigment extraction</w:t>
      </w:r>
    </w:p>
    <w:p w:rsidR="00673462" w:rsidRDefault="005C7907" w:rsidP="00673462">
      <w:pPr>
        <w:pStyle w:val="NoSpacing"/>
        <w:rPr>
          <w:rFonts w:ascii="Times New Roman" w:hAnsi="Times New Roman"/>
          <w:sz w:val="20"/>
          <w:szCs w:val="20"/>
        </w:rPr>
      </w:pPr>
      <w:proofErr w:type="spellStart"/>
      <w:r w:rsidRPr="006E30CD">
        <w:rPr>
          <w:rFonts w:ascii="Times New Roman" w:hAnsi="Times New Roman"/>
          <w:sz w:val="20"/>
          <w:szCs w:val="20"/>
        </w:rPr>
        <w:t>Pitaya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peel was macerated with double distilled water in a blender until completely homogenized in room temperature. The mixture is filtered by using vacuum filter to extract the dye and stored at 20</w:t>
      </w:r>
      <w:r w:rsidR="00673462">
        <w:rPr>
          <w:rFonts w:ascii="Times New Roman" w:hAnsi="Times New Roman"/>
          <w:sz w:val="20"/>
          <w:szCs w:val="20"/>
        </w:rPr>
        <w:t xml:space="preserve"> </w:t>
      </w:r>
      <w:r w:rsidRPr="006E30CD">
        <w:rPr>
          <w:rFonts w:ascii="Times New Roman" w:hAnsi="Times New Roman"/>
          <w:sz w:val="20"/>
          <w:szCs w:val="20"/>
        </w:rPr>
        <w:t>ºC prior to analysis. Any contact</w:t>
      </w:r>
      <w:r w:rsidR="003000EF" w:rsidRPr="006E30CD">
        <w:rPr>
          <w:rFonts w:ascii="Times New Roman" w:hAnsi="Times New Roman"/>
          <w:sz w:val="20"/>
          <w:szCs w:val="20"/>
        </w:rPr>
        <w:t xml:space="preserve"> of the dye</w:t>
      </w:r>
      <w:r w:rsidR="001A28CF" w:rsidRPr="006E30CD">
        <w:rPr>
          <w:rFonts w:ascii="Times New Roman" w:hAnsi="Times New Roman"/>
          <w:sz w:val="20"/>
          <w:szCs w:val="20"/>
        </w:rPr>
        <w:t xml:space="preserve"> extract</w:t>
      </w:r>
      <w:r w:rsidRPr="006E30CD">
        <w:rPr>
          <w:rFonts w:ascii="Times New Roman" w:hAnsi="Times New Roman"/>
          <w:sz w:val="20"/>
          <w:szCs w:val="20"/>
        </w:rPr>
        <w:t xml:space="preserve"> to the light was inhibited to avoid </w:t>
      </w:r>
      <w:r w:rsidR="003000EF" w:rsidRPr="006E30CD">
        <w:rPr>
          <w:rFonts w:ascii="Times New Roman" w:hAnsi="Times New Roman"/>
          <w:sz w:val="20"/>
          <w:szCs w:val="20"/>
        </w:rPr>
        <w:t>change</w:t>
      </w:r>
      <w:r w:rsidRPr="006E30CD">
        <w:rPr>
          <w:rFonts w:ascii="Times New Roman" w:hAnsi="Times New Roman"/>
          <w:sz w:val="20"/>
          <w:szCs w:val="20"/>
        </w:rPr>
        <w:t xml:space="preserve"> </w:t>
      </w:r>
      <w:r w:rsidR="007E4EA9" w:rsidRPr="006E30CD">
        <w:rPr>
          <w:rFonts w:ascii="Times New Roman" w:hAnsi="Times New Roman"/>
          <w:sz w:val="20"/>
          <w:szCs w:val="20"/>
        </w:rPr>
        <w:t xml:space="preserve">in </w:t>
      </w:r>
      <w:proofErr w:type="spellStart"/>
      <w:r w:rsidR="007E4EA9" w:rsidRPr="006E30CD">
        <w:rPr>
          <w:rFonts w:ascii="Times New Roman" w:hAnsi="Times New Roman"/>
          <w:sz w:val="20"/>
          <w:szCs w:val="20"/>
        </w:rPr>
        <w:t>colour.</w:t>
      </w:r>
      <w:proofErr w:type="spellEnd"/>
    </w:p>
    <w:p w:rsidR="00673462" w:rsidRDefault="00673462" w:rsidP="00673462">
      <w:pPr>
        <w:pStyle w:val="NoSpacing"/>
        <w:rPr>
          <w:rFonts w:ascii="Times New Roman" w:hAnsi="Times New Roman"/>
          <w:sz w:val="20"/>
          <w:szCs w:val="20"/>
        </w:rPr>
      </w:pPr>
    </w:p>
    <w:p w:rsidR="00673462" w:rsidRDefault="003000EF" w:rsidP="00673462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b/>
          <w:sz w:val="20"/>
          <w:szCs w:val="20"/>
        </w:rPr>
        <w:t>Fabrication of thin films</w:t>
      </w:r>
    </w:p>
    <w:p w:rsidR="00673462" w:rsidRDefault="003E0385" w:rsidP="00673462">
      <w:pPr>
        <w:pStyle w:val="NoSpacing"/>
        <w:rPr>
          <w:rFonts w:ascii="Times New Roman" w:hAnsi="Times New Roman"/>
          <w:sz w:val="20"/>
          <w:szCs w:val="20"/>
          <w:vertAlign w:val="subscript"/>
        </w:rPr>
      </w:pPr>
      <w:r w:rsidRPr="006E30CD">
        <w:rPr>
          <w:rFonts w:ascii="Times New Roman" w:hAnsi="Times New Roman"/>
          <w:sz w:val="20"/>
          <w:szCs w:val="20"/>
        </w:rPr>
        <w:t>Prior to</w:t>
      </w:r>
      <w:r w:rsidR="003000EF" w:rsidRPr="006E30CD">
        <w:rPr>
          <w:rFonts w:ascii="Times New Roman" w:hAnsi="Times New Roman"/>
          <w:sz w:val="20"/>
          <w:szCs w:val="20"/>
        </w:rPr>
        <w:t xml:space="preserve"> fabrication</w:t>
      </w:r>
      <w:r w:rsidRPr="006E30CD">
        <w:rPr>
          <w:rFonts w:ascii="Times New Roman" w:hAnsi="Times New Roman"/>
          <w:sz w:val="20"/>
          <w:szCs w:val="20"/>
        </w:rPr>
        <w:t xml:space="preserve"> process</w:t>
      </w:r>
      <w:r w:rsidR="003000EF" w:rsidRPr="006E30CD">
        <w:rPr>
          <w:rFonts w:ascii="Times New Roman" w:hAnsi="Times New Roman"/>
          <w:sz w:val="20"/>
          <w:szCs w:val="20"/>
        </w:rPr>
        <w:t>, Fluorine</w:t>
      </w:r>
      <w:r w:rsidR="00BD077A" w:rsidRPr="006E30CD">
        <w:rPr>
          <w:rFonts w:ascii="Times New Roman" w:hAnsi="Times New Roman"/>
          <w:sz w:val="20"/>
          <w:szCs w:val="20"/>
        </w:rPr>
        <w:t>-doped</w:t>
      </w:r>
      <w:r w:rsidR="003000EF" w:rsidRPr="006E30CD">
        <w:rPr>
          <w:rFonts w:ascii="Times New Roman" w:hAnsi="Times New Roman"/>
          <w:sz w:val="20"/>
          <w:szCs w:val="20"/>
        </w:rPr>
        <w:t xml:space="preserve"> Tin Oxide (FTO) g</w:t>
      </w:r>
      <w:r w:rsidRPr="006E30CD">
        <w:rPr>
          <w:rFonts w:ascii="Times New Roman" w:hAnsi="Times New Roman"/>
          <w:sz w:val="20"/>
          <w:szCs w:val="20"/>
        </w:rPr>
        <w:t>lasses were cleaned using</w:t>
      </w:r>
      <w:r w:rsidR="003000EF" w:rsidRPr="006E30CD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3000EF" w:rsidRPr="006E30CD">
        <w:rPr>
          <w:rFonts w:ascii="Times New Roman" w:hAnsi="Times New Roman"/>
          <w:sz w:val="20"/>
          <w:szCs w:val="20"/>
        </w:rPr>
        <w:t>ultrasonicator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by immersed into three different solven</w:t>
      </w:r>
      <w:r w:rsidR="00582F30" w:rsidRPr="006E30CD">
        <w:rPr>
          <w:rFonts w:ascii="Times New Roman" w:hAnsi="Times New Roman"/>
          <w:sz w:val="20"/>
          <w:szCs w:val="20"/>
        </w:rPr>
        <w:t>t sequentially;</w:t>
      </w:r>
      <w:r w:rsidR="00BE5C86" w:rsidRPr="006E30CD">
        <w:rPr>
          <w:rFonts w:ascii="Times New Roman" w:hAnsi="Times New Roman"/>
          <w:sz w:val="20"/>
          <w:szCs w:val="20"/>
        </w:rPr>
        <w:t xml:space="preserve"> ethanol</w:t>
      </w:r>
      <w:r w:rsidR="001A28CF" w:rsidRPr="006E30CD">
        <w:rPr>
          <w:rFonts w:ascii="Times New Roman" w:hAnsi="Times New Roman"/>
          <w:sz w:val="20"/>
          <w:szCs w:val="20"/>
        </w:rPr>
        <w:t xml:space="preserve"> (Merck)</w:t>
      </w:r>
      <w:r w:rsidR="00BE5C86" w:rsidRPr="006E30CD">
        <w:rPr>
          <w:rFonts w:ascii="Times New Roman" w:hAnsi="Times New Roman"/>
          <w:sz w:val="20"/>
          <w:szCs w:val="20"/>
        </w:rPr>
        <w:t>, acetone</w:t>
      </w:r>
      <w:r w:rsidR="001A28CF" w:rsidRPr="006E30CD">
        <w:rPr>
          <w:rFonts w:ascii="Times New Roman" w:hAnsi="Times New Roman"/>
          <w:sz w:val="20"/>
          <w:szCs w:val="20"/>
        </w:rPr>
        <w:t xml:space="preserve"> (Merck)</w:t>
      </w:r>
      <w:r w:rsidR="00BE5C86" w:rsidRPr="006E30CD">
        <w:rPr>
          <w:rFonts w:ascii="Times New Roman" w:hAnsi="Times New Roman"/>
          <w:sz w:val="20"/>
          <w:szCs w:val="20"/>
        </w:rPr>
        <w:t xml:space="preserve"> and single distilled water for 5 minutes each at 30 ºC</w:t>
      </w:r>
      <w:r w:rsidR="00582F30" w:rsidRPr="006E30CD">
        <w:rPr>
          <w:rFonts w:ascii="Times New Roman" w:hAnsi="Times New Roman"/>
          <w:sz w:val="20"/>
          <w:szCs w:val="20"/>
        </w:rPr>
        <w:t xml:space="preserve">. After </w:t>
      </w:r>
      <w:r w:rsidR="003136C0" w:rsidRPr="006E30CD">
        <w:rPr>
          <w:rFonts w:ascii="Times New Roman" w:hAnsi="Times New Roman"/>
          <w:sz w:val="20"/>
          <w:szCs w:val="20"/>
        </w:rPr>
        <w:t xml:space="preserve">that, the cleaned FTO glasses </w:t>
      </w:r>
      <w:r w:rsidR="0094365D" w:rsidRPr="006E30CD">
        <w:rPr>
          <w:rFonts w:ascii="Times New Roman" w:hAnsi="Times New Roman"/>
          <w:sz w:val="20"/>
          <w:szCs w:val="20"/>
        </w:rPr>
        <w:t>were</w:t>
      </w:r>
      <w:r w:rsidR="003136C0" w:rsidRPr="006E30CD">
        <w:rPr>
          <w:rFonts w:ascii="Times New Roman" w:hAnsi="Times New Roman"/>
          <w:sz w:val="20"/>
          <w:szCs w:val="20"/>
        </w:rPr>
        <w:t xml:space="preserve"> dried at room temper</w:t>
      </w:r>
      <w:r w:rsidR="0094365D" w:rsidRPr="006E30CD">
        <w:rPr>
          <w:rFonts w:ascii="Times New Roman" w:hAnsi="Times New Roman"/>
          <w:sz w:val="20"/>
          <w:szCs w:val="20"/>
        </w:rPr>
        <w:t>a</w:t>
      </w:r>
      <w:r w:rsidR="003136C0" w:rsidRPr="006E30CD">
        <w:rPr>
          <w:rFonts w:ascii="Times New Roman" w:hAnsi="Times New Roman"/>
          <w:sz w:val="20"/>
          <w:szCs w:val="20"/>
        </w:rPr>
        <w:t>ture. In the meantime, TiO</w:t>
      </w:r>
      <w:r w:rsidR="003136C0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3136C0" w:rsidRPr="006E30CD">
        <w:rPr>
          <w:rFonts w:ascii="Times New Roman" w:hAnsi="Times New Roman"/>
          <w:sz w:val="20"/>
          <w:szCs w:val="20"/>
        </w:rPr>
        <w:t xml:space="preserve"> paste was prepared using nanoparticles powder of titanium dioxide P25 Degussa (Sigma Aldrich) mixed with double distilled water at ratio 1:3 of mass (g) to volume (ml). </w:t>
      </w:r>
      <w:r w:rsidR="009F795B" w:rsidRPr="006E30CD">
        <w:rPr>
          <w:rFonts w:ascii="Times New Roman" w:hAnsi="Times New Roman"/>
          <w:sz w:val="20"/>
          <w:szCs w:val="20"/>
        </w:rPr>
        <w:t>Then, the paste was stirred by using spatula to ensure homogenous mixture. The TiO</w:t>
      </w:r>
      <w:r w:rsidR="009F795B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9F795B" w:rsidRPr="006E30CD">
        <w:rPr>
          <w:rFonts w:ascii="Times New Roman" w:hAnsi="Times New Roman"/>
          <w:sz w:val="20"/>
          <w:szCs w:val="20"/>
        </w:rPr>
        <w:t xml:space="preserve"> pa</w:t>
      </w:r>
      <w:r w:rsidR="00F802AA" w:rsidRPr="006E30CD">
        <w:rPr>
          <w:rFonts w:ascii="Times New Roman" w:hAnsi="Times New Roman"/>
          <w:sz w:val="20"/>
          <w:szCs w:val="20"/>
        </w:rPr>
        <w:t>ste was coated</w:t>
      </w:r>
      <w:r w:rsidR="009F795B" w:rsidRPr="006E30CD">
        <w:rPr>
          <w:rFonts w:ascii="Times New Roman" w:hAnsi="Times New Roman"/>
          <w:sz w:val="20"/>
          <w:szCs w:val="20"/>
        </w:rPr>
        <w:t xml:space="preserve"> on top of FTO g</w:t>
      </w:r>
      <w:r w:rsidR="000D5FA2" w:rsidRPr="006E30CD">
        <w:rPr>
          <w:rFonts w:ascii="Times New Roman" w:hAnsi="Times New Roman"/>
          <w:sz w:val="20"/>
          <w:szCs w:val="20"/>
        </w:rPr>
        <w:t xml:space="preserve">lass by Doctor </w:t>
      </w:r>
      <w:r w:rsidR="000A28EB" w:rsidRPr="006E30CD">
        <w:rPr>
          <w:rFonts w:ascii="Times New Roman" w:hAnsi="Times New Roman"/>
          <w:sz w:val="20"/>
          <w:szCs w:val="20"/>
        </w:rPr>
        <w:t>Blade</w:t>
      </w:r>
      <w:r w:rsidR="000D5FA2" w:rsidRPr="006E30CD">
        <w:rPr>
          <w:rFonts w:ascii="Times New Roman" w:hAnsi="Times New Roman"/>
          <w:sz w:val="20"/>
          <w:szCs w:val="20"/>
        </w:rPr>
        <w:t xml:space="preserve"> method and the thickness of</w:t>
      </w:r>
      <w:r w:rsidR="001E2D8C" w:rsidRPr="006E30CD">
        <w:rPr>
          <w:rFonts w:ascii="Times New Roman" w:hAnsi="Times New Roman"/>
          <w:sz w:val="20"/>
          <w:szCs w:val="20"/>
        </w:rPr>
        <w:t xml:space="preserve"> thin films </w:t>
      </w:r>
      <w:r w:rsidR="000D5FA2" w:rsidRPr="006E30CD">
        <w:rPr>
          <w:rFonts w:ascii="Times New Roman" w:hAnsi="Times New Roman"/>
          <w:sz w:val="20"/>
          <w:szCs w:val="20"/>
        </w:rPr>
        <w:t>w</w:t>
      </w:r>
      <w:r w:rsidR="00031175" w:rsidRPr="006E30CD">
        <w:rPr>
          <w:rFonts w:ascii="Times New Roman" w:hAnsi="Times New Roman"/>
          <w:sz w:val="20"/>
          <w:szCs w:val="20"/>
        </w:rPr>
        <w:t>ere</w:t>
      </w:r>
      <w:r w:rsidR="00357F52" w:rsidRPr="006E30CD">
        <w:rPr>
          <w:rFonts w:ascii="Times New Roman" w:hAnsi="Times New Roman"/>
          <w:sz w:val="20"/>
          <w:szCs w:val="20"/>
        </w:rPr>
        <w:t xml:space="preserve"> controlled by taping the</w:t>
      </w:r>
      <w:r w:rsidR="000D5FA2" w:rsidRPr="006E30CD">
        <w:rPr>
          <w:rFonts w:ascii="Times New Roman" w:hAnsi="Times New Roman"/>
          <w:sz w:val="20"/>
          <w:szCs w:val="20"/>
        </w:rPr>
        <w:t xml:space="preserve"> scotch tape at sides of FTO glass.</w:t>
      </w:r>
      <w:r w:rsidR="001E2D8C" w:rsidRPr="006E30CD">
        <w:rPr>
          <w:rFonts w:ascii="Times New Roman" w:hAnsi="Times New Roman"/>
          <w:sz w:val="20"/>
          <w:szCs w:val="20"/>
        </w:rPr>
        <w:t xml:space="preserve"> Later, TiO</w:t>
      </w:r>
      <w:r w:rsidR="001E2D8C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1E2D8C" w:rsidRPr="006E30CD">
        <w:rPr>
          <w:rFonts w:ascii="Times New Roman" w:hAnsi="Times New Roman"/>
          <w:sz w:val="20"/>
          <w:szCs w:val="20"/>
        </w:rPr>
        <w:t xml:space="preserve"> thin film were </w:t>
      </w:r>
      <w:proofErr w:type="spellStart"/>
      <w:r w:rsidR="001E2D8C" w:rsidRPr="006E30CD">
        <w:rPr>
          <w:rFonts w:ascii="Times New Roman" w:hAnsi="Times New Roman"/>
          <w:sz w:val="20"/>
          <w:szCs w:val="20"/>
        </w:rPr>
        <w:t>calcined</w:t>
      </w:r>
      <w:proofErr w:type="spellEnd"/>
      <w:r w:rsidR="001E2D8C" w:rsidRPr="006E30CD">
        <w:rPr>
          <w:rFonts w:ascii="Times New Roman" w:hAnsi="Times New Roman"/>
          <w:sz w:val="20"/>
          <w:szCs w:val="20"/>
        </w:rPr>
        <w:t xml:space="preserve"> and sintered in a furnace at 450 ºC for 2 hours</w:t>
      </w:r>
      <w:r w:rsidR="00ED6C2E" w:rsidRPr="006E30CD">
        <w:rPr>
          <w:rFonts w:ascii="Times New Roman" w:hAnsi="Times New Roman"/>
          <w:sz w:val="20"/>
          <w:szCs w:val="20"/>
        </w:rPr>
        <w:t xml:space="preserve"> with constant heating of 5 ºC/min</w:t>
      </w:r>
      <w:r w:rsidR="001E2D8C" w:rsidRPr="006E30CD">
        <w:rPr>
          <w:rFonts w:ascii="Times New Roman" w:hAnsi="Times New Roman"/>
          <w:sz w:val="20"/>
          <w:szCs w:val="20"/>
        </w:rPr>
        <w:t xml:space="preserve">. </w:t>
      </w:r>
      <w:r w:rsidR="00A67870" w:rsidRPr="006E30CD">
        <w:rPr>
          <w:rFonts w:ascii="Times New Roman" w:hAnsi="Times New Roman"/>
          <w:sz w:val="20"/>
          <w:szCs w:val="20"/>
        </w:rPr>
        <w:t>The preparati</w:t>
      </w:r>
      <w:r w:rsidR="00031175" w:rsidRPr="006E30CD">
        <w:rPr>
          <w:rFonts w:ascii="Times New Roman" w:hAnsi="Times New Roman"/>
          <w:sz w:val="20"/>
          <w:szCs w:val="20"/>
        </w:rPr>
        <w:t>on is carried out in duplicates</w:t>
      </w:r>
      <w:r w:rsidR="00A67870" w:rsidRPr="006E30CD">
        <w:rPr>
          <w:rFonts w:ascii="Times New Roman" w:hAnsi="Times New Roman"/>
          <w:sz w:val="20"/>
          <w:szCs w:val="20"/>
        </w:rPr>
        <w:t xml:space="preserve"> to prepare TiO</w:t>
      </w:r>
      <w:r w:rsidR="00A67870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A67870" w:rsidRPr="006E30CD">
        <w:rPr>
          <w:rFonts w:ascii="Times New Roman" w:hAnsi="Times New Roman"/>
          <w:sz w:val="20"/>
          <w:szCs w:val="20"/>
        </w:rPr>
        <w:t>with dye sensitizer thin films.</w:t>
      </w:r>
    </w:p>
    <w:p w:rsidR="00673462" w:rsidRDefault="00673462" w:rsidP="00673462">
      <w:pPr>
        <w:pStyle w:val="NoSpacing"/>
        <w:rPr>
          <w:rFonts w:ascii="Times New Roman" w:hAnsi="Times New Roman"/>
          <w:sz w:val="20"/>
          <w:szCs w:val="20"/>
          <w:vertAlign w:val="subscript"/>
        </w:rPr>
      </w:pPr>
    </w:p>
    <w:p w:rsidR="00673462" w:rsidRDefault="00140D01" w:rsidP="00673462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>After cooling down</w:t>
      </w:r>
      <w:r w:rsidR="001A28CF" w:rsidRPr="006E30CD">
        <w:rPr>
          <w:rFonts w:ascii="Times New Roman" w:hAnsi="Times New Roman"/>
          <w:sz w:val="20"/>
          <w:szCs w:val="20"/>
        </w:rPr>
        <w:t>, the sintered TiO</w:t>
      </w:r>
      <w:r w:rsidR="001A28CF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242F67" w:rsidRPr="006E30CD">
        <w:rPr>
          <w:rFonts w:ascii="Times New Roman" w:hAnsi="Times New Roman"/>
          <w:sz w:val="20"/>
          <w:szCs w:val="20"/>
        </w:rPr>
        <w:t>thin film</w:t>
      </w:r>
      <w:r w:rsidR="001A28CF" w:rsidRPr="006E30CD">
        <w:rPr>
          <w:rFonts w:ascii="Times New Roman" w:hAnsi="Times New Roman"/>
          <w:sz w:val="20"/>
          <w:szCs w:val="20"/>
        </w:rPr>
        <w:t xml:space="preserve"> was</w:t>
      </w:r>
      <w:r w:rsidRPr="006E30CD">
        <w:rPr>
          <w:rFonts w:ascii="Times New Roman" w:hAnsi="Times New Roman"/>
          <w:sz w:val="20"/>
          <w:szCs w:val="20"/>
        </w:rPr>
        <w:t xml:space="preserve"> soaked</w:t>
      </w:r>
      <w:r w:rsidR="001A28CF" w:rsidRPr="006E30CD">
        <w:rPr>
          <w:rFonts w:ascii="Times New Roman" w:hAnsi="Times New Roman"/>
          <w:sz w:val="20"/>
          <w:szCs w:val="20"/>
        </w:rPr>
        <w:t xml:space="preserve"> in</w:t>
      </w:r>
      <w:r w:rsidRPr="006E30CD">
        <w:rPr>
          <w:rFonts w:ascii="Times New Roman" w:hAnsi="Times New Roman"/>
          <w:sz w:val="20"/>
          <w:szCs w:val="20"/>
        </w:rPr>
        <w:t>to</w:t>
      </w:r>
      <w:r w:rsidR="001A28CF" w:rsidRPr="006E30CD">
        <w:rPr>
          <w:rFonts w:ascii="Times New Roman" w:hAnsi="Times New Roman"/>
          <w:sz w:val="20"/>
          <w:szCs w:val="20"/>
        </w:rPr>
        <w:t xml:space="preserve"> a container filled with </w:t>
      </w:r>
      <w:proofErr w:type="spellStart"/>
      <w:r w:rsidR="001A28CF" w:rsidRPr="006E30CD">
        <w:rPr>
          <w:rFonts w:ascii="Times New Roman" w:hAnsi="Times New Roman"/>
          <w:sz w:val="20"/>
          <w:szCs w:val="20"/>
        </w:rPr>
        <w:t>pitaya</w:t>
      </w:r>
      <w:proofErr w:type="spellEnd"/>
      <w:r w:rsidR="001A28CF" w:rsidRPr="006E30CD">
        <w:rPr>
          <w:rFonts w:ascii="Times New Roman" w:hAnsi="Times New Roman"/>
          <w:sz w:val="20"/>
          <w:szCs w:val="20"/>
        </w:rPr>
        <w:t xml:space="preserve"> peel dye </w:t>
      </w:r>
      <w:r w:rsidR="0094365D" w:rsidRPr="006E30CD">
        <w:rPr>
          <w:rFonts w:ascii="Times New Roman" w:hAnsi="Times New Roman"/>
          <w:sz w:val="20"/>
          <w:szCs w:val="20"/>
        </w:rPr>
        <w:t>up to</w:t>
      </w:r>
      <w:r w:rsidR="00673462">
        <w:rPr>
          <w:rFonts w:ascii="Times New Roman" w:hAnsi="Times New Roman"/>
          <w:sz w:val="20"/>
          <w:szCs w:val="20"/>
        </w:rPr>
        <w:t xml:space="preserve"> </w:t>
      </w:r>
      <w:r w:rsidR="001A28CF" w:rsidRPr="006E30CD">
        <w:rPr>
          <w:rFonts w:ascii="Times New Roman" w:hAnsi="Times New Roman"/>
          <w:sz w:val="20"/>
          <w:szCs w:val="20"/>
        </w:rPr>
        <w:t>24 hours in</w:t>
      </w:r>
      <w:r w:rsidR="00242F67" w:rsidRPr="006E30CD">
        <w:rPr>
          <w:rFonts w:ascii="Times New Roman" w:hAnsi="Times New Roman"/>
          <w:sz w:val="20"/>
          <w:szCs w:val="20"/>
        </w:rPr>
        <w:t xml:space="preserve"> room temperature and dark condition to </w:t>
      </w:r>
      <w:r w:rsidR="00A5071C" w:rsidRPr="006E30CD">
        <w:rPr>
          <w:rFonts w:ascii="Times New Roman" w:hAnsi="Times New Roman"/>
          <w:sz w:val="20"/>
          <w:szCs w:val="20"/>
        </w:rPr>
        <w:t>allow</w:t>
      </w:r>
      <w:r w:rsidR="00242F67" w:rsidRPr="006E30CD">
        <w:rPr>
          <w:rFonts w:ascii="Times New Roman" w:hAnsi="Times New Roman"/>
          <w:sz w:val="20"/>
          <w:szCs w:val="20"/>
        </w:rPr>
        <w:t xml:space="preserve"> the adsorption of the dye molecules as a sensitizer. Later, the non-adsorbed materials on TiO</w:t>
      </w:r>
      <w:r w:rsidR="00242F67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242F67" w:rsidRPr="006E30CD">
        <w:rPr>
          <w:rFonts w:ascii="Times New Roman" w:hAnsi="Times New Roman"/>
          <w:sz w:val="20"/>
          <w:szCs w:val="20"/>
        </w:rPr>
        <w:t xml:space="preserve">with dye sensitizer thin film were removed by distilled water. </w:t>
      </w:r>
      <w:r w:rsidR="00830308" w:rsidRPr="006E30CD">
        <w:rPr>
          <w:rFonts w:ascii="Times New Roman" w:hAnsi="Times New Roman"/>
          <w:sz w:val="20"/>
          <w:szCs w:val="20"/>
        </w:rPr>
        <w:t xml:space="preserve">The thin film stored at 0ºC for further analysis and any contact with light is prevented to keep its </w:t>
      </w:r>
      <w:proofErr w:type="spellStart"/>
      <w:r w:rsidR="00830308" w:rsidRPr="006E30CD">
        <w:rPr>
          <w:rFonts w:ascii="Times New Roman" w:hAnsi="Times New Roman"/>
          <w:sz w:val="20"/>
          <w:szCs w:val="20"/>
        </w:rPr>
        <w:t>colour</w:t>
      </w:r>
      <w:proofErr w:type="spellEnd"/>
      <w:r w:rsidR="00830308" w:rsidRPr="006E30CD">
        <w:rPr>
          <w:rFonts w:ascii="Times New Roman" w:hAnsi="Times New Roman"/>
          <w:sz w:val="20"/>
          <w:szCs w:val="20"/>
        </w:rPr>
        <w:t xml:space="preserve"> stability. </w:t>
      </w:r>
    </w:p>
    <w:p w:rsidR="00673462" w:rsidRDefault="00673462" w:rsidP="00673462">
      <w:pPr>
        <w:pStyle w:val="NoSpacing"/>
        <w:rPr>
          <w:rFonts w:ascii="Times New Roman" w:hAnsi="Times New Roman"/>
          <w:sz w:val="20"/>
          <w:szCs w:val="20"/>
        </w:rPr>
      </w:pPr>
    </w:p>
    <w:p w:rsidR="00673462" w:rsidRDefault="009333E9" w:rsidP="00673462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b/>
          <w:sz w:val="20"/>
          <w:szCs w:val="20"/>
        </w:rPr>
        <w:t xml:space="preserve">Characterization and </w:t>
      </w:r>
      <w:proofErr w:type="spellStart"/>
      <w:r w:rsidRPr="006E30CD">
        <w:rPr>
          <w:rFonts w:ascii="Times New Roman" w:hAnsi="Times New Roman"/>
          <w:b/>
          <w:sz w:val="20"/>
          <w:szCs w:val="20"/>
        </w:rPr>
        <w:t>Photoelectrochemica</w:t>
      </w:r>
      <w:r w:rsidR="00D579D1" w:rsidRPr="006E30CD">
        <w:rPr>
          <w:rFonts w:ascii="Times New Roman" w:hAnsi="Times New Roman"/>
          <w:b/>
          <w:sz w:val="20"/>
          <w:szCs w:val="20"/>
        </w:rPr>
        <w:t>l</w:t>
      </w:r>
      <w:proofErr w:type="spellEnd"/>
      <w:r w:rsidR="00D579D1" w:rsidRPr="006E30CD">
        <w:rPr>
          <w:rFonts w:ascii="Times New Roman" w:hAnsi="Times New Roman"/>
          <w:b/>
          <w:sz w:val="20"/>
          <w:szCs w:val="20"/>
        </w:rPr>
        <w:t xml:space="preserve"> </w:t>
      </w:r>
      <w:r w:rsidR="00734EB9" w:rsidRPr="006E30CD">
        <w:rPr>
          <w:rFonts w:ascii="Times New Roman" w:hAnsi="Times New Roman"/>
          <w:b/>
          <w:sz w:val="20"/>
          <w:szCs w:val="20"/>
        </w:rPr>
        <w:t xml:space="preserve">(PEC) </w:t>
      </w:r>
      <w:r w:rsidR="00DB0148" w:rsidRPr="006E30CD">
        <w:rPr>
          <w:rFonts w:ascii="Times New Roman" w:hAnsi="Times New Roman"/>
          <w:b/>
          <w:sz w:val="20"/>
          <w:szCs w:val="20"/>
        </w:rPr>
        <w:t>test</w:t>
      </w:r>
      <w:r w:rsidR="00D579D1" w:rsidRPr="006E30CD">
        <w:rPr>
          <w:rFonts w:ascii="Times New Roman" w:hAnsi="Times New Roman"/>
          <w:b/>
          <w:sz w:val="20"/>
          <w:szCs w:val="20"/>
        </w:rPr>
        <w:t xml:space="preserve"> of thin films</w:t>
      </w:r>
    </w:p>
    <w:p w:rsidR="00BA30B1" w:rsidRDefault="0092690F" w:rsidP="00673462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>All of thin films prepared were characterizes using X-ray diffraction measurement, XRD (</w:t>
      </w:r>
      <w:proofErr w:type="spellStart"/>
      <w:r w:rsidRPr="006E30CD">
        <w:rPr>
          <w:rFonts w:ascii="Times New Roman" w:hAnsi="Times New Roman"/>
          <w:sz w:val="20"/>
          <w:szCs w:val="20"/>
        </w:rPr>
        <w:t>Bruker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D8 Advance </w:t>
      </w:r>
      <w:proofErr w:type="spellStart"/>
      <w:r w:rsidRPr="006E30CD">
        <w:rPr>
          <w:rFonts w:ascii="Times New Roman" w:hAnsi="Times New Roman"/>
          <w:sz w:val="20"/>
          <w:szCs w:val="20"/>
        </w:rPr>
        <w:t>diffractometer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) with </w:t>
      </w:r>
      <w:proofErr w:type="spellStart"/>
      <w:r w:rsidRPr="006E30CD">
        <w:rPr>
          <w:rFonts w:ascii="Times New Roman" w:hAnsi="Times New Roman"/>
          <w:sz w:val="20"/>
          <w:szCs w:val="20"/>
        </w:rPr>
        <w:t>CuK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α radiation in determining its </w:t>
      </w:r>
      <w:r w:rsidR="00673462">
        <w:rPr>
          <w:rFonts w:ascii="Times New Roman" w:hAnsi="Times New Roman"/>
          <w:sz w:val="20"/>
          <w:szCs w:val="20"/>
        </w:rPr>
        <w:t xml:space="preserve">structure and </w:t>
      </w:r>
      <w:proofErr w:type="spellStart"/>
      <w:r w:rsidR="00673462">
        <w:rPr>
          <w:rFonts w:ascii="Times New Roman" w:hAnsi="Times New Roman"/>
          <w:sz w:val="20"/>
          <w:szCs w:val="20"/>
        </w:rPr>
        <w:t>crystallinity</w:t>
      </w:r>
      <w:proofErr w:type="spellEnd"/>
      <w:r w:rsidR="00673462">
        <w:rPr>
          <w:rFonts w:ascii="Times New Roman" w:hAnsi="Times New Roman"/>
          <w:sz w:val="20"/>
          <w:szCs w:val="20"/>
        </w:rPr>
        <w:t xml:space="preserve">. </w:t>
      </w:r>
      <w:r w:rsidR="00BA30B1" w:rsidRPr="006E30CD">
        <w:rPr>
          <w:rFonts w:ascii="Times New Roman" w:hAnsi="Times New Roman"/>
          <w:sz w:val="20"/>
          <w:szCs w:val="20"/>
        </w:rPr>
        <w:t xml:space="preserve">The percentage of the </w:t>
      </w:r>
      <w:proofErr w:type="spellStart"/>
      <w:r w:rsidR="00BA30B1" w:rsidRPr="006E30CD">
        <w:rPr>
          <w:rFonts w:ascii="Times New Roman" w:hAnsi="Times New Roman"/>
          <w:sz w:val="20"/>
          <w:szCs w:val="20"/>
        </w:rPr>
        <w:t>anatase</w:t>
      </w:r>
      <w:proofErr w:type="spellEnd"/>
      <w:r w:rsidR="00BA30B1" w:rsidRPr="006E30CD">
        <w:rPr>
          <w:rFonts w:ascii="Times New Roman" w:hAnsi="Times New Roman"/>
          <w:sz w:val="20"/>
          <w:szCs w:val="20"/>
        </w:rPr>
        <w:t xml:space="preserve"> and rutile crystalline phase was </w:t>
      </w:r>
      <w:r w:rsidR="00673462">
        <w:rPr>
          <w:rFonts w:ascii="Times New Roman" w:hAnsi="Times New Roman"/>
          <w:sz w:val="20"/>
          <w:szCs w:val="20"/>
        </w:rPr>
        <w:t>determined using following E</w:t>
      </w:r>
      <w:r w:rsidR="00BA30B1" w:rsidRPr="006E30CD">
        <w:rPr>
          <w:rFonts w:ascii="Times New Roman" w:hAnsi="Times New Roman"/>
          <w:sz w:val="20"/>
          <w:szCs w:val="20"/>
        </w:rPr>
        <w:t>quation</w:t>
      </w:r>
      <w:r w:rsidR="00673462">
        <w:rPr>
          <w:rFonts w:ascii="Times New Roman" w:hAnsi="Times New Roman"/>
          <w:sz w:val="20"/>
          <w:szCs w:val="20"/>
        </w:rPr>
        <w:t xml:space="preserve"> 1</w:t>
      </w:r>
      <w:r w:rsidR="00927CD7" w:rsidRPr="006E30CD">
        <w:rPr>
          <w:rFonts w:ascii="Times New Roman" w:hAnsi="Times New Roman"/>
          <w:sz w:val="20"/>
          <w:szCs w:val="20"/>
        </w:rPr>
        <w:t xml:space="preserve"> </w:t>
      </w:r>
      <w:r w:rsidR="005075B4"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Spurr&lt;/Author&gt;&lt;Year&gt;1957&lt;/Year&gt;&lt;RecNum&gt;153&lt;/RecNum&gt;&lt;DisplayText&gt;[18]&lt;/DisplayText&gt;&lt;record&gt;&lt;rec-number&gt;153&lt;/rec-number&gt;&lt;foreign-keys&gt;&lt;key app="EN" db-id="ta5tvzaenz0rx0ef25apzs5haz9t5apftevs" timestamp="1446213303"&gt;153&lt;/key&gt;&lt;/foreign-keys&gt;&lt;ref-type name="Journal Article"&gt;17&lt;/ref-type&gt;&lt;contributors&gt;&lt;authors&gt;&lt;author&gt;Spurr, R. A&lt;/author&gt;&lt;author&gt;Myers, Howard&lt;/author&gt;&lt;/authors&gt;&lt;/contributors&gt;&lt;titles&gt;&lt;title&gt;Quantitative Analysis of Anatase-Rutile Mixtures with an X-Ray Diffractometer&lt;/title&gt;&lt;secondary-title&gt;Analytical Chemistry&lt;/secondary-title&gt;&lt;/titles&gt;&lt;periodical&gt;&lt;full-title&gt;Analytical Chemistry&lt;/full-title&gt;&lt;/periodical&gt;&lt;pages&gt;760-762&lt;/pages&gt;&lt;volume&gt;29&lt;/volume&gt;&lt;number&gt;5&lt;/number&gt;&lt;dates&gt;&lt;year&gt;1957&lt;/year&gt;&lt;/dates&gt;&lt;urls&gt;&lt;/urls&gt;&lt;/record&gt;&lt;/Cite&gt;&lt;/EndNote&gt;</w:instrText>
      </w:r>
      <w:r w:rsidR="005075B4"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18" w:tooltip="Spurr, 1957 #153" w:history="1">
        <w:r w:rsidR="009A22E6">
          <w:rPr>
            <w:rFonts w:ascii="Times New Roman" w:hAnsi="Times New Roman"/>
            <w:noProof/>
            <w:sz w:val="20"/>
            <w:szCs w:val="20"/>
          </w:rPr>
          <w:t>18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="005075B4" w:rsidRPr="006E30CD">
        <w:rPr>
          <w:rFonts w:ascii="Times New Roman" w:hAnsi="Times New Roman"/>
          <w:sz w:val="20"/>
          <w:szCs w:val="20"/>
        </w:rPr>
        <w:fldChar w:fldCharType="end"/>
      </w:r>
      <w:r w:rsidR="00BA30B1" w:rsidRPr="006E30CD">
        <w:rPr>
          <w:rFonts w:ascii="Times New Roman" w:hAnsi="Times New Roman"/>
          <w:sz w:val="20"/>
          <w:szCs w:val="20"/>
        </w:rPr>
        <w:t>:</w:t>
      </w:r>
    </w:p>
    <w:p w:rsidR="00673462" w:rsidRPr="006E30CD" w:rsidRDefault="00673462" w:rsidP="00673462">
      <w:pPr>
        <w:pStyle w:val="NoSpacing"/>
        <w:rPr>
          <w:rFonts w:ascii="Times New Roman" w:hAnsi="Times New Roman"/>
          <w:sz w:val="20"/>
          <w:szCs w:val="20"/>
        </w:rPr>
      </w:pPr>
    </w:p>
    <w:p w:rsidR="00F619E7" w:rsidRPr="006E30CD" w:rsidRDefault="00673462" w:rsidP="00673462">
      <w:pPr>
        <w:pStyle w:val="NoSpacing"/>
        <w:spacing w:line="360" w:lineRule="auto"/>
        <w:jc w:val="left"/>
        <w:rPr>
          <w:rFonts w:ascii="Times New Roman" w:hAnsi="Times New Roman"/>
          <w:sz w:val="20"/>
          <w:szCs w:val="20"/>
        </w:rPr>
      </w:pPr>
      <m:oMath>
        <m:r>
          <m:rPr>
            <m:sty m:val="p"/>
          </m:rPr>
          <w:rPr>
            <w:rFonts w:ascii="Cambria Math" w:eastAsiaTheme="minorEastAsia" w:hAnsi="Cambria Math"/>
            <w:sz w:val="20"/>
            <w:szCs w:val="20"/>
          </w:rPr>
          <m:t xml:space="preserve">              </m:t>
        </m:r>
        <m:r>
          <m:rPr>
            <m:sty m:val="p"/>
          </m:rPr>
          <w:rPr>
            <w:rFonts w:ascii="Cambria Math" w:eastAsiaTheme="minorEastAsia" w:hAnsi="Cambria Math"/>
            <w:sz w:val="20"/>
            <w:szCs w:val="20"/>
          </w:rPr>
          <m:t xml:space="preserve">Anatase </m:t>
        </m:r>
        <m:d>
          <m:dPr>
            <m:ctrlPr>
              <w:rPr>
                <w:rFonts w:ascii="Cambria Math" w:eastAsiaTheme="minorEastAsia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sz w:val="20"/>
                <w:szCs w:val="20"/>
              </w:rPr>
              <m:t>%</m:t>
            </m:r>
          </m:e>
        </m:d>
        <m:r>
          <m:rPr>
            <m:sty m:val="p"/>
          </m:rPr>
          <w:rPr>
            <w:rFonts w:ascii="Cambria Math" w:eastAsiaTheme="minorEastAsia" w:hAnsi="Cambria Math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/>
                <w:sz w:val="20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0"/>
                <w:szCs w:val="20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0"/>
                <w:szCs w:val="20"/>
              </w:rPr>
              <m:t xml:space="preserve">1+1.265 </m:t>
            </m:r>
            <m:d>
              <m:dPr>
                <m:ctrlPr>
                  <w:rPr>
                    <w:rFonts w:ascii="Cambria Math" w:eastAsiaTheme="minorEastAsia" w:hAnsi="Cambria Math"/>
                    <w:sz w:val="20"/>
                    <w:szCs w:val="20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rutil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anatse</m:t>
                        </m:r>
                      </m:sub>
                    </m:sSub>
                  </m:den>
                </m:f>
              </m:e>
            </m:d>
          </m:den>
        </m:f>
        <m:r>
          <w:rPr>
            <w:rFonts w:ascii="Cambria Math" w:eastAsiaTheme="minorEastAsia" w:hAnsi="Cambria Math"/>
            <w:sz w:val="20"/>
            <w:szCs w:val="20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/>
            <w:sz w:val="20"/>
            <w:szCs w:val="20"/>
          </w:rPr>
          <m:t>x</m:t>
        </m:r>
        <m:r>
          <w:rPr>
            <w:rFonts w:ascii="Cambria Math" w:eastAsiaTheme="minorEastAsia" w:hAnsi="Cambria Math"/>
            <w:sz w:val="20"/>
            <w:szCs w:val="20"/>
          </w:rPr>
          <m:t xml:space="preserve"> 100%</m:t>
        </m:r>
      </m:oMath>
      <w:r w:rsidR="00F619E7" w:rsidRPr="006E30CD">
        <w:rPr>
          <w:rFonts w:ascii="Times New Roman" w:hAnsi="Times New Roman"/>
          <w:sz w:val="20"/>
          <w:szCs w:val="20"/>
        </w:rPr>
        <w:tab/>
      </w:r>
      <w:r w:rsidR="00F619E7" w:rsidRPr="006E30CD">
        <w:rPr>
          <w:rFonts w:ascii="Times New Roman" w:hAnsi="Times New Roman"/>
          <w:sz w:val="20"/>
          <w:szCs w:val="20"/>
        </w:rPr>
        <w:tab/>
      </w:r>
      <w:r w:rsidR="00927CD7" w:rsidRPr="006E30CD"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 xml:space="preserve">                                                              </w:t>
      </w:r>
      <w:r w:rsidR="00F619E7" w:rsidRPr="006E30CD">
        <w:rPr>
          <w:rFonts w:ascii="Times New Roman" w:hAnsi="Times New Roman"/>
          <w:sz w:val="20"/>
          <w:szCs w:val="20"/>
        </w:rPr>
        <w:t>(1)</w:t>
      </w:r>
    </w:p>
    <w:p w:rsidR="0092690F" w:rsidRDefault="00F619E7" w:rsidP="00673462">
      <w:pPr>
        <w:pStyle w:val="NoSpacing"/>
        <w:rPr>
          <w:rFonts w:ascii="Times New Roman" w:hAnsi="Times New Roman"/>
          <w:sz w:val="20"/>
          <w:szCs w:val="20"/>
        </w:rPr>
      </w:pPr>
      <w:proofErr w:type="gramStart"/>
      <w:r w:rsidRPr="006E30CD">
        <w:rPr>
          <w:rFonts w:ascii="Times New Roman" w:hAnsi="Times New Roman"/>
          <w:sz w:val="20"/>
          <w:szCs w:val="20"/>
        </w:rPr>
        <w:t>where</w:t>
      </w:r>
      <w:proofErr w:type="gramEnd"/>
      <w:r w:rsidRPr="006E30CD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E30CD">
        <w:rPr>
          <w:rFonts w:ascii="Times New Roman" w:hAnsi="Times New Roman"/>
          <w:sz w:val="20"/>
          <w:szCs w:val="20"/>
        </w:rPr>
        <w:t>I</w:t>
      </w:r>
      <w:r w:rsidRPr="006E30CD">
        <w:rPr>
          <w:rFonts w:ascii="Times New Roman" w:hAnsi="Times New Roman"/>
          <w:sz w:val="20"/>
          <w:szCs w:val="20"/>
          <w:vertAlign w:val="subscript"/>
        </w:rPr>
        <w:t>anatase</w:t>
      </w:r>
      <w:proofErr w:type="spellEnd"/>
      <w:r w:rsidRPr="006E30CD">
        <w:rPr>
          <w:rFonts w:ascii="Times New Roman" w:hAnsi="Times New Roman"/>
          <w:sz w:val="20"/>
          <w:szCs w:val="20"/>
          <w:vertAlign w:val="subscript"/>
        </w:rPr>
        <w:t xml:space="preserve"> </w:t>
      </w:r>
      <w:r w:rsidRPr="006E30CD">
        <w:rPr>
          <w:rFonts w:ascii="Times New Roman" w:hAnsi="Times New Roman"/>
          <w:sz w:val="20"/>
          <w:szCs w:val="20"/>
        </w:rPr>
        <w:t xml:space="preserve">and </w:t>
      </w:r>
      <w:proofErr w:type="spellStart"/>
      <w:r w:rsidRPr="006E30CD">
        <w:rPr>
          <w:rFonts w:ascii="Times New Roman" w:hAnsi="Times New Roman"/>
          <w:sz w:val="20"/>
          <w:szCs w:val="20"/>
        </w:rPr>
        <w:t>I</w:t>
      </w:r>
      <w:r w:rsidRPr="006E30CD">
        <w:rPr>
          <w:rFonts w:ascii="Times New Roman" w:hAnsi="Times New Roman"/>
          <w:sz w:val="20"/>
          <w:szCs w:val="20"/>
          <w:vertAlign w:val="subscript"/>
        </w:rPr>
        <w:t>rutile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are the intensities at highest peak of </w:t>
      </w:r>
      <w:proofErr w:type="spellStart"/>
      <w:r w:rsidRPr="006E30CD">
        <w:rPr>
          <w:rFonts w:ascii="Times New Roman" w:hAnsi="Times New Roman"/>
          <w:sz w:val="20"/>
          <w:szCs w:val="20"/>
        </w:rPr>
        <w:t>anatase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and rutile phase respectively for TiO</w:t>
      </w:r>
      <w:r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Pr="006E30CD">
        <w:rPr>
          <w:rFonts w:ascii="Times New Roman" w:hAnsi="Times New Roman"/>
          <w:sz w:val="20"/>
          <w:szCs w:val="20"/>
        </w:rPr>
        <w:t>.</w:t>
      </w:r>
      <w:r w:rsidR="00E0164C" w:rsidRPr="006E30CD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E0164C" w:rsidRPr="006E30CD">
        <w:rPr>
          <w:rFonts w:ascii="Times New Roman" w:hAnsi="Times New Roman"/>
          <w:sz w:val="20"/>
          <w:szCs w:val="20"/>
        </w:rPr>
        <w:t>Menawhile</w:t>
      </w:r>
      <w:proofErr w:type="spellEnd"/>
      <w:r w:rsidR="00E0164C" w:rsidRPr="006E30CD">
        <w:rPr>
          <w:rFonts w:ascii="Times New Roman" w:hAnsi="Times New Roman"/>
          <w:sz w:val="20"/>
          <w:szCs w:val="20"/>
        </w:rPr>
        <w:t>, t</w:t>
      </w:r>
      <w:r w:rsidR="0092690F" w:rsidRPr="006E30CD">
        <w:rPr>
          <w:rFonts w:ascii="Times New Roman" w:hAnsi="Times New Roman"/>
          <w:sz w:val="20"/>
          <w:szCs w:val="20"/>
        </w:rPr>
        <w:t xml:space="preserve">he </w:t>
      </w:r>
      <w:r w:rsidR="00375EAF" w:rsidRPr="006E30CD">
        <w:rPr>
          <w:rFonts w:ascii="Times New Roman" w:hAnsi="Times New Roman"/>
          <w:sz w:val="20"/>
          <w:szCs w:val="20"/>
        </w:rPr>
        <w:t>size of crystal</w:t>
      </w:r>
      <w:r w:rsidR="0092690F" w:rsidRPr="006E30CD">
        <w:rPr>
          <w:rFonts w:ascii="Times New Roman" w:hAnsi="Times New Roman"/>
          <w:sz w:val="20"/>
          <w:szCs w:val="20"/>
        </w:rPr>
        <w:t xml:space="preserve"> can be measured by using </w:t>
      </w:r>
      <w:proofErr w:type="spellStart"/>
      <w:r w:rsidR="000710B2" w:rsidRPr="006E30CD">
        <w:rPr>
          <w:rFonts w:ascii="Times New Roman" w:hAnsi="Times New Roman"/>
          <w:sz w:val="20"/>
          <w:szCs w:val="20"/>
        </w:rPr>
        <w:t>S</w:t>
      </w:r>
      <w:r w:rsidR="00673462">
        <w:rPr>
          <w:rFonts w:ascii="Times New Roman" w:hAnsi="Times New Roman"/>
          <w:sz w:val="20"/>
          <w:szCs w:val="20"/>
        </w:rPr>
        <w:t>cherrer</w:t>
      </w:r>
      <w:proofErr w:type="spellEnd"/>
      <w:r w:rsidR="00673462">
        <w:rPr>
          <w:rFonts w:ascii="Times New Roman" w:hAnsi="Times New Roman"/>
          <w:sz w:val="20"/>
          <w:szCs w:val="20"/>
        </w:rPr>
        <w:t xml:space="preserve"> E</w:t>
      </w:r>
      <w:r w:rsidR="0092690F" w:rsidRPr="006E30CD">
        <w:rPr>
          <w:rFonts w:ascii="Times New Roman" w:hAnsi="Times New Roman"/>
          <w:sz w:val="20"/>
          <w:szCs w:val="20"/>
        </w:rPr>
        <w:t>quation</w:t>
      </w:r>
      <w:r w:rsidR="00673462">
        <w:rPr>
          <w:rFonts w:ascii="Times New Roman" w:hAnsi="Times New Roman"/>
          <w:sz w:val="20"/>
          <w:szCs w:val="20"/>
        </w:rPr>
        <w:t xml:space="preserve"> 2</w:t>
      </w:r>
      <w:r w:rsidR="005075B4" w:rsidRPr="006E30CD">
        <w:rPr>
          <w:rFonts w:ascii="Times New Roman" w:hAnsi="Times New Roman"/>
          <w:sz w:val="20"/>
          <w:szCs w:val="20"/>
        </w:rPr>
        <w:t xml:space="preserve"> </w:t>
      </w:r>
      <w:r w:rsidR="005075B4"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Scherrer&lt;/Author&gt;&lt;Year&gt;1918&lt;/Year&gt;&lt;RecNum&gt;154&lt;/RecNum&gt;&lt;DisplayText&gt;[19]&lt;/DisplayText&gt;&lt;record&gt;&lt;rec-number&gt;154&lt;/rec-number&gt;&lt;foreign-keys&gt;&lt;key app="EN" db-id="ta5tvzaenz0rx0ef25apzs5haz9t5apftevs" timestamp="1446213678"&gt;154&lt;/key&gt;&lt;/foreign-keys&gt;&lt;ref-type name="Journal Article"&gt;17&lt;/ref-type&gt;&lt;contributors&gt;&lt;authors&gt;&lt;author&gt;Scherrer, P&lt;/author&gt;&lt;/authors&gt;&lt;/contributors&gt;&lt;titles&gt;&lt;title&gt;Bestimmung der Grösse und der inneren Struktur von Kolloidteilchen mittels Röntgenstrahlen&lt;/title&gt;&lt;secondary-title&gt;Nachr. Ges. Wiss. Göttingen&lt;/secondary-title&gt;&lt;/titles&gt;&lt;periodical&gt;&lt;full-title&gt;Nachr. Ges. Wiss. Göttingen&lt;/full-title&gt;&lt;/periodical&gt;&lt;pages&gt;98-100&lt;/pages&gt;&lt;volume&gt;26&lt;/volume&gt;&lt;dates&gt;&lt;year&gt;1918&lt;/year&gt;&lt;/dates&gt;&lt;urls&gt;&lt;/urls&gt;&lt;/record&gt;&lt;/Cite&gt;&lt;/EndNote&gt;</w:instrText>
      </w:r>
      <w:r w:rsidR="005075B4"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19" w:tooltip="Scherrer, 1918 #154" w:history="1">
        <w:r w:rsidR="009A22E6">
          <w:rPr>
            <w:rFonts w:ascii="Times New Roman" w:hAnsi="Times New Roman"/>
            <w:noProof/>
            <w:sz w:val="20"/>
            <w:szCs w:val="20"/>
          </w:rPr>
          <w:t>19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="005075B4" w:rsidRPr="006E30CD">
        <w:rPr>
          <w:rFonts w:ascii="Times New Roman" w:hAnsi="Times New Roman"/>
          <w:sz w:val="20"/>
          <w:szCs w:val="20"/>
        </w:rPr>
        <w:fldChar w:fldCharType="end"/>
      </w:r>
      <w:r w:rsidR="0092690F" w:rsidRPr="006E30CD">
        <w:rPr>
          <w:rFonts w:ascii="Times New Roman" w:hAnsi="Times New Roman"/>
          <w:sz w:val="20"/>
          <w:szCs w:val="20"/>
        </w:rPr>
        <w:t>:</w:t>
      </w:r>
    </w:p>
    <w:p w:rsidR="00673462" w:rsidRDefault="00673462" w:rsidP="00673462">
      <w:pPr>
        <w:pStyle w:val="NoSpacing"/>
        <w:spacing w:line="360" w:lineRule="auto"/>
        <w:jc w:val="left"/>
        <w:rPr>
          <w:rFonts w:ascii="Times New Roman" w:hAnsi="Times New Roman"/>
          <w:sz w:val="20"/>
          <w:szCs w:val="20"/>
        </w:rPr>
      </w:pPr>
    </w:p>
    <w:p w:rsidR="0092690F" w:rsidRPr="006E30CD" w:rsidRDefault="00673462" w:rsidP="00673462">
      <w:pPr>
        <w:pStyle w:val="NoSpacing"/>
        <w:spacing w:line="360" w:lineRule="auto"/>
        <w:jc w:val="left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lastRenderedPageBreak/>
        <w:t xml:space="preserve">              </w:t>
      </w:r>
      <w:r w:rsidR="0092690F" w:rsidRPr="006E30CD">
        <w:rPr>
          <w:rFonts w:ascii="Times New Roman" w:hAnsi="Times New Roman"/>
          <w:sz w:val="20"/>
          <w:szCs w:val="20"/>
        </w:rPr>
        <w:t xml:space="preserve">D = </w:t>
      </w:r>
      <m:oMath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Kλ</m:t>
            </m:r>
          </m:num>
          <m:den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β kos θ</m:t>
            </m:r>
          </m:den>
        </m:f>
      </m:oMath>
      <w:r w:rsidR="0092690F" w:rsidRPr="006E30CD">
        <w:rPr>
          <w:rFonts w:ascii="Times New Roman" w:hAnsi="Times New Roman"/>
          <w:sz w:val="20"/>
          <w:szCs w:val="20"/>
        </w:rPr>
        <w:tab/>
        <w:t xml:space="preserve">     </w:t>
      </w:r>
      <w:r w:rsidR="00927CD7" w:rsidRPr="006E30CD">
        <w:rPr>
          <w:rFonts w:ascii="Times New Roman" w:hAnsi="Times New Roman"/>
          <w:sz w:val="20"/>
          <w:szCs w:val="20"/>
        </w:rPr>
        <w:tab/>
      </w:r>
      <w:r w:rsidR="00927CD7" w:rsidRPr="006E30CD">
        <w:rPr>
          <w:rFonts w:ascii="Times New Roman" w:hAnsi="Times New Roman"/>
          <w:sz w:val="20"/>
          <w:szCs w:val="20"/>
        </w:rPr>
        <w:tab/>
      </w:r>
      <w:r w:rsidR="00927CD7" w:rsidRPr="006E30CD">
        <w:rPr>
          <w:rFonts w:ascii="Times New Roman" w:hAnsi="Times New Roman"/>
          <w:sz w:val="20"/>
          <w:szCs w:val="20"/>
        </w:rPr>
        <w:tab/>
      </w:r>
      <w:r w:rsidR="00927CD7" w:rsidRPr="006E30CD">
        <w:rPr>
          <w:rFonts w:ascii="Times New Roman" w:hAnsi="Times New Roman"/>
          <w:sz w:val="20"/>
          <w:szCs w:val="20"/>
        </w:rPr>
        <w:tab/>
      </w:r>
      <w:r w:rsidR="0092690F" w:rsidRPr="006E30CD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 xml:space="preserve">                                                                           </w:t>
      </w:r>
      <w:r w:rsidR="0092690F" w:rsidRPr="006E30CD">
        <w:rPr>
          <w:rFonts w:ascii="Times New Roman" w:hAnsi="Times New Roman"/>
          <w:sz w:val="20"/>
          <w:szCs w:val="20"/>
        </w:rPr>
        <w:t>(</w:t>
      </w:r>
      <w:r w:rsidR="00927CD7" w:rsidRPr="006E30CD">
        <w:rPr>
          <w:rFonts w:ascii="Times New Roman" w:hAnsi="Times New Roman"/>
          <w:sz w:val="20"/>
          <w:szCs w:val="20"/>
        </w:rPr>
        <w:t>2</w:t>
      </w:r>
      <w:r w:rsidR="0092690F" w:rsidRPr="006E30CD">
        <w:rPr>
          <w:rFonts w:ascii="Times New Roman" w:hAnsi="Times New Roman"/>
          <w:sz w:val="20"/>
          <w:szCs w:val="20"/>
        </w:rPr>
        <w:t>)</w:t>
      </w:r>
    </w:p>
    <w:p w:rsidR="00673462" w:rsidRDefault="00C633D3" w:rsidP="00673462">
      <w:pPr>
        <w:pStyle w:val="NoSpacing"/>
        <w:rPr>
          <w:rFonts w:ascii="Times New Roman" w:hAnsi="Times New Roman"/>
          <w:color w:val="000000" w:themeColor="text1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W</w:t>
      </w:r>
      <w:r w:rsidR="0092690F" w:rsidRPr="006E30CD">
        <w:rPr>
          <w:rFonts w:ascii="Times New Roman" w:hAnsi="Times New Roman"/>
          <w:sz w:val="20"/>
          <w:szCs w:val="20"/>
        </w:rPr>
        <w:t>here K is the crystal shape factor</w:t>
      </w:r>
      <w:r>
        <w:rPr>
          <w:rFonts w:ascii="Times New Roman" w:hAnsi="Times New Roman"/>
          <w:sz w:val="20"/>
          <w:szCs w:val="20"/>
        </w:rPr>
        <w:t xml:space="preserve"> (0.9), λ is the wavelength of </w:t>
      </w:r>
      <w:r w:rsidR="0092690F" w:rsidRPr="006E30CD">
        <w:rPr>
          <w:rFonts w:ascii="Times New Roman" w:hAnsi="Times New Roman"/>
          <w:sz w:val="20"/>
          <w:szCs w:val="20"/>
        </w:rPr>
        <w:t>x-ray (</w:t>
      </w:r>
      <w:proofErr w:type="spellStart"/>
      <w:r w:rsidR="0092690F" w:rsidRPr="006E30CD">
        <w:rPr>
          <w:rFonts w:ascii="Times New Roman" w:hAnsi="Times New Roman"/>
          <w:sz w:val="20"/>
          <w:szCs w:val="20"/>
        </w:rPr>
        <w:t>CuK</w:t>
      </w:r>
      <w:proofErr w:type="spellEnd"/>
      <w:r w:rsidR="0092690F" w:rsidRPr="006E30CD">
        <w:rPr>
          <w:rFonts w:ascii="Times New Roman" w:hAnsi="Times New Roman"/>
          <w:sz w:val="20"/>
          <w:szCs w:val="20"/>
        </w:rPr>
        <w:t xml:space="preserve">α1 = 0.15406 nm), β is </w:t>
      </w:r>
      <w:r w:rsidR="00CF0252" w:rsidRPr="006E30CD">
        <w:rPr>
          <w:rFonts w:ascii="Times New Roman" w:hAnsi="Times New Roman"/>
          <w:color w:val="000000" w:themeColor="text1"/>
          <w:sz w:val="20"/>
          <w:szCs w:val="20"/>
          <w:shd w:val="clear" w:color="auto" w:fill="FFFFFF"/>
        </w:rPr>
        <w:t>full width</w:t>
      </w:r>
      <w:r w:rsidR="0092690F" w:rsidRPr="006E30CD">
        <w:rPr>
          <w:rFonts w:ascii="Times New Roman" w:hAnsi="Times New Roman"/>
          <w:color w:val="000000" w:themeColor="text1"/>
          <w:sz w:val="20"/>
          <w:szCs w:val="20"/>
          <w:shd w:val="clear" w:color="auto" w:fill="FFFFFF"/>
        </w:rPr>
        <w:t xml:space="preserve"> at half the maximum</w:t>
      </w:r>
      <w:r w:rsidR="0092690F" w:rsidRPr="006E30CD">
        <w:rPr>
          <w:rStyle w:val="apple-converted-space"/>
          <w:rFonts w:ascii="Times New Roman" w:hAnsi="Times New Roman"/>
          <w:color w:val="000000" w:themeColor="text1"/>
          <w:sz w:val="20"/>
          <w:szCs w:val="20"/>
          <w:shd w:val="clear" w:color="auto" w:fill="FFFFFF"/>
        </w:rPr>
        <w:t> </w:t>
      </w:r>
      <w:hyperlink r:id="rId9" w:tooltip="Intensity (physics)" w:history="1">
        <w:r w:rsidR="0092690F" w:rsidRPr="006E30CD">
          <w:rPr>
            <w:rStyle w:val="Hyperlink"/>
            <w:rFonts w:ascii="Times New Roman" w:hAnsi="Times New Roman"/>
            <w:color w:val="000000" w:themeColor="text1"/>
            <w:sz w:val="20"/>
            <w:szCs w:val="20"/>
            <w:u w:val="none"/>
            <w:shd w:val="clear" w:color="auto" w:fill="FFFFFF"/>
          </w:rPr>
          <w:t>intensity</w:t>
        </w:r>
      </w:hyperlink>
      <w:r w:rsidR="0092690F" w:rsidRPr="006E30CD">
        <w:rPr>
          <w:rFonts w:ascii="Times New Roman" w:hAnsi="Times New Roman"/>
          <w:color w:val="000000" w:themeColor="text1"/>
          <w:sz w:val="20"/>
          <w:szCs w:val="20"/>
        </w:rPr>
        <w:t xml:space="preserve"> (rad) and θ is </w:t>
      </w:r>
      <w:r w:rsidR="00CF0252" w:rsidRPr="006E30CD">
        <w:rPr>
          <w:rFonts w:ascii="Times New Roman" w:hAnsi="Times New Roman"/>
          <w:color w:val="000000" w:themeColor="text1"/>
          <w:sz w:val="20"/>
          <w:szCs w:val="20"/>
        </w:rPr>
        <w:t>diffraction</w:t>
      </w:r>
      <w:r w:rsidR="0092690F" w:rsidRPr="006E30CD">
        <w:rPr>
          <w:rFonts w:ascii="Times New Roman" w:hAnsi="Times New Roman"/>
          <w:color w:val="000000" w:themeColor="text1"/>
          <w:sz w:val="20"/>
          <w:szCs w:val="20"/>
        </w:rPr>
        <w:t xml:space="preserve"> angle.</w:t>
      </w:r>
    </w:p>
    <w:p w:rsidR="00673462" w:rsidRDefault="00673462" w:rsidP="00673462">
      <w:pPr>
        <w:pStyle w:val="NoSpacing"/>
        <w:rPr>
          <w:rFonts w:ascii="Times New Roman" w:hAnsi="Times New Roman"/>
          <w:color w:val="000000" w:themeColor="text1"/>
          <w:sz w:val="20"/>
          <w:szCs w:val="20"/>
        </w:rPr>
      </w:pPr>
    </w:p>
    <w:p w:rsidR="00516A34" w:rsidRDefault="0092690F" w:rsidP="00673462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 xml:space="preserve">The morphology, grain sizes, and thickness of the thin films were studied with scanning electron microscope, SEM (Zeiss AM10). Meanwhile, the light absorption of thin films </w:t>
      </w:r>
      <w:r w:rsidR="00C633D3" w:rsidRPr="006E30CD">
        <w:rPr>
          <w:rFonts w:ascii="Times New Roman" w:hAnsi="Times New Roman"/>
          <w:sz w:val="20"/>
          <w:szCs w:val="20"/>
        </w:rPr>
        <w:t>was</w:t>
      </w:r>
      <w:r w:rsidRPr="006E30CD">
        <w:rPr>
          <w:rFonts w:ascii="Times New Roman" w:hAnsi="Times New Roman"/>
          <w:sz w:val="20"/>
          <w:szCs w:val="20"/>
        </w:rPr>
        <w:t xml:space="preserve"> measured by UV-Vis spectrophotometer (PerkinElmer Lambda 35).</w:t>
      </w:r>
      <w:r w:rsidR="00516A34" w:rsidRPr="006E30CD">
        <w:rPr>
          <w:rFonts w:ascii="Times New Roman" w:hAnsi="Times New Roman"/>
          <w:sz w:val="20"/>
          <w:szCs w:val="20"/>
        </w:rPr>
        <w:t xml:space="preserve"> Light absorption of thin film can</w:t>
      </w:r>
      <w:r w:rsidR="00673462">
        <w:rPr>
          <w:rFonts w:ascii="Times New Roman" w:hAnsi="Times New Roman"/>
          <w:sz w:val="20"/>
          <w:szCs w:val="20"/>
        </w:rPr>
        <w:t xml:space="preserve"> be calculated using following E</w:t>
      </w:r>
      <w:r w:rsidR="00516A34" w:rsidRPr="006E30CD">
        <w:rPr>
          <w:rFonts w:ascii="Times New Roman" w:hAnsi="Times New Roman"/>
          <w:sz w:val="20"/>
          <w:szCs w:val="20"/>
        </w:rPr>
        <w:t>quation</w:t>
      </w:r>
      <w:r w:rsidR="00673462">
        <w:rPr>
          <w:rFonts w:ascii="Times New Roman" w:hAnsi="Times New Roman"/>
          <w:sz w:val="20"/>
          <w:szCs w:val="20"/>
        </w:rPr>
        <w:t xml:space="preserve"> 3</w:t>
      </w:r>
      <w:r w:rsidR="00516A34" w:rsidRPr="006E30CD">
        <w:rPr>
          <w:rFonts w:ascii="Times New Roman" w:hAnsi="Times New Roman"/>
          <w:sz w:val="20"/>
          <w:szCs w:val="20"/>
        </w:rPr>
        <w:t>:</w:t>
      </w:r>
    </w:p>
    <w:p w:rsidR="00673462" w:rsidRDefault="00673462" w:rsidP="00673462">
      <w:pPr>
        <w:pStyle w:val="NoSpacing"/>
        <w:spacing w:line="360" w:lineRule="auto"/>
        <w:jc w:val="left"/>
        <w:rPr>
          <w:rFonts w:ascii="Times New Roman" w:hAnsi="Times New Roman"/>
          <w:color w:val="000000" w:themeColor="text1"/>
          <w:sz w:val="20"/>
          <w:szCs w:val="20"/>
        </w:rPr>
      </w:pPr>
    </w:p>
    <w:p w:rsidR="00516A34" w:rsidRPr="006E30CD" w:rsidRDefault="00516A34" w:rsidP="00673462">
      <w:pPr>
        <w:pStyle w:val="NoSpacing"/>
        <w:spacing w:line="360" w:lineRule="auto"/>
        <w:ind w:firstLine="708"/>
        <w:jc w:val="left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>T = e</w:t>
      </w:r>
      <w:r w:rsidRPr="006E30CD">
        <w:rPr>
          <w:rFonts w:ascii="Times New Roman" w:hAnsi="Times New Roman"/>
          <w:sz w:val="20"/>
          <w:szCs w:val="20"/>
          <w:vertAlign w:val="superscript"/>
        </w:rPr>
        <w:t>-αd</w:t>
      </w:r>
      <w:r w:rsidRPr="006E30CD">
        <w:rPr>
          <w:rFonts w:ascii="Times New Roman" w:hAnsi="Times New Roman"/>
          <w:sz w:val="20"/>
          <w:szCs w:val="20"/>
        </w:rPr>
        <w:t xml:space="preserve">                   </w:t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</w:r>
      <w:r w:rsidR="00673462">
        <w:rPr>
          <w:rFonts w:ascii="Times New Roman" w:hAnsi="Times New Roman"/>
          <w:sz w:val="20"/>
          <w:szCs w:val="20"/>
        </w:rPr>
        <w:tab/>
        <w:t xml:space="preserve">     </w:t>
      </w:r>
      <w:r w:rsidRPr="006E30CD">
        <w:rPr>
          <w:rFonts w:ascii="Times New Roman" w:hAnsi="Times New Roman"/>
          <w:sz w:val="20"/>
          <w:szCs w:val="20"/>
        </w:rPr>
        <w:t>(</w:t>
      </w:r>
      <w:r w:rsidR="00E16DFE" w:rsidRPr="006E30CD">
        <w:rPr>
          <w:rFonts w:ascii="Times New Roman" w:hAnsi="Times New Roman"/>
          <w:sz w:val="20"/>
          <w:szCs w:val="20"/>
        </w:rPr>
        <w:t>3</w:t>
      </w:r>
      <w:r w:rsidRPr="006E30CD">
        <w:rPr>
          <w:rFonts w:ascii="Times New Roman" w:hAnsi="Times New Roman"/>
          <w:sz w:val="20"/>
          <w:szCs w:val="20"/>
        </w:rPr>
        <w:t>)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W</w:t>
      </w:r>
      <w:r w:rsidR="00516A34" w:rsidRPr="006E30CD">
        <w:rPr>
          <w:rFonts w:ascii="Times New Roman" w:hAnsi="Times New Roman"/>
          <w:sz w:val="20"/>
          <w:szCs w:val="20"/>
        </w:rPr>
        <w:t xml:space="preserve">here T is </w:t>
      </w:r>
      <w:proofErr w:type="spellStart"/>
      <w:r w:rsidR="00516A34" w:rsidRPr="006E30CD">
        <w:rPr>
          <w:rFonts w:ascii="Times New Roman" w:hAnsi="Times New Roman"/>
          <w:sz w:val="20"/>
          <w:szCs w:val="20"/>
        </w:rPr>
        <w:t>normalised</w:t>
      </w:r>
      <w:proofErr w:type="spellEnd"/>
      <w:r w:rsidR="00516A34" w:rsidRPr="006E30CD">
        <w:rPr>
          <w:rFonts w:ascii="Times New Roman" w:hAnsi="Times New Roman"/>
          <w:sz w:val="20"/>
          <w:szCs w:val="20"/>
        </w:rPr>
        <w:t xml:space="preserve"> transmittance, α is the absorption coefficient,</w:t>
      </w:r>
      <w:r w:rsidR="00516A34" w:rsidRPr="006E30CD">
        <w:rPr>
          <w:rFonts w:ascii="Times New Roman" w:hAnsi="Times New Roman"/>
          <w:i/>
          <w:sz w:val="20"/>
          <w:szCs w:val="20"/>
        </w:rPr>
        <w:t xml:space="preserve"> d</w:t>
      </w:r>
      <w:r w:rsidR="00516A34" w:rsidRPr="006E30CD">
        <w:rPr>
          <w:rFonts w:ascii="Times New Roman" w:hAnsi="Times New Roman"/>
          <w:sz w:val="20"/>
          <w:szCs w:val="20"/>
        </w:rPr>
        <w:t xml:space="preserve"> is the thickness of the film (cm). </w:t>
      </w:r>
      <w:r w:rsidR="00896B86" w:rsidRPr="006E30CD">
        <w:rPr>
          <w:rFonts w:ascii="Times New Roman" w:hAnsi="Times New Roman"/>
          <w:sz w:val="20"/>
          <w:szCs w:val="20"/>
        </w:rPr>
        <w:t>Besides that</w:t>
      </w:r>
      <w:r w:rsidR="00516A34" w:rsidRPr="006E30CD">
        <w:rPr>
          <w:rFonts w:ascii="Times New Roman" w:hAnsi="Times New Roman"/>
          <w:sz w:val="20"/>
          <w:szCs w:val="20"/>
        </w:rPr>
        <w:t xml:space="preserve">, the optical absorption </w:t>
      </w:r>
      <w:r w:rsidR="00896B86" w:rsidRPr="006E30CD">
        <w:rPr>
          <w:rFonts w:ascii="Times New Roman" w:hAnsi="Times New Roman"/>
          <w:sz w:val="20"/>
          <w:szCs w:val="20"/>
        </w:rPr>
        <w:t>coefficient is</w:t>
      </w:r>
      <w:r w:rsidR="00516A34" w:rsidRPr="006E30CD">
        <w:rPr>
          <w:rFonts w:ascii="Times New Roman" w:hAnsi="Times New Roman"/>
          <w:sz w:val="20"/>
          <w:szCs w:val="20"/>
        </w:rPr>
        <w:t xml:space="preserve"> </w:t>
      </w:r>
      <w:r w:rsidR="00896B86" w:rsidRPr="006E30CD">
        <w:rPr>
          <w:rFonts w:ascii="Times New Roman" w:hAnsi="Times New Roman"/>
          <w:sz w:val="20"/>
          <w:szCs w:val="20"/>
        </w:rPr>
        <w:t>corresponding</w:t>
      </w:r>
      <w:r w:rsidR="00516A34" w:rsidRPr="006E30CD">
        <w:rPr>
          <w:rFonts w:ascii="Times New Roman" w:hAnsi="Times New Roman"/>
          <w:sz w:val="20"/>
          <w:szCs w:val="20"/>
        </w:rPr>
        <w:t xml:space="preserve"> to the energy band gap (</w:t>
      </w:r>
      <w:proofErr w:type="spellStart"/>
      <w:r w:rsidR="00516A34" w:rsidRPr="006E30CD">
        <w:rPr>
          <w:rFonts w:ascii="Times New Roman" w:hAnsi="Times New Roman"/>
          <w:sz w:val="20"/>
          <w:szCs w:val="20"/>
        </w:rPr>
        <w:t>E</w:t>
      </w:r>
      <w:r w:rsidR="00516A34" w:rsidRPr="006E30CD">
        <w:rPr>
          <w:rFonts w:ascii="Times New Roman" w:hAnsi="Times New Roman"/>
          <w:sz w:val="20"/>
          <w:szCs w:val="20"/>
          <w:vertAlign w:val="subscript"/>
        </w:rPr>
        <w:t>g</w:t>
      </w:r>
      <w:proofErr w:type="spellEnd"/>
      <w:r w:rsidR="00516A34" w:rsidRPr="006E30CD">
        <w:rPr>
          <w:rFonts w:ascii="Times New Roman" w:hAnsi="Times New Roman"/>
          <w:sz w:val="20"/>
          <w:szCs w:val="20"/>
        </w:rPr>
        <w:t xml:space="preserve">) determined by using the </w:t>
      </w:r>
      <w:proofErr w:type="spellStart"/>
      <w:r w:rsidR="00516A34" w:rsidRPr="006E30CD">
        <w:rPr>
          <w:rFonts w:ascii="Times New Roman" w:hAnsi="Times New Roman"/>
          <w:sz w:val="20"/>
          <w:szCs w:val="20"/>
        </w:rPr>
        <w:t>Tauc</w:t>
      </w:r>
      <w:proofErr w:type="spellEnd"/>
      <w:r w:rsidR="00516A34" w:rsidRPr="006E30CD">
        <w:rPr>
          <w:rFonts w:ascii="Times New Roman" w:hAnsi="Times New Roman"/>
          <w:sz w:val="20"/>
          <w:szCs w:val="20"/>
        </w:rPr>
        <w:t xml:space="preserve"> formula</w:t>
      </w:r>
      <w:r>
        <w:rPr>
          <w:rFonts w:ascii="Times New Roman" w:hAnsi="Times New Roman"/>
          <w:sz w:val="20"/>
          <w:szCs w:val="20"/>
        </w:rPr>
        <w:t xml:space="preserve"> (Equation 4)</w:t>
      </w:r>
      <w:r w:rsidR="00F5789A" w:rsidRPr="006E30CD">
        <w:rPr>
          <w:rFonts w:ascii="Times New Roman" w:hAnsi="Times New Roman"/>
          <w:sz w:val="20"/>
          <w:szCs w:val="20"/>
        </w:rPr>
        <w:t>: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</w:p>
    <w:p w:rsidR="00516A34" w:rsidRPr="006E30CD" w:rsidRDefault="00516A34" w:rsidP="00C633D3">
      <w:pPr>
        <w:pStyle w:val="NoSpacing"/>
        <w:spacing w:line="360" w:lineRule="auto"/>
        <w:ind w:firstLine="708"/>
        <w:jc w:val="left"/>
        <w:rPr>
          <w:rFonts w:ascii="Times New Roman" w:hAnsi="Times New Roman"/>
          <w:sz w:val="20"/>
          <w:szCs w:val="20"/>
        </w:rPr>
      </w:pPr>
      <w:proofErr w:type="spellStart"/>
      <w:r w:rsidRPr="006E30CD">
        <w:rPr>
          <w:rFonts w:ascii="Times New Roman" w:hAnsi="Times New Roman"/>
          <w:sz w:val="20"/>
          <w:szCs w:val="20"/>
        </w:rPr>
        <w:t>Αh</w:t>
      </w:r>
      <w:r w:rsidRPr="006E30CD">
        <w:rPr>
          <w:rFonts w:ascii="Times New Roman" w:hAnsi="Times New Roman"/>
          <w:i/>
          <w:sz w:val="20"/>
          <w:szCs w:val="20"/>
        </w:rPr>
        <w:t>v</w:t>
      </w:r>
      <w:proofErr w:type="spellEnd"/>
      <w:r w:rsidRPr="006E30CD">
        <w:rPr>
          <w:rFonts w:ascii="Times New Roman" w:hAnsi="Times New Roman"/>
          <w:i/>
          <w:sz w:val="20"/>
          <w:szCs w:val="20"/>
        </w:rPr>
        <w:t xml:space="preserve"> </w:t>
      </w:r>
      <w:r w:rsidRPr="006E30CD">
        <w:rPr>
          <w:rFonts w:ascii="Times New Roman" w:hAnsi="Times New Roman"/>
          <w:sz w:val="20"/>
          <w:szCs w:val="20"/>
        </w:rPr>
        <w:t xml:space="preserve">= </w:t>
      </w:r>
      <w:proofErr w:type="gramStart"/>
      <w:r w:rsidRPr="006E30CD">
        <w:rPr>
          <w:rFonts w:ascii="Times New Roman" w:hAnsi="Times New Roman"/>
          <w:sz w:val="20"/>
          <w:szCs w:val="20"/>
        </w:rPr>
        <w:t>B(</w:t>
      </w:r>
      <w:proofErr w:type="spellStart"/>
      <w:proofErr w:type="gramEnd"/>
      <w:r w:rsidRPr="006E30CD">
        <w:rPr>
          <w:rFonts w:ascii="Times New Roman" w:hAnsi="Times New Roman"/>
          <w:sz w:val="20"/>
          <w:szCs w:val="20"/>
        </w:rPr>
        <w:t>h</w:t>
      </w:r>
      <w:r w:rsidRPr="006E30CD">
        <w:rPr>
          <w:rFonts w:ascii="Times New Roman" w:hAnsi="Times New Roman"/>
          <w:i/>
          <w:sz w:val="20"/>
          <w:szCs w:val="20"/>
        </w:rPr>
        <w:t>v</w:t>
      </w:r>
      <w:r w:rsidRPr="006E30CD">
        <w:rPr>
          <w:rFonts w:ascii="Times New Roman" w:hAnsi="Times New Roman"/>
          <w:sz w:val="20"/>
          <w:szCs w:val="20"/>
        </w:rPr>
        <w:t>-E</w:t>
      </w:r>
      <w:r w:rsidRPr="006E30CD">
        <w:rPr>
          <w:rFonts w:ascii="Times New Roman" w:hAnsi="Times New Roman"/>
          <w:sz w:val="20"/>
          <w:szCs w:val="20"/>
          <w:vertAlign w:val="subscript"/>
        </w:rPr>
        <w:t>g</w:t>
      </w:r>
      <w:proofErr w:type="spellEnd"/>
      <w:r w:rsidRPr="006E30CD">
        <w:rPr>
          <w:rFonts w:ascii="Times New Roman" w:hAnsi="Times New Roman"/>
          <w:sz w:val="20"/>
          <w:szCs w:val="20"/>
        </w:rPr>
        <w:t>)</w:t>
      </w:r>
      <w:r w:rsidRPr="006E30CD">
        <w:rPr>
          <w:rFonts w:ascii="Times New Roman" w:hAnsi="Times New Roman"/>
          <w:sz w:val="20"/>
          <w:szCs w:val="20"/>
          <w:vertAlign w:val="superscript"/>
        </w:rPr>
        <w:t>n</w:t>
      </w:r>
      <w:r w:rsidRPr="006E30CD">
        <w:rPr>
          <w:rFonts w:ascii="Times New Roman" w:hAnsi="Times New Roman"/>
          <w:sz w:val="20"/>
          <w:szCs w:val="20"/>
        </w:rPr>
        <w:t xml:space="preserve">    </w:t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</w:r>
      <w:r w:rsidR="00C633D3">
        <w:rPr>
          <w:rFonts w:ascii="Times New Roman" w:hAnsi="Times New Roman"/>
          <w:sz w:val="20"/>
          <w:szCs w:val="20"/>
        </w:rPr>
        <w:tab/>
        <w:t xml:space="preserve">     </w:t>
      </w:r>
      <w:r w:rsidRPr="006E30CD">
        <w:rPr>
          <w:rFonts w:ascii="Times New Roman" w:hAnsi="Times New Roman"/>
          <w:sz w:val="20"/>
          <w:szCs w:val="20"/>
        </w:rPr>
        <w:t>(</w:t>
      </w:r>
      <w:r w:rsidR="00E16DFE" w:rsidRPr="006E30CD">
        <w:rPr>
          <w:rFonts w:ascii="Times New Roman" w:hAnsi="Times New Roman"/>
          <w:sz w:val="20"/>
          <w:szCs w:val="20"/>
        </w:rPr>
        <w:t>4</w:t>
      </w:r>
      <w:r w:rsidRPr="006E30CD">
        <w:rPr>
          <w:rFonts w:ascii="Times New Roman" w:hAnsi="Times New Roman"/>
          <w:sz w:val="20"/>
          <w:szCs w:val="20"/>
        </w:rPr>
        <w:t>)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W</w:t>
      </w:r>
      <w:r w:rsidR="00516A34" w:rsidRPr="006E30CD">
        <w:rPr>
          <w:rFonts w:ascii="Times New Roman" w:hAnsi="Times New Roman"/>
          <w:sz w:val="20"/>
          <w:szCs w:val="20"/>
        </w:rPr>
        <w:t xml:space="preserve">here </w:t>
      </w:r>
      <w:r w:rsidR="00502EC2" w:rsidRPr="006E30CD">
        <w:rPr>
          <w:rFonts w:ascii="Times New Roman" w:hAnsi="Times New Roman"/>
          <w:sz w:val="20"/>
          <w:szCs w:val="20"/>
        </w:rPr>
        <w:t xml:space="preserve">A is </w:t>
      </w:r>
      <w:proofErr w:type="gramStart"/>
      <w:r w:rsidR="00502EC2" w:rsidRPr="006E30CD">
        <w:rPr>
          <w:rFonts w:ascii="Times New Roman" w:hAnsi="Times New Roman"/>
          <w:sz w:val="20"/>
          <w:szCs w:val="20"/>
        </w:rPr>
        <w:t>a</w:t>
      </w:r>
      <w:proofErr w:type="gramEnd"/>
      <w:r w:rsidR="00502EC2" w:rsidRPr="006E30CD">
        <w:rPr>
          <w:rFonts w:ascii="Times New Roman" w:hAnsi="Times New Roman"/>
          <w:sz w:val="20"/>
          <w:szCs w:val="20"/>
        </w:rPr>
        <w:t xml:space="preserve"> absorption coefficient, </w:t>
      </w:r>
      <w:r w:rsidR="00516A34" w:rsidRPr="006E30CD">
        <w:rPr>
          <w:rFonts w:ascii="Times New Roman" w:hAnsi="Times New Roman"/>
          <w:sz w:val="20"/>
          <w:szCs w:val="20"/>
        </w:rPr>
        <w:t xml:space="preserve">B is a constant; </w:t>
      </w:r>
      <w:proofErr w:type="spellStart"/>
      <w:r w:rsidR="00516A34" w:rsidRPr="006E30CD">
        <w:rPr>
          <w:rFonts w:ascii="Times New Roman" w:hAnsi="Times New Roman"/>
          <w:sz w:val="20"/>
          <w:szCs w:val="20"/>
        </w:rPr>
        <w:t>E</w:t>
      </w:r>
      <w:r w:rsidR="00516A34" w:rsidRPr="006E30CD">
        <w:rPr>
          <w:rFonts w:ascii="Times New Roman" w:hAnsi="Times New Roman"/>
          <w:sz w:val="20"/>
          <w:szCs w:val="20"/>
          <w:vertAlign w:val="subscript"/>
        </w:rPr>
        <w:t>g</w:t>
      </w:r>
      <w:proofErr w:type="spellEnd"/>
      <w:r w:rsidR="00516A34" w:rsidRPr="006E30CD">
        <w:rPr>
          <w:rFonts w:ascii="Times New Roman" w:hAnsi="Times New Roman"/>
          <w:sz w:val="20"/>
          <w:szCs w:val="20"/>
        </w:rPr>
        <w:t xml:space="preserve"> is optical band gap energy of the film and n is the exponent. For crystalline semiconductors, n is ½, 3/2, 2, and 3 when the transition is direct allowed, direct forbidden, indirect allowed and i</w:t>
      </w:r>
      <w:r>
        <w:rPr>
          <w:rFonts w:ascii="Times New Roman" w:hAnsi="Times New Roman"/>
          <w:sz w:val="20"/>
          <w:szCs w:val="20"/>
        </w:rPr>
        <w:t>ndirect forbidden respectively.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</w:p>
    <w:p w:rsidR="00C633D3" w:rsidRDefault="00DB0148" w:rsidP="00C633D3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 xml:space="preserve">For the study of </w:t>
      </w:r>
      <w:proofErr w:type="spellStart"/>
      <w:r w:rsidRPr="006E30CD">
        <w:rPr>
          <w:rFonts w:ascii="Times New Roman" w:hAnsi="Times New Roman"/>
          <w:sz w:val="20"/>
          <w:szCs w:val="20"/>
        </w:rPr>
        <w:t>photoelectrochemical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</w:t>
      </w:r>
      <w:r w:rsidR="00734EB9" w:rsidRPr="006E30CD">
        <w:rPr>
          <w:rFonts w:ascii="Times New Roman" w:hAnsi="Times New Roman"/>
          <w:sz w:val="20"/>
          <w:szCs w:val="20"/>
        </w:rPr>
        <w:t xml:space="preserve">(PEC) </w:t>
      </w:r>
      <w:r w:rsidRPr="006E30CD">
        <w:rPr>
          <w:rFonts w:ascii="Times New Roman" w:hAnsi="Times New Roman"/>
          <w:sz w:val="20"/>
          <w:szCs w:val="20"/>
        </w:rPr>
        <w:t xml:space="preserve">activity, FTO glass coated with thin films were assembled with copper wire as described by </w:t>
      </w:r>
      <w:proofErr w:type="spellStart"/>
      <w:r w:rsidRPr="006E30CD">
        <w:rPr>
          <w:rFonts w:ascii="Times New Roman" w:hAnsi="Times New Roman"/>
          <w:sz w:val="20"/>
          <w:szCs w:val="20"/>
        </w:rPr>
        <w:t>Minggu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et al </w:t>
      </w:r>
      <w:r w:rsidR="00113822"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Minggu&lt;/Author&gt;&lt;Year&gt;2010&lt;/Year&gt;&lt;RecNum&gt;141&lt;/RecNum&gt;&lt;DisplayText&gt;[20]&lt;/DisplayText&gt;&lt;record&gt;&lt;rec-number&gt;141&lt;/rec-number&gt;&lt;foreign-keys&gt;&lt;key app="EN" db-id="ta5tvzaenz0rx0ef25apzs5haz9t5apftevs" timestamp="1441765572"&gt;141&lt;/key&gt;&lt;/foreign-keys&gt;&lt;ref-type name="Journal Article"&gt;17&lt;/ref-type&gt;&lt;contributors&gt;&lt;authors&gt;&lt;author&gt;Minggu, L.J&lt;/author&gt;&lt;author&gt;Daud, W. R. W &lt;/author&gt;&lt;author&gt;Kassim M. B&lt;/author&gt;&lt;/authors&gt;&lt;/contributors&gt;&lt;titles&gt;&lt;title&gt;An overview of photocells and photoreactors for photoelectrochemical water splitting&lt;/title&gt;&lt;secondary-title&gt;International Journal of Hydrogen Energy&lt;/secondary-title&gt;&lt;/titles&gt;&lt;periodical&gt;&lt;full-title&gt;International Journal of Hydrogen Energy&lt;/full-title&gt;&lt;/periodical&gt;&lt;pages&gt;5233-5244&lt;/pages&gt;&lt;volume&gt;35&lt;/volume&gt;&lt;dates&gt;&lt;year&gt;2010&lt;/year&gt;&lt;/dates&gt;&lt;urls&gt;&lt;/urls&gt;&lt;/record&gt;&lt;/Cite&gt;&lt;/EndNote&gt;</w:instrText>
      </w:r>
      <w:r w:rsidR="00113822"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20" w:tooltip="Minggu, 2010 #141" w:history="1">
        <w:r w:rsidR="009A22E6">
          <w:rPr>
            <w:rFonts w:ascii="Times New Roman" w:hAnsi="Times New Roman"/>
            <w:noProof/>
            <w:sz w:val="20"/>
            <w:szCs w:val="20"/>
          </w:rPr>
          <w:t>20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="00113822" w:rsidRPr="006E30CD">
        <w:rPr>
          <w:rFonts w:ascii="Times New Roman" w:hAnsi="Times New Roman"/>
          <w:sz w:val="20"/>
          <w:szCs w:val="20"/>
        </w:rPr>
        <w:fldChar w:fldCharType="end"/>
      </w:r>
      <w:r w:rsidRPr="006E30CD">
        <w:rPr>
          <w:rFonts w:ascii="Times New Roman" w:hAnsi="Times New Roman"/>
          <w:sz w:val="20"/>
          <w:szCs w:val="20"/>
        </w:rPr>
        <w:t xml:space="preserve"> to form </w:t>
      </w:r>
      <w:proofErr w:type="spellStart"/>
      <w:r w:rsidRPr="006E30CD">
        <w:rPr>
          <w:rFonts w:ascii="Times New Roman" w:hAnsi="Times New Roman"/>
          <w:sz w:val="20"/>
          <w:szCs w:val="20"/>
        </w:rPr>
        <w:t>photoelectrodes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. </w:t>
      </w:r>
      <w:r w:rsidR="00734EB9" w:rsidRPr="006E30CD">
        <w:rPr>
          <w:rFonts w:ascii="Times New Roman" w:hAnsi="Times New Roman"/>
          <w:sz w:val="20"/>
          <w:szCs w:val="20"/>
        </w:rPr>
        <w:t xml:space="preserve">A PEC cell set-up with optical window was used with three electrodes system which consists of a working electrode (fabricated </w:t>
      </w:r>
      <w:proofErr w:type="spellStart"/>
      <w:r w:rsidR="00734EB9" w:rsidRPr="006E30CD">
        <w:rPr>
          <w:rFonts w:ascii="Times New Roman" w:hAnsi="Times New Roman"/>
          <w:sz w:val="20"/>
          <w:szCs w:val="20"/>
        </w:rPr>
        <w:t>photoelectrodes</w:t>
      </w:r>
      <w:proofErr w:type="spellEnd"/>
      <w:r w:rsidR="00734EB9" w:rsidRPr="006E30CD">
        <w:rPr>
          <w:rFonts w:ascii="Times New Roman" w:hAnsi="Times New Roman"/>
          <w:sz w:val="20"/>
          <w:szCs w:val="20"/>
        </w:rPr>
        <w:t xml:space="preserve">), a counter electrode (platinum electrode) and a reference electrode (Saturated Calomel Electrode) whereas double distilled water with dye as electrolyte. </w:t>
      </w:r>
      <w:r w:rsidR="00D97295" w:rsidRPr="006E30CD">
        <w:rPr>
          <w:rFonts w:ascii="Times New Roman" w:hAnsi="Times New Roman"/>
          <w:sz w:val="20"/>
          <w:szCs w:val="20"/>
        </w:rPr>
        <w:t xml:space="preserve">Beforehand, the electrolyte was purged with nitrogen gas for 30 minutes. The </w:t>
      </w:r>
      <w:r w:rsidR="00A3718F" w:rsidRPr="006E30CD">
        <w:rPr>
          <w:rFonts w:ascii="Times New Roman" w:hAnsi="Times New Roman"/>
          <w:sz w:val="20"/>
          <w:szCs w:val="20"/>
        </w:rPr>
        <w:t>analysis was</w:t>
      </w:r>
      <w:r w:rsidR="00D97295" w:rsidRPr="006E30CD">
        <w:rPr>
          <w:rFonts w:ascii="Times New Roman" w:hAnsi="Times New Roman"/>
          <w:sz w:val="20"/>
          <w:szCs w:val="20"/>
        </w:rPr>
        <w:t xml:space="preserve"> carried out under 100mWcm</w:t>
      </w:r>
      <w:r w:rsidR="00D97295" w:rsidRPr="006E30CD">
        <w:rPr>
          <w:rFonts w:ascii="Times New Roman" w:hAnsi="Times New Roman"/>
          <w:sz w:val="20"/>
          <w:szCs w:val="20"/>
          <w:vertAlign w:val="superscript"/>
        </w:rPr>
        <w:t>-2</w:t>
      </w:r>
      <w:r w:rsidR="00D97295" w:rsidRPr="006E30CD">
        <w:rPr>
          <w:rFonts w:ascii="Times New Roman" w:hAnsi="Times New Roman"/>
          <w:sz w:val="20"/>
          <w:szCs w:val="20"/>
        </w:rPr>
        <w:t xml:space="preserve"> Xenon full arc lamp as light source with </w:t>
      </w:r>
      <w:proofErr w:type="spellStart"/>
      <w:r w:rsidR="00D97295" w:rsidRPr="006E30CD">
        <w:rPr>
          <w:rFonts w:ascii="Times New Roman" w:hAnsi="Times New Roman"/>
          <w:sz w:val="20"/>
          <w:szCs w:val="20"/>
        </w:rPr>
        <w:t>Ametek</w:t>
      </w:r>
      <w:proofErr w:type="spellEnd"/>
      <w:r w:rsidR="00D97295" w:rsidRPr="006E30CD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D97295" w:rsidRPr="006E30CD">
        <w:rPr>
          <w:rFonts w:ascii="Times New Roman" w:hAnsi="Times New Roman"/>
          <w:sz w:val="20"/>
          <w:szCs w:val="20"/>
        </w:rPr>
        <w:t>Versastat</w:t>
      </w:r>
      <w:proofErr w:type="spellEnd"/>
      <w:r w:rsidR="00D97295" w:rsidRPr="006E30CD">
        <w:rPr>
          <w:rFonts w:ascii="Times New Roman" w:hAnsi="Times New Roman"/>
          <w:sz w:val="20"/>
          <w:szCs w:val="20"/>
        </w:rPr>
        <w:t xml:space="preserve"> 4. The initial and final potential was set to -0.5V and 1.5V respectively where the scan rate is 0.0</w:t>
      </w:r>
      <w:r w:rsidR="00617DF7" w:rsidRPr="006E30CD">
        <w:rPr>
          <w:rFonts w:ascii="Times New Roman" w:hAnsi="Times New Roman"/>
          <w:sz w:val="20"/>
          <w:szCs w:val="20"/>
        </w:rPr>
        <w:t xml:space="preserve">5V/s. 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</w:p>
    <w:p w:rsidR="00C633D3" w:rsidRDefault="00260906" w:rsidP="00C633D3">
      <w:pPr>
        <w:pStyle w:val="NoSpacing"/>
        <w:jc w:val="center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eastAsia="Gulim" w:hAnsi="Times New Roman"/>
          <w:b/>
          <w:color w:val="000000"/>
          <w:sz w:val="20"/>
          <w:szCs w:val="20"/>
        </w:rPr>
        <w:t xml:space="preserve">Results </w:t>
      </w:r>
      <w:r>
        <w:rPr>
          <w:rFonts w:ascii="Times New Roman" w:eastAsia="Gulim" w:hAnsi="Times New Roman"/>
          <w:b/>
          <w:color w:val="000000"/>
          <w:sz w:val="20"/>
          <w:szCs w:val="20"/>
        </w:rPr>
        <w:t>a</w:t>
      </w:r>
      <w:r w:rsidRPr="006E30CD">
        <w:rPr>
          <w:rFonts w:ascii="Times New Roman" w:eastAsia="Gulim" w:hAnsi="Times New Roman"/>
          <w:b/>
          <w:color w:val="000000"/>
          <w:sz w:val="20"/>
          <w:szCs w:val="20"/>
        </w:rPr>
        <w:t>nd Discussion</w:t>
      </w:r>
    </w:p>
    <w:p w:rsidR="00C633D3" w:rsidRDefault="00CF1AB1" w:rsidP="00C633D3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>Morpholog</w:t>
      </w:r>
      <w:r w:rsidR="00F93462"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>ical analysis</w:t>
      </w:r>
    </w:p>
    <w:p w:rsidR="00182ED9" w:rsidRDefault="004F2C83" w:rsidP="00C633D3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The </w:t>
      </w:r>
      <w:r w:rsidR="00182ED9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images of surface and cross sectional morphology for</w:t>
      </w: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bare TiO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and TiO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with dye sensitizer thin films can be observed</w:t>
      </w:r>
      <w:r w:rsidR="00F9346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using Scanning Electron Microscopy (SEM) as shown in</w:t>
      </w:r>
      <w:r w:rsidR="002702D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Figure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1. </w:t>
      </w:r>
      <w:r w:rsidR="00A0528B" w:rsidRPr="006E30CD">
        <w:rPr>
          <w:rFonts w:ascii="Times New Roman" w:eastAsia="Gulim" w:hAnsi="Times New Roman"/>
          <w:iCs/>
          <w:color w:val="000000"/>
          <w:sz w:val="20"/>
          <w:szCs w:val="20"/>
        </w:rPr>
        <w:t>The surface of TiO</w:t>
      </w:r>
      <w:r w:rsidR="00A0528B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A0528B" w:rsidRPr="006E30CD">
        <w:rPr>
          <w:rFonts w:ascii="Times New Roman" w:eastAsia="Gulim" w:hAnsi="Times New Roman"/>
          <w:iCs/>
          <w:color w:val="000000"/>
          <w:sz w:val="20"/>
          <w:szCs w:val="20"/>
        </w:rPr>
        <w:t>thin film</w:t>
      </w:r>
      <w:r w:rsidR="00A0528B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 </w:t>
      </w:r>
      <w:r w:rsidR="00A76CB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demonstrates porous with good uniformity which can be benefit to support dye adsorption </w:t>
      </w:r>
      <w:r w:rsidR="00113822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begin"/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instrText xml:space="preserve"> ADDIN EN.CITE &lt;EndNote&gt;&lt;Cite&gt;&lt;Author&gt;Hamadanian&lt;/Author&gt;&lt;Year&gt;2014&lt;/Year&gt;&lt;RecNum&gt;142&lt;/RecNum&gt;&lt;DisplayText&gt;[21]&lt;/DisplayText&gt;&lt;record&gt;&lt;rec-number&gt;142&lt;/rec-number&gt;&lt;foreign-keys&gt;&lt;key app="EN" db-id="ta5tvzaenz0rx0ef25apzs5haz9t5apftevs" timestamp="1441765752"&gt;142&lt;/key&gt;&lt;/foreign-keys&gt;&lt;ref-type name="Journal Article"&gt;17&lt;/ref-type&gt;&lt;contributors&gt;&lt;authors&gt;&lt;author&gt;Hamadanian, M. &lt;/author&gt;&lt;author&gt;Safaei-Ghomi, J. &lt;/author&gt;&lt;author&gt;Hosseinpour, M.&lt;/author&gt;&lt;author&gt;Masoomi, R.&lt;/author&gt;&lt;author&gt;Jabbari, V. &lt;/author&gt;&lt;/authors&gt;&lt;/contributors&gt;&lt;titles&gt;&lt;title&gt;Uses of new natural dye photosensitizers in fabrication of high potential dye-sensitizedsolarcells (DSSCs)&lt;/title&gt;&lt;secondary-title&gt;Materials Science in Semiconductor Processing&lt;/secondary-title&gt;&lt;/titles&gt;&lt;periodical&gt;&lt;full-title&gt;Materials Science in Semiconductor Processing&lt;/full-title&gt;&lt;/periodical&gt;&lt;volume&gt;27&lt;/volume&gt;&lt;dates&gt;&lt;year&gt;2014&lt;/year&gt;&lt;/dates&gt;&lt;urls&gt;&lt;/urls&gt;&lt;/record&gt;&lt;/Cite&gt;&lt;/EndNote&gt;</w:instrText>
      </w:r>
      <w:r w:rsidR="00113822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separate"/>
      </w:r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[</w:t>
      </w:r>
      <w:hyperlink w:anchor="_ENREF_21" w:tooltip="Hamadanian, 2014 #142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21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]</w:t>
      </w:r>
      <w:r w:rsidR="00113822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end"/>
      </w:r>
      <w:r w:rsidR="00A76CB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 </w:t>
      </w:r>
      <w:r w:rsidR="00A0528B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AD05B9" w:rsidRPr="006E30CD">
        <w:rPr>
          <w:rFonts w:ascii="Times New Roman" w:eastAsia="Gulim" w:hAnsi="Times New Roman"/>
          <w:iCs/>
          <w:color w:val="000000"/>
          <w:sz w:val="20"/>
          <w:szCs w:val="20"/>
        </w:rPr>
        <w:t>The thickness of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bare</w:t>
      </w:r>
      <w:r w:rsidR="00AD05B9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TiO</w:t>
      </w:r>
      <w:r w:rsidR="00AD05B9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AD05B9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AB6F38" w:rsidRPr="006E30CD">
        <w:rPr>
          <w:rFonts w:ascii="Times New Roman" w:eastAsia="Gulim" w:hAnsi="Times New Roman"/>
          <w:iCs/>
          <w:color w:val="000000"/>
          <w:sz w:val="20"/>
          <w:szCs w:val="20"/>
        </w:rPr>
        <w:t>has been measured from cross-sectional image which is approximately 6 µm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meanwhile dye-sensitized TiO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</w:rPr>
        <w:t>is approximately 8 µm which is 2 µm thicker than the bare TiO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AB6F38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</w:t>
      </w:r>
      <w:r w:rsidR="003D121A" w:rsidRPr="006E30CD">
        <w:rPr>
          <w:rFonts w:ascii="Times New Roman" w:eastAsia="Gulim" w:hAnsi="Times New Roman"/>
          <w:iCs/>
          <w:color w:val="000000"/>
          <w:sz w:val="20"/>
          <w:szCs w:val="20"/>
        </w:rPr>
        <w:t>D</w:t>
      </w:r>
      <w:r w:rsidR="00AB6F38" w:rsidRPr="006E30CD">
        <w:rPr>
          <w:rFonts w:ascii="Times New Roman" w:eastAsia="Gulim" w:hAnsi="Times New Roman"/>
          <w:iCs/>
          <w:color w:val="000000"/>
          <w:sz w:val="20"/>
          <w:szCs w:val="20"/>
        </w:rPr>
        <w:t>ye particles were not clearly visible on the surface and cross-sectional of TiO</w:t>
      </w:r>
      <w:r w:rsidR="00AB6F3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AB6F38" w:rsidRPr="006E30CD">
        <w:rPr>
          <w:rFonts w:ascii="Times New Roman" w:eastAsia="Gulim" w:hAnsi="Times New Roman"/>
          <w:iCs/>
          <w:color w:val="000000"/>
          <w:sz w:val="20"/>
          <w:szCs w:val="20"/>
        </w:rPr>
        <w:t>with dye sensitized thin films due to very small size of dye molecule</w:t>
      </w:r>
      <w:r w:rsidR="0030517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</w:t>
      </w:r>
      <w:r w:rsidR="00081AC9" w:rsidRPr="006E30CD">
        <w:rPr>
          <w:rFonts w:ascii="Times New Roman" w:eastAsia="Gulim" w:hAnsi="Times New Roman"/>
          <w:iCs/>
          <w:color w:val="000000"/>
          <w:sz w:val="20"/>
          <w:szCs w:val="20"/>
        </w:rPr>
        <w:t>Besides that, the particles size of TiO</w:t>
      </w:r>
      <w:r w:rsidR="00081AC9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081AC9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is almost in the same size and agglomerated with 40 nm in average.  </w:t>
      </w:r>
    </w:p>
    <w:p w:rsidR="00C633D3" w:rsidRP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</w:p>
    <w:p w:rsidR="00677FAE" w:rsidRPr="006E30CD" w:rsidRDefault="00C633D3" w:rsidP="00C633D3">
      <w:pPr>
        <w:pStyle w:val="NoSpacing"/>
        <w:spacing w:line="360" w:lineRule="auto"/>
        <w:jc w:val="center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  <w:r w:rsidRPr="006E30CD">
        <w:rPr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24706E11" wp14:editId="083B514E">
                <wp:simplePos x="0" y="0"/>
                <wp:positionH relativeFrom="column">
                  <wp:posOffset>2882900</wp:posOffset>
                </wp:positionH>
                <wp:positionV relativeFrom="paragraph">
                  <wp:posOffset>43815</wp:posOffset>
                </wp:positionV>
                <wp:extent cx="486410" cy="286385"/>
                <wp:effectExtent l="0" t="0" r="27940" b="18415"/>
                <wp:wrapNone/>
                <wp:docPr id="29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6410" cy="28638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260906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260906">
                              <w:rPr>
                                <w:color w:val="000000"/>
                                <w:sz w:val="20"/>
                                <w:szCs w:val="20"/>
                              </w:rPr>
                              <w:t xml:space="preserve">(a-ii) </w:t>
                            </w:r>
                          </w:p>
                          <w:p w:rsidR="00797E64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</w:p>
                        </w:txbxContent>
                      </wps:txbx>
                      <wps:bodyPr vertOverflow="clip" wrap="square"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1" o:spid="_x0000_s1026" style="position:absolute;left:0;text-align:left;margin-left:227pt;margin-top:3.45pt;width:38.3pt;height:22.5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" fillcolor="white [3212]" strokecolor="black [3213]" strokeweight="1pt">
                <v:textbox>
                  <w:txbxContent>
                    <w:p w:rsidR="00797E64" w:rsidRPr="00260906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2"/>
                          <w:szCs w:val="22"/>
                        </w:rPr>
                      </w:pPr>
                      <w:r w:rsidRPr="00260906">
                        <w:rPr>
                          <w:color w:val="000000"/>
                          <w:sz w:val="20"/>
                          <w:szCs w:val="20"/>
                        </w:rPr>
                        <w:t xml:space="preserve">(a-ii) </w:t>
                      </w:r>
                    </w:p>
                    <w:p w:rsidR="00797E64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Pr="006E30CD">
        <w:rPr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0D8202ED" wp14:editId="4FB6F266">
                <wp:simplePos x="0" y="0"/>
                <wp:positionH relativeFrom="column">
                  <wp:posOffset>273685</wp:posOffset>
                </wp:positionH>
                <wp:positionV relativeFrom="paragraph">
                  <wp:posOffset>44450</wp:posOffset>
                </wp:positionV>
                <wp:extent cx="498475" cy="286385"/>
                <wp:effectExtent l="0" t="0" r="15875" b="18415"/>
                <wp:wrapNone/>
                <wp:docPr id="225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8475" cy="28638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260906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260906">
                              <w:rPr>
                                <w:color w:val="000000"/>
                                <w:sz w:val="20"/>
                                <w:szCs w:val="20"/>
                              </w:rPr>
                              <w:t xml:space="preserve">(a-i) </w:t>
                            </w:r>
                          </w:p>
                        </w:txbxContent>
                      </wps:txbx>
                      <wps:bodyPr vertOverflow="clip" wrap="square"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_x0000_s1027" style="position:absolute;left:0;text-align:left;margin-left:21.55pt;margin-top:3.5pt;width:39.25pt;height:22.55pt;z-index:2517022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" fillcolor="white [3212]" strokecolor="black [3213]" strokeweight="1pt">
                <v:textbox>
                  <w:txbxContent>
                    <w:p w:rsidR="00797E64" w:rsidRPr="00260906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2"/>
                          <w:szCs w:val="22"/>
                        </w:rPr>
                      </w:pPr>
                      <w:r w:rsidRPr="00260906">
                        <w:rPr>
                          <w:color w:val="000000"/>
                          <w:sz w:val="20"/>
                          <w:szCs w:val="20"/>
                        </w:rPr>
                        <w:t xml:space="preserve">(a-i) </w:t>
                      </w:r>
                    </w:p>
                  </w:txbxContent>
                </v:textbox>
              </v:rect>
            </w:pict>
          </mc:Fallback>
        </mc:AlternateContent>
      </w:r>
      <w:r w:rsidRPr="006E30CD">
        <w:rPr>
          <w:rFonts w:ascii="Times New Roman" w:hAnsi="Times New Roman"/>
          <w:noProof/>
          <w:sz w:val="20"/>
          <w:szCs w:val="20"/>
          <w:lang w:eastAsia="en-US"/>
        </w:rPr>
        <w:drawing>
          <wp:anchor distT="0" distB="0" distL="114300" distR="114300" simplePos="0" relativeHeight="251689984" behindDoc="0" locked="0" layoutInCell="1" allowOverlap="1" wp14:anchorId="387E04A7" wp14:editId="55854D17">
            <wp:simplePos x="0" y="0"/>
            <wp:positionH relativeFrom="column">
              <wp:posOffset>280670</wp:posOffset>
            </wp:positionH>
            <wp:positionV relativeFrom="paragraph">
              <wp:posOffset>1657985</wp:posOffset>
            </wp:positionV>
            <wp:extent cx="457200" cy="227965"/>
            <wp:effectExtent l="19050" t="19050" r="19050" b="19685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0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4252" r="91367"/>
                    <a:stretch/>
                  </pic:blipFill>
                  <pic:spPr bwMode="auto">
                    <a:xfrm>
                      <a:off x="0" y="0"/>
                      <a:ext cx="457200" cy="227965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958A0">
        <w:rPr>
          <w:rFonts w:ascii="Times New Roman" w:hAnsi="Times New Roman"/>
          <w:b/>
          <w:noProof/>
          <w:sz w:val="24"/>
          <w:lang w:eastAsia="en-US"/>
        </w:rPr>
        <mc:AlternateContent>
          <mc:Choice Requires="wpg">
            <w:drawing>
              <wp:anchor distT="0" distB="0" distL="114300" distR="114300" simplePos="0" relativeHeight="251723776" behindDoc="0" locked="0" layoutInCell="1" allowOverlap="1" wp14:anchorId="75EB3DB3" wp14:editId="5CAAEDC4">
                <wp:simplePos x="0" y="0"/>
                <wp:positionH relativeFrom="column">
                  <wp:posOffset>4316819</wp:posOffset>
                </wp:positionH>
                <wp:positionV relativeFrom="paragraph">
                  <wp:posOffset>325179</wp:posOffset>
                </wp:positionV>
                <wp:extent cx="1097225" cy="1332870"/>
                <wp:effectExtent l="0" t="0" r="0" b="0"/>
                <wp:wrapNone/>
                <wp:docPr id="28" name="Group 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097225" cy="1332870"/>
                          <a:chOff x="0" y="0"/>
                          <a:chExt cx="1097225" cy="1332870"/>
                        </a:xfrm>
                      </wpg:grpSpPr>
                      <wpg:grpSp>
                        <wpg:cNvPr id="31" name="Group 31"/>
                        <wpg:cNvGrpSpPr/>
                        <wpg:grpSpPr>
                          <a:xfrm>
                            <a:off x="0" y="0"/>
                            <a:ext cx="1097225" cy="1332870"/>
                            <a:chOff x="0" y="0"/>
                            <a:chExt cx="1097225" cy="1332870"/>
                          </a:xfrm>
                        </wpg:grpSpPr>
                        <wps:wsp>
                          <wps:cNvPr id="62" name="Rectangle 62"/>
                          <wps:cNvSpPr/>
                          <wps:spPr>
                            <a:xfrm>
                              <a:off x="524509" y="326003"/>
                              <a:ext cx="517481" cy="269420"/>
                            </a:xfrm>
                            <a:prstGeom prst="rect">
                              <a:avLst/>
                            </a:prstGeom>
                            <a:noFill/>
                            <a:ln w="25400" cap="flat" cmpd="sng" algn="ctr">
                              <a:noFill/>
                              <a:prstDash val="solid"/>
                            </a:ln>
                            <a:effectLst/>
                          </wps:spPr>
                          <wps:txbx>
                            <w:txbxContent>
                              <w:p w:rsidR="00797E64" w:rsidRPr="006D07AB" w:rsidRDefault="00797E64" w:rsidP="009958A0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sz w:val="20"/>
                                    <w:szCs w:val="18"/>
                                  </w:rPr>
                                </w:pPr>
                                <w:r w:rsidRPr="006D07A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  <w:sz w:val="20"/>
                                    <w:szCs w:val="18"/>
                                  </w:rPr>
                                  <w:t>TiO</w:t>
                                </w:r>
                                <w:r w:rsidRPr="009958A0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  <w:sz w:val="20"/>
                                    <w:szCs w:val="18"/>
                                    <w:vertAlign w:val="subscript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3" name="Rectangle 63"/>
                          <wps:cNvSpPr/>
                          <wps:spPr>
                            <a:xfrm>
                              <a:off x="508883" y="1049572"/>
                              <a:ext cx="571456" cy="283298"/>
                            </a:xfrm>
                            <a:prstGeom prst="rect">
                              <a:avLst/>
                            </a:prstGeom>
                            <a:noFill/>
                            <a:ln w="25400" cap="flat" cmpd="sng" algn="ctr">
                              <a:noFill/>
                              <a:prstDash val="solid"/>
                            </a:ln>
                            <a:effectLst/>
                          </wps:spPr>
                          <wps:txbx>
                            <w:txbxContent>
                              <w:p w:rsidR="00797E64" w:rsidRPr="009958A0" w:rsidRDefault="00797E64" w:rsidP="009958A0">
                                <w:pPr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sz w:val="20"/>
                                    <w:szCs w:val="18"/>
                                    <w:lang w:val="en-MY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4" name="Rectangle 64"/>
                          <wps:cNvSpPr/>
                          <wps:spPr>
                            <a:xfrm>
                              <a:off x="516835" y="858741"/>
                              <a:ext cx="580390" cy="290830"/>
                            </a:xfrm>
                            <a:prstGeom prst="rect">
                              <a:avLst/>
                            </a:prstGeom>
                            <a:noFill/>
                            <a:ln w="25400" cap="flat" cmpd="sng" algn="ctr">
                              <a:noFill/>
                              <a:prstDash val="solid"/>
                            </a:ln>
                            <a:effectLst/>
                          </wps:spPr>
                          <wps:txbx>
                            <w:txbxContent>
                              <w:p w:rsidR="00797E64" w:rsidRPr="00802207" w:rsidRDefault="00797E64" w:rsidP="009958A0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sz w:val="20"/>
                                    <w:szCs w:val="18"/>
                                  </w:rPr>
                                </w:pPr>
                                <w:r w:rsidRPr="00802207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  <w:sz w:val="20"/>
                                    <w:szCs w:val="18"/>
                                  </w:rPr>
                                  <w:t>FTO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65" name="Group 65"/>
                          <wpg:cNvGrpSpPr/>
                          <wpg:grpSpPr>
                            <a:xfrm>
                              <a:off x="365760" y="0"/>
                              <a:ext cx="255575" cy="1038225"/>
                              <a:chOff x="14660" y="1"/>
                              <a:chExt cx="256107" cy="1039547"/>
                            </a:xfrm>
                          </wpg:grpSpPr>
                          <wps:wsp>
                            <wps:cNvPr id="67" name="Straight Connector 67"/>
                            <wps:cNvCnPr/>
                            <wps:spPr>
                              <a:xfrm flipV="1">
                                <a:off x="146849" y="1"/>
                                <a:ext cx="0" cy="1039547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68" name="Straight Connector 68"/>
                            <wps:cNvCnPr/>
                            <wps:spPr>
                              <a:xfrm flipV="1">
                                <a:off x="17963" y="10633"/>
                                <a:ext cx="252804" cy="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69" name="Straight Connector 69"/>
                            <wps:cNvCnPr/>
                            <wps:spPr>
                              <a:xfrm flipV="1">
                                <a:off x="14660" y="935665"/>
                                <a:ext cx="252804" cy="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70" name="Rectangle 70"/>
                          <wps:cNvSpPr/>
                          <wps:spPr>
                            <a:xfrm>
                              <a:off x="0" y="310101"/>
                              <a:ext cx="563525" cy="340241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797E64" w:rsidRPr="00FB60A2" w:rsidRDefault="00797E64" w:rsidP="009958A0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color w:val="0D0D0D" w:themeColor="text1" w:themeTint="F2"/>
                                    <w:sz w:val="20"/>
                                    <w:szCs w:val="20"/>
                                    <w:lang w:val="en-MY"/>
                                  </w:rPr>
                                </w:pPr>
                                <w:r w:rsidRPr="00FB60A2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color w:val="0D0D0D" w:themeColor="text1" w:themeTint="F2"/>
                                    <w:sz w:val="20"/>
                                    <w:szCs w:val="20"/>
                                    <w:lang w:val="en-MY"/>
                                  </w:rPr>
                                  <w:t>8µm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71" name="Straight Connector 71"/>
                        <wps:cNvCnPr/>
                        <wps:spPr>
                          <a:xfrm flipV="1">
                            <a:off x="373711" y="1041621"/>
                            <a:ext cx="252095" cy="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8" o:spid="_x0000_s1028" style="position:absolute;left:0;text-align:left;margin-left:339.9pt;margin-top:25.6pt;width:86.4pt;height:104.95pt;z-index:251723776" coordsize="10972,1332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">
                <v:group id="Group 31" o:spid="_x0000_s1029" style="position:absolute;width:10972;height:13328" coordsize="10972,1332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ycQ74cMAAADb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SyG/y/h&#10;B8jNEw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JxDvhwwAAANsAAAAP&#10;AAAAAAAAAAAAAAAAAKoCAABkcnMvZG93bnJldi54bWxQSwUGAAAAAAQABAD6AAAAmgMAAAAA&#10;">
                  <v:rect id="Rectangle 62" o:spid="_x0000_s1030" style="position:absolute;left:5245;top:3260;width:5174;height:269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0B6O8IA&#10;AADbAAAADwAAAGRycy9kb3ducmV2LnhtbESPQYvCMBSE7wv+h/AEb9tUEZGuUYq4ix61guzt2bxt&#10;uzYvpYm1/nsjCB6HmfmGWax6U4uOWldZVjCOYhDEudUVFwqO2ffnHITzyBpry6TgTg5Wy8HHAhNt&#10;b7yn7uALESDsElRQet8kUrq8JIMusg1x8P5sa9AH2RZSt3gLcFPLSRzPpMGKw0KJDa1Lyi+Hq1Hg&#10;zt0uuzfp6f/X5ed0wyab7n6UGg379AuEp96/w6/2ViuYTeD5JfwAuXw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zQHo7wgAAANsAAAAPAAAAAAAAAAAAAAAAAJgCAABkcnMvZG93&#10;bnJldi54bWxQSwUGAAAAAAQABAD1AAAAhwMAAAAA&#10;" filled="f" stroked="f" strokeweight="2pt">
                    <v:textbox>
                      <w:txbxContent>
                        <w:p w:rsidR="00797E64" w:rsidRPr="006D07AB" w:rsidRDefault="00797E64" w:rsidP="009958A0">
                          <w:pPr>
                            <w:jc w:val="center"/>
                            <w:rPr>
                              <w:rFonts w:ascii="Times New Roman" w:hAnsi="Times New Roman" w:cs="Times New Roman"/>
                              <w:b/>
                              <w:bCs/>
                              <w:sz w:val="20"/>
                              <w:szCs w:val="18"/>
                            </w:rPr>
                          </w:pPr>
                          <w:r w:rsidRPr="006D07AB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  <w:sz w:val="20"/>
                              <w:szCs w:val="18"/>
                            </w:rPr>
                            <w:t>TiO</w:t>
                          </w:r>
                          <w:r w:rsidRPr="009958A0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  <w:sz w:val="20"/>
                              <w:szCs w:val="18"/>
                              <w:vertAlign w:val="subscript"/>
                            </w:rPr>
                            <w:t>2</w:t>
                          </w:r>
                        </w:p>
                      </w:txbxContent>
                    </v:textbox>
                  </v:rect>
                  <v:rect id="Rectangle 63" o:spid="_x0000_s1031" style="position:absolute;left:5088;top:10495;width:5715;height:283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AzfoMMA&#10;AADbAAAADwAAAGRycy9kb3ducmV2LnhtbESPT4vCMBTE74LfITzBm6b+QaRrlCIqelwryN6ezdu2&#10;a/NSmljrt98sLHgcZuY3zGrTmUq01LjSsoLJOAJBnFldcq7gku5HSxDOI2usLJOCFznYrPu9Fcba&#10;PvmT2rPPRYCwi1FB4X0dS+myggy6sa2Jg/dtG4M+yCaXusFngJtKTqNoIQ2WHBYKrGlbUHY/P4wC&#10;d2tP6atOrj9fLrslOzbp/HRQajjokg8Qnjr/Dv+3j1rBYgZ/X8IPkOt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AzfoMMAAADbAAAADwAAAAAAAAAAAAAAAACYAgAAZHJzL2Rv&#10;d25yZXYueG1sUEsFBgAAAAAEAAQA9QAAAIgDAAAAAA==&#10;" filled="f" stroked="f" strokeweight="2pt">
                    <v:textbox>
                      <w:txbxContent>
                        <w:p w:rsidR="00797E64" w:rsidRPr="009958A0" w:rsidRDefault="00797E64" w:rsidP="009958A0">
                          <w:pPr>
                            <w:rPr>
                              <w:rFonts w:ascii="Times New Roman" w:hAnsi="Times New Roman" w:cs="Times New Roman"/>
                              <w:b/>
                              <w:bCs/>
                              <w:sz w:val="20"/>
                              <w:szCs w:val="18"/>
                              <w:lang w:val="en-MY"/>
                            </w:rPr>
                          </w:pPr>
                        </w:p>
                      </w:txbxContent>
                    </v:textbox>
                  </v:rect>
                  <v:rect id="Rectangle 64" o:spid="_x0000_s1032" style="position:absolute;left:5168;top:8587;width:5804;height:290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+VH1MMA&#10;AADbAAAADwAAAGRycy9kb3ducmV2LnhtbESPQWvCQBSE74L/YXlCb7pRJJSYVULRUo9NCsXbS/aZ&#10;xGbfhuw2xn/fLRR6HGbmGyY9TKYTIw2utaxgvYpAEFdWt1wr+ChOy2cQziNr7CyTggc5OOznsxQT&#10;be/8TmPuaxEg7BJU0HjfJ1K6qiGDbmV74uBd7WDQBznUUg94D3DTyU0UxdJgy2GhwZ5eGqq+8m+j&#10;wJXjuXj02eft4qoyO7IptudXpZ4WU7YD4Wny/+G/9ptWEG/h90v4AXL/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+VH1MMAAADbAAAADwAAAAAAAAAAAAAAAACYAgAAZHJzL2Rv&#10;d25yZXYueG1sUEsFBgAAAAAEAAQA9QAAAIgDAAAAAA==&#10;" filled="f" stroked="f" strokeweight="2pt">
                    <v:textbox>
                      <w:txbxContent>
                        <w:p w:rsidR="00797E64" w:rsidRPr="00802207" w:rsidRDefault="00797E64" w:rsidP="009958A0">
                          <w:pPr>
                            <w:jc w:val="center"/>
                            <w:rPr>
                              <w:rFonts w:ascii="Times New Roman" w:hAnsi="Times New Roman" w:cs="Times New Roman"/>
                              <w:b/>
                              <w:bCs/>
                              <w:sz w:val="20"/>
                              <w:szCs w:val="18"/>
                            </w:rPr>
                          </w:pPr>
                          <w:r w:rsidRPr="00802207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  <w:sz w:val="20"/>
                              <w:szCs w:val="18"/>
                            </w:rPr>
                            <w:t>FTO</w:t>
                          </w:r>
                        </w:p>
                      </w:txbxContent>
                    </v:textbox>
                  </v:rect>
                  <v:group id="Group 65" o:spid="_x0000_s1033" style="position:absolute;left:3657;width:2556;height:10382" coordorigin="146" coordsize="2561,1039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KVMEv/FAAAA2wAA&#10;AA8AAAAAAAAAAAAAAAAAqgIAAGRycy9kb3ducmV2LnhtbFBLBQYAAAAABAAEAPoAAACcAwAAAAA=&#10;">
                    <v:line id="Straight Connector 67" o:spid="_x0000_s1034" style="position:absolute;flip:y;visibility:visible;mso-wrap-style:square" from="1468,0" to="1468,1039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6QwWMQAAADbAAAADwAAAGRycy9kb3ducmV2LnhtbESPT2vCQBTE74V+h+UVvOkm4p8SXaUV&#10;FelBjNb7I/u6Cc2+DdlV47d3C0KPw8z8hpkvO1uLK7W+cqwgHSQgiAunKzYKvk+b/jsIH5A11o5J&#10;wZ08LBevL3PMtLtxTtdjMCJC2GeooAyhyaT0RUkW/cA1xNH7ca3FEGVrpG7xFuG2lsMkmUiLFceF&#10;EhtalVT8Hi9WwRr1dpR/jdf6tD8YM+rS5POcKtV76z5mIAJ14T/8bO+0gskU/r7EHyAX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XpDBYxAAAANsAAAAPAAAAAAAAAAAA&#10;AAAAAKECAABkcnMvZG93bnJldi54bWxQSwUGAAAAAAQABAD5AAAAkgMAAAAA&#10;" strokecolor="black [3213]" strokeweight="1.5pt"/>
                    <v:line id="Straight Connector 68" o:spid="_x0000_s1035" style="position:absolute;flip:y;visibility:visible;mso-wrap-style:square" from="179,106" to="2707,10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jukKr8AAADbAAAADwAAAGRycy9kb3ducmV2LnhtbERPy4rCMBTdC/5DuII7TSuOSDWKiiPi&#10;YvC5vzTXtNjclCaj9e8nC2GWh/OeL1tbiSc1vnSsIB0mIIhzp0s2Cq6X78EUhA/IGivHpOBNHpaL&#10;bmeOmXYvPtHzHIyIIewzVFCEUGdS+rwgi37oauLI3V1jMUTYGKkbfMVwW8lRkkykxZJjQ4E1bQrK&#10;H+dfq2CLejc+Hb62+vJzNGbcpsn6lirV77WrGYhAbfgXf9x7rWASx8Yv8QfIxR8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pjukKr8AAADbAAAADwAAAAAAAAAAAAAAAACh&#10;AgAAZHJzL2Rvd25yZXYueG1sUEsFBgAAAAAEAAQA+QAAAI0DAAAAAA==&#10;" strokecolor="black [3213]" strokeweight="1.5pt"/>
                    <v:line id="Straight Connector 69" o:spid="_x0000_s1036" style="position:absolute;flip:y;visibility:visible;mso-wrap-style:square" from="146,9356" to="2674,935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XcBscMAAADbAAAADwAAAGRycy9kb3ducmV2LnhtbESPQWvCQBSE74X+h+UVvOkmomKjq7Si&#10;Ij2I0Xp/ZF83odm3Ibtq/PduQehxmJlvmPmys7W4UusrxwrSQQKCuHC6YqPg+7TpT0H4gKyxdkwK&#10;7uRhuXh9mWOm3Y1zuh6DERHCPkMFZQhNJqUvSrLoB64hjt6Pay2GKFsjdYu3CLe1HCbJRFqsOC6U&#10;2NCqpOL3eLEK1qi3o/xrvNan/cGYUZcmn+dUqd5b9zEDEagL/+Fne6cVTN7h70v8AXLx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Ml3AbHDAAAA2wAAAA8AAAAAAAAAAAAA&#10;AAAAoQIAAGRycy9kb3ducmV2LnhtbFBLBQYAAAAABAAEAPkAAACRAwAAAAA=&#10;" strokecolor="black [3213]" strokeweight="1.5pt"/>
                  </v:group>
                  <v:rect id="Rectangle 70" o:spid="_x0000_s1037" style="position:absolute;top:3101;width:5635;height:340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QfXCr8A&#10;AADbAAAADwAAAGRycy9kb3ducmV2LnhtbERPTYvCMBC9C/6HMMLeNFVkV6pRiqisR60g3sZmbKvN&#10;pDSx1n+/OQh7fLzvxaozlWipcaVlBeNRBII4s7rkXMEp3Q5nIJxH1lhZJgVvcrBa9nsLjLV98YHa&#10;o89FCGEXo4LC+zqW0mUFGXQjWxMH7mYbgz7AJpe6wVcIN5WcRNG3NFhyaCiwpnVB2eP4NArctd2n&#10;7zo53y8uuyYbNul0v1Pqa9AlcxCeOv8v/rh/tYKfsD58CT9ALv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pB9cKvwAAANsAAAAPAAAAAAAAAAAAAAAAAJgCAABkcnMvZG93bnJl&#10;di54bWxQSwUGAAAAAAQABAD1AAAAhAMAAAAA&#10;" filled="f" stroked="f" strokeweight="2pt">
                    <v:textbox>
                      <w:txbxContent>
                        <w:p w:rsidR="00797E64" w:rsidRPr="00FB60A2" w:rsidRDefault="00797E64" w:rsidP="009958A0">
                          <w:pPr>
                            <w:jc w:val="center"/>
                            <w:rPr>
                              <w:rFonts w:asciiTheme="majorBidi" w:hAnsiTheme="majorBidi" w:cstheme="majorBidi"/>
                              <w:b/>
                              <w:bCs/>
                              <w:color w:val="0D0D0D" w:themeColor="text1" w:themeTint="F2"/>
                              <w:sz w:val="20"/>
                              <w:szCs w:val="20"/>
                              <w:lang w:val="en-MY"/>
                            </w:rPr>
                          </w:pPr>
                          <w:r w:rsidRPr="00FB60A2">
                            <w:rPr>
                              <w:rFonts w:asciiTheme="majorBidi" w:hAnsiTheme="majorBidi" w:cstheme="majorBidi"/>
                              <w:b/>
                              <w:bCs/>
                              <w:color w:val="0D0D0D" w:themeColor="text1" w:themeTint="F2"/>
                              <w:sz w:val="20"/>
                              <w:szCs w:val="20"/>
                              <w:lang w:val="en-MY"/>
                            </w:rPr>
                            <w:t>8µm</w:t>
                          </w:r>
                        </w:p>
                      </w:txbxContent>
                    </v:textbox>
                  </v:rect>
                </v:group>
                <v:line id="Straight Connector 71" o:spid="_x0000_s1038" style="position:absolute;flip:y;visibility:visible;mso-wrap-style:square" from="3737,10416" to="6258,1041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tibasQAAADbAAAADwAAAGRycy9kb3ducmV2LnhtbESPT2vCQBTE7wW/w/IKvekmom2JrqLF&#10;ivQgxj/3R/a5Cc2+Ddmtxm/vCkKPw8z8hpnOO1uLC7W+cqwgHSQgiAunKzYKjofv/icIH5A11o5J&#10;wY08zGe9lylm2l05p8s+GBEh7DNUUIbQZFL6oiSLfuAa4uidXWsxRNkaqVu8Rrit5TBJ3qXFiuNC&#10;iQ19lVT87v+sghXq9Sj/Ga/0YbszZtSlyfKUKvX22i0mIAJ14T/8bG+0go8UHl/iD5CzO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y2JtqxAAAANsAAAAPAAAAAAAAAAAA&#10;AAAAAKECAABkcnMvZG93bnJldi54bWxQSwUGAAAAAAQABAD5AAAAkgMAAAAA&#10;" strokecolor="black [3213]" strokeweight="1.5pt"/>
              </v:group>
            </w:pict>
          </mc:Fallback>
        </mc:AlternateContent>
      </w:r>
      <w:r w:rsidR="00677FAE" w:rsidRPr="006E30CD">
        <w:rPr>
          <w:rFonts w:ascii="Times New Roman" w:hAnsi="Times New Roman"/>
          <w:noProof/>
          <w:sz w:val="20"/>
          <w:szCs w:val="20"/>
          <w:lang w:eastAsia="en-US"/>
        </w:rPr>
        <w:drawing>
          <wp:inline distT="0" distB="0" distL="0" distR="0" wp14:anchorId="507CEB48" wp14:editId="635AFCD9">
            <wp:extent cx="2580240" cy="1864426"/>
            <wp:effectExtent l="19050" t="19050" r="10795" b="2159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0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827" b="55036"/>
                    <a:stretch/>
                  </pic:blipFill>
                  <pic:spPr bwMode="auto">
                    <a:xfrm>
                      <a:off x="0" y="0"/>
                      <a:ext cx="2602265" cy="188034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77FAE" w:rsidRPr="006E30CD">
        <w:rPr>
          <w:rFonts w:ascii="Times New Roman" w:hAnsi="Times New Roman"/>
          <w:noProof/>
          <w:sz w:val="20"/>
          <w:szCs w:val="20"/>
          <w:lang w:eastAsia="en-US"/>
        </w:rPr>
        <w:drawing>
          <wp:inline distT="0" distB="0" distL="0" distR="0" wp14:anchorId="10D0420C" wp14:editId="20828D05">
            <wp:extent cx="2567438" cy="1871330"/>
            <wp:effectExtent l="19050" t="19050" r="23495" b="15240"/>
            <wp:docPr id="275" name="Picture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O2 dye+pedot_CS_07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380"/>
                    <a:stretch/>
                  </pic:blipFill>
                  <pic:spPr bwMode="auto">
                    <a:xfrm>
                      <a:off x="0" y="0"/>
                      <a:ext cx="2567438" cy="187133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7FAE" w:rsidRPr="006E30CD" w:rsidRDefault="00C633D3" w:rsidP="00C633D3">
      <w:pPr>
        <w:pStyle w:val="NoSpacing"/>
        <w:spacing w:line="360" w:lineRule="auto"/>
        <w:jc w:val="center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  <w:r w:rsidRPr="006E30CD">
        <w:rPr>
          <w:rFonts w:ascii="Times New Roman" w:hAnsi="Times New Roman"/>
          <w:noProof/>
          <w:sz w:val="20"/>
          <w:szCs w:val="20"/>
          <w:lang w:eastAsia="en-US"/>
        </w:rPr>
        <w:lastRenderedPageBreak/>
        <w:drawing>
          <wp:anchor distT="0" distB="0" distL="114300" distR="114300" simplePos="0" relativeHeight="251692032" behindDoc="0" locked="0" layoutInCell="1" allowOverlap="1" wp14:anchorId="6074C1BA" wp14:editId="7A38DAD4">
            <wp:simplePos x="0" y="0"/>
            <wp:positionH relativeFrom="column">
              <wp:posOffset>300990</wp:posOffset>
            </wp:positionH>
            <wp:positionV relativeFrom="paragraph">
              <wp:posOffset>1706245</wp:posOffset>
            </wp:positionV>
            <wp:extent cx="419100" cy="238125"/>
            <wp:effectExtent l="19050" t="19050" r="19050" b="28575"/>
            <wp:wrapNone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10.ti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4005" r="92086"/>
                    <a:stretch/>
                  </pic:blipFill>
                  <pic:spPr bwMode="auto">
                    <a:xfrm>
                      <a:off x="0" y="0"/>
                      <a:ext cx="419100" cy="238125"/>
                    </a:xfrm>
                    <a:prstGeom prst="rect">
                      <a:avLst/>
                    </a:prstGeom>
                    <a:ln>
                      <a:solidFill>
                        <a:schemeClr val="bg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E30CD">
        <w:rPr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52BD008" wp14:editId="0CD8A212">
                <wp:simplePos x="0" y="0"/>
                <wp:positionH relativeFrom="column">
                  <wp:posOffset>2920365</wp:posOffset>
                </wp:positionH>
                <wp:positionV relativeFrom="paragraph">
                  <wp:posOffset>44450</wp:posOffset>
                </wp:positionV>
                <wp:extent cx="557530" cy="286385"/>
                <wp:effectExtent l="0" t="0" r="13970" b="18415"/>
                <wp:wrapNone/>
                <wp:docPr id="30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7530" cy="28638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260906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260906">
                              <w:rPr>
                                <w:color w:val="000000"/>
                                <w:sz w:val="20"/>
                                <w:szCs w:val="20"/>
                              </w:rPr>
                              <w:t xml:space="preserve">(b-ii) </w:t>
                            </w:r>
                          </w:p>
                          <w:p w:rsidR="00797E64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</w:p>
                        </w:txbxContent>
                      </wps:txbx>
                      <wps:bodyPr vertOverflow="clip" wrap="square"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_x0000_s1039" style="position:absolute;left:0;text-align:left;margin-left:229.95pt;margin-top:3.5pt;width:43.9pt;height:22.55pt;z-index:2516981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" fillcolor="white [3212]" strokecolor="black [3213]" strokeweight="1pt">
                <v:textbox>
                  <w:txbxContent>
                    <w:p w:rsidR="00797E64" w:rsidRPr="00260906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2"/>
                          <w:szCs w:val="22"/>
                        </w:rPr>
                      </w:pPr>
                      <w:r w:rsidRPr="00260906">
                        <w:rPr>
                          <w:color w:val="000000"/>
                          <w:sz w:val="20"/>
                          <w:szCs w:val="20"/>
                        </w:rPr>
                        <w:t xml:space="preserve">(b-ii) </w:t>
                      </w:r>
                    </w:p>
                    <w:p w:rsidR="00797E64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="00F71417" w:rsidRPr="006E30CD">
        <w:rPr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6DCE33E0" wp14:editId="1AA90014">
                <wp:simplePos x="0" y="0"/>
                <wp:positionH relativeFrom="column">
                  <wp:posOffset>306142</wp:posOffset>
                </wp:positionH>
                <wp:positionV relativeFrom="paragraph">
                  <wp:posOffset>33655</wp:posOffset>
                </wp:positionV>
                <wp:extent cx="557530" cy="286385"/>
                <wp:effectExtent l="0" t="0" r="13970" b="18415"/>
                <wp:wrapNone/>
                <wp:docPr id="224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7530" cy="28638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260906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260906">
                              <w:rPr>
                                <w:color w:val="000000"/>
                                <w:sz w:val="20"/>
                                <w:szCs w:val="20"/>
                              </w:rPr>
                              <w:t xml:space="preserve">(b-i) </w:t>
                            </w:r>
                          </w:p>
                          <w:p w:rsidR="00797E64" w:rsidRDefault="00797E64" w:rsidP="00D12D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</w:p>
                        </w:txbxContent>
                      </wps:txbx>
                      <wps:bodyPr vertOverflow="clip" wrap="square"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_x0000_s1040" style="position:absolute;left:0;text-align:left;margin-left:24.1pt;margin-top:2.65pt;width:43.9pt;height:22.55pt;z-index:2517002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" fillcolor="white [3212]" strokecolor="black [3213]" strokeweight="1pt">
                <v:textbox>
                  <w:txbxContent>
                    <w:p w:rsidR="00797E64" w:rsidRPr="00260906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2"/>
                          <w:szCs w:val="22"/>
                        </w:rPr>
                      </w:pPr>
                      <w:r w:rsidRPr="00260906">
                        <w:rPr>
                          <w:color w:val="000000"/>
                          <w:sz w:val="20"/>
                          <w:szCs w:val="20"/>
                        </w:rPr>
                        <w:t xml:space="preserve">(b-i) </w:t>
                      </w:r>
                    </w:p>
                    <w:p w:rsidR="00797E64" w:rsidRDefault="00797E64" w:rsidP="00D12D5A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="00677FAE" w:rsidRPr="006E30CD">
        <w:rPr>
          <w:rFonts w:ascii="Times New Roman" w:hAnsi="Times New Roman"/>
          <w:noProof/>
          <w:sz w:val="20"/>
          <w:szCs w:val="20"/>
          <w:lang w:eastAsia="en-US"/>
        </w:rPr>
        <w:drawing>
          <wp:inline distT="0" distB="0" distL="0" distR="0" wp14:anchorId="6623B434" wp14:editId="02C50FED">
            <wp:extent cx="2576946" cy="1930245"/>
            <wp:effectExtent l="19050" t="19050" r="13970" b="13335"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10.ti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-1" r="51256" b="53718"/>
                    <a:stretch/>
                  </pic:blipFill>
                  <pic:spPr bwMode="auto">
                    <a:xfrm>
                      <a:off x="0" y="0"/>
                      <a:ext cx="2581275" cy="1933488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77FAE" w:rsidRPr="006E30CD">
        <w:rPr>
          <w:rFonts w:ascii="Times New Roman" w:hAnsi="Times New Roman"/>
          <w:noProof/>
          <w:sz w:val="20"/>
          <w:szCs w:val="20"/>
          <w:lang w:eastAsia="en-US"/>
        </w:rPr>
        <w:drawing>
          <wp:inline distT="0" distB="0" distL="0" distR="0" wp14:anchorId="10725DBC" wp14:editId="0E82A5EE">
            <wp:extent cx="2600696" cy="1950678"/>
            <wp:effectExtent l="19050" t="19050" r="9525" b="12065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O2 dye_CS_0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0696" cy="195067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633D3" w:rsidRDefault="00A757F1" w:rsidP="00C633D3">
      <w:pPr>
        <w:pStyle w:val="NoSpacing"/>
        <w:ind w:left="851" w:hanging="851"/>
        <w:jc w:val="left"/>
        <w:rPr>
          <w:rFonts w:ascii="Times New Roman" w:eastAsia="Gulim" w:hAnsi="Times New Roman"/>
          <w:iCs/>
          <w:color w:val="000000"/>
          <w:sz w:val="20"/>
          <w:szCs w:val="20"/>
        </w:rPr>
      </w:pPr>
      <w:proofErr w:type="gramStart"/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F</w:t>
      </w:r>
      <w:r w:rsidR="009F3CF5" w:rsidRPr="006E30CD">
        <w:rPr>
          <w:rFonts w:ascii="Times New Roman" w:eastAsia="Gulim" w:hAnsi="Times New Roman"/>
          <w:iCs/>
          <w:color w:val="000000"/>
          <w:sz w:val="20"/>
          <w:szCs w:val="20"/>
        </w:rPr>
        <w:t>ig</w:t>
      </w:r>
      <w:r w:rsidR="002702DD">
        <w:rPr>
          <w:rFonts w:ascii="Times New Roman" w:eastAsia="Gulim" w:hAnsi="Times New Roman"/>
          <w:iCs/>
          <w:color w:val="000000"/>
          <w:sz w:val="20"/>
          <w:szCs w:val="20"/>
        </w:rPr>
        <w:t>ure 1</w:t>
      </w:r>
      <w:r w:rsidR="00C633D3">
        <w:rPr>
          <w:rFonts w:ascii="Times New Roman" w:eastAsia="Gulim" w:hAnsi="Times New Roman"/>
          <w:iCs/>
          <w:color w:val="000000"/>
          <w:sz w:val="20"/>
          <w:szCs w:val="20"/>
        </w:rPr>
        <w:t>.</w:t>
      </w:r>
      <w:proofErr w:type="gramEnd"/>
      <w:r w:rsidR="00C633D3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SEM images of (a) bare TiO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and (b) 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dye-sensitized 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TiO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274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thin films for its (</w:t>
      </w:r>
      <w:proofErr w:type="spellStart"/>
      <w:r w:rsidR="00274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i</w:t>
      </w:r>
      <w:proofErr w:type="spellEnd"/>
      <w:r w:rsidR="00274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) surface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</w:t>
      </w:r>
      <w:r w:rsidR="00274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(ii) cross sectional</w:t>
      </w:r>
      <w:r w:rsidR="00CC5B3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respectively</w:t>
      </w:r>
    </w:p>
    <w:p w:rsidR="00C633D3" w:rsidRDefault="00C633D3" w:rsidP="00C633D3">
      <w:pPr>
        <w:pStyle w:val="NoSpacing"/>
        <w:ind w:left="851" w:hanging="851"/>
        <w:jc w:val="left"/>
        <w:rPr>
          <w:rFonts w:ascii="Times New Roman" w:eastAsia="Gulim" w:hAnsi="Times New Roman"/>
          <w:iCs/>
          <w:color w:val="000000"/>
          <w:sz w:val="20"/>
          <w:szCs w:val="20"/>
        </w:rPr>
      </w:pPr>
    </w:p>
    <w:p w:rsidR="00AA7E79" w:rsidRPr="00C633D3" w:rsidRDefault="009F0E37" w:rsidP="00C633D3">
      <w:pPr>
        <w:pStyle w:val="NoSpacing"/>
        <w:ind w:left="851" w:hanging="851"/>
        <w:jc w:val="left"/>
        <w:rPr>
          <w:rFonts w:ascii="Times New Roman" w:eastAsia="Gulim" w:hAnsi="Times New Roman"/>
          <w:iCs/>
          <w:color w:val="000000"/>
          <w:sz w:val="20"/>
          <w:szCs w:val="20"/>
        </w:rPr>
      </w:pPr>
      <w:r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>Crystalline structure of thin films</w:t>
      </w:r>
    </w:p>
    <w:p w:rsidR="00527C1A" w:rsidRDefault="002702DD" w:rsidP="00C633D3">
      <w:pPr>
        <w:pStyle w:val="NoSpacing"/>
        <w:rPr>
          <w:rFonts w:ascii="Times New Roman" w:hAnsi="Times New Roman"/>
          <w:sz w:val="20"/>
          <w:szCs w:val="20"/>
        </w:rPr>
      </w:pPr>
      <w:r>
        <w:rPr>
          <w:rFonts w:ascii="Times New Roman" w:eastAsia="Gulim" w:hAnsi="Times New Roman"/>
          <w:iCs/>
          <w:color w:val="000000"/>
          <w:sz w:val="20"/>
          <w:szCs w:val="20"/>
        </w:rPr>
        <w:t>Figure</w:t>
      </w:r>
      <w:r w:rsidR="00DA20E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2 shows the X</w:t>
      </w:r>
      <w:r w:rsidR="009F0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-Ray Diffraction (XRD)</w:t>
      </w:r>
      <w:r w:rsidR="00DA20E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pattern of TiO</w:t>
      </w:r>
      <w:r w:rsidR="00DA20E6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DA20E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BA30B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and 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B8054B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thin films </w:t>
      </w:r>
      <w:r w:rsidR="00DA20E6" w:rsidRPr="006E30CD">
        <w:rPr>
          <w:rFonts w:ascii="Times New Roman" w:eastAsia="Gulim" w:hAnsi="Times New Roman"/>
          <w:iCs/>
          <w:color w:val="000000"/>
          <w:sz w:val="20"/>
          <w:szCs w:val="20"/>
        </w:rPr>
        <w:t>deposited onto FTO surface</w:t>
      </w:r>
      <w:r w:rsidR="00BA30B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</w:t>
      </w:r>
      <w:r w:rsidR="0003715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The P25 Degussa </w:t>
      </w:r>
      <w:r w:rsidR="009F0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TiO</w:t>
      </w:r>
      <w:r w:rsidR="009F0E37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9F0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nanoparticles </w:t>
      </w:r>
      <w:r w:rsidR="00CA4CF7" w:rsidRPr="006E30CD">
        <w:rPr>
          <w:rFonts w:ascii="Times New Roman" w:hAnsi="Times New Roman"/>
          <w:sz w:val="20"/>
          <w:szCs w:val="20"/>
        </w:rPr>
        <w:t>contain</w:t>
      </w:r>
      <w:r w:rsidR="00037153" w:rsidRPr="006E30CD">
        <w:rPr>
          <w:rFonts w:ascii="Times New Roman" w:hAnsi="Times New Roman"/>
          <w:sz w:val="20"/>
          <w:szCs w:val="20"/>
        </w:rPr>
        <w:t xml:space="preserve"> </w:t>
      </w:r>
      <w:r w:rsidR="0055601C" w:rsidRPr="006E30CD">
        <w:rPr>
          <w:rFonts w:ascii="Times New Roman" w:eastAsia="Gulim" w:hAnsi="Times New Roman"/>
          <w:iCs/>
          <w:color w:val="000000"/>
          <w:sz w:val="20"/>
          <w:szCs w:val="20"/>
        </w:rPr>
        <w:t>7</w:t>
      </w:r>
      <w:r w:rsidR="009E73C2" w:rsidRPr="006E30CD">
        <w:rPr>
          <w:rFonts w:ascii="Times New Roman" w:eastAsia="Gulim" w:hAnsi="Times New Roman"/>
          <w:iCs/>
          <w:color w:val="000000"/>
          <w:sz w:val="20"/>
          <w:szCs w:val="20"/>
        </w:rPr>
        <w:t>4</w:t>
      </w:r>
      <w:r w:rsidR="00C633D3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55601C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% </w:t>
      </w:r>
      <w:proofErr w:type="spellStart"/>
      <w:r w:rsidR="0055601C" w:rsidRPr="006E30CD">
        <w:rPr>
          <w:rFonts w:ascii="Times New Roman" w:eastAsia="Gulim" w:hAnsi="Times New Roman"/>
          <w:iCs/>
          <w:color w:val="000000"/>
          <w:sz w:val="20"/>
          <w:szCs w:val="20"/>
        </w:rPr>
        <w:t>anatase</w:t>
      </w:r>
      <w:proofErr w:type="spellEnd"/>
      <w:r w:rsidR="0009035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2</w:t>
      </w:r>
      <w:r w:rsidR="009E73C2" w:rsidRPr="006E30CD">
        <w:rPr>
          <w:rFonts w:ascii="Times New Roman" w:eastAsia="Gulim" w:hAnsi="Times New Roman"/>
          <w:iCs/>
          <w:color w:val="000000"/>
          <w:sz w:val="20"/>
          <w:szCs w:val="20"/>
        </w:rPr>
        <w:t>6</w:t>
      </w:r>
      <w:r w:rsidR="00C633D3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090351" w:rsidRPr="006E30CD">
        <w:rPr>
          <w:rFonts w:ascii="Times New Roman" w:eastAsia="Gulim" w:hAnsi="Times New Roman"/>
          <w:iCs/>
          <w:color w:val="000000"/>
          <w:sz w:val="20"/>
          <w:szCs w:val="20"/>
        </w:rPr>
        <w:t>% rutile</w:t>
      </w:r>
      <w:r w:rsidR="0003715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with average </w:t>
      </w:r>
      <w:r w:rsidR="00F46F7D" w:rsidRPr="006E30CD">
        <w:rPr>
          <w:rFonts w:ascii="Times New Roman" w:eastAsia="Gulim" w:hAnsi="Times New Roman"/>
          <w:iCs/>
          <w:color w:val="000000"/>
          <w:sz w:val="20"/>
          <w:szCs w:val="20"/>
        </w:rPr>
        <w:t>crystal</w:t>
      </w:r>
      <w:r w:rsidR="004344E6" w:rsidRPr="006E30CD">
        <w:rPr>
          <w:rFonts w:ascii="Times New Roman" w:eastAsia="Gulim" w:hAnsi="Times New Roman"/>
          <w:iCs/>
          <w:color w:val="000000"/>
          <w:sz w:val="20"/>
          <w:szCs w:val="20"/>
        </w:rPr>
        <w:t>lite</w:t>
      </w:r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size of 20 nm</w:t>
      </w:r>
      <w:r w:rsidR="00B918B8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obt</w:t>
      </w:r>
      <w:r w:rsidR="00C633D3">
        <w:rPr>
          <w:rFonts w:ascii="Times New Roman" w:eastAsia="Gulim" w:hAnsi="Times New Roman"/>
          <w:iCs/>
          <w:color w:val="000000"/>
          <w:sz w:val="20"/>
          <w:szCs w:val="20"/>
        </w:rPr>
        <w:t>ained from Equation (1) and (2),</w:t>
      </w:r>
      <w:r w:rsidR="00D520DA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B918B8" w:rsidRPr="006E30CD">
        <w:rPr>
          <w:rFonts w:ascii="Times New Roman" w:eastAsia="Gulim" w:hAnsi="Times New Roman"/>
          <w:iCs/>
          <w:color w:val="000000"/>
          <w:sz w:val="20"/>
          <w:szCs w:val="20"/>
        </w:rPr>
        <w:t>respectively</w:t>
      </w:r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</w:t>
      </w:r>
      <w:proofErr w:type="spellStart"/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>Anatase</w:t>
      </w:r>
      <w:proofErr w:type="spellEnd"/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peaks were observed </w:t>
      </w:r>
      <w:r w:rsidR="00B918B8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at </w:t>
      </w:r>
      <w:r w:rsidR="00CA4CF7" w:rsidRPr="006E30CD">
        <w:rPr>
          <w:rFonts w:ascii="Times New Roman" w:eastAsia="Gulim" w:hAnsi="Times New Roman"/>
          <w:iCs/>
          <w:color w:val="000000"/>
          <w:sz w:val="20"/>
          <w:szCs w:val="20"/>
        </w:rPr>
        <w:t>2θ of 25.43</w:t>
      </w:r>
      <w:r w:rsidR="00CA4CF7" w:rsidRPr="006E30CD">
        <w:rPr>
          <w:rFonts w:ascii="Times New Roman" w:hAnsi="Times New Roman"/>
          <w:sz w:val="20"/>
          <w:szCs w:val="20"/>
        </w:rPr>
        <w:t>°, 48.15° and 54.70° where</w:t>
      </w:r>
      <w:r w:rsidR="00B918B8" w:rsidRPr="006E30CD">
        <w:rPr>
          <w:rFonts w:ascii="Times New Roman" w:hAnsi="Times New Roman"/>
          <w:sz w:val="20"/>
          <w:szCs w:val="20"/>
        </w:rPr>
        <w:t xml:space="preserve"> correspondingly </w:t>
      </w:r>
      <w:r w:rsidR="00CA4CF7" w:rsidRPr="006E30CD">
        <w:rPr>
          <w:rFonts w:ascii="Times New Roman" w:hAnsi="Times New Roman"/>
          <w:sz w:val="20"/>
          <w:szCs w:val="20"/>
        </w:rPr>
        <w:t>located at plane (101), (200) and (105)</w:t>
      </w:r>
      <w:r w:rsidR="006B4A33" w:rsidRPr="006E30CD">
        <w:rPr>
          <w:rFonts w:ascii="Times New Roman" w:hAnsi="Times New Roman"/>
          <w:sz w:val="20"/>
          <w:szCs w:val="20"/>
        </w:rPr>
        <w:t xml:space="preserve"> which in agreement with</w:t>
      </w:r>
      <w:r w:rsidR="009F0E37" w:rsidRPr="006E30CD">
        <w:rPr>
          <w:rFonts w:ascii="Times New Roman" w:hAnsi="Times New Roman"/>
          <w:sz w:val="20"/>
          <w:szCs w:val="20"/>
        </w:rPr>
        <w:t xml:space="preserve"> reported by</w:t>
      </w:r>
      <w:r w:rsidR="006B4A33" w:rsidRPr="006E30CD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B4A33" w:rsidRPr="006E30CD">
        <w:rPr>
          <w:rFonts w:ascii="Times New Roman" w:hAnsi="Times New Roman"/>
          <w:sz w:val="20"/>
          <w:szCs w:val="20"/>
        </w:rPr>
        <w:t>Hamadanian</w:t>
      </w:r>
      <w:proofErr w:type="spellEnd"/>
      <w:r w:rsidR="006B4A33" w:rsidRPr="006E30CD">
        <w:rPr>
          <w:rFonts w:ascii="Times New Roman" w:hAnsi="Times New Roman"/>
          <w:sz w:val="20"/>
          <w:szCs w:val="20"/>
        </w:rPr>
        <w:t xml:space="preserve"> et al. </w:t>
      </w:r>
      <w:r w:rsidR="00BC231A"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Hamadanian&lt;/Author&gt;&lt;Year&gt;2014&lt;/Year&gt;&lt;RecNum&gt;142&lt;/RecNum&gt;&lt;DisplayText&gt;[21]&lt;/DisplayText&gt;&lt;record&gt;&lt;rec-number&gt;142&lt;/rec-number&gt;&lt;foreign-keys&gt;&lt;key app="EN" db-id="ta5tvzaenz0rx0ef25apzs5haz9t5apftevs" timestamp="1441765752"&gt;142&lt;/key&gt;&lt;/foreign-keys&gt;&lt;ref-type name="Journal Article"&gt;17&lt;/ref-type&gt;&lt;contributors&gt;&lt;authors&gt;&lt;author&gt;Hamadanian, M. &lt;/author&gt;&lt;author&gt;Safaei-Ghomi, J. &lt;/author&gt;&lt;author&gt;Hosseinpour, M.&lt;/author&gt;&lt;author&gt;Masoomi, R.&lt;/author&gt;&lt;author&gt;Jabbari, V. &lt;/author&gt;&lt;/authors&gt;&lt;/contributors&gt;&lt;titles&gt;&lt;title&gt;Uses of new natural dye photosensitizers in fabrication of high potential dye-sensitizedsolarcells (DSSCs)&lt;/title&gt;&lt;secondary-title&gt;Materials Science in Semiconductor Processing&lt;/secondary-title&gt;&lt;/titles&gt;&lt;periodical&gt;&lt;full-title&gt;Materials Science in Semiconductor Processing&lt;/full-title&gt;&lt;/periodical&gt;&lt;volume&gt;27&lt;/volume&gt;&lt;dates&gt;&lt;year&gt;2014&lt;/year&gt;&lt;/dates&gt;&lt;urls&gt;&lt;/urls&gt;&lt;/record&gt;&lt;/Cite&gt;&lt;/EndNote&gt;</w:instrText>
      </w:r>
      <w:r w:rsidR="00BC231A"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21" w:tooltip="Hamadanian, 2014 #142" w:history="1">
        <w:r w:rsidR="009A22E6">
          <w:rPr>
            <w:rFonts w:ascii="Times New Roman" w:hAnsi="Times New Roman"/>
            <w:noProof/>
            <w:sz w:val="20"/>
            <w:szCs w:val="20"/>
          </w:rPr>
          <w:t>21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="00BC231A" w:rsidRPr="006E30CD">
        <w:rPr>
          <w:rFonts w:ascii="Times New Roman" w:hAnsi="Times New Roman"/>
          <w:sz w:val="20"/>
          <w:szCs w:val="20"/>
        </w:rPr>
        <w:fldChar w:fldCharType="end"/>
      </w:r>
      <w:r w:rsidR="006B4A33" w:rsidRPr="006E30CD">
        <w:rPr>
          <w:rFonts w:ascii="Times New Roman" w:hAnsi="Times New Roman"/>
          <w:sz w:val="20"/>
          <w:szCs w:val="20"/>
        </w:rPr>
        <w:t xml:space="preserve">. </w:t>
      </w:r>
      <w:r w:rsidR="0083394F" w:rsidRPr="006E30CD">
        <w:rPr>
          <w:rFonts w:ascii="Times New Roman" w:hAnsi="Times New Roman"/>
          <w:sz w:val="20"/>
          <w:szCs w:val="20"/>
        </w:rPr>
        <w:t>Mean</w:t>
      </w:r>
      <w:r w:rsidR="0083394F" w:rsidRPr="006E30CD">
        <w:rPr>
          <w:rFonts w:ascii="Times New Roman" w:eastAsia="Gulim" w:hAnsi="Times New Roman"/>
          <w:iCs/>
          <w:color w:val="000000"/>
          <w:sz w:val="20"/>
          <w:szCs w:val="20"/>
        </w:rPr>
        <w:t>while, the strongest peak of rutile appears at 27.55</w:t>
      </w:r>
      <w:r w:rsidR="0083394F" w:rsidRPr="006E30CD">
        <w:rPr>
          <w:rFonts w:ascii="Times New Roman" w:hAnsi="Times New Roman"/>
          <w:sz w:val="20"/>
          <w:szCs w:val="20"/>
        </w:rPr>
        <w:t xml:space="preserve">° at plane (110). </w:t>
      </w:r>
      <w:r w:rsidR="009D74FC" w:rsidRPr="006E30CD">
        <w:rPr>
          <w:rFonts w:ascii="Times New Roman" w:hAnsi="Times New Roman"/>
          <w:sz w:val="20"/>
          <w:szCs w:val="20"/>
        </w:rPr>
        <w:t xml:space="preserve">In general, </w:t>
      </w:r>
      <w:proofErr w:type="spellStart"/>
      <w:r w:rsidR="009D74FC" w:rsidRPr="006E30CD">
        <w:rPr>
          <w:rFonts w:ascii="Times New Roman" w:hAnsi="Times New Roman"/>
          <w:sz w:val="20"/>
          <w:szCs w:val="20"/>
        </w:rPr>
        <w:t>anatase</w:t>
      </w:r>
      <w:proofErr w:type="spellEnd"/>
      <w:r w:rsidR="009D74FC" w:rsidRPr="006E30CD">
        <w:rPr>
          <w:rFonts w:ascii="Times New Roman" w:hAnsi="Times New Roman"/>
          <w:sz w:val="20"/>
          <w:szCs w:val="20"/>
        </w:rPr>
        <w:t xml:space="preserve"> phase is </w:t>
      </w:r>
      <w:proofErr w:type="spellStart"/>
      <w:r w:rsidR="009D74FC" w:rsidRPr="006E30CD">
        <w:rPr>
          <w:rFonts w:ascii="Times New Roman" w:hAnsi="Times New Roman"/>
          <w:sz w:val="20"/>
          <w:szCs w:val="20"/>
        </w:rPr>
        <w:t>phocatalytically</w:t>
      </w:r>
      <w:proofErr w:type="spellEnd"/>
      <w:r w:rsidR="009D74FC" w:rsidRPr="006E30CD">
        <w:rPr>
          <w:rFonts w:ascii="Times New Roman" w:hAnsi="Times New Roman"/>
          <w:sz w:val="20"/>
          <w:szCs w:val="20"/>
        </w:rPr>
        <w:t xml:space="preserve"> more active compared to rutile due to low rate of </w:t>
      </w:r>
      <w:proofErr w:type="spellStart"/>
      <w:r w:rsidR="009D74FC" w:rsidRPr="006E30CD">
        <w:rPr>
          <w:rFonts w:ascii="Times New Roman" w:hAnsi="Times New Roman"/>
          <w:sz w:val="20"/>
          <w:szCs w:val="20"/>
        </w:rPr>
        <w:t>eletron</w:t>
      </w:r>
      <w:proofErr w:type="spellEnd"/>
      <w:r w:rsidR="009D74FC" w:rsidRPr="006E30CD">
        <w:rPr>
          <w:rFonts w:ascii="Times New Roman" w:hAnsi="Times New Roman"/>
          <w:sz w:val="20"/>
          <w:szCs w:val="20"/>
        </w:rPr>
        <w:t xml:space="preserve">-hole recombination </w:t>
      </w:r>
      <w:r w:rsidR="009D74FC"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Kusmierek&lt;/Author&gt;&lt;Year&gt;2015&lt;/Year&gt;&lt;RecNum&gt;143&lt;/RecNum&gt;&lt;DisplayText&gt;[22]&lt;/DisplayText&gt;&lt;record&gt;&lt;rec-number&gt;143&lt;/rec-number&gt;&lt;foreign-keys&gt;&lt;key app="EN" db-id="ta5tvzaenz0rx0ef25apzs5haz9t5apftevs" timestamp="1441768629"&gt;143&lt;/key&gt;&lt;/foreign-keys&gt;&lt;ref-type name="Journal Article"&gt;17&lt;/ref-type&gt;&lt;contributors&gt;&lt;authors&gt;&lt;author&gt;Kusmierek, Elzbieta &lt;/author&gt;&lt;author&gt;Chrzescijanska, Ewa &lt;/author&gt;&lt;/authors&gt;&lt;/contributors&gt;&lt;titles&gt;&lt;title&gt;Application of TiO2–RuO2/Ti electrodes modified with WO3 in electro- and photoelectrochemical oxidation of Acid Orange 7 dye&lt;/title&gt;&lt;secondary-title&gt;Journal of Photochemistry and Photobiology A: Chemistry&lt;/secondary-title&gt;&lt;/titles&gt;&lt;periodical&gt;&lt;full-title&gt;Journal of Photochemistry and Photobiology A: Chemistry&lt;/full-title&gt;&lt;/periodical&gt;&lt;pages&gt;59–68&lt;/pages&gt;&lt;volume&gt;302&lt;/volume&gt;&lt;dates&gt;&lt;year&gt;2015&lt;/year&gt;&lt;/dates&gt;&lt;urls&gt;&lt;/urls&gt;&lt;/record&gt;&lt;/Cite&gt;&lt;/EndNote&gt;</w:instrText>
      </w:r>
      <w:r w:rsidR="009D74FC"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22" w:tooltip="Kusmierek, 2015 #143" w:history="1">
        <w:r w:rsidR="009A22E6">
          <w:rPr>
            <w:rFonts w:ascii="Times New Roman" w:hAnsi="Times New Roman"/>
            <w:noProof/>
            <w:sz w:val="20"/>
            <w:szCs w:val="20"/>
          </w:rPr>
          <w:t>22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="009D74FC" w:rsidRPr="006E30CD">
        <w:rPr>
          <w:rFonts w:ascii="Times New Roman" w:hAnsi="Times New Roman"/>
          <w:sz w:val="20"/>
          <w:szCs w:val="20"/>
        </w:rPr>
        <w:fldChar w:fldCharType="end"/>
      </w:r>
      <w:r w:rsidR="009D74FC" w:rsidRPr="006E30CD">
        <w:rPr>
          <w:rFonts w:ascii="Times New Roman" w:hAnsi="Times New Roman"/>
          <w:sz w:val="20"/>
          <w:szCs w:val="20"/>
        </w:rPr>
        <w:t>. Besides, t</w:t>
      </w:r>
      <w:r w:rsidR="0083394F" w:rsidRPr="006E30CD">
        <w:rPr>
          <w:rFonts w:ascii="Times New Roman" w:hAnsi="Times New Roman"/>
          <w:sz w:val="20"/>
          <w:szCs w:val="20"/>
        </w:rPr>
        <w:t>he addition of dye sensitizer on TiO</w:t>
      </w:r>
      <w:r w:rsidR="0083394F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83394F" w:rsidRPr="006E30CD">
        <w:rPr>
          <w:rFonts w:ascii="Times New Roman" w:hAnsi="Times New Roman"/>
          <w:sz w:val="20"/>
          <w:szCs w:val="20"/>
        </w:rPr>
        <w:t xml:space="preserve">thin films did not change the </w:t>
      </w:r>
      <w:r w:rsidR="00F16104" w:rsidRPr="006E30CD">
        <w:rPr>
          <w:rFonts w:ascii="Times New Roman" w:hAnsi="Times New Roman"/>
          <w:sz w:val="20"/>
          <w:szCs w:val="20"/>
        </w:rPr>
        <w:t xml:space="preserve">percentage of the </w:t>
      </w:r>
      <w:proofErr w:type="spellStart"/>
      <w:r w:rsidR="00F16104" w:rsidRPr="006E30CD">
        <w:rPr>
          <w:rFonts w:ascii="Times New Roman" w:hAnsi="Times New Roman"/>
          <w:sz w:val="20"/>
          <w:szCs w:val="20"/>
        </w:rPr>
        <w:t>anatase</w:t>
      </w:r>
      <w:proofErr w:type="spellEnd"/>
      <w:r w:rsidR="00F16104" w:rsidRPr="006E30CD">
        <w:rPr>
          <w:rFonts w:ascii="Times New Roman" w:hAnsi="Times New Roman"/>
          <w:sz w:val="20"/>
          <w:szCs w:val="20"/>
        </w:rPr>
        <w:t xml:space="preserve"> and rutile crystalline phase. </w:t>
      </w:r>
      <w:r w:rsidR="00F16104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However a new diffraction peak </w:t>
      </w:r>
      <w:r w:rsidR="0043511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was </w:t>
      </w:r>
      <w:r w:rsidR="00F16104" w:rsidRPr="006E30CD">
        <w:rPr>
          <w:rFonts w:ascii="Times New Roman" w:eastAsia="Gulim" w:hAnsi="Times New Roman"/>
          <w:iCs/>
          <w:color w:val="000000"/>
          <w:sz w:val="20"/>
          <w:szCs w:val="20"/>
        </w:rPr>
        <w:t>exhibited at 2θ of 26.64</w:t>
      </w:r>
      <w:r w:rsidR="00F16104" w:rsidRPr="006E30CD">
        <w:rPr>
          <w:rFonts w:ascii="Times New Roman" w:hAnsi="Times New Roman"/>
          <w:sz w:val="20"/>
          <w:szCs w:val="20"/>
        </w:rPr>
        <w:t xml:space="preserve">° due to the present of mineral salts in dye which </w:t>
      </w:r>
      <w:r w:rsidR="0043511F" w:rsidRPr="006E30CD">
        <w:rPr>
          <w:rFonts w:ascii="Times New Roman" w:hAnsi="Times New Roman"/>
          <w:sz w:val="20"/>
          <w:szCs w:val="20"/>
        </w:rPr>
        <w:t xml:space="preserve">later </w:t>
      </w:r>
      <w:r w:rsidR="00F16104" w:rsidRPr="006E30CD">
        <w:rPr>
          <w:rFonts w:ascii="Times New Roman" w:hAnsi="Times New Roman"/>
          <w:sz w:val="20"/>
          <w:szCs w:val="20"/>
        </w:rPr>
        <w:t>form</w:t>
      </w:r>
      <w:r w:rsidR="0043511F" w:rsidRPr="006E30CD">
        <w:rPr>
          <w:rFonts w:ascii="Times New Roman" w:hAnsi="Times New Roman"/>
          <w:sz w:val="20"/>
          <w:szCs w:val="20"/>
        </w:rPr>
        <w:t xml:space="preserve"> crystal phase. In addition, there is increment in intensity of TiO</w:t>
      </w:r>
      <w:r w:rsidR="0043511F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43511F" w:rsidRPr="006E30CD">
        <w:rPr>
          <w:rFonts w:ascii="Times New Roman" w:hAnsi="Times New Roman"/>
          <w:sz w:val="20"/>
          <w:szCs w:val="20"/>
        </w:rPr>
        <w:t xml:space="preserve"> peaks which suggest that the </w:t>
      </w:r>
      <w:proofErr w:type="spellStart"/>
      <w:r w:rsidR="0043511F" w:rsidRPr="006E30CD">
        <w:rPr>
          <w:rFonts w:ascii="Times New Roman" w:hAnsi="Times New Roman"/>
          <w:sz w:val="20"/>
          <w:szCs w:val="20"/>
        </w:rPr>
        <w:t>crystallinity</w:t>
      </w:r>
      <w:proofErr w:type="spellEnd"/>
      <w:r w:rsidR="0043511F" w:rsidRPr="006E30CD">
        <w:rPr>
          <w:rFonts w:ascii="Times New Roman" w:hAnsi="Times New Roman"/>
          <w:sz w:val="20"/>
          <w:szCs w:val="20"/>
        </w:rPr>
        <w:t xml:space="preserve"> of TiO</w:t>
      </w:r>
      <w:r w:rsidR="0043511F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43511F" w:rsidRPr="006E30CD">
        <w:rPr>
          <w:rFonts w:ascii="Times New Roman" w:hAnsi="Times New Roman"/>
          <w:sz w:val="20"/>
          <w:szCs w:val="20"/>
        </w:rPr>
        <w:t>is improved with adsorption of dye particles to TiO</w:t>
      </w:r>
      <w:r w:rsidR="0043511F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43511F" w:rsidRPr="006E30CD">
        <w:rPr>
          <w:rFonts w:ascii="Times New Roman" w:hAnsi="Times New Roman"/>
          <w:sz w:val="20"/>
          <w:szCs w:val="20"/>
        </w:rPr>
        <w:t>crystal lattice.</w:t>
      </w:r>
    </w:p>
    <w:p w:rsidR="00C633D3" w:rsidRDefault="00C633D3" w:rsidP="00C633D3">
      <w:pPr>
        <w:pStyle w:val="NoSpacing"/>
        <w:rPr>
          <w:rFonts w:ascii="Times New Roman" w:hAnsi="Times New Roman"/>
          <w:sz w:val="20"/>
          <w:szCs w:val="20"/>
        </w:rPr>
      </w:pPr>
    </w:p>
    <w:p w:rsidR="00C633D3" w:rsidRPr="006E30CD" w:rsidRDefault="00C633D3" w:rsidP="001505D7">
      <w:pPr>
        <w:pStyle w:val="NoSpacing"/>
        <w:jc w:val="center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eastAsia="en-US"/>
        </w:rPr>
        <w:drawing>
          <wp:inline distT="0" distB="0" distL="0" distR="0">
            <wp:extent cx="4089280" cy="2599178"/>
            <wp:effectExtent l="19050" t="19050" r="26035" b="1079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4851" cy="260271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DA4C38" w:rsidRPr="006E30CD" w:rsidRDefault="00DA4C38" w:rsidP="006E30CD">
      <w:pPr>
        <w:pStyle w:val="NoSpacing"/>
        <w:spacing w:line="360" w:lineRule="auto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</w:p>
    <w:p w:rsidR="00AA7E79" w:rsidRDefault="002702DD" w:rsidP="001505D7">
      <w:pPr>
        <w:pStyle w:val="NoSpacing"/>
        <w:ind w:left="851" w:hanging="851"/>
        <w:jc w:val="left"/>
        <w:rPr>
          <w:rFonts w:ascii="Times New Roman" w:eastAsia="Gulim" w:hAnsi="Times New Roman"/>
          <w:bCs/>
          <w:iCs/>
          <w:color w:val="000000"/>
          <w:sz w:val="20"/>
          <w:szCs w:val="20"/>
        </w:rPr>
      </w:pPr>
      <w:proofErr w:type="gramStart"/>
      <w:r>
        <w:rPr>
          <w:rFonts w:ascii="Times New Roman" w:eastAsia="Gulim" w:hAnsi="Times New Roman"/>
          <w:bCs/>
          <w:iCs/>
          <w:color w:val="000000"/>
          <w:sz w:val="20"/>
          <w:szCs w:val="20"/>
        </w:rPr>
        <w:t>Figure 2</w:t>
      </w:r>
      <w:r w:rsidR="00C633D3">
        <w:rPr>
          <w:rFonts w:ascii="Times New Roman" w:eastAsia="Gulim" w:hAnsi="Times New Roman"/>
          <w:bCs/>
          <w:iCs/>
          <w:color w:val="000000"/>
          <w:sz w:val="20"/>
          <w:szCs w:val="20"/>
        </w:rPr>
        <w:t>.</w:t>
      </w:r>
      <w:proofErr w:type="gramEnd"/>
      <w:r w:rsidR="00C633D3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</w:t>
      </w:r>
      <w:r w:rsidR="009F0E37" w:rsidRPr="006E30CD">
        <w:rPr>
          <w:rFonts w:ascii="Times New Roman" w:eastAsia="Gulim" w:hAnsi="Times New Roman"/>
          <w:iCs/>
          <w:color w:val="000000"/>
          <w:sz w:val="20"/>
          <w:szCs w:val="20"/>
        </w:rPr>
        <w:t>X-Ray Diffraction (XRD)</w:t>
      </w:r>
      <w:r w:rsidR="00DA0AFF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</w:t>
      </w:r>
      <w:r w:rsidR="00527C1A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pattern</w:t>
      </w:r>
      <w:r w:rsidR="004344E6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of (</w:t>
      </w:r>
      <w:r w:rsidR="00697787">
        <w:rPr>
          <w:rFonts w:ascii="Times New Roman" w:eastAsia="Gulim" w:hAnsi="Times New Roman"/>
          <w:bCs/>
          <w:iCs/>
          <w:color w:val="000000"/>
          <w:sz w:val="20"/>
          <w:szCs w:val="20"/>
        </w:rPr>
        <w:t>A</w:t>
      </w:r>
      <w:r w:rsidR="004344E6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) FTO, (</w:t>
      </w:r>
      <w:r w:rsidR="009958A0">
        <w:rPr>
          <w:rFonts w:ascii="Times New Roman" w:eastAsia="Gulim" w:hAnsi="Times New Roman"/>
          <w:bCs/>
          <w:iCs/>
          <w:color w:val="000000"/>
          <w:sz w:val="20"/>
          <w:szCs w:val="20"/>
        </w:rPr>
        <w:t>B</w:t>
      </w:r>
      <w:r w:rsidR="004344E6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)</w:t>
      </w:r>
      <w:r w:rsidR="00DA0AFF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</w:t>
      </w:r>
      <w:r w:rsidR="00DA0AFF" w:rsidRPr="006E30CD">
        <w:rPr>
          <w:rFonts w:ascii="Times New Roman" w:eastAsia="Gulim" w:hAnsi="Times New Roman"/>
          <w:iCs/>
          <w:color w:val="000000"/>
          <w:sz w:val="20"/>
          <w:szCs w:val="20"/>
        </w:rPr>
        <w:t>TiO</w:t>
      </w:r>
      <w:r w:rsidR="00DA0AFF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DA0AF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(</w:t>
      </w:r>
      <w:r w:rsidR="009958A0">
        <w:rPr>
          <w:rFonts w:ascii="Times New Roman" w:eastAsia="Gulim" w:hAnsi="Times New Roman"/>
          <w:iCs/>
          <w:color w:val="000000"/>
          <w:sz w:val="20"/>
          <w:szCs w:val="20"/>
        </w:rPr>
        <w:t>C</w:t>
      </w:r>
      <w:r w:rsidR="00DA0AF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) 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580EFD" w:rsidRPr="006E30CD">
        <w:rPr>
          <w:rFonts w:ascii="Times New Roman" w:hAnsi="Times New Roman"/>
          <w:sz w:val="20"/>
          <w:szCs w:val="20"/>
        </w:rPr>
        <w:t xml:space="preserve"> thin films</w:t>
      </w:r>
      <w:r w:rsidR="001505D7">
        <w:rPr>
          <w:rFonts w:ascii="Times New Roman" w:hAnsi="Times New Roman"/>
          <w:sz w:val="20"/>
          <w:szCs w:val="20"/>
        </w:rPr>
        <w:t xml:space="preserve"> deposited onto FTO</w:t>
      </w:r>
    </w:p>
    <w:p w:rsidR="001505D7" w:rsidRPr="001505D7" w:rsidRDefault="001505D7" w:rsidP="001505D7">
      <w:pPr>
        <w:pStyle w:val="NoSpacing"/>
        <w:ind w:left="851" w:hanging="851"/>
        <w:jc w:val="left"/>
        <w:rPr>
          <w:rFonts w:ascii="Times New Roman" w:eastAsia="Gulim" w:hAnsi="Times New Roman"/>
          <w:bCs/>
          <w:iCs/>
          <w:color w:val="000000"/>
          <w:sz w:val="20"/>
          <w:szCs w:val="20"/>
        </w:rPr>
      </w:pPr>
    </w:p>
    <w:p w:rsidR="007F390D" w:rsidRPr="006E30CD" w:rsidRDefault="0030517F" w:rsidP="001505D7">
      <w:pPr>
        <w:pStyle w:val="NoSpacing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  <w:r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>Optical</w:t>
      </w:r>
      <w:r w:rsidR="00D520DA"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 xml:space="preserve"> </w:t>
      </w:r>
      <w:r w:rsidR="001505D7" w:rsidRPr="006E30CD">
        <w:rPr>
          <w:rFonts w:ascii="Times New Roman" w:eastAsia="Gulim" w:hAnsi="Times New Roman"/>
          <w:b/>
          <w:iCs/>
          <w:color w:val="000000"/>
          <w:sz w:val="20"/>
          <w:szCs w:val="20"/>
        </w:rPr>
        <w:t>light absorption and band edge analysis</w:t>
      </w:r>
    </w:p>
    <w:p w:rsidR="001505D7" w:rsidRDefault="008C24C7" w:rsidP="001505D7">
      <w:pPr>
        <w:pStyle w:val="NoSpacing"/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</w:pP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Measurement of optical light absorption</w:t>
      </w:r>
      <w:r w:rsidR="00633C19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</w:t>
      </w: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and </w:t>
      </w:r>
      <w:r w:rsidR="00633C19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band edge of </w:t>
      </w:r>
      <w:proofErr w:type="spellStart"/>
      <w:r w:rsidR="00633C19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pitaya</w:t>
      </w:r>
      <w:proofErr w:type="spellEnd"/>
      <w:r w:rsidR="00633C19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peel dye and thin films has been done using UV-Visible spectrophotometer. </w:t>
      </w:r>
      <w:r w:rsidR="003E0D13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The visible light makes majority of solar spectrum at wavelength range between 400 nm and 800 nm.  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Generally, the natural </w:t>
      </w:r>
      <w:proofErr w:type="spellStart"/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pitaya</w:t>
      </w:r>
      <w:proofErr w:type="spellEnd"/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peel extracts contains mixture of several </w:t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group 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pigments</w:t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of </w:t>
      </w:r>
      <w:proofErr w:type="spellStart"/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betalain</w:t>
      </w:r>
      <w:proofErr w:type="spellEnd"/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. </w:t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In this study, </w:t>
      </w:r>
      <w:r w:rsidR="00EF2C0A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t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he maximum light absorption (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el-GR"/>
        </w:rPr>
        <w:t>λ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vertAlign w:val="subscript"/>
          <w:lang w:val="ms-MY"/>
        </w:rPr>
        <w:t>max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) for betala</w: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in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pigments at about 54</w:t>
      </w:r>
      <w:r w:rsidR="00746C61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6</w:t>
      </w:r>
      <w:r w:rsidR="007F390D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nm </w:t>
      </w:r>
      <w:r w:rsidR="00380E0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as shown in Fi</w:t>
      </w:r>
      <w:r w:rsidR="00DF7256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gure 3</w:t>
      </w:r>
      <w:r w:rsidR="00380E0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</w:t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which almost same as characteristic absorption of betacynanin, one of the red violet </w: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betalain </w:t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group</w: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</w: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fldChar w:fldCharType="begin"/>
      </w:r>
      <w:r w:rsidR="000138D3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instrText xml:space="preserve"> ADDIN EN.CITE &lt;EndNote&gt;&lt;Cite&gt;&lt;Author&gt;Woo&lt;/Author&gt;&lt;Year&gt;2011&lt;/Year&gt;&lt;RecNum&gt;138&lt;/RecNum&gt;&lt;DisplayText&gt;[23]&lt;/DisplayText&gt;&lt;record&gt;&lt;rec-number&gt;138&lt;/rec-number&gt;&lt;foreign-keys&gt;&lt;key app="EN" db-id="ta5tvzaenz0rx0ef25apzs5haz9t5apftevs" timestamp="1441700789"&gt;138&lt;/key&gt;&lt;/foreign-keys&gt;&lt;ref-type name="Journal Article"&gt;17&lt;/ref-type&gt;&lt;contributors&gt;&lt;authors&gt;&lt;author&gt;Woo, K. K.&lt;/author&gt;&lt;author&gt;Ngou, F. H.&lt;/author&gt;&lt;author&gt;Ngo, L. S.&lt;/author&gt;&lt;author&gt;Soong, W.K&lt;/author&gt;&lt;author&gt;Tang, P. Y.&lt;/author&gt;&lt;/authors&gt;&lt;/contributors&gt;&lt;titles&gt;&lt;title&gt;&lt;style face="normal" font="default" size="100%"&gt;Stability of Betalain Pigment From Red Dragon Fruit (&lt;/style&gt;&lt;style face="italic" font="default" size="100%"&gt;Hylocereus polyrhizus&lt;/style&gt;&lt;style face="normal" font="default" size="100%"&gt;) &lt;/style&gt;&lt;/title&gt;&lt;secondary-title&gt;American Journal of Food Technology&lt;/secondary-title&gt;&lt;/titles&gt;&lt;periodical&gt;&lt;full-title&gt;American Journal of Food Technology&lt;/full-title&gt;&lt;/periodical&gt;&lt;pages&gt;140-148&lt;/pages&gt;&lt;volume&gt;6&lt;/volume&gt;&lt;number&gt;2&lt;/number&gt;&lt;dates&gt;&lt;year&gt;2011&lt;/year&gt;&lt;/dates&gt;&lt;urls&gt;&lt;/urls&gt;&lt;/record&gt;&lt;/Cite&gt;&lt;/EndNote&gt;</w:instrTex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fldChar w:fldCharType="separate"/>
      </w:r>
      <w:r w:rsidR="000138D3">
        <w:rPr>
          <w:rFonts w:ascii="Times New Roman" w:eastAsia="Gulim" w:hAnsi="Times New Roman"/>
          <w:bCs/>
          <w:iCs/>
          <w:noProof/>
          <w:color w:val="000000"/>
          <w:sz w:val="20"/>
          <w:szCs w:val="20"/>
          <w:lang w:val="ms-MY"/>
        </w:rPr>
        <w:t>[</w:t>
      </w:r>
      <w:hyperlink w:anchor="_ENREF_23" w:tooltip="Woo, 2011 #138" w:history="1">
        <w:r w:rsidR="009A22E6">
          <w:rPr>
            <w:rFonts w:ascii="Times New Roman" w:eastAsia="Gulim" w:hAnsi="Times New Roman"/>
            <w:bCs/>
            <w:iCs/>
            <w:noProof/>
            <w:color w:val="000000"/>
            <w:sz w:val="20"/>
            <w:szCs w:val="20"/>
            <w:lang w:val="ms-MY"/>
          </w:rPr>
          <w:t>23</w:t>
        </w:r>
      </w:hyperlink>
      <w:r w:rsidR="000138D3">
        <w:rPr>
          <w:rFonts w:ascii="Times New Roman" w:eastAsia="Gulim" w:hAnsi="Times New Roman"/>
          <w:bCs/>
          <w:iCs/>
          <w:noProof/>
          <w:color w:val="000000"/>
          <w:sz w:val="20"/>
          <w:szCs w:val="20"/>
          <w:lang w:val="ms-MY"/>
        </w:rPr>
        <w:t>]</w:t>
      </w:r>
      <w:r w:rsidR="00D937A1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fldChar w:fldCharType="end"/>
      </w:r>
      <w:r w:rsidR="004D2FBF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. </w:t>
      </w:r>
      <w:r w:rsidR="00357F52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It</w:t>
      </w:r>
      <w:r w:rsidR="00D52848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show</w:t>
      </w:r>
      <w:r w:rsidR="00357F52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s</w:t>
      </w:r>
      <w:r w:rsidR="00D52848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that they have good light absorption at visible light portion</w:t>
      </w:r>
      <w:r w:rsidR="0051080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and can utilize more photon energy.</w:t>
      </w:r>
      <w:r w:rsidR="005A49DA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</w:t>
      </w:r>
      <w:r w:rsidR="00E16DFE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From the equation (3) and (4)</w:t>
      </w:r>
      <w:r w:rsidR="00D520DA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</w:t>
      </w:r>
      <w:r w:rsidR="00D520DA" w:rsidRPr="006E30CD">
        <w:rPr>
          <w:rFonts w:ascii="Times New Roman" w:eastAsia="Gulim" w:hAnsi="Times New Roman"/>
          <w:iCs/>
          <w:color w:val="000000"/>
          <w:sz w:val="20"/>
          <w:szCs w:val="20"/>
        </w:rPr>
        <w:t>shown in Section 2.3</w:t>
      </w:r>
      <w:r w:rsidR="00E16DFE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, </w:t>
      </w:r>
      <w:r w:rsidR="00D520DA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the </w:t>
      </w:r>
      <w:r w:rsidR="009F652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energy</w:t>
      </w:r>
      <w:r w:rsidR="00D520DA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band gap,</w:t>
      </w:r>
      <w:r w:rsidR="009F652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E</w:t>
      </w:r>
      <w:r w:rsidR="009F652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vertAlign w:val="subscript"/>
          <w:lang w:val="ms-MY"/>
        </w:rPr>
        <w:t>g</w:t>
      </w:r>
      <w:r w:rsidR="00D520DA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 </w:t>
      </w:r>
      <w:r w:rsidR="00173233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of pitaya peel dye is 2.1 eV which </w:t>
      </w:r>
      <w:r w:rsidR="00173233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lastRenderedPageBreak/>
        <w:t xml:space="preserve">include in  </w:t>
      </w:r>
      <w:r w:rsidR="002820B4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the </w:t>
      </w:r>
      <w:r w:rsidR="00173233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>range of ideal band gap for PEC(1.23 eV &lt; E</w:t>
      </w:r>
      <w:r w:rsidR="00173233" w:rsidRPr="006E30CD">
        <w:rPr>
          <w:rFonts w:ascii="Times New Roman" w:eastAsia="Gulim" w:hAnsi="Times New Roman"/>
          <w:bCs/>
          <w:iCs/>
          <w:color w:val="000000"/>
          <w:sz w:val="20"/>
          <w:szCs w:val="20"/>
          <w:vertAlign w:val="subscript"/>
          <w:lang w:val="ms-MY"/>
        </w:rPr>
        <w:t xml:space="preserve">g </w:t>
      </w:r>
      <w:r w:rsidR="001505D7"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  <w:t xml:space="preserve">&lt; 3.0 eV). </w:t>
      </w:r>
    </w:p>
    <w:p w:rsidR="001505D7" w:rsidRDefault="001505D7" w:rsidP="001505D7">
      <w:pPr>
        <w:pStyle w:val="NoSpacing"/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</w:pPr>
    </w:p>
    <w:p w:rsidR="00FA3440" w:rsidRPr="006E30CD" w:rsidRDefault="00DF7256" w:rsidP="001505D7">
      <w:pPr>
        <w:pStyle w:val="NoSpacing"/>
        <w:rPr>
          <w:rFonts w:ascii="Times New Roman" w:eastAsia="Gulim" w:hAnsi="Times New Roman"/>
          <w:bCs/>
          <w:iCs/>
          <w:color w:val="000000"/>
          <w:sz w:val="20"/>
          <w:szCs w:val="20"/>
          <w:lang w:val="ms-MY"/>
        </w:rPr>
      </w:pPr>
      <w:r>
        <w:rPr>
          <w:rFonts w:ascii="Times New Roman" w:eastAsia="Gulim" w:hAnsi="Times New Roman"/>
          <w:iCs/>
          <w:color w:val="000000"/>
          <w:sz w:val="20"/>
          <w:szCs w:val="20"/>
        </w:rPr>
        <w:t>Figure</w:t>
      </w:r>
      <w:r w:rsidR="00FA3440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4 shows optical light absorption and direct allowed transition band gap of bare TiO</w:t>
      </w:r>
      <w:r w:rsidR="00FA3440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FA3440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FA3440" w:rsidRPr="006E30CD">
        <w:rPr>
          <w:rFonts w:ascii="Times New Roman" w:hAnsi="Times New Roman"/>
          <w:sz w:val="20"/>
          <w:szCs w:val="20"/>
        </w:rPr>
        <w:t xml:space="preserve"> thin films respectively. The light absorption of bare TiO</w:t>
      </w:r>
      <w:r w:rsidR="00FA3440"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="00FA3440" w:rsidRPr="006E30CD">
        <w:rPr>
          <w:rFonts w:ascii="Times New Roman" w:hAnsi="Times New Roman"/>
          <w:sz w:val="20"/>
          <w:szCs w:val="20"/>
        </w:rPr>
        <w:t xml:space="preserve">is 365 nm with energy band gap of 3.7 </w:t>
      </w:r>
      <w:proofErr w:type="spellStart"/>
      <w:r w:rsidR="00FA3440" w:rsidRPr="006E30CD">
        <w:rPr>
          <w:rFonts w:ascii="Times New Roman" w:hAnsi="Times New Roman"/>
          <w:sz w:val="20"/>
          <w:szCs w:val="20"/>
        </w:rPr>
        <w:t>eV</w:t>
      </w:r>
      <w:proofErr w:type="spellEnd"/>
      <w:r w:rsidR="00FA3440" w:rsidRPr="006E30CD">
        <w:rPr>
          <w:rFonts w:ascii="Times New Roman" w:hAnsi="Times New Roman"/>
          <w:sz w:val="20"/>
          <w:szCs w:val="20"/>
        </w:rPr>
        <w:t xml:space="preserve"> where they did not absorb the visible light region. Meanwhile, dye-sensitizer has improved the light absorption </w:t>
      </w:r>
      <w:r w:rsidR="00A93A29" w:rsidRPr="006E30CD">
        <w:rPr>
          <w:rFonts w:ascii="Times New Roman" w:hAnsi="Times New Roman"/>
          <w:sz w:val="20"/>
          <w:szCs w:val="20"/>
        </w:rPr>
        <w:t>of TiO</w:t>
      </w:r>
      <w:r w:rsidR="00A93A29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A93A29" w:rsidRPr="006E30CD">
        <w:rPr>
          <w:rFonts w:ascii="Times New Roman" w:hAnsi="Times New Roman"/>
          <w:sz w:val="20"/>
          <w:szCs w:val="20"/>
        </w:rPr>
        <w:t xml:space="preserve"> </w:t>
      </w:r>
      <w:r w:rsidR="00FA3440" w:rsidRPr="006E30CD">
        <w:rPr>
          <w:rFonts w:ascii="Times New Roman" w:hAnsi="Times New Roman"/>
          <w:sz w:val="20"/>
          <w:szCs w:val="20"/>
        </w:rPr>
        <w:t xml:space="preserve">until 620 nm </w:t>
      </w:r>
      <w:r w:rsidR="00A93A29" w:rsidRPr="006E30CD">
        <w:rPr>
          <w:rFonts w:ascii="Times New Roman" w:hAnsi="Times New Roman"/>
          <w:sz w:val="20"/>
          <w:szCs w:val="20"/>
        </w:rPr>
        <w:t xml:space="preserve">with </w:t>
      </w:r>
      <w:r w:rsidR="00FA3440" w:rsidRPr="006E30CD">
        <w:rPr>
          <w:rFonts w:ascii="Times New Roman" w:hAnsi="Times New Roman"/>
          <w:sz w:val="20"/>
          <w:szCs w:val="20"/>
        </w:rPr>
        <w:t>the ener</w:t>
      </w:r>
      <w:r w:rsidR="00A93A29" w:rsidRPr="006E30CD">
        <w:rPr>
          <w:rFonts w:ascii="Times New Roman" w:hAnsi="Times New Roman"/>
          <w:sz w:val="20"/>
          <w:szCs w:val="20"/>
        </w:rPr>
        <w:t xml:space="preserve">gy band gap of </w:t>
      </w:r>
      <w:r w:rsidR="00FA3440" w:rsidRPr="006E30CD">
        <w:rPr>
          <w:rFonts w:ascii="Times New Roman" w:hAnsi="Times New Roman"/>
          <w:sz w:val="20"/>
          <w:szCs w:val="20"/>
        </w:rPr>
        <w:t xml:space="preserve">2.05 </w:t>
      </w:r>
      <w:proofErr w:type="spellStart"/>
      <w:r w:rsidR="00FA3440" w:rsidRPr="006E30CD">
        <w:rPr>
          <w:rFonts w:ascii="Times New Roman" w:hAnsi="Times New Roman"/>
          <w:sz w:val="20"/>
          <w:szCs w:val="20"/>
        </w:rPr>
        <w:t>eV</w:t>
      </w:r>
      <w:proofErr w:type="spellEnd"/>
      <w:r w:rsidR="00FA3440" w:rsidRPr="006E30CD">
        <w:rPr>
          <w:rFonts w:ascii="Times New Roman" w:hAnsi="Times New Roman"/>
          <w:sz w:val="20"/>
          <w:szCs w:val="20"/>
        </w:rPr>
        <w:t>.</w:t>
      </w:r>
    </w:p>
    <w:p w:rsidR="00510804" w:rsidRPr="006E30CD" w:rsidRDefault="00510804" w:rsidP="006E30CD">
      <w:pPr>
        <w:pStyle w:val="NoSpacing"/>
        <w:spacing w:line="360" w:lineRule="auto"/>
        <w:rPr>
          <w:rFonts w:ascii="Times New Roman" w:eastAsia="Gulim" w:hAnsi="Times New Roman"/>
          <w:bCs/>
          <w:iCs/>
          <w:color w:val="000000"/>
          <w:sz w:val="20"/>
          <w:szCs w:val="20"/>
        </w:rPr>
      </w:pPr>
    </w:p>
    <w:p w:rsidR="008C541D" w:rsidRPr="006E30CD" w:rsidRDefault="00A22CBB" w:rsidP="002702DD">
      <w:pPr>
        <w:pStyle w:val="NoSpacing"/>
        <w:spacing w:line="360" w:lineRule="auto"/>
        <w:jc w:val="center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  <w:r w:rsidRPr="006E30CD">
        <w:rPr>
          <w:noProof/>
          <w:sz w:val="20"/>
          <w:szCs w:val="20"/>
          <w:lang w:eastAsia="en-US"/>
        </w:rPr>
        <w:drawing>
          <wp:inline distT="0" distB="0" distL="0" distR="0" wp14:anchorId="523671C0" wp14:editId="0DB6C086">
            <wp:extent cx="4183811" cy="2199736"/>
            <wp:effectExtent l="0" t="0" r="26670" b="1016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:rsidR="00944FF6" w:rsidRDefault="00A757F1" w:rsidP="002702DD">
      <w:pPr>
        <w:pStyle w:val="NoSpacing"/>
        <w:spacing w:line="360" w:lineRule="auto"/>
        <w:jc w:val="center"/>
        <w:rPr>
          <w:rFonts w:ascii="Times New Roman" w:eastAsia="Gulim" w:hAnsi="Times New Roman"/>
          <w:iCs/>
          <w:color w:val="000000"/>
          <w:sz w:val="20"/>
          <w:szCs w:val="20"/>
        </w:rPr>
      </w:pPr>
      <w:proofErr w:type="gramStart"/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F</w:t>
      </w:r>
      <w:r w:rsidR="002702DD">
        <w:rPr>
          <w:rFonts w:ascii="Times New Roman" w:eastAsia="Gulim" w:hAnsi="Times New Roman"/>
          <w:iCs/>
          <w:color w:val="000000"/>
          <w:sz w:val="20"/>
          <w:szCs w:val="20"/>
        </w:rPr>
        <w:t>igure 3</w:t>
      </w:r>
      <w:r w:rsidR="001505D7">
        <w:rPr>
          <w:rFonts w:ascii="Times New Roman" w:eastAsia="Gulim" w:hAnsi="Times New Roman"/>
          <w:iCs/>
          <w:color w:val="000000"/>
          <w:sz w:val="20"/>
          <w:szCs w:val="20"/>
        </w:rPr>
        <w:t>.</w:t>
      </w:r>
      <w:proofErr w:type="gramEnd"/>
      <w:r w:rsidR="001505D7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D52848" w:rsidRPr="006E30CD">
        <w:rPr>
          <w:rFonts w:ascii="Times New Roman" w:eastAsia="Gulim" w:hAnsi="Times New Roman"/>
          <w:iCs/>
          <w:color w:val="000000"/>
          <w:sz w:val="20"/>
          <w:szCs w:val="20"/>
        </w:rPr>
        <w:t>UV-Vis spectrum</w:t>
      </w:r>
      <w:r w:rsidR="0065342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of </w:t>
      </w:r>
      <w:proofErr w:type="spellStart"/>
      <w:r w:rsidR="00653423" w:rsidRPr="006E30CD">
        <w:rPr>
          <w:rFonts w:ascii="Times New Roman" w:eastAsia="Gulim" w:hAnsi="Times New Roman"/>
          <w:iCs/>
          <w:color w:val="000000"/>
          <w:sz w:val="20"/>
          <w:szCs w:val="20"/>
        </w:rPr>
        <w:t>pitaya</w:t>
      </w:r>
      <w:proofErr w:type="spellEnd"/>
      <w:r w:rsidR="0065342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peel dye pigment</w:t>
      </w:r>
    </w:p>
    <w:p w:rsidR="003957F1" w:rsidRPr="006E30CD" w:rsidRDefault="003957F1" w:rsidP="003957F1">
      <w:pPr>
        <w:pStyle w:val="NoSpacing"/>
        <w:jc w:val="center"/>
        <w:rPr>
          <w:rFonts w:ascii="Times New Roman" w:eastAsia="Gulim" w:hAnsi="Times New Roman"/>
          <w:iCs/>
          <w:color w:val="000000"/>
          <w:sz w:val="20"/>
          <w:szCs w:val="20"/>
        </w:rPr>
      </w:pPr>
    </w:p>
    <w:tbl>
      <w:tblPr>
        <w:tblStyle w:val="TableGrid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21"/>
        <w:gridCol w:w="4621"/>
      </w:tblGrid>
      <w:tr w:rsidR="001505D7" w:rsidTr="003957F1">
        <w:trPr>
          <w:trHeight w:val="4014"/>
        </w:trPr>
        <w:tc>
          <w:tcPr>
            <w:tcW w:w="4621" w:type="dxa"/>
          </w:tcPr>
          <w:p w:rsidR="001505D7" w:rsidRDefault="001505D7" w:rsidP="006E30CD">
            <w:pPr>
              <w:pStyle w:val="NoSpacing"/>
              <w:spacing w:line="360" w:lineRule="auto"/>
              <w:rPr>
                <w:rFonts w:ascii="Times New Roman" w:eastAsia="Gulim" w:hAnsi="Times New Roman"/>
                <w:b/>
                <w:iCs/>
                <w:color w:val="000000"/>
                <w:sz w:val="20"/>
                <w:szCs w:val="20"/>
              </w:rPr>
            </w:pPr>
            <w:r w:rsidRPr="006E30CD">
              <w:rPr>
                <w:noProof/>
                <w:sz w:val="20"/>
                <w:szCs w:val="20"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68638BA5" wp14:editId="4DF12450">
                      <wp:simplePos x="0" y="0"/>
                      <wp:positionH relativeFrom="column">
                        <wp:posOffset>-15240</wp:posOffset>
                      </wp:positionH>
                      <wp:positionV relativeFrom="paragraph">
                        <wp:posOffset>98425</wp:posOffset>
                      </wp:positionV>
                      <wp:extent cx="422910" cy="286385"/>
                      <wp:effectExtent l="0" t="0" r="0" b="0"/>
                      <wp:wrapNone/>
                      <wp:docPr id="24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22910" cy="28638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:rsidR="00797E64" w:rsidRPr="00866D8D" w:rsidRDefault="00797E64" w:rsidP="00D80897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  <w:rPr>
                                      <w:sz w:val="20"/>
                                      <w:szCs w:val="22"/>
                                    </w:rPr>
                                  </w:pPr>
                                  <w:r w:rsidRPr="00866D8D">
                                    <w:rPr>
                                      <w:color w:val="000000"/>
                                      <w:sz w:val="18"/>
                                      <w:szCs w:val="20"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vertOverflow="clip" wrap="square" anchor="ctr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rect id="_x0000_s1041" style="position:absolute;left:0;text-align:left;margin-left:-1.2pt;margin-top:7.75pt;width:33.3pt;height:22.55pt;z-index:2516858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" filled="f" stroked="f" strokeweight="1pt">
                      <v:textbox>
                        <w:txbxContent>
                          <w:p w:rsidR="00797E64" w:rsidRPr="00866D8D" w:rsidRDefault="00797E64" w:rsidP="00D80897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0"/>
                                <w:szCs w:val="22"/>
                              </w:rPr>
                            </w:pPr>
                            <w:r w:rsidRPr="00866D8D">
                              <w:rPr>
                                <w:color w:val="000000"/>
                                <w:sz w:val="18"/>
                                <w:szCs w:val="20"/>
                              </w:rPr>
                              <w:t>(A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  <w:p w:rsidR="001505D7" w:rsidRDefault="001505D7" w:rsidP="001505D7">
            <w:pPr>
              <w:pStyle w:val="NoSpacing"/>
              <w:spacing w:line="360" w:lineRule="auto"/>
              <w:jc w:val="center"/>
              <w:rPr>
                <w:rFonts w:ascii="Times New Roman" w:eastAsia="Gulim" w:hAnsi="Times New Roman"/>
                <w:b/>
                <w:iCs/>
                <w:color w:val="000000"/>
                <w:sz w:val="20"/>
                <w:szCs w:val="20"/>
              </w:rPr>
            </w:pPr>
            <w:r w:rsidRPr="006E30CD">
              <w:rPr>
                <w:rFonts w:ascii="Times New Roman" w:eastAsia="Gulim" w:hAnsi="Times New Roman"/>
                <w:b/>
                <w:iCs/>
                <w:noProof/>
                <w:color w:val="000000"/>
                <w:sz w:val="20"/>
                <w:szCs w:val="20"/>
                <w:lang w:eastAsia="en-US"/>
              </w:rPr>
              <mc:AlternateContent>
                <mc:Choice Requires="wpg">
                  <w:drawing>
                    <wp:anchor distT="0" distB="0" distL="114300" distR="114300" simplePos="0" relativeHeight="251660288" behindDoc="0" locked="0" layoutInCell="1" allowOverlap="1" wp14:anchorId="370AF611" wp14:editId="3A8EBE52">
                      <wp:simplePos x="0" y="0"/>
                      <wp:positionH relativeFrom="column">
                        <wp:posOffset>2356485</wp:posOffset>
                      </wp:positionH>
                      <wp:positionV relativeFrom="paragraph">
                        <wp:posOffset>1899549</wp:posOffset>
                      </wp:positionV>
                      <wp:extent cx="1445895" cy="467360"/>
                      <wp:effectExtent l="0" t="0" r="20955" b="27940"/>
                      <wp:wrapNone/>
                      <wp:docPr id="23" name="Group 2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445895" cy="467360"/>
                                <a:chOff x="244548" y="-21454"/>
                                <a:chExt cx="1446028" cy="468086"/>
                              </a:xfrm>
                            </wpg:grpSpPr>
                            <wps:wsp>
                              <wps:cNvPr id="2" name="Rectangle 2"/>
                              <wps:cNvSpPr/>
                              <wps:spPr>
                                <a:xfrm>
                                  <a:off x="244548" y="-21454"/>
                                  <a:ext cx="1446028" cy="468086"/>
                                </a:xfrm>
                                <a:prstGeom prst="rect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:rsidR="00797E64" w:rsidRPr="002702DD" w:rsidRDefault="00797E64" w:rsidP="00CC2CD3">
                                    <w:pPr>
                                      <w:pStyle w:val="NoSpacing"/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</w:rPr>
                                    </w:pPr>
                                    <w:r w:rsidRPr="002702DD"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</w:rPr>
                                      <w:t>TiO</w:t>
                                    </w:r>
                                    <w:r w:rsidRPr="002702DD"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  <w:vertAlign w:val="subscript"/>
                                      </w:rPr>
                                      <w:t>2</w:t>
                                    </w:r>
                                  </w:p>
                                  <w:p w:rsidR="00797E64" w:rsidRPr="002702DD" w:rsidRDefault="00797E64" w:rsidP="00CC2CD3">
                                    <w:pPr>
                                      <w:pStyle w:val="NoSpacing"/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</w:rPr>
                                    </w:pPr>
                                    <w:r w:rsidRPr="002702DD"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</w:rPr>
                                      <w:t>TiO</w:t>
                                    </w:r>
                                    <w:r w:rsidRPr="002702DD"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  <w:vertAlign w:val="subscript"/>
                                      </w:rPr>
                                      <w:t>2</w:t>
                                    </w:r>
                                    <w:r w:rsidRPr="002702DD">
                                      <w:rPr>
                                        <w:color w:val="0D0D0D" w:themeColor="text1" w:themeTint="F2"/>
                                        <w:sz w:val="20"/>
                                        <w:szCs w:val="22"/>
                                      </w:rPr>
                                      <w:t>/Dy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7" name="Straight Connector 7"/>
                              <wps:cNvCnPr/>
                              <wps:spPr>
                                <a:xfrm>
                                  <a:off x="914400" y="130628"/>
                                  <a:ext cx="600501" cy="0"/>
                                </a:xfrm>
                                <a:prstGeom prst="line">
                                  <a:avLst/>
                                </a:prstGeom>
                                <a:ln w="28575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" name="Straight Connector 8"/>
                              <wps:cNvCnPr/>
                              <wps:spPr>
                                <a:xfrm>
                                  <a:off x="914400" y="320633"/>
                                  <a:ext cx="600075" cy="0"/>
                                </a:xfrm>
                                <a:prstGeom prst="line">
                                  <a:avLst/>
                                </a:prstGeom>
                                <a:ln w="28575">
                                  <a:solidFill>
                                    <a:schemeClr val="tx1"/>
                                  </a:solidFill>
                                  <a:prstDash val="dash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23" o:spid="_x0000_s1042" style="position:absolute;left:0;text-align:left;margin-left:185.55pt;margin-top:149.55pt;width:113.85pt;height:36.8pt;z-index:251660288;mso-width-relative:margin;mso-height-relative:margin" coordorigin="2445,-214" coordsize="14460,46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">
                      <v:rect id="Rectangle 2" o:spid="_x0000_s1043" style="position:absolute;left:2445;top:-214;width:14460;height:468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qb37cUA&#10;AADaAAAADwAAAGRycy9kb3ducmV2LnhtbESPT2vCQBTE74LfYXlCL1I3eigldRWxVHIoBf/00Nsz&#10;+5pNzb4N2aem374rFDwOM/MbZr7sfaMu1MU6sIHpJANFXAZbc2XgsH97fAYVBdliE5gM/FKE5WI4&#10;mGNuw5W3dNlJpRKEY44GnEibax1LRx7jJLTEyfsOnUdJsqu07fCa4L7Rsyx70h5rTgsOW1o7Kk+7&#10;szfwVfRS/Uw38n7C8ee4cMfy4/VozMOoX72AEurlHv5vF9bADG5X0g3Qiz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upvftxQAAANoAAAAPAAAAAAAAAAAAAAAAAJgCAABkcnMv&#10;ZG93bnJldi54bWxQSwUGAAAAAAQABAD1AAAAigMAAAAA&#10;" filled="f" strokecolor="black [3213]" strokeweight="1pt">
                        <v:textbox>
                          <w:txbxContent>
                            <w:p w:rsidR="00797E64" w:rsidRPr="002702DD" w:rsidRDefault="00797E64" w:rsidP="00CC2CD3">
                              <w:pPr>
                                <w:pStyle w:val="NoSpacing"/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</w:rPr>
                              </w:pPr>
                              <w:r w:rsidRPr="002702DD"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</w:rPr>
                                <w:t>TiO</w:t>
                              </w:r>
                              <w:r w:rsidRPr="002702DD"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  <w:vertAlign w:val="subscript"/>
                                </w:rPr>
                                <w:t>2</w:t>
                              </w:r>
                            </w:p>
                            <w:p w:rsidR="00797E64" w:rsidRPr="002702DD" w:rsidRDefault="00797E64" w:rsidP="00CC2CD3">
                              <w:pPr>
                                <w:pStyle w:val="NoSpacing"/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</w:rPr>
                              </w:pPr>
                              <w:r w:rsidRPr="002702DD"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</w:rPr>
                                <w:t>TiO</w:t>
                              </w:r>
                              <w:r w:rsidRPr="002702DD"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  <w:vertAlign w:val="subscript"/>
                                </w:rPr>
                                <w:t>2</w:t>
                              </w:r>
                              <w:r w:rsidRPr="002702DD">
                                <w:rPr>
                                  <w:color w:val="0D0D0D" w:themeColor="text1" w:themeTint="F2"/>
                                  <w:sz w:val="20"/>
                                  <w:szCs w:val="22"/>
                                </w:rPr>
                                <w:t>/Dye</w:t>
                              </w:r>
                            </w:p>
                          </w:txbxContent>
                        </v:textbox>
                      </v:rect>
                      <v:line id="Straight Connector 7" o:spid="_x0000_s1044" style="position:absolute;visibility:visible;mso-wrap-style:square" from="9144,1306" to="15149,130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u2LHMEAAADaAAAADwAAAGRycy9kb3ducmV2LnhtbESPzarCMBSE9xd8h3AEd9dUFyrVKCIU&#10;BPGKPwuXh+bYFJuT0sRa395cEFwOM/MNs1h1thItNb50rGA0TEAQ506XXCi4nLPfGQgfkDVWjknB&#10;izyslr2fBabaPflI7SkUIkLYp6jAhFCnUvrckEU/dDVx9G6usRiibAqpG3xGuK3kOEkm0mLJccFg&#10;TRtD+f30sAqKK2m7u2wP03bf3u6HTZb8mUypQb9bz0EE6sI3/GlvtYIp/F+JN0Au3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67YscwQAAANoAAAAPAAAAAAAAAAAAAAAA&#10;AKECAABkcnMvZG93bnJldi54bWxQSwUGAAAAAAQABAD5AAAAjwMAAAAA&#10;" strokecolor="black [3213]" strokeweight="2.25pt"/>
                      <v:line id="Straight Connector 8" o:spid="_x0000_s1045" style="position:absolute;visibility:visible;mso-wrap-style:square" from="9144,3206" to="15144,320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kOh+78AAADaAAAADwAAAGRycy9kb3ducmV2LnhtbERPTUvDQBC9C/6HZQRvdqMH0dhtESVt&#10;oV5MiuchO01Ss7Nhd5qk/757EDw+3vdyPbtejRRi59nA4yIDRVx723Fj4FAVDy+goiBb7D2TgQtF&#10;WK9ub5aYWz/xN42lNCqFcMzRQCsy5FrHuiWHceEH4sQdfXAoCYZG24BTCne9fsqyZ+2w49TQ4kAf&#10;LdW/5dkZqMZiLGS7+fyatj+nsK9eJaI15v5ufn8DJTTLv/jPvbMG0tZ0Jd0AvboC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NkOh+78AAADaAAAADwAAAAAAAAAAAAAAAACh&#10;AgAAZHJzL2Rvd25yZXYueG1sUEsFBgAAAAAEAAQA+QAAAI0DAAAAAA==&#10;" strokecolor="black [3213]" strokeweight="2.25pt">
                        <v:stroke dashstyle="dash"/>
                      </v:line>
                    </v:group>
                  </w:pict>
                </mc:Fallback>
              </mc:AlternateContent>
            </w:r>
            <w:r w:rsidRPr="006E30CD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112828F5" wp14:editId="4CB7F853">
                  <wp:extent cx="2355011" cy="2173856"/>
                  <wp:effectExtent l="0" t="0" r="7620" b="0"/>
                  <wp:docPr id="5" name="Chart 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  <w:p w:rsidR="001505D7" w:rsidRDefault="001505D7" w:rsidP="006E30CD">
            <w:pPr>
              <w:pStyle w:val="NoSpacing"/>
              <w:spacing w:line="360" w:lineRule="auto"/>
              <w:rPr>
                <w:rFonts w:ascii="Times New Roman" w:eastAsia="Gulim" w:hAnsi="Times New Roman"/>
                <w:b/>
                <w:iCs/>
                <w:color w:val="000000"/>
                <w:sz w:val="20"/>
                <w:szCs w:val="20"/>
              </w:rPr>
            </w:pPr>
          </w:p>
        </w:tc>
        <w:tc>
          <w:tcPr>
            <w:tcW w:w="4621" w:type="dxa"/>
          </w:tcPr>
          <w:p w:rsidR="001505D7" w:rsidRDefault="001505D7" w:rsidP="006E30CD">
            <w:pPr>
              <w:pStyle w:val="NoSpacing"/>
              <w:spacing w:line="360" w:lineRule="auto"/>
              <w:rPr>
                <w:rFonts w:ascii="Times New Roman" w:eastAsia="Gulim" w:hAnsi="Times New Roman"/>
                <w:b/>
                <w:iCs/>
                <w:color w:val="000000"/>
                <w:sz w:val="20"/>
                <w:szCs w:val="20"/>
              </w:rPr>
            </w:pPr>
            <w:r w:rsidRPr="006E30CD">
              <w:rPr>
                <w:noProof/>
                <w:sz w:val="20"/>
                <w:szCs w:val="20"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87936" behindDoc="0" locked="0" layoutInCell="1" allowOverlap="1" wp14:anchorId="48BE6045" wp14:editId="4A8001EB">
                      <wp:simplePos x="0" y="0"/>
                      <wp:positionH relativeFrom="margin">
                        <wp:posOffset>-29210</wp:posOffset>
                      </wp:positionH>
                      <wp:positionV relativeFrom="paragraph">
                        <wp:posOffset>85725</wp:posOffset>
                      </wp:positionV>
                      <wp:extent cx="422910" cy="286385"/>
                      <wp:effectExtent l="0" t="0" r="0" b="0"/>
                      <wp:wrapNone/>
                      <wp:docPr id="25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22910" cy="28638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:rsidR="00797E64" w:rsidRPr="00866D8D" w:rsidRDefault="00797E64" w:rsidP="00D80897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  <w:rPr>
                                      <w:sz w:val="20"/>
                                      <w:szCs w:val="22"/>
                                    </w:rPr>
                                  </w:pPr>
                                  <w:r w:rsidRPr="00866D8D">
                                    <w:rPr>
                                      <w:color w:val="000000"/>
                                      <w:sz w:val="18"/>
                                      <w:szCs w:val="20"/>
                                    </w:rPr>
                                    <w:t>(B)</w:t>
                                  </w:r>
                                </w:p>
                              </w:txbxContent>
                            </wps:txbx>
                            <wps:bodyPr vertOverflow="clip" wrap="square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rect id="_x0000_s1046" style="position:absolute;left:0;text-align:left;margin-left:-2.3pt;margin-top:6.75pt;width:33.3pt;height:22.55pt;z-index:2516879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" filled="f" stroked="f" strokeweight="1pt">
                      <v:textbox>
                        <w:txbxContent>
                          <w:p w:rsidR="00797E64" w:rsidRPr="00866D8D" w:rsidRDefault="00797E64" w:rsidP="00D80897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0"/>
                                <w:szCs w:val="22"/>
                              </w:rPr>
                            </w:pPr>
                            <w:r w:rsidRPr="00866D8D">
                              <w:rPr>
                                <w:color w:val="000000"/>
                                <w:sz w:val="18"/>
                                <w:szCs w:val="20"/>
                              </w:rPr>
                              <w:t>(B)</w:t>
                            </w:r>
                          </w:p>
                        </w:txbxContent>
                      </v:textbox>
                      <w10:wrap anchorx="margin"/>
                    </v:rect>
                  </w:pict>
                </mc:Fallback>
              </mc:AlternateContent>
            </w:r>
            <w:r>
              <w:rPr>
                <w:noProof/>
              </w:rPr>
              <w:drawing>
                <wp:anchor distT="0" distB="0" distL="114300" distR="114300" simplePos="0" relativeHeight="251659263" behindDoc="1" locked="0" layoutInCell="1" allowOverlap="1" wp14:anchorId="2BD67FD2" wp14:editId="5EF260E5">
                  <wp:simplePos x="0" y="0"/>
                  <wp:positionH relativeFrom="column">
                    <wp:posOffset>352329</wp:posOffset>
                  </wp:positionH>
                  <wp:positionV relativeFrom="paragraph">
                    <wp:posOffset>88481</wp:posOffset>
                  </wp:positionV>
                  <wp:extent cx="2337759" cy="2242868"/>
                  <wp:effectExtent l="0" t="0" r="0" b="0"/>
                  <wp:wrapNone/>
                  <wp:docPr id="12" name="Chart 1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7"/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1505D7" w:rsidRDefault="001505D7" w:rsidP="006E30CD">
            <w:pPr>
              <w:pStyle w:val="NoSpacing"/>
              <w:spacing w:line="360" w:lineRule="auto"/>
              <w:rPr>
                <w:rFonts w:ascii="Times New Roman" w:eastAsia="Gulim" w:hAnsi="Times New Roman"/>
                <w:b/>
                <w:iCs/>
                <w:color w:val="000000"/>
                <w:sz w:val="20"/>
                <w:szCs w:val="20"/>
              </w:rPr>
            </w:pPr>
          </w:p>
        </w:tc>
      </w:tr>
    </w:tbl>
    <w:p w:rsidR="001505D7" w:rsidRDefault="001505D7" w:rsidP="003957F1">
      <w:pPr>
        <w:pStyle w:val="NoSpacing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</w:p>
    <w:p w:rsidR="00D673A2" w:rsidRDefault="00A757F1" w:rsidP="001505D7">
      <w:pPr>
        <w:pStyle w:val="NoSpacing"/>
        <w:ind w:left="851" w:hanging="851"/>
        <w:rPr>
          <w:rFonts w:ascii="Times New Roman" w:hAnsi="Times New Roman"/>
          <w:sz w:val="20"/>
          <w:szCs w:val="20"/>
        </w:rPr>
      </w:pPr>
      <w:proofErr w:type="gramStart"/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F</w:t>
      </w:r>
      <w:r w:rsidR="00DF7256">
        <w:rPr>
          <w:rFonts w:ascii="Times New Roman" w:eastAsia="Gulim" w:hAnsi="Times New Roman"/>
          <w:iCs/>
          <w:color w:val="000000"/>
          <w:sz w:val="20"/>
          <w:szCs w:val="20"/>
        </w:rPr>
        <w:t>igure 4</w:t>
      </w:r>
      <w:r w:rsidR="001505D7">
        <w:rPr>
          <w:rFonts w:ascii="Times New Roman" w:eastAsia="Gulim" w:hAnsi="Times New Roman"/>
          <w:iCs/>
          <w:color w:val="000000"/>
          <w:sz w:val="20"/>
          <w:szCs w:val="20"/>
        </w:rPr>
        <w:t>.</w:t>
      </w:r>
      <w:proofErr w:type="gramEnd"/>
      <w:r w:rsidR="001505D7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2E531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Optical light absorption </w:t>
      </w:r>
      <w:r w:rsidR="00E74AB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(A) and </w:t>
      </w:r>
      <w:r w:rsidR="0070559F" w:rsidRPr="006E30CD">
        <w:rPr>
          <w:rFonts w:ascii="Times New Roman" w:eastAsia="Gulim" w:hAnsi="Times New Roman"/>
          <w:iCs/>
          <w:color w:val="000000"/>
          <w:sz w:val="20"/>
          <w:szCs w:val="20"/>
        </w:rPr>
        <w:t>d</w:t>
      </w:r>
      <w:r w:rsidR="00E74AB1" w:rsidRPr="006E30CD">
        <w:rPr>
          <w:rFonts w:ascii="Times New Roman" w:eastAsia="Gulim" w:hAnsi="Times New Roman"/>
          <w:iCs/>
          <w:color w:val="000000"/>
          <w:sz w:val="20"/>
          <w:szCs w:val="20"/>
        </w:rPr>
        <w:t>irect allowed</w:t>
      </w:r>
      <w:r w:rsidR="0070559F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transition</w:t>
      </w:r>
      <w:r w:rsidR="00E74AB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band gap (B) </w:t>
      </w:r>
      <w:r w:rsidR="008C541D" w:rsidRPr="006E30CD">
        <w:rPr>
          <w:rFonts w:ascii="Times New Roman" w:eastAsia="Gulim" w:hAnsi="Times New Roman"/>
          <w:iCs/>
          <w:color w:val="000000"/>
          <w:sz w:val="20"/>
          <w:szCs w:val="20"/>
        </w:rPr>
        <w:t>of</w:t>
      </w:r>
      <w:r w:rsidR="00E74AB1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2E5313" w:rsidRPr="006E30CD">
        <w:rPr>
          <w:rFonts w:ascii="Times New Roman" w:eastAsia="Gulim" w:hAnsi="Times New Roman"/>
          <w:iCs/>
          <w:color w:val="000000"/>
          <w:sz w:val="20"/>
          <w:szCs w:val="20"/>
        </w:rPr>
        <w:t>bare TiO</w:t>
      </w:r>
      <w:r w:rsidR="002E5313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2E531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D2260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8C541D" w:rsidRPr="006E30CD">
        <w:rPr>
          <w:rFonts w:ascii="Times New Roman" w:hAnsi="Times New Roman"/>
          <w:sz w:val="20"/>
          <w:szCs w:val="20"/>
        </w:rPr>
        <w:t xml:space="preserve"> thin films</w:t>
      </w:r>
      <w:r w:rsidR="00C34C9F" w:rsidRPr="006E30CD">
        <w:rPr>
          <w:rFonts w:ascii="Times New Roman" w:hAnsi="Times New Roman"/>
          <w:sz w:val="20"/>
          <w:szCs w:val="20"/>
        </w:rPr>
        <w:t xml:space="preserve"> respectively</w:t>
      </w:r>
      <w:bookmarkStart w:id="0" w:name="_GoBack"/>
      <w:bookmarkEnd w:id="0"/>
    </w:p>
    <w:p w:rsidR="001505D7" w:rsidRPr="001505D7" w:rsidRDefault="001505D7" w:rsidP="001505D7">
      <w:pPr>
        <w:pStyle w:val="NoSpacing"/>
        <w:ind w:left="851" w:hanging="851"/>
        <w:rPr>
          <w:rFonts w:ascii="Times New Roman" w:eastAsia="Gulim" w:hAnsi="Times New Roman"/>
          <w:b/>
          <w:iCs/>
          <w:color w:val="000000"/>
          <w:sz w:val="20"/>
          <w:szCs w:val="20"/>
        </w:rPr>
      </w:pPr>
    </w:p>
    <w:p w:rsidR="00D673A2" w:rsidRPr="006E30CD" w:rsidRDefault="00182ED9" w:rsidP="001505D7">
      <w:pPr>
        <w:pStyle w:val="NoSpacing"/>
        <w:rPr>
          <w:rFonts w:ascii="Times New Roman" w:eastAsia="Gulim" w:hAnsi="Times New Roman"/>
          <w:b/>
          <w:bCs/>
          <w:iCs/>
          <w:color w:val="000000"/>
          <w:sz w:val="20"/>
          <w:szCs w:val="20"/>
        </w:rPr>
      </w:pPr>
      <w:proofErr w:type="spellStart"/>
      <w:r w:rsidRPr="006E30CD">
        <w:rPr>
          <w:rFonts w:ascii="Times New Roman" w:eastAsia="Gulim" w:hAnsi="Times New Roman"/>
          <w:b/>
          <w:bCs/>
          <w:iCs/>
          <w:color w:val="000000"/>
          <w:sz w:val="20"/>
          <w:szCs w:val="20"/>
        </w:rPr>
        <w:t>Photoelectrochemical</w:t>
      </w:r>
      <w:proofErr w:type="spellEnd"/>
      <w:r w:rsidRPr="006E30CD">
        <w:rPr>
          <w:rFonts w:ascii="Times New Roman" w:eastAsia="Gulim" w:hAnsi="Times New Roman"/>
          <w:b/>
          <w:bCs/>
          <w:iCs/>
          <w:color w:val="000000"/>
          <w:sz w:val="20"/>
          <w:szCs w:val="20"/>
        </w:rPr>
        <w:t xml:space="preserve"> analysis</w:t>
      </w:r>
    </w:p>
    <w:p w:rsidR="003957F1" w:rsidRDefault="00644547" w:rsidP="003957F1">
      <w:pPr>
        <w:pStyle w:val="NoSpacing"/>
        <w:rPr>
          <w:rFonts w:ascii="Times New Roman" w:hAnsi="Times New Roman"/>
          <w:sz w:val="20"/>
          <w:szCs w:val="20"/>
        </w:rPr>
      </w:pP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>Fi</w:t>
      </w:r>
      <w:r w:rsidR="00DF7256">
        <w:rPr>
          <w:rFonts w:ascii="Times New Roman" w:eastAsia="Gulim" w:hAnsi="Times New Roman"/>
          <w:bCs/>
          <w:iCs/>
          <w:color w:val="000000"/>
          <w:sz w:val="20"/>
          <w:szCs w:val="20"/>
        </w:rPr>
        <w:t>gure</w:t>
      </w:r>
      <w:r w:rsidRPr="006E30CD">
        <w:rPr>
          <w:rFonts w:ascii="Times New Roman" w:eastAsia="Gulim" w:hAnsi="Times New Roman"/>
          <w:bCs/>
          <w:iCs/>
          <w:color w:val="000000"/>
          <w:sz w:val="20"/>
          <w:szCs w:val="20"/>
        </w:rPr>
        <w:t xml:space="preserve"> 5 shows measurement of photocurrent density for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bare TiO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</w:t>
      </w:r>
      <w:r w:rsidR="0058143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58143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proofErr w:type="spellStart"/>
      <w:r w:rsidRPr="006E30CD">
        <w:rPr>
          <w:rFonts w:ascii="Times New Roman" w:hAnsi="Times New Roman"/>
          <w:sz w:val="20"/>
          <w:szCs w:val="20"/>
        </w:rPr>
        <w:t>photoelectrodes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in different concentration of dye in water electrolyte. The highest photocurrent density achieved by</w:t>
      </w:r>
      <w:r w:rsidR="00BD7827">
        <w:rPr>
          <w:rFonts w:ascii="Times New Roman" w:hAnsi="Times New Roman"/>
          <w:sz w:val="20"/>
          <w:szCs w:val="20"/>
        </w:rPr>
        <w:t xml:space="preserve"> </w:t>
      </w:r>
      <w:r w:rsidR="00BD7827" w:rsidRPr="006E30CD">
        <w:rPr>
          <w:rFonts w:ascii="Times New Roman" w:hAnsi="Times New Roman"/>
          <w:sz w:val="20"/>
          <w:szCs w:val="20"/>
        </w:rPr>
        <w:t>bare TiO</w:t>
      </w:r>
      <w:r w:rsidR="00BD7827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BD7827">
        <w:rPr>
          <w:rFonts w:ascii="Times New Roman" w:hAnsi="Times New Roman"/>
          <w:sz w:val="20"/>
          <w:szCs w:val="20"/>
          <w:vertAlign w:val="subscript"/>
        </w:rPr>
        <w:t xml:space="preserve"> </w:t>
      </w:r>
      <w:r w:rsidR="001353D1">
        <w:rPr>
          <w:rFonts w:ascii="Times New Roman" w:hAnsi="Times New Roman"/>
          <w:sz w:val="20"/>
          <w:szCs w:val="20"/>
        </w:rPr>
        <w:t xml:space="preserve">are by 6.25% and 12.5% v/v </w:t>
      </w:r>
      <w:r w:rsidR="001353D1">
        <w:rPr>
          <w:rFonts w:asciiTheme="majorBidi" w:hAnsiTheme="majorBidi" w:cstheme="majorBidi"/>
          <w:sz w:val="20"/>
          <w:szCs w:val="20"/>
        </w:rPr>
        <w:t xml:space="preserve">concentration </w:t>
      </w:r>
      <w:r w:rsidR="001353D1" w:rsidRPr="006E30CD">
        <w:rPr>
          <w:rFonts w:asciiTheme="majorBidi" w:hAnsiTheme="majorBidi" w:cstheme="majorBidi"/>
          <w:sz w:val="20"/>
          <w:szCs w:val="20"/>
        </w:rPr>
        <w:t xml:space="preserve">of </w:t>
      </w:r>
      <w:proofErr w:type="spellStart"/>
      <w:r w:rsidR="001353D1" w:rsidRPr="006E30CD">
        <w:rPr>
          <w:rFonts w:asciiTheme="majorBidi" w:hAnsiTheme="majorBidi" w:cstheme="majorBidi"/>
          <w:sz w:val="20"/>
          <w:szCs w:val="20"/>
        </w:rPr>
        <w:t>pitaya</w:t>
      </w:r>
      <w:proofErr w:type="spellEnd"/>
      <w:r w:rsidR="001353D1" w:rsidRPr="006E30CD">
        <w:rPr>
          <w:rFonts w:asciiTheme="majorBidi" w:hAnsiTheme="majorBidi" w:cstheme="majorBidi"/>
          <w:sz w:val="20"/>
          <w:szCs w:val="20"/>
        </w:rPr>
        <w:t xml:space="preserve"> peel dye</w:t>
      </w:r>
      <w:r w:rsidR="001353D1">
        <w:rPr>
          <w:rFonts w:asciiTheme="majorBidi" w:hAnsiTheme="majorBidi" w:cstheme="majorBidi"/>
          <w:sz w:val="20"/>
          <w:szCs w:val="20"/>
        </w:rPr>
        <w:t xml:space="preserve"> </w:t>
      </w:r>
      <w:r w:rsidR="001353D1" w:rsidRPr="006E30CD">
        <w:rPr>
          <w:rFonts w:asciiTheme="majorBidi" w:hAnsiTheme="majorBidi" w:cstheme="majorBidi"/>
          <w:sz w:val="20"/>
          <w:szCs w:val="20"/>
        </w:rPr>
        <w:t xml:space="preserve">in </w:t>
      </w:r>
      <w:r w:rsidR="001353D1">
        <w:rPr>
          <w:rFonts w:asciiTheme="majorBidi" w:hAnsiTheme="majorBidi" w:cstheme="majorBidi"/>
          <w:sz w:val="20"/>
          <w:szCs w:val="20"/>
        </w:rPr>
        <w:t xml:space="preserve">the </w:t>
      </w:r>
      <w:r w:rsidR="001353D1" w:rsidRPr="006E30CD">
        <w:rPr>
          <w:rFonts w:asciiTheme="majorBidi" w:hAnsiTheme="majorBidi" w:cstheme="majorBidi"/>
          <w:sz w:val="20"/>
          <w:szCs w:val="20"/>
        </w:rPr>
        <w:t>electrolyte</w:t>
      </w:r>
      <w:r w:rsidR="001353D1">
        <w:rPr>
          <w:rFonts w:asciiTheme="majorBidi" w:hAnsiTheme="majorBidi" w:cstheme="majorBidi"/>
          <w:sz w:val="20"/>
          <w:szCs w:val="20"/>
        </w:rPr>
        <w:t xml:space="preserve"> which is </w:t>
      </w:r>
      <w:r w:rsidR="001353D1">
        <w:rPr>
          <w:rFonts w:ascii="Times New Roman" w:hAnsi="Times New Roman"/>
          <w:sz w:val="20"/>
          <w:szCs w:val="20"/>
        </w:rPr>
        <w:t xml:space="preserve">93 </w:t>
      </w:r>
      <w:r w:rsidR="001353D1" w:rsidRPr="006E30CD">
        <w:rPr>
          <w:rFonts w:ascii="Times New Roman" w:hAnsi="Times New Roman"/>
          <w:sz w:val="20"/>
          <w:szCs w:val="20"/>
        </w:rPr>
        <w:t>µA/</w:t>
      </w:r>
      <w:r w:rsidR="001353D1">
        <w:rPr>
          <w:rFonts w:ascii="Times New Roman" w:hAnsi="Times New Roman"/>
          <w:sz w:val="20"/>
          <w:szCs w:val="20"/>
        </w:rPr>
        <w:t>c</w:t>
      </w:r>
      <w:r w:rsidR="001353D1" w:rsidRPr="006E30CD">
        <w:rPr>
          <w:rFonts w:ascii="Times New Roman" w:hAnsi="Times New Roman"/>
          <w:sz w:val="20"/>
          <w:szCs w:val="20"/>
        </w:rPr>
        <w:t>m</w:t>
      </w:r>
      <w:r w:rsidR="001353D1" w:rsidRPr="006E30CD">
        <w:rPr>
          <w:rFonts w:ascii="Times New Roman" w:hAnsi="Times New Roman"/>
          <w:sz w:val="20"/>
          <w:szCs w:val="20"/>
          <w:vertAlign w:val="superscript"/>
        </w:rPr>
        <w:t>2</w:t>
      </w:r>
      <w:r w:rsidR="00AE668C">
        <w:rPr>
          <w:rFonts w:ascii="Times New Roman" w:hAnsi="Times New Roman"/>
          <w:sz w:val="20"/>
          <w:szCs w:val="20"/>
          <w:vertAlign w:val="superscript"/>
        </w:rPr>
        <w:t xml:space="preserve"> </w:t>
      </w:r>
      <w:r w:rsidR="00AE668C">
        <w:rPr>
          <w:rFonts w:ascii="Times New Roman" w:hAnsi="Times New Roman"/>
          <w:sz w:val="20"/>
          <w:szCs w:val="20"/>
        </w:rPr>
        <w:t>as shown in Figure 5 (A)</w:t>
      </w:r>
      <w:r w:rsidR="001353D1">
        <w:rPr>
          <w:rFonts w:ascii="Times New Roman" w:hAnsi="Times New Roman"/>
          <w:sz w:val="20"/>
          <w:szCs w:val="20"/>
        </w:rPr>
        <w:t xml:space="preserve">. However, the increased concentration of dye in electrolyte has decreased the photocurrent </w:t>
      </w:r>
      <w:r w:rsidR="00AE668C">
        <w:rPr>
          <w:rFonts w:ascii="Times New Roman" w:hAnsi="Times New Roman"/>
          <w:sz w:val="20"/>
          <w:szCs w:val="20"/>
        </w:rPr>
        <w:t xml:space="preserve">density </w:t>
      </w:r>
      <w:proofErr w:type="gramStart"/>
      <w:r w:rsidR="001353D1">
        <w:rPr>
          <w:rFonts w:ascii="Times New Roman" w:hAnsi="Times New Roman"/>
          <w:sz w:val="20"/>
          <w:szCs w:val="20"/>
        </w:rPr>
        <w:t>with 66</w:t>
      </w:r>
      <w:r w:rsidR="001353D1" w:rsidRPr="001353D1">
        <w:rPr>
          <w:rFonts w:ascii="Times New Roman" w:hAnsi="Times New Roman"/>
          <w:sz w:val="20"/>
          <w:szCs w:val="20"/>
        </w:rPr>
        <w:t xml:space="preserve"> </w:t>
      </w:r>
      <w:r w:rsidR="001353D1" w:rsidRPr="006E30CD">
        <w:rPr>
          <w:rFonts w:ascii="Times New Roman" w:hAnsi="Times New Roman"/>
          <w:sz w:val="20"/>
          <w:szCs w:val="20"/>
        </w:rPr>
        <w:t>µA/</w:t>
      </w:r>
      <w:r w:rsidR="001353D1">
        <w:rPr>
          <w:rFonts w:ascii="Times New Roman" w:hAnsi="Times New Roman"/>
          <w:sz w:val="20"/>
          <w:szCs w:val="20"/>
        </w:rPr>
        <w:t>c</w:t>
      </w:r>
      <w:r w:rsidR="001353D1" w:rsidRPr="006E30CD">
        <w:rPr>
          <w:rFonts w:ascii="Times New Roman" w:hAnsi="Times New Roman"/>
          <w:sz w:val="20"/>
          <w:szCs w:val="20"/>
        </w:rPr>
        <w:t>m</w:t>
      </w:r>
      <w:r w:rsidR="001353D1" w:rsidRPr="006E30CD">
        <w:rPr>
          <w:rFonts w:ascii="Times New Roman" w:hAnsi="Times New Roman"/>
          <w:sz w:val="20"/>
          <w:szCs w:val="20"/>
          <w:vertAlign w:val="superscript"/>
        </w:rPr>
        <w:t>2</w:t>
      </w:r>
      <w:r w:rsidR="001353D1">
        <w:rPr>
          <w:rFonts w:ascii="Times New Roman" w:hAnsi="Times New Roman"/>
          <w:sz w:val="20"/>
          <w:szCs w:val="20"/>
          <w:vertAlign w:val="superscript"/>
        </w:rPr>
        <w:t xml:space="preserve"> </w:t>
      </w:r>
      <w:r w:rsidR="001353D1">
        <w:rPr>
          <w:rFonts w:ascii="Times New Roman" w:hAnsi="Times New Roman"/>
          <w:sz w:val="20"/>
          <w:szCs w:val="20"/>
        </w:rPr>
        <w:t xml:space="preserve">at </w:t>
      </w:r>
      <w:r w:rsidR="007A5AEE">
        <w:rPr>
          <w:rFonts w:ascii="Times New Roman" w:hAnsi="Times New Roman"/>
          <w:sz w:val="20"/>
          <w:szCs w:val="20"/>
        </w:rPr>
        <w:t>100</w:t>
      </w:r>
      <w:r w:rsidR="001353D1">
        <w:rPr>
          <w:rFonts w:ascii="Times New Roman" w:hAnsi="Times New Roman"/>
          <w:sz w:val="20"/>
          <w:szCs w:val="20"/>
        </w:rPr>
        <w:t xml:space="preserve">% v/v </w:t>
      </w:r>
      <w:r w:rsidR="001353D1">
        <w:rPr>
          <w:rFonts w:asciiTheme="majorBidi" w:hAnsiTheme="majorBidi" w:cstheme="majorBidi"/>
          <w:sz w:val="20"/>
          <w:szCs w:val="20"/>
        </w:rPr>
        <w:t>concentration</w:t>
      </w:r>
      <w:r w:rsidR="007A5AEE">
        <w:rPr>
          <w:rFonts w:asciiTheme="majorBidi" w:hAnsiTheme="majorBidi" w:cstheme="majorBidi"/>
          <w:sz w:val="20"/>
          <w:szCs w:val="20"/>
        </w:rPr>
        <w:t xml:space="preserve"> of dye</w:t>
      </w:r>
      <w:proofErr w:type="gramEnd"/>
      <w:r w:rsidR="007A5AEE">
        <w:rPr>
          <w:rFonts w:ascii="Times New Roman" w:hAnsi="Times New Roman"/>
          <w:sz w:val="20"/>
          <w:szCs w:val="20"/>
        </w:rPr>
        <w:t xml:space="preserve">. In the meantime, the lowest photocurrent for </w:t>
      </w:r>
      <w:r w:rsidR="007A5AEE" w:rsidRPr="006E30CD">
        <w:rPr>
          <w:rFonts w:ascii="Times New Roman" w:hAnsi="Times New Roman"/>
          <w:sz w:val="20"/>
          <w:szCs w:val="20"/>
        </w:rPr>
        <w:t>bare TiO</w:t>
      </w:r>
      <w:r w:rsidR="007A5AEE" w:rsidRPr="006E30CD">
        <w:rPr>
          <w:rFonts w:ascii="Times New Roman" w:hAnsi="Times New Roman"/>
          <w:sz w:val="20"/>
          <w:szCs w:val="20"/>
          <w:vertAlign w:val="subscript"/>
        </w:rPr>
        <w:t>2</w:t>
      </w:r>
      <w:r w:rsidR="007A5AEE">
        <w:rPr>
          <w:rFonts w:ascii="Times New Roman" w:hAnsi="Times New Roman"/>
          <w:sz w:val="20"/>
          <w:szCs w:val="20"/>
        </w:rPr>
        <w:t xml:space="preserve"> is </w:t>
      </w:r>
      <w:proofErr w:type="gramStart"/>
      <w:r w:rsidR="007A5AEE">
        <w:rPr>
          <w:rFonts w:ascii="Times New Roman" w:hAnsi="Times New Roman"/>
          <w:sz w:val="20"/>
          <w:szCs w:val="20"/>
        </w:rPr>
        <w:t xml:space="preserve">43 </w:t>
      </w:r>
      <w:r w:rsidR="007A5AEE" w:rsidRPr="006E30CD">
        <w:rPr>
          <w:rFonts w:ascii="Times New Roman" w:hAnsi="Times New Roman"/>
          <w:sz w:val="20"/>
          <w:szCs w:val="20"/>
        </w:rPr>
        <w:t>µA/</w:t>
      </w:r>
      <w:r w:rsidR="007A5AEE">
        <w:rPr>
          <w:rFonts w:ascii="Times New Roman" w:hAnsi="Times New Roman"/>
          <w:sz w:val="20"/>
          <w:szCs w:val="20"/>
        </w:rPr>
        <w:t>c</w:t>
      </w:r>
      <w:r w:rsidR="007A5AEE" w:rsidRPr="006E30CD">
        <w:rPr>
          <w:rFonts w:ascii="Times New Roman" w:hAnsi="Times New Roman"/>
          <w:sz w:val="20"/>
          <w:szCs w:val="20"/>
        </w:rPr>
        <w:t>m</w:t>
      </w:r>
      <w:r w:rsidR="007A5AEE" w:rsidRPr="006E30CD">
        <w:rPr>
          <w:rFonts w:ascii="Times New Roman" w:hAnsi="Times New Roman"/>
          <w:sz w:val="20"/>
          <w:szCs w:val="20"/>
          <w:vertAlign w:val="superscript"/>
        </w:rPr>
        <w:t>2</w:t>
      </w:r>
      <w:r w:rsidR="007A5AEE">
        <w:rPr>
          <w:rFonts w:ascii="Times New Roman" w:hAnsi="Times New Roman"/>
          <w:sz w:val="20"/>
          <w:szCs w:val="20"/>
        </w:rPr>
        <w:t xml:space="preserve"> without the addition of dye molecule electrolyte</w:t>
      </w:r>
      <w:r w:rsidR="00AE668C">
        <w:rPr>
          <w:rFonts w:ascii="Times New Roman" w:hAnsi="Times New Roman"/>
          <w:sz w:val="20"/>
          <w:szCs w:val="20"/>
        </w:rPr>
        <w:t xml:space="preserve"> (0% v/v)</w:t>
      </w:r>
      <w:proofErr w:type="gramEnd"/>
      <w:r w:rsidR="007A5AEE">
        <w:rPr>
          <w:rFonts w:ascii="Times New Roman" w:hAnsi="Times New Roman"/>
          <w:sz w:val="20"/>
          <w:szCs w:val="20"/>
        </w:rPr>
        <w:t>.</w:t>
      </w:r>
      <w:r w:rsidR="000529B2">
        <w:rPr>
          <w:rFonts w:ascii="Times New Roman" w:hAnsi="Times New Roman"/>
          <w:sz w:val="20"/>
          <w:szCs w:val="20"/>
        </w:rPr>
        <w:t xml:space="preserve"> </w:t>
      </w:r>
      <w:r w:rsidR="002B7A33">
        <w:rPr>
          <w:rFonts w:ascii="Times New Roman" w:hAnsi="Times New Roman"/>
          <w:sz w:val="20"/>
          <w:szCs w:val="20"/>
        </w:rPr>
        <w:t>F</w:t>
      </w:r>
      <w:r w:rsidR="00AE668C">
        <w:rPr>
          <w:rFonts w:ascii="Times New Roman" w:hAnsi="Times New Roman"/>
          <w:sz w:val="20"/>
          <w:szCs w:val="20"/>
        </w:rPr>
        <w:t xml:space="preserve">rom the Figure 5(B), </w:t>
      </w:r>
      <w:r w:rsidR="00581438"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="00581438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r w:rsidR="00AE668C">
        <w:rPr>
          <w:rFonts w:ascii="Times New Roman" w:hAnsi="Times New Roman"/>
          <w:sz w:val="20"/>
          <w:szCs w:val="20"/>
        </w:rPr>
        <w:t>shows the increment in photocurrent density compared to bare TiO</w:t>
      </w:r>
      <w:r w:rsidR="00AE668C" w:rsidRPr="00AE668C">
        <w:rPr>
          <w:rFonts w:ascii="Times New Roman" w:hAnsi="Times New Roman"/>
          <w:sz w:val="20"/>
          <w:szCs w:val="20"/>
          <w:vertAlign w:val="subscript"/>
        </w:rPr>
        <w:t>2</w:t>
      </w:r>
      <w:r w:rsidR="00AE668C">
        <w:rPr>
          <w:rFonts w:ascii="Times New Roman" w:hAnsi="Times New Roman"/>
          <w:sz w:val="20"/>
          <w:szCs w:val="20"/>
        </w:rPr>
        <w:t xml:space="preserve"> where the highest photocurrent </w:t>
      </w:r>
      <w:r w:rsidR="002B7A33">
        <w:rPr>
          <w:rFonts w:ascii="Times New Roman" w:hAnsi="Times New Roman"/>
          <w:sz w:val="20"/>
          <w:szCs w:val="20"/>
        </w:rPr>
        <w:t xml:space="preserve">gained </w:t>
      </w:r>
      <w:r w:rsidR="00AE668C">
        <w:rPr>
          <w:rFonts w:ascii="Times New Roman" w:hAnsi="Times New Roman"/>
          <w:sz w:val="20"/>
          <w:szCs w:val="20"/>
        </w:rPr>
        <w:t xml:space="preserve">is </w:t>
      </w:r>
      <w:proofErr w:type="gramStart"/>
      <w:r w:rsidR="00AE668C">
        <w:rPr>
          <w:rFonts w:ascii="Times New Roman" w:hAnsi="Times New Roman"/>
          <w:sz w:val="20"/>
          <w:szCs w:val="20"/>
        </w:rPr>
        <w:t xml:space="preserve">127 </w:t>
      </w:r>
      <w:r w:rsidR="00AE668C" w:rsidRPr="006E30CD">
        <w:rPr>
          <w:rFonts w:ascii="Times New Roman" w:hAnsi="Times New Roman"/>
          <w:sz w:val="20"/>
          <w:szCs w:val="20"/>
        </w:rPr>
        <w:t>µA/</w:t>
      </w:r>
      <w:r w:rsidR="00AE668C">
        <w:rPr>
          <w:rFonts w:ascii="Times New Roman" w:hAnsi="Times New Roman"/>
          <w:sz w:val="20"/>
          <w:szCs w:val="20"/>
        </w:rPr>
        <w:t>c</w:t>
      </w:r>
      <w:r w:rsidR="00AE668C" w:rsidRPr="006E30CD">
        <w:rPr>
          <w:rFonts w:ascii="Times New Roman" w:hAnsi="Times New Roman"/>
          <w:sz w:val="20"/>
          <w:szCs w:val="20"/>
        </w:rPr>
        <w:t>m</w:t>
      </w:r>
      <w:r w:rsidR="00AE668C" w:rsidRPr="006E30CD">
        <w:rPr>
          <w:rFonts w:ascii="Times New Roman" w:hAnsi="Times New Roman"/>
          <w:sz w:val="20"/>
          <w:szCs w:val="20"/>
          <w:vertAlign w:val="superscript"/>
        </w:rPr>
        <w:t>2</w:t>
      </w:r>
      <w:r w:rsidR="00AE668C">
        <w:rPr>
          <w:rFonts w:ascii="Times New Roman" w:hAnsi="Times New Roman"/>
          <w:sz w:val="20"/>
          <w:szCs w:val="20"/>
        </w:rPr>
        <w:t xml:space="preserve"> in 6.25</w:t>
      </w:r>
      <w:r w:rsidR="002B7A33">
        <w:rPr>
          <w:rFonts w:ascii="Times New Roman" w:hAnsi="Times New Roman"/>
          <w:sz w:val="20"/>
          <w:szCs w:val="20"/>
        </w:rPr>
        <w:t>%</w:t>
      </w:r>
      <w:r w:rsidR="00AE668C" w:rsidRPr="00AE668C">
        <w:rPr>
          <w:rFonts w:ascii="Times New Roman" w:hAnsi="Times New Roman"/>
          <w:sz w:val="20"/>
          <w:szCs w:val="20"/>
        </w:rPr>
        <w:t xml:space="preserve"> </w:t>
      </w:r>
      <w:r w:rsidR="00AE668C">
        <w:rPr>
          <w:rFonts w:ascii="Times New Roman" w:hAnsi="Times New Roman"/>
          <w:sz w:val="20"/>
          <w:szCs w:val="20"/>
        </w:rPr>
        <w:t xml:space="preserve">v/v </w:t>
      </w:r>
      <w:r w:rsidR="00AE668C">
        <w:rPr>
          <w:rFonts w:asciiTheme="majorBidi" w:hAnsiTheme="majorBidi" w:cstheme="majorBidi"/>
          <w:sz w:val="20"/>
          <w:szCs w:val="20"/>
        </w:rPr>
        <w:t xml:space="preserve">concentration </w:t>
      </w:r>
      <w:r w:rsidR="00AE668C" w:rsidRPr="006E30CD">
        <w:rPr>
          <w:rFonts w:asciiTheme="majorBidi" w:hAnsiTheme="majorBidi" w:cstheme="majorBidi"/>
          <w:sz w:val="20"/>
          <w:szCs w:val="20"/>
        </w:rPr>
        <w:t xml:space="preserve">of </w:t>
      </w:r>
      <w:proofErr w:type="spellStart"/>
      <w:r w:rsidR="00AE668C" w:rsidRPr="006E30CD">
        <w:rPr>
          <w:rFonts w:asciiTheme="majorBidi" w:hAnsiTheme="majorBidi" w:cstheme="majorBidi"/>
          <w:sz w:val="20"/>
          <w:szCs w:val="20"/>
        </w:rPr>
        <w:t>pitaya</w:t>
      </w:r>
      <w:proofErr w:type="spellEnd"/>
      <w:r w:rsidR="00AE668C" w:rsidRPr="006E30CD">
        <w:rPr>
          <w:rFonts w:asciiTheme="majorBidi" w:hAnsiTheme="majorBidi" w:cstheme="majorBidi"/>
          <w:sz w:val="20"/>
          <w:szCs w:val="20"/>
        </w:rPr>
        <w:t xml:space="preserve"> peel dye</w:t>
      </w:r>
      <w:r w:rsidR="00AE668C">
        <w:rPr>
          <w:rFonts w:asciiTheme="majorBidi" w:hAnsiTheme="majorBidi" w:cstheme="majorBidi"/>
          <w:sz w:val="20"/>
          <w:szCs w:val="20"/>
        </w:rPr>
        <w:t xml:space="preserve"> </w:t>
      </w:r>
      <w:r w:rsidR="00AE668C" w:rsidRPr="006E30CD">
        <w:rPr>
          <w:rFonts w:asciiTheme="majorBidi" w:hAnsiTheme="majorBidi" w:cstheme="majorBidi"/>
          <w:sz w:val="20"/>
          <w:szCs w:val="20"/>
        </w:rPr>
        <w:t xml:space="preserve">in </w:t>
      </w:r>
      <w:r w:rsidR="00AE668C">
        <w:rPr>
          <w:rFonts w:asciiTheme="majorBidi" w:hAnsiTheme="majorBidi" w:cstheme="majorBidi"/>
          <w:sz w:val="20"/>
          <w:szCs w:val="20"/>
        </w:rPr>
        <w:t xml:space="preserve">the </w:t>
      </w:r>
      <w:r w:rsidR="00AE668C" w:rsidRPr="006E30CD">
        <w:rPr>
          <w:rFonts w:asciiTheme="majorBidi" w:hAnsiTheme="majorBidi" w:cstheme="majorBidi"/>
          <w:sz w:val="20"/>
          <w:szCs w:val="20"/>
        </w:rPr>
        <w:t>electrolyte</w:t>
      </w:r>
      <w:proofErr w:type="gramEnd"/>
      <w:r w:rsidR="00AE668C">
        <w:rPr>
          <w:rFonts w:asciiTheme="majorBidi" w:hAnsiTheme="majorBidi" w:cstheme="majorBidi"/>
          <w:sz w:val="20"/>
          <w:szCs w:val="20"/>
        </w:rPr>
        <w:t xml:space="preserve">. </w:t>
      </w:r>
      <w:r w:rsidR="002B7A33">
        <w:rPr>
          <w:rFonts w:asciiTheme="majorBidi" w:hAnsiTheme="majorBidi" w:cstheme="majorBidi"/>
          <w:sz w:val="20"/>
          <w:szCs w:val="20"/>
        </w:rPr>
        <w:t>Meanwhile, zero adding of dye molecule (0% v/v) has produced</w:t>
      </w:r>
      <w:r w:rsidR="009922CF">
        <w:rPr>
          <w:rFonts w:asciiTheme="majorBidi" w:hAnsiTheme="majorBidi" w:cstheme="majorBidi"/>
          <w:sz w:val="20"/>
          <w:szCs w:val="20"/>
        </w:rPr>
        <w:t xml:space="preserve"> the</w:t>
      </w:r>
      <w:r w:rsidR="002B7A33">
        <w:rPr>
          <w:rFonts w:asciiTheme="majorBidi" w:hAnsiTheme="majorBidi" w:cstheme="majorBidi"/>
          <w:sz w:val="20"/>
          <w:szCs w:val="20"/>
        </w:rPr>
        <w:t xml:space="preserve"> lowest photocurrent which is </w:t>
      </w:r>
      <w:proofErr w:type="gramStart"/>
      <w:r w:rsidR="002B7A33">
        <w:rPr>
          <w:rFonts w:asciiTheme="majorBidi" w:hAnsiTheme="majorBidi" w:cstheme="majorBidi"/>
          <w:sz w:val="20"/>
          <w:szCs w:val="20"/>
        </w:rPr>
        <w:t>around 52</w:t>
      </w:r>
      <w:r w:rsidR="002B7A33" w:rsidRPr="002B7A33">
        <w:rPr>
          <w:rFonts w:ascii="Times New Roman" w:hAnsi="Times New Roman"/>
          <w:sz w:val="20"/>
          <w:szCs w:val="20"/>
        </w:rPr>
        <w:t xml:space="preserve"> </w:t>
      </w:r>
      <w:r w:rsidR="002B7A33" w:rsidRPr="006E30CD">
        <w:rPr>
          <w:rFonts w:ascii="Times New Roman" w:hAnsi="Times New Roman"/>
          <w:sz w:val="20"/>
          <w:szCs w:val="20"/>
        </w:rPr>
        <w:t>µA/</w:t>
      </w:r>
      <w:r w:rsidR="002B7A33">
        <w:rPr>
          <w:rFonts w:ascii="Times New Roman" w:hAnsi="Times New Roman"/>
          <w:sz w:val="20"/>
          <w:szCs w:val="20"/>
        </w:rPr>
        <w:t>c</w:t>
      </w:r>
      <w:r w:rsidR="002B7A33" w:rsidRPr="006E30CD">
        <w:rPr>
          <w:rFonts w:ascii="Times New Roman" w:hAnsi="Times New Roman"/>
          <w:sz w:val="20"/>
          <w:szCs w:val="20"/>
        </w:rPr>
        <w:t>m</w:t>
      </w:r>
      <w:r w:rsidR="002B7A33" w:rsidRPr="006E30CD">
        <w:rPr>
          <w:rFonts w:ascii="Times New Roman" w:hAnsi="Times New Roman"/>
          <w:sz w:val="20"/>
          <w:szCs w:val="20"/>
          <w:vertAlign w:val="superscript"/>
        </w:rPr>
        <w:t>2</w:t>
      </w:r>
      <w:proofErr w:type="gramEnd"/>
      <w:r w:rsidR="003957F1">
        <w:rPr>
          <w:rFonts w:ascii="Times New Roman" w:hAnsi="Times New Roman"/>
          <w:sz w:val="20"/>
          <w:szCs w:val="20"/>
        </w:rPr>
        <w:t>.</w:t>
      </w:r>
    </w:p>
    <w:p w:rsidR="003957F1" w:rsidRDefault="003957F1" w:rsidP="003957F1">
      <w:pPr>
        <w:pStyle w:val="NoSpacing"/>
        <w:rPr>
          <w:rFonts w:ascii="Times New Roman" w:hAnsi="Times New Roman"/>
          <w:sz w:val="20"/>
          <w:szCs w:val="20"/>
        </w:rPr>
      </w:pPr>
    </w:p>
    <w:p w:rsidR="003957F1" w:rsidRDefault="003957F1" w:rsidP="003957F1">
      <w:pPr>
        <w:pStyle w:val="NoSpacing"/>
        <w:rPr>
          <w:rFonts w:ascii="Times New Roman" w:hAnsi="Times New Roman"/>
          <w:sz w:val="20"/>
          <w:szCs w:val="20"/>
        </w:rPr>
      </w:pPr>
    </w:p>
    <w:p w:rsidR="00ED6E20" w:rsidRPr="007A5AEE" w:rsidRDefault="000529B2" w:rsidP="003957F1">
      <w:pPr>
        <w:pStyle w:val="NoSpacing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lastRenderedPageBreak/>
        <w:t>From the result, the present of dye-sensitizer layer on top of TiO</w:t>
      </w:r>
      <w:r w:rsidRPr="000529B2">
        <w:rPr>
          <w:rFonts w:ascii="Times New Roman" w:hAnsi="Times New Roman"/>
          <w:sz w:val="20"/>
          <w:szCs w:val="20"/>
          <w:vertAlign w:val="subscript"/>
        </w:rPr>
        <w:t>2</w:t>
      </w:r>
      <w:r>
        <w:rPr>
          <w:rFonts w:ascii="Times New Roman" w:hAnsi="Times New Roman"/>
          <w:sz w:val="20"/>
          <w:szCs w:val="20"/>
        </w:rPr>
        <w:t xml:space="preserve"> film has enhanced the production of photocurrent. </w:t>
      </w:r>
      <w:r w:rsidR="00E8426A" w:rsidRPr="006E30CD">
        <w:rPr>
          <w:rFonts w:ascii="Times New Roman" w:hAnsi="Times New Roman"/>
          <w:sz w:val="20"/>
          <w:szCs w:val="20"/>
        </w:rPr>
        <w:t xml:space="preserve">This </w:t>
      </w:r>
      <w:r>
        <w:rPr>
          <w:rFonts w:ascii="Times New Roman" w:hAnsi="Times New Roman"/>
          <w:sz w:val="20"/>
          <w:szCs w:val="20"/>
        </w:rPr>
        <w:t>is</w:t>
      </w:r>
      <w:r w:rsidR="0072636B" w:rsidRPr="006E30CD">
        <w:rPr>
          <w:rFonts w:ascii="Times New Roman" w:hAnsi="Times New Roman"/>
          <w:sz w:val="20"/>
          <w:szCs w:val="20"/>
        </w:rPr>
        <w:t xml:space="preserve"> due to </w:t>
      </w:r>
      <w:r w:rsidR="00E8426A" w:rsidRPr="006E30CD">
        <w:rPr>
          <w:rFonts w:ascii="Times New Roman" w:hAnsi="Times New Roman"/>
          <w:sz w:val="20"/>
          <w:szCs w:val="20"/>
        </w:rPr>
        <w:t xml:space="preserve">the </w:t>
      </w:r>
      <w:proofErr w:type="spellStart"/>
      <w:r w:rsidR="008B1A5F">
        <w:rPr>
          <w:rFonts w:ascii="Times New Roman" w:hAnsi="Times New Roman"/>
          <w:sz w:val="20"/>
          <w:szCs w:val="20"/>
        </w:rPr>
        <w:t>betalain</w:t>
      </w:r>
      <w:proofErr w:type="spellEnd"/>
      <w:r w:rsidR="00E8426A" w:rsidRPr="006E30CD">
        <w:rPr>
          <w:rFonts w:ascii="Times New Roman" w:hAnsi="Times New Roman"/>
          <w:sz w:val="20"/>
          <w:szCs w:val="20"/>
        </w:rPr>
        <w:t xml:space="preserve"> </w:t>
      </w:r>
      <w:r w:rsidR="00256E73" w:rsidRPr="006E30CD">
        <w:rPr>
          <w:rFonts w:ascii="Times New Roman" w:hAnsi="Times New Roman"/>
          <w:sz w:val="20"/>
          <w:szCs w:val="20"/>
        </w:rPr>
        <w:t>molecule</w:t>
      </w:r>
      <w:r w:rsidR="008B1A5F">
        <w:rPr>
          <w:rFonts w:ascii="Times New Roman" w:hAnsi="Times New Roman"/>
          <w:sz w:val="20"/>
          <w:szCs w:val="20"/>
        </w:rPr>
        <w:t>s</w:t>
      </w:r>
      <w:r w:rsidR="00256E73" w:rsidRPr="006E30CD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 xml:space="preserve">in </w:t>
      </w:r>
      <w:proofErr w:type="spellStart"/>
      <w:r>
        <w:rPr>
          <w:rFonts w:ascii="Times New Roman" w:hAnsi="Times New Roman"/>
          <w:sz w:val="20"/>
          <w:szCs w:val="20"/>
        </w:rPr>
        <w:t>pitaya</w:t>
      </w:r>
      <w:proofErr w:type="spellEnd"/>
      <w:r>
        <w:rPr>
          <w:rFonts w:ascii="Times New Roman" w:hAnsi="Times New Roman"/>
          <w:sz w:val="20"/>
          <w:szCs w:val="20"/>
        </w:rPr>
        <w:t xml:space="preserve"> peel dye-sensitizer has improved the</w:t>
      </w:r>
      <w:r w:rsidR="00582D18" w:rsidRPr="006E30CD">
        <w:rPr>
          <w:rFonts w:ascii="Times New Roman" w:hAnsi="Times New Roman"/>
          <w:sz w:val="20"/>
          <w:szCs w:val="20"/>
        </w:rPr>
        <w:t xml:space="preserve"> light absorption </w:t>
      </w:r>
      <w:r>
        <w:rPr>
          <w:rFonts w:ascii="Times New Roman" w:hAnsi="Times New Roman"/>
          <w:sz w:val="20"/>
          <w:szCs w:val="20"/>
        </w:rPr>
        <w:t>of TiO</w:t>
      </w:r>
      <w:r w:rsidRPr="000529B2">
        <w:rPr>
          <w:rFonts w:ascii="Times New Roman" w:hAnsi="Times New Roman"/>
          <w:sz w:val="20"/>
          <w:szCs w:val="20"/>
          <w:vertAlign w:val="subscript"/>
        </w:rPr>
        <w:t>2</w:t>
      </w:r>
      <w:r>
        <w:rPr>
          <w:rFonts w:ascii="Times New Roman" w:hAnsi="Times New Roman"/>
          <w:sz w:val="20"/>
          <w:szCs w:val="20"/>
        </w:rPr>
        <w:t xml:space="preserve"> </w:t>
      </w:r>
      <w:r w:rsidR="008B1A5F">
        <w:rPr>
          <w:rFonts w:ascii="Times New Roman" w:hAnsi="Times New Roman"/>
          <w:sz w:val="20"/>
          <w:szCs w:val="20"/>
        </w:rPr>
        <w:t>thus reducing</w:t>
      </w:r>
      <w:r w:rsidR="00582D18" w:rsidRPr="006E30CD">
        <w:rPr>
          <w:rFonts w:ascii="Times New Roman" w:hAnsi="Times New Roman"/>
          <w:sz w:val="20"/>
          <w:szCs w:val="20"/>
        </w:rPr>
        <w:t xml:space="preserve"> the band gap</w:t>
      </w:r>
      <w:r w:rsidR="008D0AE7" w:rsidRPr="006E30CD">
        <w:rPr>
          <w:rFonts w:ascii="Times New Roman" w:hAnsi="Times New Roman"/>
          <w:sz w:val="20"/>
          <w:szCs w:val="20"/>
          <w:vertAlign w:val="subscript"/>
        </w:rPr>
        <w:t>.</w:t>
      </w:r>
      <w:r w:rsidR="008D0AE7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>Besides that</w:t>
      </w:r>
      <w:r w:rsidR="00582D18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, 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>functional group of carboxylic acid</w:t>
      </w:r>
      <w:r w:rsidR="00B54B5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256E7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in </w:t>
      </w:r>
      <w:proofErr w:type="spellStart"/>
      <w:r w:rsidR="00256E73" w:rsidRPr="006E30CD">
        <w:rPr>
          <w:rFonts w:ascii="Times New Roman" w:eastAsia="Gulim" w:hAnsi="Times New Roman"/>
          <w:iCs/>
          <w:color w:val="000000"/>
          <w:sz w:val="20"/>
          <w:szCs w:val="20"/>
        </w:rPr>
        <w:t>betalains</w:t>
      </w:r>
      <w:proofErr w:type="spellEnd"/>
      <w:r w:rsidR="00256E7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 xml:space="preserve">have </w:t>
      </w:r>
      <w:r w:rsidR="00B54B56" w:rsidRPr="006E30CD">
        <w:rPr>
          <w:rFonts w:ascii="Times New Roman" w:eastAsia="Gulim" w:hAnsi="Times New Roman"/>
          <w:iCs/>
          <w:color w:val="000000"/>
          <w:sz w:val="20"/>
          <w:szCs w:val="20"/>
        </w:rPr>
        <w:t>forms a reversible binding with high equilibrium binding constant between TiO</w:t>
      </w:r>
      <w:r w:rsidR="00B54B56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256E7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 xml:space="preserve">surface </w:t>
      </w:r>
      <w:r w:rsidR="00256E7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and dye </w:t>
      </w:r>
      <w:r w:rsidR="00B54B5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molecules </w:t>
      </w:r>
      <w:r w:rsidR="00D3792C" w:rsidRPr="006E30CD">
        <w:rPr>
          <w:rFonts w:ascii="Times New Roman" w:eastAsia="Gulim" w:hAnsi="Times New Roman"/>
          <w:iCs/>
          <w:color w:val="000000"/>
          <w:sz w:val="20"/>
          <w:szCs w:val="20"/>
        </w:rPr>
        <w:t>in order to establish</w:t>
      </w:r>
      <w:r w:rsidR="00C7544C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D3792C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bonds </w:t>
      </w:r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>and attached efficiently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BC231A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begin"/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instrText xml:space="preserve"> ADDIN EN.CITE &lt;EndNote&gt;&lt;Cite&gt;&lt;Author&gt;Hug&lt;/Author&gt;&lt;Year&gt;2014&lt;/Year&gt;&lt;RecNum&gt;68&lt;/RecNum&gt;&lt;DisplayText&gt;[24]&lt;/DisplayText&gt;&lt;record&gt;&lt;rec-number&gt;68&lt;/rec-number&gt;&lt;foreign-keys&gt;&lt;key app="EN" db-id="ta5tvzaenz0rx0ef25apzs5haz9t5apftevs" timestamp="1441696387"&gt;68&lt;/key&gt;&lt;/foreign-keys&gt;&lt;ref-type name="Journal Article"&gt;17&lt;/ref-type&gt;&lt;contributors&gt;&lt;authors&gt;&lt;author&gt;Hug, Hubert &lt;/author&gt;&lt;author&gt;Bader, Michael  &lt;/author&gt;&lt;author&gt;Mair, Peter&lt;/author&gt;&lt;author&gt;Glatzel, Thilo &lt;/author&gt;&lt;/authors&gt;&lt;/contributors&gt;&lt;titles&gt;&lt;title&gt;Biophotovoltaics: Natural pigments in dye-sensitized solar cells&lt;/title&gt;&lt;secondary-title&gt;Applied Energy&lt;/secondary-title&gt;&lt;/titles&gt;&lt;periodical&gt;&lt;full-title&gt;Applied Energy&lt;/full-title&gt;&lt;/periodical&gt;&lt;pages&gt;216–225&lt;/pages&gt;&lt;volume&gt;115&lt;/volume&gt;&lt;dates&gt;&lt;year&gt;2014&lt;/year&gt;&lt;/dates&gt;&lt;urls&gt;&lt;/urls&gt;&lt;/record&gt;&lt;/Cite&gt;&lt;/EndNote&gt;</w:instrText>
      </w:r>
      <w:r w:rsidR="00BC231A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separate"/>
      </w:r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[</w:t>
      </w:r>
      <w:hyperlink w:anchor="_ENREF_24" w:tooltip="Hug, 2014 #68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24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]</w:t>
      </w:r>
      <w:r w:rsidR="00BC231A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end"/>
      </w:r>
      <w:r w:rsidR="00D3792C" w:rsidRPr="006E30CD">
        <w:rPr>
          <w:rFonts w:ascii="Times New Roman" w:eastAsia="Gulim" w:hAnsi="Times New Roman"/>
          <w:iCs/>
          <w:color w:val="000000"/>
          <w:sz w:val="20"/>
          <w:szCs w:val="20"/>
        </w:rPr>
        <w:t>.</w:t>
      </w:r>
      <w:r w:rsidR="00C7544C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>In dye-sensitized TiO</w:t>
      </w:r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proofErr w:type="spellStart"/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>photo</w:t>
      </w:r>
      <w:r w:rsidR="00F23E29" w:rsidRPr="006E30CD">
        <w:rPr>
          <w:rFonts w:ascii="Times New Roman" w:eastAsia="Gulim" w:hAnsi="Times New Roman"/>
          <w:iCs/>
          <w:color w:val="000000"/>
          <w:sz w:val="20"/>
          <w:szCs w:val="20"/>
        </w:rPr>
        <w:t>e</w:t>
      </w:r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>lectrode</w:t>
      </w:r>
      <w:proofErr w:type="spellEnd"/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, the absorption of photon energy cause the 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>electron transfer from highest occupied molecular orbital (HOMO) to</w:t>
      </w:r>
      <w:r w:rsidR="009C255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lowest unoccupied molecular orbital (LUMO)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9C255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following </w:t>
      </w:r>
      <w:proofErr w:type="spellStart"/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>dihydropyridinie</w:t>
      </w:r>
      <w:proofErr w:type="spellEnd"/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which attached on carboxyl group</w:t>
      </w:r>
      <w:r w:rsidR="009C255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of dye-sensitizer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. This caused </w:t>
      </w:r>
      <w:proofErr w:type="spellStart"/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>photoexcitation</w:t>
      </w:r>
      <w:proofErr w:type="spellEnd"/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dye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state</w:t>
      </w:r>
      <w:r w:rsidR="005D5D76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>coupled electronically with an acceptor states in conduction band TiO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>2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lead to fast electron injection</w:t>
      </w:r>
      <w:r w:rsidR="009C255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</w:t>
      </w:r>
      <w:r w:rsidR="008B1A5F">
        <w:rPr>
          <w:rFonts w:ascii="Times New Roman" w:eastAsia="Gulim" w:hAnsi="Times New Roman"/>
          <w:iCs/>
          <w:color w:val="000000"/>
          <w:sz w:val="20"/>
          <w:szCs w:val="20"/>
        </w:rPr>
        <w:t>increased</w:t>
      </w:r>
      <w:r w:rsidR="009C2552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photocurrent generation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begin">
          <w:fldData xml:space="preserve">PEVuZE5vdGU+PENpdGU+PEF1dGhvcj5DYWxvZ2VybzwvQXV0aG9yPjxZZWFyPjIwMDk8L1llYXI+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</w:fldData>
        </w:fldChar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instrText xml:space="preserve"> ADDIN EN.CITE </w:instrText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fldChar w:fldCharType="begin">
          <w:fldData xml:space="preserve">PEVuZE5vdGU+PENpdGU+PEF1dGhvcj5DYWxvZ2VybzwvQXV0aG9yPjxZZWFyPjIwMDk8L1llYXI+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</w:fldData>
        </w:fldChar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instrText xml:space="preserve"> ADDIN EN.CITE.DATA </w:instrText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fldChar w:fldCharType="end"/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separate"/>
      </w:r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[</w:t>
      </w:r>
      <w:hyperlink w:anchor="_ENREF_10" w:tooltip="Calogero, 2009 #50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10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 xml:space="preserve">, </w:t>
      </w:r>
      <w:hyperlink w:anchor="_ENREF_16" w:tooltip="Oprea, 2012 #69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16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 xml:space="preserve">, </w:t>
      </w:r>
      <w:hyperlink w:anchor="_ENREF_25" w:tooltip="Mark Lee, 2012 #157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25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]</w:t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end"/>
      </w:r>
      <w:r w:rsidR="007B2BA3" w:rsidRPr="006E30CD">
        <w:rPr>
          <w:rFonts w:ascii="Times New Roman" w:eastAsia="Gulim" w:hAnsi="Times New Roman"/>
          <w:iCs/>
          <w:color w:val="000000"/>
          <w:sz w:val="20"/>
          <w:szCs w:val="20"/>
        </w:rPr>
        <w:t>.</w:t>
      </w:r>
      <w:r w:rsidR="00F23E29" w:rsidRPr="006E30CD">
        <w:rPr>
          <w:rFonts w:ascii="Times New Roman" w:hAnsi="Times New Roman"/>
          <w:sz w:val="20"/>
          <w:szCs w:val="20"/>
        </w:rPr>
        <w:t xml:space="preserve"> </w:t>
      </w:r>
    </w:p>
    <w:p w:rsidR="002463C4" w:rsidRPr="006E30CD" w:rsidRDefault="002463C4" w:rsidP="006E30CD">
      <w:pPr>
        <w:pStyle w:val="NoSpacing"/>
        <w:spacing w:line="360" w:lineRule="auto"/>
        <w:rPr>
          <w:rFonts w:ascii="Times New Roman" w:eastAsia="Gulim" w:hAnsi="Times New Roman"/>
          <w:iCs/>
          <w:color w:val="000000"/>
          <w:sz w:val="20"/>
          <w:szCs w:val="20"/>
        </w:rPr>
      </w:pPr>
    </w:p>
    <w:p w:rsidR="00891FD8" w:rsidRPr="006E30CD" w:rsidRDefault="00891FD8" w:rsidP="00C24DC6">
      <w:pPr>
        <w:spacing w:line="360" w:lineRule="auto"/>
        <w:ind w:firstLine="708"/>
        <w:jc w:val="center"/>
        <w:rPr>
          <w:rFonts w:ascii="Times New Roman" w:hAnsi="Times New Roman" w:cs="Times New Roman"/>
          <w:sz w:val="20"/>
          <w:szCs w:val="20"/>
        </w:rPr>
      </w:pPr>
      <w:r w:rsidRPr="006E30CD">
        <w:rPr>
          <w:noProof/>
          <w:sz w:val="20"/>
          <w:szCs w:val="20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306D149" wp14:editId="1797CE5D">
                <wp:simplePos x="0" y="0"/>
                <wp:positionH relativeFrom="column">
                  <wp:posOffset>861947</wp:posOffset>
                </wp:positionH>
                <wp:positionV relativeFrom="paragraph">
                  <wp:posOffset>1941</wp:posOffset>
                </wp:positionV>
                <wp:extent cx="517585" cy="286603"/>
                <wp:effectExtent l="0" t="0" r="0" b="0"/>
                <wp:wrapNone/>
                <wp:docPr id="9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7585" cy="286603"/>
                        </a:xfrm>
                        <a:prstGeom prst="rect">
                          <a:avLst/>
                        </a:prstGeom>
                        <a:noFill/>
                        <a:ln w="12700"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3957F1" w:rsidRDefault="00797E64" w:rsidP="00891FD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0"/>
                              </w:rPr>
                            </w:pPr>
                            <w:r w:rsidRPr="003957F1">
                              <w:rPr>
                                <w:color w:val="000000"/>
                                <w:sz w:val="18"/>
                                <w:szCs w:val="22"/>
                              </w:rPr>
                              <w:t>(A)</w:t>
                            </w:r>
                          </w:p>
                        </w:txbxContent>
                      </wps:txbx>
                      <wps:bodyPr vertOverflow="clip" wrap="square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_x0000_s1047" style="position:absolute;left:0;text-align:left;margin-left:67.85pt;margin-top:.15pt;width:40.75pt;height:22.5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" filled="f" stroked="f" strokeweight="1pt">
                <v:textbox>
                  <w:txbxContent>
                    <w:p w:rsidR="00797E64" w:rsidRPr="003957F1" w:rsidRDefault="00797E64" w:rsidP="00891FD8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0"/>
                        </w:rPr>
                      </w:pPr>
                      <w:r w:rsidRPr="003957F1">
                        <w:rPr>
                          <w:color w:val="000000"/>
                          <w:sz w:val="18"/>
                          <w:szCs w:val="22"/>
                        </w:rPr>
                        <w:t>(A)</w:t>
                      </w:r>
                    </w:p>
                  </w:txbxContent>
                </v:textbox>
              </v:rect>
            </w:pict>
          </mc:Fallback>
        </mc:AlternateContent>
      </w:r>
      <w:r w:rsidR="00C24DC6">
        <w:rPr>
          <w:noProof/>
          <w:lang w:val="en-US"/>
        </w:rPr>
        <w:drawing>
          <wp:inline distT="0" distB="0" distL="0" distR="0" wp14:anchorId="1ED5FDB4" wp14:editId="52144A00">
            <wp:extent cx="4201064" cy="2044460"/>
            <wp:effectExtent l="0" t="0" r="9525" b="13335"/>
            <wp:docPr id="531" name="Chart 53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:rsidR="00D346D1" w:rsidRPr="006E30CD" w:rsidRDefault="00891FD8" w:rsidP="00C24DC6">
      <w:pPr>
        <w:spacing w:line="360" w:lineRule="auto"/>
        <w:ind w:firstLine="708"/>
        <w:jc w:val="center"/>
        <w:rPr>
          <w:rFonts w:ascii="Times New Roman" w:hAnsi="Times New Roman" w:cs="Times New Roman"/>
          <w:sz w:val="20"/>
          <w:szCs w:val="20"/>
        </w:rPr>
      </w:pPr>
      <w:r w:rsidRPr="006E30CD">
        <w:rPr>
          <w:noProof/>
          <w:sz w:val="20"/>
          <w:szCs w:val="20"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E1B5279" wp14:editId="0937B910">
                <wp:simplePos x="0" y="0"/>
                <wp:positionH relativeFrom="column">
                  <wp:posOffset>969645</wp:posOffset>
                </wp:positionH>
                <wp:positionV relativeFrom="paragraph">
                  <wp:posOffset>-1342</wp:posOffset>
                </wp:positionV>
                <wp:extent cx="408940" cy="273065"/>
                <wp:effectExtent l="0" t="0" r="0" b="0"/>
                <wp:wrapNone/>
                <wp:docPr id="10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8940" cy="273065"/>
                        </a:xfrm>
                        <a:prstGeom prst="rect">
                          <a:avLst/>
                        </a:prstGeom>
                        <a:noFill/>
                        <a:ln w="12700"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97E64" w:rsidRPr="003957F1" w:rsidRDefault="00797E64" w:rsidP="00891FD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sz w:val="20"/>
                                <w:szCs w:val="22"/>
                              </w:rPr>
                            </w:pPr>
                            <w:r w:rsidRPr="003957F1">
                              <w:rPr>
                                <w:color w:val="0D0D0D" w:themeColor="text1" w:themeTint="F2"/>
                                <w:sz w:val="18"/>
                                <w:szCs w:val="20"/>
                              </w:rPr>
                              <w:t>(B</w:t>
                            </w:r>
                            <w:r w:rsidRPr="003957F1">
                              <w:rPr>
                                <w:rFonts w:asciiTheme="minorHAnsi" w:hAnsi="Calibri" w:cstheme="minorBidi"/>
                                <w:color w:val="0D0D0D" w:themeColor="text1" w:themeTint="F2"/>
                                <w:sz w:val="18"/>
                                <w:szCs w:val="20"/>
                              </w:rPr>
                              <w:t>)</w:t>
                            </w:r>
                            <w:r w:rsidRPr="003957F1">
                              <w:rPr>
                                <w:rFonts w:asciiTheme="minorHAnsi" w:hAnsi="Calibri" w:cstheme="minorBidi"/>
                                <w:color w:val="FFFFFF" w:themeColor="light1"/>
                                <w:sz w:val="18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anchor="ctr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_x0000_s1048" style="position:absolute;left:0;text-align:left;margin-left:76.35pt;margin-top:-.1pt;width:32.2pt;height:21.5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" filled="f" stroked="f" strokeweight="1pt">
                <v:textbox>
                  <w:txbxContent>
                    <w:p w:rsidR="00797E64" w:rsidRPr="003957F1" w:rsidRDefault="00797E64" w:rsidP="00891FD8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sz w:val="20"/>
                          <w:szCs w:val="22"/>
                        </w:rPr>
                      </w:pPr>
                      <w:r w:rsidRPr="003957F1">
                        <w:rPr>
                          <w:color w:val="0D0D0D" w:themeColor="text1" w:themeTint="F2"/>
                          <w:sz w:val="18"/>
                          <w:szCs w:val="20"/>
                        </w:rPr>
                        <w:t>(B</w:t>
                      </w:r>
                      <w:r w:rsidRPr="003957F1">
                        <w:rPr>
                          <w:rFonts w:asciiTheme="minorHAnsi" w:hAnsi="Calibri" w:cstheme="minorBidi"/>
                          <w:color w:val="0D0D0D" w:themeColor="text1" w:themeTint="F2"/>
                          <w:sz w:val="18"/>
                          <w:szCs w:val="20"/>
                        </w:rPr>
                        <w:t>)</w:t>
                      </w:r>
                      <w:r w:rsidRPr="003957F1">
                        <w:rPr>
                          <w:rFonts w:asciiTheme="minorHAnsi" w:hAnsi="Calibri" w:cstheme="minorBidi"/>
                          <w:color w:val="FFFFFF" w:themeColor="light1"/>
                          <w:sz w:val="18"/>
                          <w:szCs w:val="20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 w:rsidR="00C24DC6">
        <w:rPr>
          <w:noProof/>
          <w:lang w:val="en-US"/>
        </w:rPr>
        <w:drawing>
          <wp:inline distT="0" distB="0" distL="0" distR="0" wp14:anchorId="5A7FDB74" wp14:editId="7612CA9A">
            <wp:extent cx="4192438" cy="2147978"/>
            <wp:effectExtent l="0" t="0" r="17780" b="24130"/>
            <wp:docPr id="539" name="Chart 53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:rsidR="00C24DC6" w:rsidRDefault="00A757F1" w:rsidP="003957F1">
      <w:pPr>
        <w:pStyle w:val="NoSpacing"/>
        <w:ind w:left="709" w:hanging="709"/>
        <w:rPr>
          <w:rFonts w:asciiTheme="majorBidi" w:hAnsiTheme="majorBidi" w:cstheme="majorBidi"/>
          <w:sz w:val="20"/>
          <w:szCs w:val="20"/>
        </w:rPr>
      </w:pPr>
      <w:proofErr w:type="gramStart"/>
      <w:r w:rsidRPr="006E30CD">
        <w:rPr>
          <w:rFonts w:asciiTheme="majorBidi" w:hAnsiTheme="majorBidi" w:cstheme="majorBidi"/>
          <w:sz w:val="20"/>
          <w:szCs w:val="20"/>
        </w:rPr>
        <w:t>F</w:t>
      </w:r>
      <w:r w:rsidR="009F3CF5" w:rsidRPr="006E30CD">
        <w:rPr>
          <w:rFonts w:asciiTheme="majorBidi" w:hAnsiTheme="majorBidi" w:cstheme="majorBidi"/>
          <w:sz w:val="20"/>
          <w:szCs w:val="20"/>
        </w:rPr>
        <w:t>ig</w:t>
      </w:r>
      <w:r w:rsidR="00DF7256">
        <w:rPr>
          <w:rFonts w:asciiTheme="majorBidi" w:hAnsiTheme="majorBidi" w:cstheme="majorBidi"/>
          <w:sz w:val="20"/>
          <w:szCs w:val="20"/>
        </w:rPr>
        <w:t>ure 5</w:t>
      </w:r>
      <w:r w:rsidR="003957F1">
        <w:rPr>
          <w:rFonts w:asciiTheme="majorBidi" w:hAnsiTheme="majorBidi" w:cstheme="majorBidi"/>
          <w:sz w:val="20"/>
          <w:szCs w:val="20"/>
        </w:rPr>
        <w:t>.</w:t>
      </w:r>
      <w:proofErr w:type="gramEnd"/>
      <w:r w:rsidR="003957F1">
        <w:rPr>
          <w:rFonts w:asciiTheme="majorBidi" w:hAnsiTheme="majorBidi" w:cstheme="majorBidi"/>
          <w:sz w:val="20"/>
          <w:szCs w:val="20"/>
        </w:rPr>
        <w:t xml:space="preserve"> </w:t>
      </w:r>
      <w:r w:rsidR="007C6173" w:rsidRPr="006E30CD">
        <w:rPr>
          <w:rFonts w:asciiTheme="majorBidi" w:hAnsiTheme="majorBidi" w:cstheme="majorBidi"/>
          <w:sz w:val="20"/>
          <w:szCs w:val="20"/>
        </w:rPr>
        <w:t xml:space="preserve">Performance of </w:t>
      </w:r>
      <w:r w:rsidR="000941C0" w:rsidRPr="006E30CD">
        <w:rPr>
          <w:rFonts w:asciiTheme="majorBidi" w:hAnsiTheme="majorBidi" w:cstheme="majorBidi"/>
          <w:sz w:val="20"/>
          <w:szCs w:val="20"/>
        </w:rPr>
        <w:t xml:space="preserve">photocurrent density </w:t>
      </w:r>
      <w:r w:rsidR="00D62F03" w:rsidRPr="006E30CD">
        <w:rPr>
          <w:rFonts w:asciiTheme="majorBidi" w:hAnsiTheme="majorBidi" w:cstheme="majorBidi"/>
          <w:sz w:val="20"/>
          <w:szCs w:val="20"/>
        </w:rPr>
        <w:t>of</w:t>
      </w:r>
      <w:r w:rsidR="000941C0" w:rsidRPr="006E30CD">
        <w:rPr>
          <w:rFonts w:asciiTheme="majorBidi" w:hAnsiTheme="majorBidi" w:cstheme="majorBidi"/>
          <w:sz w:val="20"/>
          <w:szCs w:val="20"/>
        </w:rPr>
        <w:t xml:space="preserve"> (A) </w:t>
      </w:r>
      <w:r w:rsidR="00D62F03" w:rsidRPr="006E30CD">
        <w:rPr>
          <w:rFonts w:asciiTheme="majorBidi" w:hAnsiTheme="majorBidi" w:cstheme="majorBidi"/>
          <w:sz w:val="20"/>
          <w:szCs w:val="20"/>
        </w:rPr>
        <w:t xml:space="preserve">bare </w:t>
      </w:r>
      <w:r w:rsidR="000941C0" w:rsidRPr="006E30CD">
        <w:rPr>
          <w:rFonts w:asciiTheme="majorBidi" w:hAnsiTheme="majorBidi" w:cstheme="majorBidi"/>
          <w:sz w:val="20"/>
          <w:szCs w:val="20"/>
        </w:rPr>
        <w:t>TiO</w:t>
      </w:r>
      <w:r w:rsidR="000941C0" w:rsidRPr="006E30CD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="00D62F03" w:rsidRPr="006E30CD">
        <w:rPr>
          <w:rFonts w:asciiTheme="majorBidi" w:hAnsiTheme="majorBidi" w:cstheme="majorBidi"/>
          <w:sz w:val="20"/>
          <w:szCs w:val="20"/>
          <w:vertAlign w:val="subscript"/>
        </w:rPr>
        <w:t xml:space="preserve"> </w:t>
      </w:r>
      <w:r w:rsidR="00D62F03" w:rsidRPr="006E30CD">
        <w:rPr>
          <w:rFonts w:asciiTheme="majorBidi" w:hAnsiTheme="majorBidi" w:cstheme="majorBidi"/>
          <w:sz w:val="20"/>
          <w:szCs w:val="20"/>
        </w:rPr>
        <w:t>and (B) TiO</w:t>
      </w:r>
      <w:r w:rsidR="00D62F03" w:rsidRPr="006E30CD">
        <w:rPr>
          <w:rFonts w:asciiTheme="majorBidi" w:hAnsiTheme="majorBidi" w:cstheme="majorBidi"/>
          <w:sz w:val="20"/>
          <w:szCs w:val="20"/>
          <w:vertAlign w:val="subscript"/>
        </w:rPr>
        <w:t xml:space="preserve">2 </w:t>
      </w:r>
      <w:r w:rsidR="00D62F03" w:rsidRPr="006E30CD">
        <w:rPr>
          <w:rFonts w:asciiTheme="majorBidi" w:hAnsiTheme="majorBidi" w:cstheme="majorBidi"/>
          <w:sz w:val="20"/>
          <w:szCs w:val="20"/>
        </w:rPr>
        <w:t xml:space="preserve">with dye sensitizer </w:t>
      </w:r>
      <w:r w:rsidR="003957F1">
        <w:rPr>
          <w:rFonts w:asciiTheme="majorBidi" w:hAnsiTheme="majorBidi" w:cstheme="majorBidi"/>
          <w:sz w:val="20"/>
          <w:szCs w:val="20"/>
        </w:rPr>
        <w:t xml:space="preserve">on different </w:t>
      </w:r>
      <w:r w:rsidR="001353D1">
        <w:rPr>
          <w:rFonts w:asciiTheme="majorBidi" w:hAnsiTheme="majorBidi" w:cstheme="majorBidi"/>
          <w:sz w:val="20"/>
          <w:szCs w:val="20"/>
        </w:rPr>
        <w:t>concent</w:t>
      </w:r>
      <w:r w:rsidR="00013764">
        <w:rPr>
          <w:rFonts w:asciiTheme="majorBidi" w:hAnsiTheme="majorBidi" w:cstheme="majorBidi"/>
          <w:sz w:val="20"/>
          <w:szCs w:val="20"/>
        </w:rPr>
        <w:t>ration</w:t>
      </w:r>
      <w:r w:rsidR="003957F1">
        <w:rPr>
          <w:rFonts w:asciiTheme="majorBidi" w:hAnsiTheme="majorBidi" w:cstheme="majorBidi"/>
          <w:sz w:val="20"/>
          <w:szCs w:val="20"/>
        </w:rPr>
        <w:t>s</w:t>
      </w:r>
      <w:r w:rsidR="00013764">
        <w:rPr>
          <w:rFonts w:asciiTheme="majorBidi" w:hAnsiTheme="majorBidi" w:cstheme="majorBidi"/>
          <w:sz w:val="20"/>
          <w:szCs w:val="20"/>
        </w:rPr>
        <w:t xml:space="preserve"> </w:t>
      </w:r>
      <w:r w:rsidR="00CE2AB0" w:rsidRPr="006E30CD">
        <w:rPr>
          <w:rFonts w:asciiTheme="majorBidi" w:hAnsiTheme="majorBidi" w:cstheme="majorBidi"/>
          <w:sz w:val="20"/>
          <w:szCs w:val="20"/>
        </w:rPr>
        <w:t xml:space="preserve">of </w:t>
      </w:r>
      <w:proofErr w:type="spellStart"/>
      <w:r w:rsidR="00CE2AB0" w:rsidRPr="006E30CD">
        <w:rPr>
          <w:rFonts w:asciiTheme="majorBidi" w:hAnsiTheme="majorBidi" w:cstheme="majorBidi"/>
          <w:sz w:val="20"/>
          <w:szCs w:val="20"/>
        </w:rPr>
        <w:t>pitaya</w:t>
      </w:r>
      <w:proofErr w:type="spellEnd"/>
      <w:r w:rsidR="00CE2AB0" w:rsidRPr="006E30CD">
        <w:rPr>
          <w:rFonts w:asciiTheme="majorBidi" w:hAnsiTheme="majorBidi" w:cstheme="majorBidi"/>
          <w:sz w:val="20"/>
          <w:szCs w:val="20"/>
        </w:rPr>
        <w:t xml:space="preserve"> peel dye</w:t>
      </w:r>
      <w:r w:rsidR="00746C61">
        <w:rPr>
          <w:rFonts w:asciiTheme="majorBidi" w:hAnsiTheme="majorBidi" w:cstheme="majorBidi"/>
          <w:sz w:val="20"/>
          <w:szCs w:val="20"/>
        </w:rPr>
        <w:t xml:space="preserve"> </w:t>
      </w:r>
      <w:r w:rsidR="00746C61" w:rsidRPr="006E30CD">
        <w:rPr>
          <w:rFonts w:asciiTheme="majorBidi" w:hAnsiTheme="majorBidi" w:cstheme="majorBidi"/>
          <w:sz w:val="20"/>
          <w:szCs w:val="20"/>
        </w:rPr>
        <w:t>in electrolyte</w:t>
      </w:r>
    </w:p>
    <w:p w:rsidR="003957F1" w:rsidRDefault="003957F1" w:rsidP="003957F1">
      <w:pPr>
        <w:pStyle w:val="NoSpacing"/>
        <w:rPr>
          <w:rFonts w:ascii="Times New Roman" w:eastAsia="Gulim" w:hAnsi="Times New Roman"/>
          <w:iCs/>
          <w:color w:val="000000"/>
          <w:sz w:val="20"/>
          <w:szCs w:val="20"/>
        </w:rPr>
      </w:pPr>
    </w:p>
    <w:p w:rsidR="003957F1" w:rsidRDefault="00C24DC6" w:rsidP="003957F1">
      <w:pPr>
        <w:pStyle w:val="NoSpacing"/>
        <w:rPr>
          <w:rFonts w:asciiTheme="majorBidi" w:hAnsiTheme="majorBidi" w:cstheme="majorBidi"/>
          <w:sz w:val="20"/>
          <w:szCs w:val="20"/>
        </w:rPr>
      </w:pP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In the other hand, water is a poor electrolyte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begin"/>
      </w:r>
      <w:r w:rsidR="000138D3">
        <w:rPr>
          <w:rFonts w:ascii="Times New Roman" w:eastAsia="Gulim" w:hAnsi="Times New Roman"/>
          <w:iCs/>
          <w:color w:val="000000"/>
          <w:sz w:val="20"/>
          <w:szCs w:val="20"/>
        </w:rPr>
        <w:instrText xml:space="preserve"> ADDIN EN.CITE &lt;EndNote&gt;&lt;Cite&gt;&lt;Author&gt;Grimes&lt;/Author&gt;&lt;Year&gt;2008&lt;/Year&gt;&lt;RecNum&gt;46&lt;/RecNum&gt;&lt;DisplayText&gt;[26]&lt;/DisplayText&gt;&lt;record&gt;&lt;rec-number&gt;46&lt;/rec-number&gt;&lt;foreign-keys&gt;&lt;key app="EN" db-id="ta5tvzaenz0rx0ef25apzs5haz9t5apftevs" timestamp="1441696386"&gt;46&lt;/key&gt;&lt;/foreign-keys&gt;&lt;ref-type name="Book"&gt;6&lt;/ref-type&gt;&lt;contributors&gt;&lt;authors&gt;&lt;author&gt;Grimes, Craig A.&lt;/author&gt;&lt;author&gt;Varghese, Oomman K.&lt;/author&gt;&lt;author&gt;Ranjan, Sudhir&lt;/author&gt;&lt;/authors&gt;&lt;/contributors&gt;&lt;titles&gt;&lt;title&gt;Light, Water, Hydrogen: The Solar Generation of Hydrogen by Water Photoelectrolysis&lt;/title&gt;&lt;/titles&gt;&lt;dates&gt;&lt;year&gt;2008&lt;/year&gt;&lt;/dates&gt;&lt;publisher&gt;Springer Science+Business Media&lt;/publisher&gt;&lt;isbn&gt;978-0-387-33198-0&lt;/isbn&gt;&lt;urls&gt;&lt;/urls&gt;&lt;/record&gt;&lt;/Cite&gt;&lt;/EndNote&gt;</w:instrTex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separate"/>
      </w:r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[</w:t>
      </w:r>
      <w:hyperlink w:anchor="_ENREF_26" w:tooltip="Grimes, 2008 #46" w:history="1">
        <w:r w:rsidR="009A22E6">
          <w:rPr>
            <w:rFonts w:ascii="Times New Roman" w:eastAsia="Gulim" w:hAnsi="Times New Roman"/>
            <w:iCs/>
            <w:noProof/>
            <w:color w:val="000000"/>
            <w:sz w:val="20"/>
            <w:szCs w:val="20"/>
          </w:rPr>
          <w:t>26</w:t>
        </w:r>
      </w:hyperlink>
      <w:r w:rsidR="000138D3">
        <w:rPr>
          <w:rFonts w:ascii="Times New Roman" w:eastAsia="Gulim" w:hAnsi="Times New Roman"/>
          <w:iCs/>
          <w:noProof/>
          <w:color w:val="000000"/>
          <w:sz w:val="20"/>
          <w:szCs w:val="20"/>
        </w:rPr>
        <w:t>]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fldChar w:fldCharType="end"/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and proven in this study as having the lowest photocurrent density for both bare</w:t>
      </w:r>
      <w:r w:rsidRPr="006E30CD">
        <w:rPr>
          <w:rFonts w:ascii="Times New Roman" w:hAnsi="Times New Roman"/>
          <w:sz w:val="20"/>
          <w:szCs w:val="20"/>
        </w:rPr>
        <w:t xml:space="preserve"> TiO</w:t>
      </w:r>
      <w:r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Pr="006E30CD">
        <w:rPr>
          <w:rFonts w:ascii="Times New Roman" w:hAnsi="Times New Roman"/>
          <w:sz w:val="20"/>
          <w:szCs w:val="20"/>
        </w:rPr>
        <w:t xml:space="preserve">and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 xml:space="preserve"> </w:t>
      </w:r>
      <w:r w:rsidRPr="006E30CD">
        <w:rPr>
          <w:rFonts w:ascii="Times New Roman" w:hAnsi="Times New Roman"/>
          <w:sz w:val="20"/>
          <w:szCs w:val="20"/>
        </w:rPr>
        <w:t>TiO</w:t>
      </w:r>
      <w:r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Pr="006E30CD">
        <w:rPr>
          <w:rFonts w:ascii="Times New Roman" w:hAnsi="Times New Roman"/>
          <w:sz w:val="20"/>
          <w:szCs w:val="20"/>
        </w:rPr>
        <w:t>with dye sensitizer</w:t>
      </w:r>
      <w:r w:rsidR="001C3580">
        <w:rPr>
          <w:rFonts w:ascii="Times New Roman" w:hAnsi="Times New Roman"/>
          <w:sz w:val="20"/>
          <w:szCs w:val="20"/>
        </w:rPr>
        <w:t xml:space="preserve"> (0% v/v)</w:t>
      </w:r>
      <w:r w:rsidRPr="006E30CD">
        <w:rPr>
          <w:rFonts w:ascii="Times New Roman" w:hAnsi="Times New Roman"/>
          <w:sz w:val="20"/>
          <w:szCs w:val="20"/>
        </w:rPr>
        <w:t xml:space="preserve">. However, the addition of dye molecules in </w:t>
      </w:r>
      <w:r w:rsidR="001C3580">
        <w:rPr>
          <w:rFonts w:ascii="Times New Roman" w:hAnsi="Times New Roman"/>
          <w:sz w:val="20"/>
          <w:szCs w:val="20"/>
        </w:rPr>
        <w:t>electrolyte</w:t>
      </w:r>
      <w:r w:rsidRPr="006E30CD">
        <w:rPr>
          <w:rFonts w:ascii="Times New Roman" w:hAnsi="Times New Roman"/>
          <w:sz w:val="20"/>
          <w:szCs w:val="20"/>
        </w:rPr>
        <w:t xml:space="preserve"> has shown increment in the photocurrent generation for both </w:t>
      </w:r>
      <w:proofErr w:type="spellStart"/>
      <w:r w:rsidRPr="006E30CD">
        <w:rPr>
          <w:rFonts w:ascii="Times New Roman" w:hAnsi="Times New Roman"/>
          <w:sz w:val="20"/>
          <w:szCs w:val="20"/>
        </w:rPr>
        <w:t>photoelectrodes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. This may due to degradation of dye in electrolyte has </w:t>
      </w:r>
      <w:r w:rsidR="003957F1" w:rsidRPr="006E30CD">
        <w:rPr>
          <w:rFonts w:ascii="Times New Roman" w:hAnsi="Times New Roman"/>
          <w:sz w:val="20"/>
          <w:szCs w:val="20"/>
        </w:rPr>
        <w:t>made</w:t>
      </w:r>
      <w:r w:rsidRPr="006E30CD">
        <w:rPr>
          <w:rFonts w:ascii="Times New Roman" w:hAnsi="Times New Roman"/>
          <w:sz w:val="20"/>
          <w:szCs w:val="20"/>
        </w:rPr>
        <w:t xml:space="preserve"> it as an electron donor to fill-up holes leaved by </w:t>
      </w:r>
      <w:proofErr w:type="spellStart"/>
      <w:r w:rsidRPr="006E30CD">
        <w:rPr>
          <w:rFonts w:ascii="Times New Roman" w:hAnsi="Times New Roman"/>
          <w:sz w:val="20"/>
          <w:szCs w:val="20"/>
        </w:rPr>
        <w:t>photoexcited</w:t>
      </w:r>
      <w:proofErr w:type="spellEnd"/>
      <w:r w:rsidRPr="006E30CD">
        <w:rPr>
          <w:rFonts w:ascii="Times New Roman" w:hAnsi="Times New Roman"/>
          <w:sz w:val="20"/>
          <w:szCs w:val="20"/>
        </w:rPr>
        <w:t xml:space="preserve"> electrons. Moreover, for 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dye-sensitized TiO</w:t>
      </w:r>
      <w:r w:rsidRPr="006E30CD">
        <w:rPr>
          <w:rFonts w:ascii="Times New Roman" w:eastAsia="Gulim" w:hAnsi="Times New Roman"/>
          <w:iCs/>
          <w:color w:val="000000"/>
          <w:sz w:val="20"/>
          <w:szCs w:val="20"/>
          <w:vertAlign w:val="subscript"/>
        </w:rPr>
        <w:t xml:space="preserve">2 </w:t>
      </w:r>
      <w:proofErr w:type="spellStart"/>
      <w:r w:rsidRPr="006E30CD">
        <w:rPr>
          <w:rFonts w:ascii="Times New Roman" w:eastAsia="Gulim" w:hAnsi="Times New Roman"/>
          <w:iCs/>
          <w:color w:val="000000"/>
          <w:sz w:val="20"/>
          <w:szCs w:val="20"/>
        </w:rPr>
        <w:t>photoelectrode</w:t>
      </w:r>
      <w:proofErr w:type="spellEnd"/>
      <w:r w:rsidRPr="006E30CD">
        <w:rPr>
          <w:rFonts w:ascii="Times New Roman" w:hAnsi="Times New Roman"/>
          <w:sz w:val="20"/>
          <w:szCs w:val="20"/>
        </w:rPr>
        <w:t>, dye-added molecules in the electrolyte has reduce driving force of desorption of the dye from TiO</w:t>
      </w:r>
      <w:r w:rsidRPr="006E30CD">
        <w:rPr>
          <w:rFonts w:ascii="Times New Roman" w:hAnsi="Times New Roman"/>
          <w:sz w:val="20"/>
          <w:szCs w:val="20"/>
          <w:vertAlign w:val="subscript"/>
        </w:rPr>
        <w:t xml:space="preserve">2 </w:t>
      </w:r>
      <w:r w:rsidRPr="006E30CD">
        <w:rPr>
          <w:rFonts w:ascii="Times New Roman" w:hAnsi="Times New Roman"/>
          <w:sz w:val="20"/>
          <w:szCs w:val="20"/>
        </w:rPr>
        <w:t xml:space="preserve">surface hence increase its stability in water </w:t>
      </w:r>
      <w:r w:rsidRPr="006E30CD">
        <w:rPr>
          <w:rFonts w:ascii="Times New Roman" w:hAnsi="Times New Roman"/>
          <w:sz w:val="20"/>
          <w:szCs w:val="20"/>
        </w:rPr>
        <w:fldChar w:fldCharType="begin"/>
      </w:r>
      <w:r w:rsidR="000138D3">
        <w:rPr>
          <w:rFonts w:ascii="Times New Roman" w:hAnsi="Times New Roman"/>
          <w:sz w:val="20"/>
          <w:szCs w:val="20"/>
        </w:rPr>
        <w:instrText xml:space="preserve"> ADDIN EN.CITE &lt;EndNote&gt;&lt;Cite&gt;&lt;Author&gt;Heo&lt;/Author&gt;&lt;Year&gt;2013&lt;/Year&gt;&lt;RecNum&gt;108&lt;/RecNum&gt;&lt;DisplayText&gt;[27]&lt;/DisplayText&gt;&lt;record&gt;&lt;rec-number&gt;108&lt;/rec-number&gt;&lt;foreign-keys&gt;&lt;key app="EN" db-id="ta5tvzaenz0rx0ef25apzs5haz9t5apftevs" timestamp="1441696390"&gt;108&lt;/key&gt;&lt;/foreign-keys&gt;&lt;ref-type name="Journal Article"&gt;17&lt;/ref-type&gt;&lt;contributors&gt;&lt;authors&gt;&lt;author&gt;Heo, Nansra&lt;/author&gt;&lt;author&gt;Jun, Yongseok&lt;/author&gt;&lt;author&gt;Park, Jong Hyeok &lt;/author&gt;&lt;/authors&gt;&lt;/contributors&gt;&lt;titles&gt;&lt;title&gt;Dye molecules in electrolytes: new approach for suppression of dye-desorption in dye-sensitized solar cells&lt;/title&gt;&lt;secondary-title&gt;Scientific Reports&lt;/secondary-title&gt;&lt;/titles&gt;&lt;volume&gt;3&lt;/volume&gt;&lt;dates&gt;&lt;year&gt;2013&lt;/year&gt;&lt;/dates&gt;&lt;publisher&gt;Ulsan National Institue of Science and Technology&lt;/publisher&gt;&lt;urls&gt;&lt;/urls&gt;&lt;/record&gt;&lt;/Cite&gt;&lt;/EndNote&gt;</w:instrText>
      </w:r>
      <w:r w:rsidRPr="006E30CD">
        <w:rPr>
          <w:rFonts w:ascii="Times New Roman" w:hAnsi="Times New Roman"/>
          <w:sz w:val="20"/>
          <w:szCs w:val="20"/>
        </w:rPr>
        <w:fldChar w:fldCharType="separate"/>
      </w:r>
      <w:r w:rsidR="000138D3">
        <w:rPr>
          <w:rFonts w:ascii="Times New Roman" w:hAnsi="Times New Roman"/>
          <w:noProof/>
          <w:sz w:val="20"/>
          <w:szCs w:val="20"/>
        </w:rPr>
        <w:t>[</w:t>
      </w:r>
      <w:hyperlink w:anchor="_ENREF_27" w:tooltip="Heo, 2013 #108" w:history="1">
        <w:r w:rsidR="009A22E6">
          <w:rPr>
            <w:rFonts w:ascii="Times New Roman" w:hAnsi="Times New Roman"/>
            <w:noProof/>
            <w:sz w:val="20"/>
            <w:szCs w:val="20"/>
          </w:rPr>
          <w:t>27</w:t>
        </w:r>
      </w:hyperlink>
      <w:r w:rsidR="000138D3">
        <w:rPr>
          <w:rFonts w:ascii="Times New Roman" w:hAnsi="Times New Roman"/>
          <w:noProof/>
          <w:sz w:val="20"/>
          <w:szCs w:val="20"/>
        </w:rPr>
        <w:t>]</w:t>
      </w:r>
      <w:r w:rsidRPr="006E30CD">
        <w:rPr>
          <w:rFonts w:ascii="Times New Roman" w:hAnsi="Times New Roman"/>
          <w:sz w:val="20"/>
          <w:szCs w:val="20"/>
        </w:rPr>
        <w:fldChar w:fldCharType="end"/>
      </w:r>
      <w:r w:rsidRPr="006E30CD">
        <w:rPr>
          <w:rFonts w:ascii="Times New Roman" w:hAnsi="Times New Roman"/>
          <w:sz w:val="20"/>
          <w:szCs w:val="20"/>
        </w:rPr>
        <w:t>.</w:t>
      </w:r>
    </w:p>
    <w:p w:rsidR="003957F1" w:rsidRDefault="003957F1" w:rsidP="003957F1">
      <w:pPr>
        <w:pStyle w:val="NoSpacing"/>
        <w:rPr>
          <w:rFonts w:asciiTheme="majorBidi" w:hAnsiTheme="majorBidi" w:cstheme="majorBidi"/>
          <w:sz w:val="20"/>
          <w:szCs w:val="20"/>
        </w:rPr>
      </w:pPr>
    </w:p>
    <w:p w:rsidR="003957F1" w:rsidRDefault="003B3EC9" w:rsidP="003957F1">
      <w:pPr>
        <w:pStyle w:val="NoSpacing"/>
        <w:jc w:val="center"/>
        <w:rPr>
          <w:rFonts w:asciiTheme="majorBidi" w:hAnsiTheme="majorBidi" w:cstheme="majorBidi"/>
          <w:sz w:val="20"/>
          <w:szCs w:val="20"/>
        </w:rPr>
      </w:pPr>
      <w:r w:rsidRPr="006E30CD">
        <w:rPr>
          <w:rFonts w:asciiTheme="majorBidi" w:hAnsiTheme="majorBidi" w:cstheme="majorBidi"/>
          <w:b/>
          <w:sz w:val="20"/>
          <w:szCs w:val="20"/>
        </w:rPr>
        <w:t>Conclusion</w:t>
      </w:r>
    </w:p>
    <w:p w:rsidR="003957F1" w:rsidRDefault="00D22608" w:rsidP="003957F1">
      <w:pPr>
        <w:pStyle w:val="NoSpacing"/>
        <w:rPr>
          <w:rFonts w:asciiTheme="majorBidi" w:hAnsiTheme="majorBidi" w:cstheme="majorBidi"/>
          <w:sz w:val="20"/>
          <w:szCs w:val="20"/>
        </w:rPr>
      </w:pPr>
      <w:r w:rsidRPr="006E30CD">
        <w:rPr>
          <w:rFonts w:asciiTheme="majorBidi" w:hAnsiTheme="majorBidi" w:cstheme="majorBidi"/>
          <w:bCs/>
          <w:sz w:val="20"/>
          <w:szCs w:val="20"/>
        </w:rPr>
        <w:t>In this work, dye-sensitized TiO</w:t>
      </w:r>
      <w:r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>2</w:t>
      </w:r>
      <w:r w:rsidRPr="006E30CD">
        <w:rPr>
          <w:rFonts w:asciiTheme="majorBidi" w:hAnsiTheme="majorBidi" w:cstheme="majorBidi"/>
          <w:bCs/>
          <w:sz w:val="20"/>
          <w:szCs w:val="20"/>
        </w:rPr>
        <w:t xml:space="preserve"> was successfully fabricated using </w:t>
      </w:r>
      <w:proofErr w:type="spellStart"/>
      <w:r w:rsidRPr="006E30CD">
        <w:rPr>
          <w:rFonts w:asciiTheme="majorBidi" w:hAnsiTheme="majorBidi" w:cstheme="majorBidi"/>
          <w:bCs/>
          <w:sz w:val="20"/>
          <w:szCs w:val="20"/>
        </w:rPr>
        <w:t>pitaya</w:t>
      </w:r>
      <w:proofErr w:type="spellEnd"/>
      <w:r w:rsidRPr="006E30CD">
        <w:rPr>
          <w:rFonts w:asciiTheme="majorBidi" w:hAnsiTheme="majorBidi" w:cstheme="majorBidi"/>
          <w:bCs/>
          <w:sz w:val="20"/>
          <w:szCs w:val="20"/>
        </w:rPr>
        <w:t xml:space="preserve"> peel dye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>. There is no significant change in morphological studies of dye-sensitized TiO</w:t>
      </w:r>
      <w:r w:rsidR="00581438"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2 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>thin film compare to bare TiO</w:t>
      </w:r>
      <w:r w:rsidR="00581438"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2 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 xml:space="preserve">due to its very fine of dye particle size. However, the </w:t>
      </w:r>
      <w:proofErr w:type="spellStart"/>
      <w:r w:rsidR="00581438" w:rsidRPr="006E30CD">
        <w:rPr>
          <w:rFonts w:asciiTheme="majorBidi" w:hAnsiTheme="majorBidi" w:cstheme="majorBidi"/>
          <w:bCs/>
          <w:sz w:val="20"/>
          <w:szCs w:val="20"/>
        </w:rPr>
        <w:t>crystallinity</w:t>
      </w:r>
      <w:proofErr w:type="spellEnd"/>
      <w:r w:rsidR="00581438" w:rsidRPr="006E30CD">
        <w:rPr>
          <w:rFonts w:asciiTheme="majorBidi" w:hAnsiTheme="majorBidi" w:cstheme="majorBidi"/>
          <w:bCs/>
          <w:sz w:val="20"/>
          <w:szCs w:val="20"/>
        </w:rPr>
        <w:t xml:space="preserve"> of TiO</w:t>
      </w:r>
      <w:r w:rsidR="00581438"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2 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>has improved by the present of dye’s crystal structure without change its phase. Besides, the light absorption dye-sensitized TiO</w:t>
      </w:r>
      <w:r w:rsidR="00581438"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>2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 xml:space="preserve"> also has </w:t>
      </w:r>
      <w:r w:rsidR="003957F1" w:rsidRPr="006E30CD">
        <w:rPr>
          <w:rFonts w:asciiTheme="majorBidi" w:hAnsiTheme="majorBidi" w:cstheme="majorBidi"/>
          <w:bCs/>
          <w:sz w:val="20"/>
          <w:szCs w:val="20"/>
        </w:rPr>
        <w:t>extended</w:t>
      </w:r>
      <w:r w:rsidR="00581438" w:rsidRPr="006E30CD">
        <w:rPr>
          <w:rFonts w:asciiTheme="majorBidi" w:hAnsiTheme="majorBidi" w:cstheme="majorBidi"/>
          <w:bCs/>
          <w:sz w:val="20"/>
          <w:szCs w:val="20"/>
        </w:rPr>
        <w:t xml:space="preserve"> into visible light region. </w:t>
      </w:r>
      <w:r w:rsidR="00A36B08">
        <w:rPr>
          <w:rFonts w:asciiTheme="majorBidi" w:hAnsiTheme="majorBidi" w:cstheme="majorBidi"/>
          <w:bCs/>
          <w:sz w:val="20"/>
          <w:szCs w:val="20"/>
        </w:rPr>
        <w:t>By u</w:t>
      </w:r>
      <w:r w:rsidR="00685CD2" w:rsidRPr="006E30CD">
        <w:rPr>
          <w:rFonts w:asciiTheme="majorBidi" w:hAnsiTheme="majorBidi" w:cstheme="majorBidi"/>
          <w:bCs/>
          <w:sz w:val="20"/>
          <w:szCs w:val="20"/>
        </w:rPr>
        <w:t xml:space="preserve">sing </w:t>
      </w:r>
      <w:proofErr w:type="spellStart"/>
      <w:r w:rsidR="00685CD2" w:rsidRPr="006E30CD">
        <w:rPr>
          <w:rFonts w:asciiTheme="majorBidi" w:hAnsiTheme="majorBidi" w:cstheme="majorBidi"/>
          <w:bCs/>
          <w:sz w:val="20"/>
          <w:szCs w:val="20"/>
        </w:rPr>
        <w:t>pitaya</w:t>
      </w:r>
      <w:proofErr w:type="spellEnd"/>
      <w:r w:rsidR="00685CD2" w:rsidRPr="006E30CD">
        <w:rPr>
          <w:rFonts w:asciiTheme="majorBidi" w:hAnsiTheme="majorBidi" w:cstheme="majorBidi"/>
          <w:bCs/>
          <w:sz w:val="20"/>
          <w:szCs w:val="20"/>
        </w:rPr>
        <w:t xml:space="preserve"> peel as </w:t>
      </w:r>
      <w:r w:rsidR="00A36B08">
        <w:rPr>
          <w:rFonts w:asciiTheme="majorBidi" w:hAnsiTheme="majorBidi" w:cstheme="majorBidi"/>
          <w:bCs/>
          <w:sz w:val="20"/>
          <w:szCs w:val="20"/>
        </w:rPr>
        <w:t>dye-</w:t>
      </w:r>
      <w:r w:rsidR="00685CD2" w:rsidRPr="006E30CD">
        <w:rPr>
          <w:rFonts w:asciiTheme="majorBidi" w:hAnsiTheme="majorBidi" w:cstheme="majorBidi"/>
          <w:bCs/>
          <w:sz w:val="20"/>
          <w:szCs w:val="20"/>
        </w:rPr>
        <w:t xml:space="preserve">sensitizer </w:t>
      </w:r>
      <w:r w:rsidR="00A36B08">
        <w:rPr>
          <w:rFonts w:asciiTheme="majorBidi" w:hAnsiTheme="majorBidi" w:cstheme="majorBidi"/>
          <w:bCs/>
          <w:sz w:val="20"/>
          <w:szCs w:val="20"/>
        </w:rPr>
        <w:t>has shown an</w:t>
      </w:r>
      <w:r w:rsidR="00685CD2" w:rsidRPr="006E30CD">
        <w:rPr>
          <w:rFonts w:asciiTheme="majorBidi" w:hAnsiTheme="majorBidi" w:cstheme="majorBidi"/>
          <w:bCs/>
          <w:sz w:val="20"/>
          <w:szCs w:val="20"/>
        </w:rPr>
        <w:t xml:space="preserve"> increment in photocurrent generation in water splitting reaction. Furthermore, additional of dye molecules </w:t>
      </w:r>
      <w:r w:rsidR="00A36B08">
        <w:rPr>
          <w:rFonts w:asciiTheme="majorBidi" w:hAnsiTheme="majorBidi" w:cstheme="majorBidi"/>
          <w:bCs/>
          <w:sz w:val="20"/>
          <w:szCs w:val="20"/>
        </w:rPr>
        <w:t xml:space="preserve">also </w:t>
      </w:r>
      <w:r w:rsidR="00685CD2" w:rsidRPr="006E30CD">
        <w:rPr>
          <w:rFonts w:asciiTheme="majorBidi" w:hAnsiTheme="majorBidi" w:cstheme="majorBidi"/>
          <w:bCs/>
          <w:sz w:val="20"/>
          <w:szCs w:val="20"/>
        </w:rPr>
        <w:t>has i</w:t>
      </w:r>
      <w:r w:rsidR="00AB14F4" w:rsidRPr="006E30CD">
        <w:rPr>
          <w:rFonts w:asciiTheme="majorBidi" w:hAnsiTheme="majorBidi" w:cstheme="majorBidi"/>
          <w:bCs/>
          <w:sz w:val="20"/>
          <w:szCs w:val="20"/>
        </w:rPr>
        <w:t>nfluenc</w:t>
      </w:r>
      <w:r w:rsidR="00A36B08">
        <w:rPr>
          <w:rFonts w:asciiTheme="majorBidi" w:hAnsiTheme="majorBidi" w:cstheme="majorBidi"/>
          <w:bCs/>
          <w:sz w:val="20"/>
          <w:szCs w:val="20"/>
        </w:rPr>
        <w:t>ed photocurrent density where d</w:t>
      </w:r>
      <w:r w:rsidR="00C27D27" w:rsidRPr="006E30CD">
        <w:rPr>
          <w:rFonts w:asciiTheme="majorBidi" w:hAnsiTheme="majorBidi" w:cstheme="majorBidi"/>
          <w:bCs/>
          <w:sz w:val="20"/>
          <w:szCs w:val="20"/>
        </w:rPr>
        <w:t>ye-sensitized TiO</w:t>
      </w:r>
      <w:r w:rsidR="00C27D27" w:rsidRPr="006E30CD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2 </w:t>
      </w:r>
      <w:proofErr w:type="spellStart"/>
      <w:r w:rsidR="00C27D27" w:rsidRPr="006E30CD">
        <w:rPr>
          <w:rFonts w:asciiTheme="majorBidi" w:hAnsiTheme="majorBidi" w:cstheme="majorBidi"/>
          <w:bCs/>
          <w:sz w:val="20"/>
          <w:szCs w:val="20"/>
        </w:rPr>
        <w:t>photoelectrodes</w:t>
      </w:r>
      <w:proofErr w:type="spellEnd"/>
      <w:r w:rsidR="00C27D27" w:rsidRPr="006E30CD">
        <w:rPr>
          <w:rFonts w:asciiTheme="majorBidi" w:hAnsiTheme="majorBidi" w:cstheme="majorBidi"/>
          <w:bCs/>
          <w:sz w:val="20"/>
          <w:szCs w:val="20"/>
        </w:rPr>
        <w:t xml:space="preserve"> with </w:t>
      </w:r>
      <w:r w:rsidR="00A36B08">
        <w:rPr>
          <w:rFonts w:asciiTheme="majorBidi" w:hAnsiTheme="majorBidi" w:cstheme="majorBidi"/>
          <w:bCs/>
          <w:sz w:val="20"/>
          <w:szCs w:val="20"/>
        </w:rPr>
        <w:t>6.25</w:t>
      </w:r>
      <w:r w:rsidR="00C27D27" w:rsidRPr="006E30CD">
        <w:rPr>
          <w:rFonts w:asciiTheme="majorBidi" w:hAnsiTheme="majorBidi" w:cstheme="majorBidi"/>
          <w:bCs/>
          <w:sz w:val="20"/>
          <w:szCs w:val="20"/>
        </w:rPr>
        <w:t>% v/v</w:t>
      </w:r>
      <w:r w:rsidR="00A36B08">
        <w:rPr>
          <w:rFonts w:asciiTheme="majorBidi" w:hAnsiTheme="majorBidi" w:cstheme="majorBidi"/>
          <w:bCs/>
          <w:sz w:val="20"/>
          <w:szCs w:val="20"/>
        </w:rPr>
        <w:t xml:space="preserve"> </w:t>
      </w:r>
      <w:r w:rsidR="00C27D27" w:rsidRPr="006E30CD">
        <w:rPr>
          <w:rFonts w:asciiTheme="majorBidi" w:hAnsiTheme="majorBidi" w:cstheme="majorBidi"/>
          <w:bCs/>
          <w:sz w:val="20"/>
          <w:szCs w:val="20"/>
        </w:rPr>
        <w:t>of dye in electrolyte has the highest photocurrent density with</w:t>
      </w:r>
      <w:r w:rsidR="003957F1">
        <w:rPr>
          <w:rFonts w:asciiTheme="majorBidi" w:hAnsiTheme="majorBidi" w:cstheme="majorBidi"/>
          <w:bCs/>
          <w:sz w:val="20"/>
          <w:szCs w:val="20"/>
        </w:rPr>
        <w:t xml:space="preserve"> </w:t>
      </w:r>
      <w:r w:rsidR="00A36B08">
        <w:rPr>
          <w:rFonts w:ascii="Times New Roman" w:hAnsi="Times New Roman"/>
          <w:sz w:val="20"/>
          <w:szCs w:val="20"/>
        </w:rPr>
        <w:lastRenderedPageBreak/>
        <w:t>127</w:t>
      </w:r>
      <w:r w:rsidR="00C27D27" w:rsidRPr="006E30CD">
        <w:rPr>
          <w:rFonts w:ascii="Times New Roman" w:hAnsi="Times New Roman"/>
          <w:sz w:val="20"/>
          <w:szCs w:val="20"/>
        </w:rPr>
        <w:t>µA/</w:t>
      </w:r>
      <w:r w:rsidR="00A36B08">
        <w:rPr>
          <w:rFonts w:ascii="Times New Roman" w:hAnsi="Times New Roman"/>
          <w:sz w:val="20"/>
          <w:szCs w:val="20"/>
        </w:rPr>
        <w:t>c</w:t>
      </w:r>
      <w:r w:rsidR="00C27D27" w:rsidRPr="006E30CD">
        <w:rPr>
          <w:rFonts w:ascii="Times New Roman" w:hAnsi="Times New Roman"/>
          <w:sz w:val="20"/>
          <w:szCs w:val="20"/>
        </w:rPr>
        <w:t>m</w:t>
      </w:r>
      <w:r w:rsidR="00C27D27" w:rsidRPr="006E30CD">
        <w:rPr>
          <w:rFonts w:ascii="Times New Roman" w:hAnsi="Times New Roman"/>
          <w:sz w:val="20"/>
          <w:szCs w:val="20"/>
          <w:vertAlign w:val="superscript"/>
        </w:rPr>
        <w:t xml:space="preserve">2 </w:t>
      </w:r>
      <w:r w:rsidR="00C27D27" w:rsidRPr="006E30CD">
        <w:rPr>
          <w:rFonts w:ascii="Times New Roman" w:hAnsi="Times New Roman"/>
          <w:sz w:val="20"/>
          <w:szCs w:val="20"/>
        </w:rPr>
        <w:t>under the Xenon lamp.</w:t>
      </w:r>
    </w:p>
    <w:p w:rsidR="003957F1" w:rsidRDefault="003957F1" w:rsidP="003957F1">
      <w:pPr>
        <w:pStyle w:val="NoSpacing"/>
        <w:rPr>
          <w:rFonts w:asciiTheme="majorBidi" w:hAnsiTheme="majorBidi" w:cstheme="majorBidi"/>
          <w:sz w:val="20"/>
          <w:szCs w:val="20"/>
        </w:rPr>
      </w:pPr>
    </w:p>
    <w:p w:rsidR="003957F1" w:rsidRDefault="003B3EC9" w:rsidP="003957F1">
      <w:pPr>
        <w:pStyle w:val="NoSpacing"/>
        <w:jc w:val="center"/>
        <w:rPr>
          <w:rFonts w:asciiTheme="majorBidi" w:hAnsiTheme="majorBidi" w:cstheme="majorBidi"/>
          <w:sz w:val="20"/>
          <w:szCs w:val="20"/>
        </w:rPr>
      </w:pPr>
      <w:r w:rsidRPr="006E30CD">
        <w:rPr>
          <w:rFonts w:asciiTheme="majorBidi" w:hAnsiTheme="majorBidi" w:cstheme="majorBidi"/>
          <w:b/>
          <w:sz w:val="20"/>
          <w:szCs w:val="20"/>
        </w:rPr>
        <w:t>Acknowledgment</w:t>
      </w:r>
      <w:r w:rsidR="003957F1">
        <w:rPr>
          <w:rFonts w:asciiTheme="majorBidi" w:hAnsiTheme="majorBidi" w:cstheme="majorBidi"/>
          <w:b/>
          <w:sz w:val="20"/>
          <w:szCs w:val="20"/>
        </w:rPr>
        <w:t>s</w:t>
      </w:r>
    </w:p>
    <w:p w:rsidR="00F704EE" w:rsidRPr="006E30CD" w:rsidRDefault="00F704EE" w:rsidP="003957F1">
      <w:pPr>
        <w:pStyle w:val="NoSpacing"/>
        <w:rPr>
          <w:rFonts w:asciiTheme="majorBidi" w:hAnsiTheme="majorBidi" w:cstheme="majorBidi"/>
          <w:sz w:val="20"/>
          <w:szCs w:val="20"/>
        </w:rPr>
      </w:pPr>
      <w:r w:rsidRPr="006E30CD">
        <w:rPr>
          <w:rFonts w:asciiTheme="majorBidi" w:hAnsiTheme="majorBidi" w:cstheme="majorBidi"/>
          <w:sz w:val="20"/>
          <w:szCs w:val="20"/>
        </w:rPr>
        <w:t>The authors would like to thank Universiti Kebangsaan Malaysia for providing the facilities and research grant (DIP-2012-27) and (GUP-2013-068).</w:t>
      </w:r>
    </w:p>
    <w:p w:rsidR="002463C4" w:rsidRPr="006E30CD" w:rsidRDefault="002463C4" w:rsidP="006E30CD">
      <w:pPr>
        <w:pStyle w:val="NoSpacing"/>
        <w:spacing w:line="360" w:lineRule="auto"/>
        <w:rPr>
          <w:rFonts w:ascii="Times New Roman" w:hAnsi="Times New Roman"/>
          <w:sz w:val="20"/>
          <w:szCs w:val="20"/>
        </w:rPr>
      </w:pPr>
    </w:p>
    <w:p w:rsidR="009A22E6" w:rsidRPr="009A22E6" w:rsidRDefault="004B6EBA" w:rsidP="009A22E6">
      <w:pPr>
        <w:pStyle w:val="EndNoteBibliography"/>
        <w:spacing w:after="0"/>
        <w:ind w:left="720" w:hanging="720"/>
      </w:pPr>
      <w:r w:rsidRPr="00F677A9">
        <w:rPr>
          <w:rFonts w:asciiTheme="minorHAnsi" w:hAnsiTheme="minorHAnsi" w:cstheme="minorBidi"/>
          <w:b/>
          <w:bCs/>
          <w:szCs w:val="20"/>
        </w:rPr>
        <w:fldChar w:fldCharType="begin"/>
      </w:r>
      <w:r w:rsidRPr="00F677A9">
        <w:rPr>
          <w:b/>
          <w:bCs/>
          <w:szCs w:val="20"/>
        </w:rPr>
        <w:instrText xml:space="preserve"> ADDIN EN.REFLIST </w:instrText>
      </w:r>
      <w:r w:rsidRPr="00F677A9">
        <w:rPr>
          <w:rFonts w:asciiTheme="minorHAnsi" w:hAnsiTheme="minorHAnsi" w:cstheme="minorBidi"/>
          <w:b/>
          <w:bCs/>
          <w:szCs w:val="20"/>
        </w:rPr>
        <w:fldChar w:fldCharType="separate"/>
      </w:r>
      <w:bookmarkStart w:id="1" w:name="_ENREF_1"/>
      <w:r w:rsidR="009A22E6" w:rsidRPr="009A22E6">
        <w:t>1.</w:t>
      </w:r>
      <w:r w:rsidR="009A22E6" w:rsidRPr="009A22E6">
        <w:tab/>
        <w:t>Jeng, K.T., Liu, Y.C., Leu,</w:t>
      </w:r>
      <w:r w:rsidR="00866D8D">
        <w:t xml:space="preserve"> Y.F., Zeng, Y.Z., Chung, J.C. and</w:t>
      </w:r>
      <w:r w:rsidR="009A22E6" w:rsidRPr="009A22E6">
        <w:t xml:space="preserve"> Wei, T.Y. (2010). Membrane electrode assembly-based photoelectrochemical cell for hydrogen generation. </w:t>
      </w:r>
      <w:r w:rsidR="009A22E6" w:rsidRPr="009A22E6">
        <w:rPr>
          <w:i/>
        </w:rPr>
        <w:t>International Journal of Hydrogen Energy,</w:t>
      </w:r>
      <w:r w:rsidR="009A22E6" w:rsidRPr="009A22E6">
        <w:t xml:space="preserve">  35(20): 10890</w:t>
      </w:r>
      <w:r w:rsidR="00866D8D">
        <w:t xml:space="preserve"> </w:t>
      </w:r>
      <w:r w:rsidR="009A22E6" w:rsidRPr="009A22E6">
        <w:t>-</w:t>
      </w:r>
      <w:r w:rsidR="00866D8D">
        <w:t xml:space="preserve"> </w:t>
      </w:r>
      <w:r w:rsidR="009A22E6" w:rsidRPr="009A22E6">
        <w:t>10897.</w:t>
      </w:r>
      <w:bookmarkEnd w:id="1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" w:name="_ENREF_2"/>
      <w:r w:rsidRPr="009A22E6">
        <w:t>2.</w:t>
      </w:r>
      <w:r w:rsidRPr="009A22E6">
        <w:tab/>
        <w:t>Ng, K.</w:t>
      </w:r>
      <w:r w:rsidR="00866D8D">
        <w:t xml:space="preserve"> </w:t>
      </w:r>
      <w:r w:rsidRPr="009A22E6">
        <w:t>H., Minggu, L.</w:t>
      </w:r>
      <w:r w:rsidR="00866D8D">
        <w:t xml:space="preserve"> </w:t>
      </w:r>
      <w:r w:rsidRPr="009A22E6">
        <w:t>J., Jumali, M.</w:t>
      </w:r>
      <w:r w:rsidR="00866D8D">
        <w:t xml:space="preserve"> H. and</w:t>
      </w:r>
      <w:r w:rsidRPr="009A22E6">
        <w:t xml:space="preserve"> Kassim, M. (2012). Fotoelektrod </w:t>
      </w:r>
      <w:r w:rsidR="00866D8D" w:rsidRPr="009A22E6">
        <w:t>tungsten trioksida terdop nikel untuk tindak balas pembelahan air fotoelektrokimia</w:t>
      </w:r>
      <w:r w:rsidRPr="009A22E6">
        <w:t xml:space="preserve">. </w:t>
      </w:r>
      <w:r w:rsidRPr="009A22E6">
        <w:rPr>
          <w:i/>
        </w:rPr>
        <w:t>Sains Malaysiana,</w:t>
      </w:r>
      <w:r w:rsidRPr="009A22E6">
        <w:t xml:space="preserve">  4</w:t>
      </w:r>
      <w:r w:rsidR="00866D8D">
        <w:t>1</w:t>
      </w:r>
      <w:r w:rsidRPr="009A22E6">
        <w:t>(7): 893</w:t>
      </w:r>
      <w:r w:rsidR="00866D8D">
        <w:t xml:space="preserve"> </w:t>
      </w:r>
      <w:r w:rsidRPr="009A22E6">
        <w:t>–</w:t>
      </w:r>
      <w:r w:rsidR="00866D8D">
        <w:t xml:space="preserve"> </w:t>
      </w:r>
      <w:r w:rsidRPr="009A22E6">
        <w:t>899.</w:t>
      </w:r>
      <w:bookmarkEnd w:id="2"/>
    </w:p>
    <w:p w:rsidR="009A22E6" w:rsidRPr="009A22E6" w:rsidRDefault="00866D8D" w:rsidP="009A22E6">
      <w:pPr>
        <w:pStyle w:val="EndNoteBibliography"/>
        <w:spacing w:after="0"/>
        <w:ind w:left="720" w:hanging="720"/>
      </w:pPr>
      <w:bookmarkStart w:id="3" w:name="_ENREF_3"/>
      <w:r>
        <w:t>3.</w:t>
      </w:r>
      <w:r>
        <w:tab/>
        <w:t>Manoharan, K. and</w:t>
      </w:r>
      <w:r w:rsidR="009A22E6" w:rsidRPr="009A22E6">
        <w:t xml:space="preserve"> Venkatachalam, P. (2015). Photoelectrochemical performance of dye sensitized solar cells based on aluminum-doped titanium dioxide structures. </w:t>
      </w:r>
      <w:r w:rsidR="009A22E6" w:rsidRPr="009A22E6">
        <w:rPr>
          <w:i/>
        </w:rPr>
        <w:t>Materials Science in Semiconductor Processing,</w:t>
      </w:r>
      <w:r w:rsidR="009A22E6" w:rsidRPr="009A22E6">
        <w:t xml:space="preserve">  30: 208</w:t>
      </w:r>
      <w:r>
        <w:t xml:space="preserve"> </w:t>
      </w:r>
      <w:r w:rsidR="009A22E6" w:rsidRPr="009A22E6">
        <w:t>–</w:t>
      </w:r>
      <w:r>
        <w:t xml:space="preserve"> </w:t>
      </w:r>
      <w:r w:rsidR="009A22E6" w:rsidRPr="009A22E6">
        <w:t>217.</w:t>
      </w:r>
      <w:bookmarkEnd w:id="3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4" w:name="_ENREF_4"/>
      <w:r w:rsidRPr="009A22E6">
        <w:t>4.</w:t>
      </w:r>
      <w:r w:rsidRPr="009A22E6">
        <w:tab/>
        <w:t>Al-Bat’hi, S.</w:t>
      </w:r>
      <w:r w:rsidR="00866D8D">
        <w:t xml:space="preserve"> </w:t>
      </w:r>
      <w:r w:rsidRPr="009A22E6">
        <w:t>A.</w:t>
      </w:r>
      <w:r w:rsidR="00866D8D">
        <w:t xml:space="preserve"> M., Alaei, I. and</w:t>
      </w:r>
      <w:r w:rsidRPr="009A22E6">
        <w:t xml:space="preserve"> Sopyan, I. (2013). Natural </w:t>
      </w:r>
      <w:r w:rsidR="00866D8D" w:rsidRPr="009A22E6">
        <w:t>photosensitizers for dye sensitized solar cells</w:t>
      </w:r>
      <w:r w:rsidRPr="009A22E6">
        <w:t xml:space="preserve">. </w:t>
      </w:r>
      <w:r w:rsidRPr="009A22E6">
        <w:rPr>
          <w:i/>
        </w:rPr>
        <w:t>International  Journal of Renewable Energy Research,</w:t>
      </w:r>
      <w:r w:rsidRPr="009A22E6">
        <w:t xml:space="preserve">  3(1): 138</w:t>
      </w:r>
      <w:r w:rsidR="00866D8D">
        <w:t xml:space="preserve"> </w:t>
      </w:r>
      <w:r w:rsidRPr="009A22E6">
        <w:t>-</w:t>
      </w:r>
      <w:r w:rsidR="00866D8D">
        <w:t xml:space="preserve"> </w:t>
      </w:r>
      <w:r w:rsidRPr="009A22E6">
        <w:t>143.</w:t>
      </w:r>
      <w:bookmarkEnd w:id="4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5" w:name="_ENREF_5"/>
      <w:r w:rsidRPr="009A22E6">
        <w:t>5.</w:t>
      </w:r>
      <w:r w:rsidRPr="009A22E6">
        <w:tab/>
        <w:t>Mark Lee, W.</w:t>
      </w:r>
      <w:r w:rsidR="00866D8D">
        <w:t xml:space="preserve"> </w:t>
      </w:r>
      <w:r w:rsidRPr="009A22E6">
        <w:t>F., Minggu, L.</w:t>
      </w:r>
      <w:r w:rsidR="00866D8D">
        <w:t xml:space="preserve"> J. and</w:t>
      </w:r>
      <w:r w:rsidRPr="009A22E6">
        <w:t xml:space="preserve"> Kassim, M. (2012). Sifat </w:t>
      </w:r>
      <w:r w:rsidR="00866D8D" w:rsidRPr="009A22E6">
        <w:t>foto-kimia kompleks molibdenum ditiolena</w:t>
      </w:r>
      <w:r w:rsidRPr="009A22E6">
        <w:t xml:space="preserve">. </w:t>
      </w:r>
      <w:r w:rsidRPr="009A22E6">
        <w:rPr>
          <w:i/>
        </w:rPr>
        <w:t>Sains Malaysiana,</w:t>
      </w:r>
      <w:r w:rsidRPr="009A22E6">
        <w:t xml:space="preserve">  41(5): 597</w:t>
      </w:r>
      <w:r w:rsidR="00866D8D">
        <w:t xml:space="preserve"> </w:t>
      </w:r>
      <w:r w:rsidRPr="009A22E6">
        <w:t>–</w:t>
      </w:r>
      <w:r w:rsidR="00866D8D">
        <w:t xml:space="preserve"> </w:t>
      </w:r>
      <w:r w:rsidRPr="009A22E6">
        <w:t>601.</w:t>
      </w:r>
      <w:bookmarkEnd w:id="5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6" w:name="_ENREF_6"/>
      <w:r w:rsidRPr="009A22E6">
        <w:t>6.</w:t>
      </w:r>
      <w:r w:rsidRPr="009A22E6">
        <w:tab/>
        <w:t>Zhang, J., Jarboui, A., Vlachopoulos</w:t>
      </w:r>
      <w:r w:rsidR="00866D8D">
        <w:t>, N., Jouini, M., Boschloo, G. and</w:t>
      </w:r>
      <w:r w:rsidRPr="009A22E6">
        <w:t xml:space="preserve"> Hagfeldt, A. (2015). Photoelectrochemical </w:t>
      </w:r>
      <w:r w:rsidR="00866D8D" w:rsidRPr="009A22E6">
        <w:t xml:space="preserve">polymerization </w:t>
      </w:r>
      <w:r w:rsidRPr="009A22E6">
        <w:t xml:space="preserve">of EDOT </w:t>
      </w:r>
      <w:r w:rsidR="00866D8D" w:rsidRPr="009A22E6">
        <w:t>for solid state dye sensitized solar cells: role of dye and solvent.</w:t>
      </w:r>
      <w:r w:rsidRPr="009A22E6">
        <w:t xml:space="preserve"> </w:t>
      </w:r>
      <w:r w:rsidRPr="009A22E6">
        <w:rPr>
          <w:i/>
        </w:rPr>
        <w:t>Electrochimica Acta,</w:t>
      </w:r>
      <w:r w:rsidRPr="009A22E6">
        <w:t xml:space="preserve">  </w:t>
      </w:r>
      <w:bookmarkEnd w:id="6"/>
      <w:r w:rsidR="00866D8D">
        <w:t xml:space="preserve"> 179: </w:t>
      </w:r>
      <w:r w:rsidR="00866D8D" w:rsidRPr="00866D8D">
        <w:t>220</w:t>
      </w:r>
      <w:r w:rsidR="00866D8D">
        <w:t xml:space="preserve"> </w:t>
      </w:r>
      <w:r w:rsidR="00866D8D" w:rsidRPr="00866D8D">
        <w:t>-</w:t>
      </w:r>
      <w:r w:rsidR="00866D8D">
        <w:t xml:space="preserve"> </w:t>
      </w:r>
      <w:r w:rsidR="00866D8D" w:rsidRPr="00866D8D">
        <w:t>227</w:t>
      </w:r>
      <w:r w:rsidR="00866D8D">
        <w:t>.</w:t>
      </w:r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7" w:name="_ENREF_7"/>
      <w:r w:rsidRPr="009A22E6">
        <w:t>7.</w:t>
      </w:r>
      <w:r w:rsidRPr="009A22E6">
        <w:tab/>
        <w:t>Calogero, G., Yum, J.-H., Sinopoli,</w:t>
      </w:r>
      <w:r w:rsidR="00866D8D">
        <w:t xml:space="preserve"> A., Di Marco, G., Gratzel, M. and</w:t>
      </w:r>
      <w:r w:rsidRPr="009A22E6">
        <w:t xml:space="preserve"> Nazeeruddin, M.</w:t>
      </w:r>
      <w:r w:rsidR="00866D8D">
        <w:t xml:space="preserve"> </w:t>
      </w:r>
      <w:r w:rsidRPr="009A22E6">
        <w:t xml:space="preserve">K. (2012). Anthocyanins and betalains as light-harvesting pigments for dye-sensitized solar cells. </w:t>
      </w:r>
      <w:r w:rsidRPr="009A22E6">
        <w:rPr>
          <w:i/>
        </w:rPr>
        <w:t>Solar Energy,</w:t>
      </w:r>
      <w:r w:rsidRPr="009A22E6">
        <w:t xml:space="preserve">  86: 1563</w:t>
      </w:r>
      <w:r w:rsidR="00866D8D">
        <w:t xml:space="preserve"> </w:t>
      </w:r>
      <w:r w:rsidRPr="009A22E6">
        <w:t>–</w:t>
      </w:r>
      <w:r w:rsidR="00866D8D">
        <w:t xml:space="preserve"> </w:t>
      </w:r>
      <w:r w:rsidRPr="009A22E6">
        <w:t>1575.</w:t>
      </w:r>
      <w:bookmarkEnd w:id="7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8" w:name="_ENREF_8"/>
      <w:r w:rsidRPr="009A22E6">
        <w:t>8.</w:t>
      </w:r>
      <w:r w:rsidRPr="009A22E6">
        <w:tab/>
        <w:t>Tennakone, K., Jayaweera, P.</w:t>
      </w:r>
      <w:r w:rsidR="00866D8D">
        <w:t xml:space="preserve"> </w:t>
      </w:r>
      <w:r w:rsidRPr="009A22E6">
        <w:t>V.</w:t>
      </w:r>
      <w:r w:rsidR="00866D8D">
        <w:t xml:space="preserve"> V. and</w:t>
      </w:r>
      <w:r w:rsidRPr="009A22E6">
        <w:t xml:space="preserve"> Bandaranayake, P.</w:t>
      </w:r>
      <w:r w:rsidR="00866D8D">
        <w:t xml:space="preserve"> </w:t>
      </w:r>
      <w:r w:rsidRPr="009A22E6">
        <w:t>K.</w:t>
      </w:r>
      <w:r w:rsidR="00866D8D">
        <w:t xml:space="preserve"> </w:t>
      </w:r>
      <w:r w:rsidRPr="009A22E6">
        <w:t xml:space="preserve">M. (2003). Dye-sensitized photoelectrochemical and solid-state solar cells: charge separation, transport and recombination mechanisms. </w:t>
      </w:r>
      <w:r w:rsidRPr="009A22E6">
        <w:rPr>
          <w:i/>
        </w:rPr>
        <w:t>Journal of Photochemistry and Photobiology A: Chemistry,</w:t>
      </w:r>
      <w:r w:rsidRPr="009A22E6">
        <w:t xml:space="preserve">  158: 125</w:t>
      </w:r>
      <w:r w:rsidR="00866D8D">
        <w:t xml:space="preserve"> </w:t>
      </w:r>
      <w:r w:rsidRPr="009A22E6">
        <w:t>–</w:t>
      </w:r>
      <w:r w:rsidR="00866D8D">
        <w:t xml:space="preserve"> </w:t>
      </w:r>
      <w:r w:rsidRPr="009A22E6">
        <w:t>130.</w:t>
      </w:r>
      <w:bookmarkEnd w:id="8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9" w:name="_ENREF_9"/>
      <w:r w:rsidRPr="009A22E6">
        <w:t>9.</w:t>
      </w:r>
      <w:r w:rsidRPr="009A22E6">
        <w:tab/>
        <w:t>Torchani, A., Saadaoui, S.</w:t>
      </w:r>
      <w:r w:rsidR="00866D8D">
        <w:t>, Gharbi, R. and</w:t>
      </w:r>
      <w:r w:rsidRPr="009A22E6">
        <w:t xml:space="preserve"> Fathallah, M. (2015). Sensitized solar cells based on natural dyes. </w:t>
      </w:r>
      <w:r w:rsidRPr="009A22E6">
        <w:rPr>
          <w:i/>
        </w:rPr>
        <w:t>Current Applied Physics,</w:t>
      </w:r>
      <w:r w:rsidRPr="009A22E6">
        <w:t xml:space="preserve">  15: 307</w:t>
      </w:r>
      <w:r w:rsidR="00866D8D">
        <w:t xml:space="preserve"> </w:t>
      </w:r>
      <w:r w:rsidRPr="009A22E6">
        <w:t>-</w:t>
      </w:r>
      <w:r w:rsidR="00866D8D">
        <w:t xml:space="preserve"> </w:t>
      </w:r>
      <w:r w:rsidRPr="009A22E6">
        <w:t>312.</w:t>
      </w:r>
      <w:bookmarkEnd w:id="9"/>
    </w:p>
    <w:p w:rsidR="009A22E6" w:rsidRPr="009A22E6" w:rsidRDefault="009A22E6" w:rsidP="00866D8D">
      <w:pPr>
        <w:pStyle w:val="EndNoteBibliography"/>
        <w:spacing w:after="0"/>
        <w:ind w:left="720" w:hanging="720"/>
      </w:pPr>
      <w:bookmarkStart w:id="10" w:name="_ENREF_10"/>
      <w:r w:rsidRPr="009A22E6">
        <w:t>10.</w:t>
      </w:r>
      <w:r w:rsidRPr="009A22E6">
        <w:tab/>
        <w:t xml:space="preserve">Calogero, G., Di Marco, G., Caramori, </w:t>
      </w:r>
      <w:r w:rsidR="00866D8D">
        <w:t>S., Cazzanti, S., Argazzic, R. and</w:t>
      </w:r>
      <w:r w:rsidRPr="009A22E6">
        <w:t xml:space="preserve"> Bignozzi, C.A. (2009). Natural dye senstizers for photoelectrochemical cells. </w:t>
      </w:r>
      <w:r w:rsidRPr="009A22E6">
        <w:rPr>
          <w:i/>
        </w:rPr>
        <w:t>Energy &amp; Environmental Science,</w:t>
      </w:r>
      <w:r w:rsidRPr="009A22E6">
        <w:t xml:space="preserve">  2: 1162</w:t>
      </w:r>
      <w:r w:rsidR="00866D8D">
        <w:t xml:space="preserve"> </w:t>
      </w:r>
      <w:r w:rsidRPr="009A22E6">
        <w:t>-1172.</w:t>
      </w:r>
      <w:bookmarkEnd w:id="10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1" w:name="_ENREF_11"/>
      <w:r w:rsidRPr="009A22E6">
        <w:t>11.</w:t>
      </w:r>
      <w:r w:rsidRPr="009A22E6">
        <w:tab/>
        <w:t>Khan, M.</w:t>
      </w:r>
      <w:r w:rsidR="00866D8D">
        <w:t xml:space="preserve"> </w:t>
      </w:r>
      <w:r w:rsidRPr="009A22E6">
        <w:t>A., Khan, S.</w:t>
      </w:r>
      <w:r w:rsidR="00866D8D">
        <w:t xml:space="preserve"> </w:t>
      </w:r>
      <w:r w:rsidRPr="009A22E6">
        <w:t>M.</w:t>
      </w:r>
      <w:r w:rsidR="00866D8D">
        <w:t xml:space="preserve"> </w:t>
      </w:r>
      <w:r w:rsidRPr="009A22E6">
        <w:t>M., Mohammed, M.</w:t>
      </w:r>
      <w:r w:rsidR="00866D8D">
        <w:t xml:space="preserve"> </w:t>
      </w:r>
      <w:r w:rsidRPr="009A22E6">
        <w:t>A., Sultana, S., Islam, J.</w:t>
      </w:r>
      <w:r w:rsidR="00866D8D">
        <w:t xml:space="preserve"> </w:t>
      </w:r>
      <w:r w:rsidRPr="009A22E6">
        <w:t>M.</w:t>
      </w:r>
      <w:r w:rsidR="00866D8D">
        <w:t xml:space="preserve"> M. and</w:t>
      </w:r>
      <w:r w:rsidRPr="009A22E6">
        <w:t xml:space="preserve"> Uddin, J. (2012). Sensitization of </w:t>
      </w:r>
      <w:r w:rsidR="00866D8D" w:rsidRPr="009A22E6">
        <w:t>nanocrystalline titanium dioxide s</w:t>
      </w:r>
      <w:r w:rsidR="00866D8D">
        <w:t>olar cells using natural dyes: I</w:t>
      </w:r>
      <w:r w:rsidR="00866D8D" w:rsidRPr="009A22E6">
        <w:t>nfluence of acids medium on coating formulation</w:t>
      </w:r>
      <w:r w:rsidRPr="009A22E6">
        <w:t xml:space="preserve">. </w:t>
      </w:r>
      <w:r w:rsidRPr="009A22E6">
        <w:rPr>
          <w:i/>
        </w:rPr>
        <w:t>American Academic &amp; Scholarly Research Journal,</w:t>
      </w:r>
      <w:r w:rsidRPr="009A22E6">
        <w:t xml:space="preserve">  4</w:t>
      </w:r>
      <w:r w:rsidR="00797E64">
        <w:t xml:space="preserve"> (5): 1 - 10.</w:t>
      </w:r>
      <w:r w:rsidRPr="009A22E6">
        <w:t>.</w:t>
      </w:r>
      <w:bookmarkEnd w:id="11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2" w:name="_ENREF_12"/>
      <w:r w:rsidRPr="009A22E6">
        <w:t>12.</w:t>
      </w:r>
      <w:r w:rsidRPr="009A22E6">
        <w:tab/>
        <w:t xml:space="preserve">Shanmugam, </w:t>
      </w:r>
      <w:r w:rsidR="00866D8D">
        <w:t>V., Manoharan, S., Anandan, S. and</w:t>
      </w:r>
      <w:r w:rsidRPr="009A22E6">
        <w:t xml:space="preserve"> Murugan, R. (2013). Performance of dye-sensitized solar cells fabricated with extracts from fruits of ivy gourd and flowers of red frangipani as sensitizers. </w:t>
      </w:r>
      <w:r w:rsidRPr="009A22E6">
        <w:rPr>
          <w:i/>
        </w:rPr>
        <w:t>Spectrochimica Acta Part A: Molecular and Biomolecular Spectroscopy,</w:t>
      </w:r>
      <w:r w:rsidR="00797E64">
        <w:t xml:space="preserve"> </w:t>
      </w:r>
      <w:r w:rsidRPr="009A22E6">
        <w:t>104: 35</w:t>
      </w:r>
      <w:r w:rsidR="00866D8D">
        <w:t xml:space="preserve"> </w:t>
      </w:r>
      <w:r w:rsidRPr="009A22E6">
        <w:t>-</w:t>
      </w:r>
      <w:r w:rsidR="00866D8D">
        <w:t xml:space="preserve"> </w:t>
      </w:r>
      <w:r w:rsidRPr="009A22E6">
        <w:t>40.</w:t>
      </w:r>
      <w:bookmarkEnd w:id="12"/>
    </w:p>
    <w:p w:rsidR="009A22E6" w:rsidRPr="009A22E6" w:rsidRDefault="00866D8D" w:rsidP="009A22E6">
      <w:pPr>
        <w:pStyle w:val="EndNoteBibliography"/>
        <w:spacing w:after="0"/>
        <w:ind w:left="720" w:hanging="720"/>
      </w:pPr>
      <w:bookmarkStart w:id="13" w:name="_ENREF_13"/>
      <w:r>
        <w:t>13.</w:t>
      </w:r>
      <w:r>
        <w:tab/>
        <w:t>Liao, C. H., Huang, C. W. and</w:t>
      </w:r>
      <w:r w:rsidR="009A22E6" w:rsidRPr="009A22E6">
        <w:t xml:space="preserve"> Wu, J.</w:t>
      </w:r>
      <w:r>
        <w:t xml:space="preserve"> </w:t>
      </w:r>
      <w:r w:rsidR="009A22E6" w:rsidRPr="009A22E6">
        <w:t>C.</w:t>
      </w:r>
      <w:r>
        <w:t xml:space="preserve"> S. (2012). Hydrogen p</w:t>
      </w:r>
      <w:r w:rsidR="009A22E6" w:rsidRPr="009A22E6">
        <w:t xml:space="preserve">roduction from </w:t>
      </w:r>
      <w:r w:rsidRPr="009A22E6">
        <w:t>semiconductor-based photocatalysis via water splitting</w:t>
      </w:r>
      <w:r w:rsidR="009A22E6" w:rsidRPr="009A22E6">
        <w:t xml:space="preserve">. </w:t>
      </w:r>
      <w:r w:rsidR="009A22E6" w:rsidRPr="009A22E6">
        <w:rPr>
          <w:i/>
        </w:rPr>
        <w:t>Catalysts,</w:t>
      </w:r>
      <w:r w:rsidR="009A22E6" w:rsidRPr="009A22E6">
        <w:t xml:space="preserve">  2: 490</w:t>
      </w:r>
      <w:r>
        <w:t xml:space="preserve"> </w:t>
      </w:r>
      <w:r w:rsidR="009A22E6" w:rsidRPr="009A22E6">
        <w:t>-</w:t>
      </w:r>
      <w:r>
        <w:t xml:space="preserve"> </w:t>
      </w:r>
      <w:r w:rsidR="009A22E6" w:rsidRPr="009A22E6">
        <w:t>516.</w:t>
      </w:r>
      <w:bookmarkEnd w:id="13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4" w:name="_ENREF_14"/>
      <w:r w:rsidRPr="009A22E6">
        <w:t>14.</w:t>
      </w:r>
      <w:r w:rsidRPr="009A22E6">
        <w:tab/>
        <w:t>Zhang, D., Lanier, S.</w:t>
      </w:r>
      <w:r w:rsidR="00866D8D">
        <w:t xml:space="preserve"> </w:t>
      </w:r>
      <w:r w:rsidRPr="009A22E6">
        <w:t>M., Downing, J.</w:t>
      </w:r>
      <w:r w:rsidR="00866D8D">
        <w:t xml:space="preserve"> </w:t>
      </w:r>
      <w:r w:rsidRPr="009A22E6">
        <w:t>A., Avent, J.</w:t>
      </w:r>
      <w:r w:rsidR="00866D8D">
        <w:t xml:space="preserve"> L., Lum, J. and</w:t>
      </w:r>
      <w:r w:rsidRPr="009A22E6">
        <w:t xml:space="preserve"> McHale, J.</w:t>
      </w:r>
      <w:r w:rsidR="00866D8D">
        <w:t xml:space="preserve"> </w:t>
      </w:r>
      <w:r w:rsidRPr="009A22E6">
        <w:t xml:space="preserve">L. (2008). Betalain pigments for dye-sensitized solar cells. </w:t>
      </w:r>
      <w:r w:rsidRPr="009A22E6">
        <w:rPr>
          <w:i/>
        </w:rPr>
        <w:t>Journal of Photochemistry and Photobiology A: Chemistry,</w:t>
      </w:r>
      <w:r w:rsidRPr="009A22E6">
        <w:t xml:space="preserve">  195: 72</w:t>
      </w:r>
      <w:r w:rsidR="00866D8D">
        <w:t xml:space="preserve"> </w:t>
      </w:r>
      <w:r w:rsidRPr="009A22E6">
        <w:t>–</w:t>
      </w:r>
      <w:r w:rsidR="00866D8D">
        <w:t xml:space="preserve"> </w:t>
      </w:r>
      <w:r w:rsidRPr="009A22E6">
        <w:t>80.</w:t>
      </w:r>
      <w:bookmarkEnd w:id="14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5" w:name="_ENREF_15"/>
      <w:r w:rsidRPr="009A22E6">
        <w:t>15.</w:t>
      </w:r>
      <w:r w:rsidRPr="009A22E6">
        <w:tab/>
        <w:t>Rebecca, O.</w:t>
      </w:r>
      <w:r w:rsidR="00797E64">
        <w:t xml:space="preserve"> </w:t>
      </w:r>
      <w:r w:rsidRPr="009A22E6">
        <w:t>P.</w:t>
      </w:r>
      <w:r w:rsidR="00797E64">
        <w:t xml:space="preserve"> </w:t>
      </w:r>
      <w:r w:rsidRPr="009A22E6">
        <w:t>S., Zuliana, R</w:t>
      </w:r>
      <w:r w:rsidR="00797E64">
        <w:t>., Boyce, A. N. and</w:t>
      </w:r>
      <w:r w:rsidRPr="009A22E6">
        <w:t xml:space="preserve"> Chandran, S. (2008). Determining </w:t>
      </w:r>
      <w:r w:rsidR="00797E64" w:rsidRPr="009A22E6">
        <w:t xml:space="preserve">pigment extraction effieciency and pigment stability of dragon fruit </w:t>
      </w:r>
      <w:r w:rsidRPr="009A22E6">
        <w:t>(</w:t>
      </w:r>
      <w:r w:rsidRPr="009A22E6">
        <w:rPr>
          <w:i/>
        </w:rPr>
        <w:t>Hylocereus polyrhizus</w:t>
      </w:r>
      <w:r w:rsidR="00797E64">
        <w:t xml:space="preserve">). </w:t>
      </w:r>
      <w:r w:rsidRPr="009A22E6">
        <w:rPr>
          <w:i/>
        </w:rPr>
        <w:t>Journal of Biological Sciences,</w:t>
      </w:r>
      <w:r w:rsidRPr="009A22E6">
        <w:t xml:space="preserve">  8(7): 1174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1180.</w:t>
      </w:r>
      <w:bookmarkEnd w:id="15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6" w:name="_ENREF_16"/>
      <w:r w:rsidRPr="009A22E6">
        <w:t>16.</w:t>
      </w:r>
      <w:r w:rsidRPr="009A22E6">
        <w:tab/>
        <w:t>Oprea, C.</w:t>
      </w:r>
      <w:r w:rsidR="00797E64">
        <w:t xml:space="preserve"> </w:t>
      </w:r>
      <w:r w:rsidRPr="009A22E6">
        <w:t>I., Dumbrava,</w:t>
      </w:r>
      <w:r w:rsidR="00797E64">
        <w:t xml:space="preserve"> A., Enache, I., Georgescu, A. and</w:t>
      </w:r>
      <w:r w:rsidRPr="009A22E6">
        <w:t xml:space="preserve"> Gîrtu, M.</w:t>
      </w:r>
      <w:r w:rsidR="00797E64">
        <w:t xml:space="preserve"> </w:t>
      </w:r>
      <w:r w:rsidRPr="009A22E6">
        <w:t xml:space="preserve">A. (2012). A combined experimental and theoretical study of natural betalain pigments used in dye-sensitized solar cells. </w:t>
      </w:r>
      <w:r w:rsidRPr="009A22E6">
        <w:rPr>
          <w:i/>
        </w:rPr>
        <w:t>Journal of Photochemistry and Photobiology A: Chemistry,</w:t>
      </w:r>
      <w:r w:rsidRPr="009A22E6">
        <w:t xml:space="preserve">  240: 5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13.</w:t>
      </w:r>
      <w:bookmarkEnd w:id="16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7" w:name="_ENREF_17"/>
      <w:r w:rsidRPr="009A22E6">
        <w:t>17.</w:t>
      </w:r>
      <w:r w:rsidRPr="009A22E6">
        <w:tab/>
        <w:t>Jamilah, B., Shu, C.</w:t>
      </w:r>
      <w:r w:rsidR="00797E64">
        <w:t xml:space="preserve"> </w:t>
      </w:r>
      <w:r w:rsidRPr="009A22E6">
        <w:t>E., Kharidah, M., Dzulkifly, M.</w:t>
      </w:r>
      <w:r w:rsidR="00797E64">
        <w:t xml:space="preserve"> A. and</w:t>
      </w:r>
      <w:r w:rsidRPr="009A22E6">
        <w:t xml:space="preserve"> Noranizan, A. (2011). Physico-chemical characteristics of red pitaya (</w:t>
      </w:r>
      <w:r w:rsidRPr="00797E64">
        <w:rPr>
          <w:i/>
        </w:rPr>
        <w:t>Hylocereus polyrhizus</w:t>
      </w:r>
      <w:r w:rsidRPr="009A22E6">
        <w:t xml:space="preserve">) peel. </w:t>
      </w:r>
      <w:r w:rsidRPr="009A22E6">
        <w:rPr>
          <w:i/>
        </w:rPr>
        <w:t>International Food Research Journal,</w:t>
      </w:r>
      <w:r w:rsidRPr="009A22E6">
        <w:t xml:space="preserve">  18: 279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286.</w:t>
      </w:r>
      <w:bookmarkEnd w:id="17"/>
    </w:p>
    <w:p w:rsidR="009A22E6" w:rsidRPr="009A22E6" w:rsidRDefault="00797E64" w:rsidP="009A22E6">
      <w:pPr>
        <w:pStyle w:val="EndNoteBibliography"/>
        <w:spacing w:after="0"/>
        <w:ind w:left="720" w:hanging="720"/>
      </w:pPr>
      <w:bookmarkStart w:id="18" w:name="_ENREF_18"/>
      <w:r>
        <w:t>18.</w:t>
      </w:r>
      <w:r>
        <w:tab/>
        <w:t>Spurr, R.A. and</w:t>
      </w:r>
      <w:r w:rsidR="009A22E6" w:rsidRPr="009A22E6">
        <w:t xml:space="preserve"> Myers, H. (1957). Quantitative </w:t>
      </w:r>
      <w:r w:rsidRPr="009A22E6">
        <w:t>analysis of anatase-rutile mixtures with an</w:t>
      </w:r>
      <w:r>
        <w:t xml:space="preserve"> X-Ray d</w:t>
      </w:r>
      <w:r w:rsidR="009A22E6" w:rsidRPr="009A22E6">
        <w:t xml:space="preserve">iffractometer. </w:t>
      </w:r>
      <w:r w:rsidR="009A22E6" w:rsidRPr="009A22E6">
        <w:rPr>
          <w:i/>
        </w:rPr>
        <w:t>Analytical Chemistry,</w:t>
      </w:r>
      <w:r w:rsidR="009A22E6" w:rsidRPr="009A22E6">
        <w:t xml:space="preserve">  29(5): 760</w:t>
      </w:r>
      <w:r>
        <w:t xml:space="preserve"> </w:t>
      </w:r>
      <w:r w:rsidR="009A22E6" w:rsidRPr="009A22E6">
        <w:t>-</w:t>
      </w:r>
      <w:r>
        <w:t xml:space="preserve"> </w:t>
      </w:r>
      <w:r w:rsidR="009A22E6" w:rsidRPr="009A22E6">
        <w:t>762.</w:t>
      </w:r>
      <w:bookmarkEnd w:id="18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19" w:name="_ENREF_19"/>
      <w:r w:rsidRPr="009A22E6">
        <w:t>19.</w:t>
      </w:r>
      <w:r w:rsidRPr="009A22E6">
        <w:tab/>
        <w:t xml:space="preserve">Scherrer, P. (1918). Bestimmung der Grösse und der inneren Struktur von Kolloidteilchen mittels Röntgenstrahlen. </w:t>
      </w:r>
      <w:r w:rsidRPr="009A22E6">
        <w:rPr>
          <w:i/>
        </w:rPr>
        <w:t>Nachr. Ges. Wiss. Göttingen,</w:t>
      </w:r>
      <w:r w:rsidRPr="009A22E6">
        <w:t xml:space="preserve">  26: 98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100.</w:t>
      </w:r>
      <w:bookmarkEnd w:id="19"/>
    </w:p>
    <w:p w:rsidR="009A22E6" w:rsidRPr="009A22E6" w:rsidRDefault="00797E64" w:rsidP="009A22E6">
      <w:pPr>
        <w:pStyle w:val="EndNoteBibliography"/>
        <w:spacing w:after="0"/>
        <w:ind w:left="720" w:hanging="720"/>
      </w:pPr>
      <w:bookmarkStart w:id="20" w:name="_ENREF_20"/>
      <w:r>
        <w:t>20.</w:t>
      </w:r>
      <w:r>
        <w:tab/>
        <w:t xml:space="preserve">Minggu, L. J., Daud, W. R. W. and </w:t>
      </w:r>
      <w:r w:rsidR="009A22E6" w:rsidRPr="009A22E6">
        <w:t>K</w:t>
      </w:r>
      <w:r>
        <w:t xml:space="preserve">assim, </w:t>
      </w:r>
      <w:r w:rsidR="009A22E6" w:rsidRPr="009A22E6">
        <w:t xml:space="preserve">M. (2010). An overview of photocells and photoreactors for photoelectrochemical water splitting. </w:t>
      </w:r>
      <w:r w:rsidR="009A22E6" w:rsidRPr="009A22E6">
        <w:rPr>
          <w:i/>
        </w:rPr>
        <w:t>International Journal of Hydrogen Energy,</w:t>
      </w:r>
      <w:r w:rsidR="009A22E6" w:rsidRPr="009A22E6">
        <w:t xml:space="preserve">  35: 5233</w:t>
      </w:r>
      <w:r>
        <w:t xml:space="preserve"> </w:t>
      </w:r>
      <w:r w:rsidR="009A22E6" w:rsidRPr="009A22E6">
        <w:t>-</w:t>
      </w:r>
      <w:r>
        <w:t xml:space="preserve"> </w:t>
      </w:r>
      <w:r w:rsidR="009A22E6" w:rsidRPr="009A22E6">
        <w:t>5244.</w:t>
      </w:r>
      <w:bookmarkEnd w:id="20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1" w:name="_ENREF_21"/>
      <w:r w:rsidRPr="009A22E6">
        <w:lastRenderedPageBreak/>
        <w:t>21.</w:t>
      </w:r>
      <w:r w:rsidRPr="009A22E6">
        <w:tab/>
        <w:t>Hamadanian, M., Safaei-Ghomi, J.</w:t>
      </w:r>
      <w:r w:rsidR="00797E64">
        <w:t>, Hosseinpour, M., Masoomi, R. and</w:t>
      </w:r>
      <w:r w:rsidRPr="009A22E6">
        <w:t xml:space="preserve"> Jabbari, V. (2014). Uses of new natural dye photosensitizers in fabrication of high potential dye-sensitizedsolarcells (DSSCs). </w:t>
      </w:r>
      <w:r w:rsidRPr="009A22E6">
        <w:rPr>
          <w:i/>
        </w:rPr>
        <w:t>Materials Science in Semiconductor Processing,</w:t>
      </w:r>
      <w:r w:rsidR="00797E64">
        <w:t xml:space="preserve"> 27: </w:t>
      </w:r>
      <w:r w:rsidR="00797E64" w:rsidRPr="00797E64">
        <w:t>733</w:t>
      </w:r>
      <w:r w:rsidR="00797E64">
        <w:t xml:space="preserve"> </w:t>
      </w:r>
      <w:r w:rsidR="00797E64" w:rsidRPr="00797E64">
        <w:t>-</w:t>
      </w:r>
      <w:r w:rsidR="00797E64">
        <w:t xml:space="preserve"> </w:t>
      </w:r>
      <w:r w:rsidR="00797E64" w:rsidRPr="00797E64">
        <w:t>739</w:t>
      </w:r>
      <w:r w:rsidRPr="009A22E6">
        <w:t>.</w:t>
      </w:r>
      <w:bookmarkEnd w:id="21"/>
    </w:p>
    <w:p w:rsidR="009A22E6" w:rsidRPr="009A22E6" w:rsidRDefault="00797E64" w:rsidP="009A22E6">
      <w:pPr>
        <w:pStyle w:val="EndNoteBibliography"/>
        <w:spacing w:after="0"/>
        <w:ind w:left="720" w:hanging="720"/>
      </w:pPr>
      <w:bookmarkStart w:id="22" w:name="_ENREF_22"/>
      <w:r>
        <w:t>22.</w:t>
      </w:r>
      <w:r>
        <w:tab/>
        <w:t>Kusmierek, E. and</w:t>
      </w:r>
      <w:r w:rsidR="009A22E6" w:rsidRPr="009A22E6">
        <w:t xml:space="preserve"> Chrzescijanska, E. (2015). Application of TiO2–RuO2/Ti electrodes modified with WO3 in electro- and photoelectrochemical oxidation of Acid Orange 7 dye. </w:t>
      </w:r>
      <w:r w:rsidR="009A22E6" w:rsidRPr="009A22E6">
        <w:rPr>
          <w:i/>
        </w:rPr>
        <w:t>Journal of Photochemistry and Photobiology A: Chemistry,</w:t>
      </w:r>
      <w:r w:rsidR="009A22E6" w:rsidRPr="009A22E6">
        <w:t xml:space="preserve">  302: 59</w:t>
      </w:r>
      <w:r>
        <w:t xml:space="preserve"> </w:t>
      </w:r>
      <w:r w:rsidR="009A22E6" w:rsidRPr="009A22E6">
        <w:t>–</w:t>
      </w:r>
      <w:r>
        <w:t xml:space="preserve"> </w:t>
      </w:r>
      <w:r w:rsidR="009A22E6" w:rsidRPr="009A22E6">
        <w:t>68.</w:t>
      </w:r>
      <w:bookmarkEnd w:id="22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3" w:name="_ENREF_23"/>
      <w:r w:rsidRPr="009A22E6">
        <w:t>23.</w:t>
      </w:r>
      <w:r w:rsidRPr="009A22E6">
        <w:tab/>
        <w:t>Woo, K.</w:t>
      </w:r>
      <w:r w:rsidR="00797E64">
        <w:t xml:space="preserve"> </w:t>
      </w:r>
      <w:r w:rsidRPr="009A22E6">
        <w:t>K., Ngou</w:t>
      </w:r>
      <w:r w:rsidR="00797E64">
        <w:t>, F. H., Ngo, L. S., Soong, W. K. and</w:t>
      </w:r>
      <w:r w:rsidRPr="009A22E6">
        <w:t xml:space="preserve"> Tang, P.</w:t>
      </w:r>
      <w:r w:rsidR="00797E64">
        <w:t xml:space="preserve"> </w:t>
      </w:r>
      <w:r w:rsidRPr="009A22E6">
        <w:t xml:space="preserve">Y. (2011). Stability of </w:t>
      </w:r>
      <w:r w:rsidR="00797E64" w:rsidRPr="009A22E6">
        <w:t xml:space="preserve">betalain pigment from red dragon fruit </w:t>
      </w:r>
      <w:r w:rsidRPr="009A22E6">
        <w:t>(</w:t>
      </w:r>
      <w:r w:rsidRPr="009A22E6">
        <w:rPr>
          <w:i/>
        </w:rPr>
        <w:t>Hylocereus polyrhizus</w:t>
      </w:r>
      <w:r w:rsidR="00797E64">
        <w:t xml:space="preserve">). </w:t>
      </w:r>
      <w:r w:rsidRPr="009A22E6">
        <w:rPr>
          <w:i/>
        </w:rPr>
        <w:t>American Journal of Food Technology,</w:t>
      </w:r>
      <w:r w:rsidRPr="009A22E6">
        <w:t xml:space="preserve">  6(2): 140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148.</w:t>
      </w:r>
      <w:bookmarkEnd w:id="23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4" w:name="_ENREF_24"/>
      <w:r w:rsidRPr="009A22E6">
        <w:t>24</w:t>
      </w:r>
      <w:r w:rsidR="00797E64">
        <w:t>.</w:t>
      </w:r>
      <w:r w:rsidR="00797E64">
        <w:tab/>
        <w:t>Hug, H., Bader, M., Mair, P. and</w:t>
      </w:r>
      <w:r w:rsidRPr="009A22E6">
        <w:t xml:space="preserve"> Glatzel, T. (2014). Biophotovoltaics: Natural pigments in dye-sensitized solar cells. </w:t>
      </w:r>
      <w:r w:rsidRPr="009A22E6">
        <w:rPr>
          <w:i/>
        </w:rPr>
        <w:t>Applied Energy,</w:t>
      </w:r>
      <w:r w:rsidRPr="009A22E6">
        <w:t xml:space="preserve">  115: 216</w:t>
      </w:r>
      <w:r w:rsidR="00797E64">
        <w:t xml:space="preserve"> </w:t>
      </w:r>
      <w:r w:rsidRPr="009A22E6">
        <w:t>–</w:t>
      </w:r>
      <w:r w:rsidR="00797E64">
        <w:t xml:space="preserve"> </w:t>
      </w:r>
      <w:r w:rsidRPr="009A22E6">
        <w:t>225.</w:t>
      </w:r>
      <w:bookmarkEnd w:id="24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5" w:name="_ENREF_25"/>
      <w:r w:rsidRPr="009A22E6">
        <w:t>25.</w:t>
      </w:r>
      <w:r w:rsidRPr="009A22E6">
        <w:tab/>
        <w:t>Mark Lee, W.</w:t>
      </w:r>
      <w:r w:rsidR="00797E64">
        <w:t xml:space="preserve"> </w:t>
      </w:r>
      <w:r w:rsidRPr="009A22E6">
        <w:t>F., Ng, K.</w:t>
      </w:r>
      <w:r w:rsidR="00797E64">
        <w:t xml:space="preserve"> </w:t>
      </w:r>
      <w:r w:rsidRPr="009A22E6">
        <w:t>H., Minggu, L.</w:t>
      </w:r>
      <w:r w:rsidR="00797E64">
        <w:t xml:space="preserve"> </w:t>
      </w:r>
      <w:r w:rsidRPr="009A22E6">
        <w:t>J., Umar, A.</w:t>
      </w:r>
      <w:r w:rsidR="00797E64">
        <w:t xml:space="preserve"> A. and</w:t>
      </w:r>
      <w:r w:rsidRPr="009A22E6">
        <w:t xml:space="preserve"> Kassim, M. (2012). Penentuan </w:t>
      </w:r>
      <w:r w:rsidR="00797E64" w:rsidRPr="009A22E6">
        <w:t>aras jalur tenaga kompleks tungsten nitrosilditiolena</w:t>
      </w:r>
      <w:r w:rsidRPr="009A22E6">
        <w:t xml:space="preserve">. </w:t>
      </w:r>
      <w:r w:rsidRPr="009A22E6">
        <w:rPr>
          <w:i/>
        </w:rPr>
        <w:t>Sains Malaysiana,</w:t>
      </w:r>
      <w:r w:rsidRPr="009A22E6">
        <w:t xml:space="preserve">  41(4): 439</w:t>
      </w:r>
      <w:r w:rsidR="00797E64">
        <w:t xml:space="preserve"> </w:t>
      </w:r>
      <w:r w:rsidRPr="009A22E6">
        <w:t>-</w:t>
      </w:r>
      <w:r w:rsidR="00797E64">
        <w:t xml:space="preserve"> </w:t>
      </w:r>
      <w:r w:rsidRPr="009A22E6">
        <w:t>444.</w:t>
      </w:r>
      <w:bookmarkEnd w:id="25"/>
    </w:p>
    <w:p w:rsidR="009A22E6" w:rsidRPr="009A22E6" w:rsidRDefault="009A22E6" w:rsidP="009A22E6">
      <w:pPr>
        <w:pStyle w:val="EndNoteBibliography"/>
        <w:spacing w:after="0"/>
        <w:ind w:left="720" w:hanging="720"/>
      </w:pPr>
      <w:bookmarkStart w:id="26" w:name="_ENREF_26"/>
      <w:r w:rsidRPr="009A22E6">
        <w:t>26.</w:t>
      </w:r>
      <w:r w:rsidRPr="009A22E6">
        <w:tab/>
        <w:t>Grimes, C.</w:t>
      </w:r>
      <w:r w:rsidR="00797E64">
        <w:t xml:space="preserve"> </w:t>
      </w:r>
      <w:r w:rsidRPr="009A22E6">
        <w:t>A., Varghese, O.</w:t>
      </w:r>
      <w:r w:rsidR="00797E64">
        <w:t xml:space="preserve"> K. and</w:t>
      </w:r>
      <w:r w:rsidRPr="009A22E6">
        <w:t xml:space="preserve"> Ranjan, S. </w:t>
      </w:r>
      <w:r w:rsidRPr="009A22E6">
        <w:rPr>
          <w:i/>
        </w:rPr>
        <w:t>Light, Water, Hydrogen: The Solar Generation of Hydrogen by Water Photoelectrolysis</w:t>
      </w:r>
      <w:r w:rsidRPr="009A22E6">
        <w:t>. 2008: Springer Science+Business Media.</w:t>
      </w:r>
      <w:bookmarkEnd w:id="26"/>
    </w:p>
    <w:p w:rsidR="009A22E6" w:rsidRPr="009A22E6" w:rsidRDefault="00797E64" w:rsidP="009A22E6">
      <w:pPr>
        <w:pStyle w:val="EndNoteBibliography"/>
        <w:ind w:left="720" w:hanging="720"/>
      </w:pPr>
      <w:bookmarkStart w:id="27" w:name="_ENREF_27"/>
      <w:r>
        <w:t>27.</w:t>
      </w:r>
      <w:r>
        <w:tab/>
        <w:t>Heo, N., Jun, Y. and</w:t>
      </w:r>
      <w:r w:rsidR="009A22E6" w:rsidRPr="009A22E6">
        <w:t xml:space="preserve"> Park, J.</w:t>
      </w:r>
      <w:r>
        <w:t xml:space="preserve"> </w:t>
      </w:r>
      <w:r w:rsidR="009A22E6" w:rsidRPr="009A22E6">
        <w:t xml:space="preserve">H. (2013). Dye molecules in electrolytes: new approach for suppression of dye-desorption in dye-sensitized solar cells. </w:t>
      </w:r>
      <w:r w:rsidR="009A22E6" w:rsidRPr="009A22E6">
        <w:rPr>
          <w:i/>
        </w:rPr>
        <w:t>Scientific Reports,</w:t>
      </w:r>
      <w:r w:rsidR="009A22E6" w:rsidRPr="009A22E6">
        <w:t xml:space="preserve">  3</w:t>
      </w:r>
      <w:r>
        <w:t>: 1712</w:t>
      </w:r>
      <w:r w:rsidR="009A22E6" w:rsidRPr="009A22E6">
        <w:t>.</w:t>
      </w:r>
      <w:bookmarkEnd w:id="27"/>
    </w:p>
    <w:p w:rsidR="0003271B" w:rsidRPr="006E30CD" w:rsidRDefault="004B6EBA" w:rsidP="009A22E6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F677A9">
        <w:rPr>
          <w:rFonts w:ascii="Times New Roman" w:hAnsi="Times New Roman" w:cs="Times New Roman"/>
          <w:sz w:val="20"/>
          <w:szCs w:val="20"/>
        </w:rPr>
        <w:fldChar w:fldCharType="end"/>
      </w:r>
    </w:p>
    <w:p w:rsidR="00DB0148" w:rsidRPr="006E30CD" w:rsidRDefault="001841A9" w:rsidP="006E30C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E30CD">
        <w:rPr>
          <w:rFonts w:ascii="Times New Roman" w:hAnsi="Times New Roman"/>
          <w:sz w:val="20"/>
          <w:szCs w:val="20"/>
        </w:rPr>
        <w:t xml:space="preserve"> </w:t>
      </w:r>
    </w:p>
    <w:sectPr w:rsidR="00DB0148" w:rsidRPr="006E30CD" w:rsidSect="00673462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67F44" w:rsidRDefault="00167F44" w:rsidP="00CF1AB1">
      <w:pPr>
        <w:spacing w:after="0" w:line="240" w:lineRule="auto"/>
      </w:pPr>
      <w:r>
        <w:separator/>
      </w:r>
    </w:p>
  </w:endnote>
  <w:endnote w:type="continuationSeparator" w:id="0">
    <w:p w:rsidR="00167F44" w:rsidRDefault="00167F44" w:rsidP="00CF1A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1UAAA?">
    <w:altName w:val="Batang"/>
    <w:panose1 w:val="00000000000000000000"/>
    <w:charset w:val="81"/>
    <w:family w:val="roman"/>
    <w:notTrueType/>
    <w:pitch w:val="fixed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67F44" w:rsidRDefault="00167F44" w:rsidP="00CF1AB1">
      <w:pPr>
        <w:spacing w:after="0" w:line="240" w:lineRule="auto"/>
      </w:pPr>
      <w:r>
        <w:separator/>
      </w:r>
    </w:p>
  </w:footnote>
  <w:footnote w:type="continuationSeparator" w:id="0">
    <w:p w:rsidR="00167F44" w:rsidRDefault="00167F44" w:rsidP="00CF1A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AD356F"/>
    <w:multiLevelType w:val="multilevel"/>
    <w:tmpl w:val="2DDCC532"/>
    <w:lvl w:ilvl="0">
      <w:start w:val="1"/>
      <w:numFmt w:val="decimal"/>
      <w:lvlText w:val="%1.0"/>
      <w:lvlJc w:val="left"/>
      <w:pPr>
        <w:ind w:left="705" w:hanging="7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13" w:hanging="7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64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JH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5tvzaenz0rx0ef25apzs5haz9t5apftevs&quot;&gt;My EndNote Library&lt;record-ids&gt;&lt;item&gt;46&lt;/item&gt;&lt;item&gt;49&lt;/item&gt;&lt;item&gt;50&lt;/item&gt;&lt;item&gt;58&lt;/item&gt;&lt;item&gt;59&lt;/item&gt;&lt;item&gt;61&lt;/item&gt;&lt;item&gt;68&lt;/item&gt;&lt;item&gt;69&lt;/item&gt;&lt;item&gt;78&lt;/item&gt;&lt;item&gt;93&lt;/item&gt;&lt;item&gt;108&lt;/item&gt;&lt;item&gt;138&lt;/item&gt;&lt;item&gt;139&lt;/item&gt;&lt;item&gt;140&lt;/item&gt;&lt;item&gt;141&lt;/item&gt;&lt;item&gt;142&lt;/item&gt;&lt;item&gt;143&lt;/item&gt;&lt;item&gt;144&lt;/item&gt;&lt;item&gt;145&lt;/item&gt;&lt;item&gt;148&lt;/item&gt;&lt;item&gt;149&lt;/item&gt;&lt;item&gt;151&lt;/item&gt;&lt;item&gt;153&lt;/item&gt;&lt;item&gt;154&lt;/item&gt;&lt;item&gt;155&lt;/item&gt;&lt;item&gt;156&lt;/item&gt;&lt;item&gt;157&lt;/item&gt;&lt;/record-ids&gt;&lt;/item&gt;&lt;/Libraries&gt;"/>
  </w:docVars>
  <w:rsids>
    <w:rsidRoot w:val="00A00AC4"/>
    <w:rsid w:val="00006F8D"/>
    <w:rsid w:val="00010C11"/>
    <w:rsid w:val="00013764"/>
    <w:rsid w:val="000138D3"/>
    <w:rsid w:val="000227BB"/>
    <w:rsid w:val="000250BC"/>
    <w:rsid w:val="00025BEB"/>
    <w:rsid w:val="00031175"/>
    <w:rsid w:val="0003271B"/>
    <w:rsid w:val="00037153"/>
    <w:rsid w:val="0004260E"/>
    <w:rsid w:val="000529B2"/>
    <w:rsid w:val="00054B6D"/>
    <w:rsid w:val="000641D6"/>
    <w:rsid w:val="000710B2"/>
    <w:rsid w:val="00081AC9"/>
    <w:rsid w:val="00090351"/>
    <w:rsid w:val="00093E1B"/>
    <w:rsid w:val="000941C0"/>
    <w:rsid w:val="000973C0"/>
    <w:rsid w:val="000A22C2"/>
    <w:rsid w:val="000A28EB"/>
    <w:rsid w:val="000A5606"/>
    <w:rsid w:val="000C3111"/>
    <w:rsid w:val="000D5FA2"/>
    <w:rsid w:val="000E2C52"/>
    <w:rsid w:val="000E34AF"/>
    <w:rsid w:val="000F7E7D"/>
    <w:rsid w:val="001115A9"/>
    <w:rsid w:val="00113582"/>
    <w:rsid w:val="00113822"/>
    <w:rsid w:val="00120D57"/>
    <w:rsid w:val="0012389F"/>
    <w:rsid w:val="001353D1"/>
    <w:rsid w:val="00135BD6"/>
    <w:rsid w:val="00140D01"/>
    <w:rsid w:val="001422F5"/>
    <w:rsid w:val="00143E45"/>
    <w:rsid w:val="001505D7"/>
    <w:rsid w:val="00152A70"/>
    <w:rsid w:val="001578AB"/>
    <w:rsid w:val="00157DC9"/>
    <w:rsid w:val="00166D1D"/>
    <w:rsid w:val="0016705E"/>
    <w:rsid w:val="00167EC3"/>
    <w:rsid w:val="00167F44"/>
    <w:rsid w:val="00173233"/>
    <w:rsid w:val="00182ED9"/>
    <w:rsid w:val="001841A9"/>
    <w:rsid w:val="001913EB"/>
    <w:rsid w:val="00191FF0"/>
    <w:rsid w:val="001A28CF"/>
    <w:rsid w:val="001A793D"/>
    <w:rsid w:val="001C3580"/>
    <w:rsid w:val="001C67F0"/>
    <w:rsid w:val="001C69A9"/>
    <w:rsid w:val="001D00EA"/>
    <w:rsid w:val="001E2620"/>
    <w:rsid w:val="001E2D8C"/>
    <w:rsid w:val="00200F2E"/>
    <w:rsid w:val="00217008"/>
    <w:rsid w:val="00221FE0"/>
    <w:rsid w:val="00241872"/>
    <w:rsid w:val="00242F67"/>
    <w:rsid w:val="002463C4"/>
    <w:rsid w:val="00256E73"/>
    <w:rsid w:val="00260906"/>
    <w:rsid w:val="002702DD"/>
    <w:rsid w:val="00274E37"/>
    <w:rsid w:val="002755E1"/>
    <w:rsid w:val="002820B4"/>
    <w:rsid w:val="0028235B"/>
    <w:rsid w:val="0028299A"/>
    <w:rsid w:val="00287C17"/>
    <w:rsid w:val="002B7A33"/>
    <w:rsid w:val="002C0103"/>
    <w:rsid w:val="002C0B32"/>
    <w:rsid w:val="002C1E4D"/>
    <w:rsid w:val="002E2818"/>
    <w:rsid w:val="002E5313"/>
    <w:rsid w:val="003000EF"/>
    <w:rsid w:val="0030517F"/>
    <w:rsid w:val="00310870"/>
    <w:rsid w:val="00312ABE"/>
    <w:rsid w:val="003136C0"/>
    <w:rsid w:val="00324BBE"/>
    <w:rsid w:val="0035433C"/>
    <w:rsid w:val="00357F52"/>
    <w:rsid w:val="00363F2B"/>
    <w:rsid w:val="00375EAF"/>
    <w:rsid w:val="00380E04"/>
    <w:rsid w:val="00382DAC"/>
    <w:rsid w:val="00392F7A"/>
    <w:rsid w:val="003957F1"/>
    <w:rsid w:val="00396017"/>
    <w:rsid w:val="003B3EC9"/>
    <w:rsid w:val="003C4676"/>
    <w:rsid w:val="003D0DB9"/>
    <w:rsid w:val="003D0E20"/>
    <w:rsid w:val="003D121A"/>
    <w:rsid w:val="003E0385"/>
    <w:rsid w:val="003E0661"/>
    <w:rsid w:val="003E0D13"/>
    <w:rsid w:val="00433556"/>
    <w:rsid w:val="004344E6"/>
    <w:rsid w:val="0043511F"/>
    <w:rsid w:val="00440DC1"/>
    <w:rsid w:val="00457C60"/>
    <w:rsid w:val="00463E5A"/>
    <w:rsid w:val="00477324"/>
    <w:rsid w:val="004813CC"/>
    <w:rsid w:val="0049072D"/>
    <w:rsid w:val="00497F03"/>
    <w:rsid w:val="004A4905"/>
    <w:rsid w:val="004B0300"/>
    <w:rsid w:val="004B6EBA"/>
    <w:rsid w:val="004D2FBF"/>
    <w:rsid w:val="004E6FC9"/>
    <w:rsid w:val="004F2C83"/>
    <w:rsid w:val="004F3526"/>
    <w:rsid w:val="00502C8C"/>
    <w:rsid w:val="00502EC2"/>
    <w:rsid w:val="00505DFC"/>
    <w:rsid w:val="005075B4"/>
    <w:rsid w:val="00510804"/>
    <w:rsid w:val="00512FBB"/>
    <w:rsid w:val="00516A34"/>
    <w:rsid w:val="00524D92"/>
    <w:rsid w:val="00527C1A"/>
    <w:rsid w:val="005315DD"/>
    <w:rsid w:val="005445B0"/>
    <w:rsid w:val="00546CFC"/>
    <w:rsid w:val="00552EE2"/>
    <w:rsid w:val="0055601C"/>
    <w:rsid w:val="00562F3C"/>
    <w:rsid w:val="005808CC"/>
    <w:rsid w:val="00580EFD"/>
    <w:rsid w:val="00581438"/>
    <w:rsid w:val="00582D18"/>
    <w:rsid w:val="00582F30"/>
    <w:rsid w:val="00596A84"/>
    <w:rsid w:val="005A3597"/>
    <w:rsid w:val="005A49DA"/>
    <w:rsid w:val="005B0D7B"/>
    <w:rsid w:val="005C03B5"/>
    <w:rsid w:val="005C343A"/>
    <w:rsid w:val="005C3D45"/>
    <w:rsid w:val="005C7907"/>
    <w:rsid w:val="005D2B92"/>
    <w:rsid w:val="005D5D76"/>
    <w:rsid w:val="00615E35"/>
    <w:rsid w:val="00617DF7"/>
    <w:rsid w:val="00633C19"/>
    <w:rsid w:val="00636781"/>
    <w:rsid w:val="00644547"/>
    <w:rsid w:val="00651E44"/>
    <w:rsid w:val="00653423"/>
    <w:rsid w:val="00656A93"/>
    <w:rsid w:val="00673462"/>
    <w:rsid w:val="00676D77"/>
    <w:rsid w:val="00677FAE"/>
    <w:rsid w:val="006839EC"/>
    <w:rsid w:val="00685CD2"/>
    <w:rsid w:val="00695094"/>
    <w:rsid w:val="00697787"/>
    <w:rsid w:val="006A177B"/>
    <w:rsid w:val="006B266B"/>
    <w:rsid w:val="006B4A33"/>
    <w:rsid w:val="006C1B9D"/>
    <w:rsid w:val="006C1C69"/>
    <w:rsid w:val="006C4A84"/>
    <w:rsid w:val="006C595F"/>
    <w:rsid w:val="006D0195"/>
    <w:rsid w:val="006D044E"/>
    <w:rsid w:val="006D4C91"/>
    <w:rsid w:val="006D4F89"/>
    <w:rsid w:val="006E0B3E"/>
    <w:rsid w:val="006E1055"/>
    <w:rsid w:val="006E30CD"/>
    <w:rsid w:val="006E6562"/>
    <w:rsid w:val="00700D23"/>
    <w:rsid w:val="0070559F"/>
    <w:rsid w:val="00715E46"/>
    <w:rsid w:val="0072636B"/>
    <w:rsid w:val="00734EB9"/>
    <w:rsid w:val="0074471B"/>
    <w:rsid w:val="0074484A"/>
    <w:rsid w:val="00746C61"/>
    <w:rsid w:val="00755C50"/>
    <w:rsid w:val="0076019D"/>
    <w:rsid w:val="00761A48"/>
    <w:rsid w:val="00767C7B"/>
    <w:rsid w:val="0078497A"/>
    <w:rsid w:val="00797E64"/>
    <w:rsid w:val="007A38F6"/>
    <w:rsid w:val="007A5AEE"/>
    <w:rsid w:val="007B2BA3"/>
    <w:rsid w:val="007B5881"/>
    <w:rsid w:val="007C6173"/>
    <w:rsid w:val="007D149F"/>
    <w:rsid w:val="007E163D"/>
    <w:rsid w:val="007E4EA9"/>
    <w:rsid w:val="007F390D"/>
    <w:rsid w:val="007F780B"/>
    <w:rsid w:val="007F7E67"/>
    <w:rsid w:val="008058D9"/>
    <w:rsid w:val="00814048"/>
    <w:rsid w:val="00824655"/>
    <w:rsid w:val="00830308"/>
    <w:rsid w:val="0083394F"/>
    <w:rsid w:val="0086134A"/>
    <w:rsid w:val="00865928"/>
    <w:rsid w:val="00866D8D"/>
    <w:rsid w:val="0087506C"/>
    <w:rsid w:val="00880D82"/>
    <w:rsid w:val="00887F3D"/>
    <w:rsid w:val="00891FD8"/>
    <w:rsid w:val="00896B86"/>
    <w:rsid w:val="008970DE"/>
    <w:rsid w:val="008B1A5F"/>
    <w:rsid w:val="008B2132"/>
    <w:rsid w:val="008B4D38"/>
    <w:rsid w:val="008C24C7"/>
    <w:rsid w:val="008C541D"/>
    <w:rsid w:val="008D0AE7"/>
    <w:rsid w:val="008D4242"/>
    <w:rsid w:val="008D5AAB"/>
    <w:rsid w:val="008E762F"/>
    <w:rsid w:val="008F23A0"/>
    <w:rsid w:val="009012A1"/>
    <w:rsid w:val="0092690F"/>
    <w:rsid w:val="00927CD7"/>
    <w:rsid w:val="009333E9"/>
    <w:rsid w:val="00935FBE"/>
    <w:rsid w:val="009416C0"/>
    <w:rsid w:val="0094365D"/>
    <w:rsid w:val="00944FF6"/>
    <w:rsid w:val="00950687"/>
    <w:rsid w:val="00954EF7"/>
    <w:rsid w:val="00973CD2"/>
    <w:rsid w:val="009904F4"/>
    <w:rsid w:val="009922CF"/>
    <w:rsid w:val="009958A0"/>
    <w:rsid w:val="009A189D"/>
    <w:rsid w:val="009A22E6"/>
    <w:rsid w:val="009C2552"/>
    <w:rsid w:val="009C5F4E"/>
    <w:rsid w:val="009C6902"/>
    <w:rsid w:val="009D6C63"/>
    <w:rsid w:val="009D74FC"/>
    <w:rsid w:val="009E35AE"/>
    <w:rsid w:val="009E3B2E"/>
    <w:rsid w:val="009E73C2"/>
    <w:rsid w:val="009F0E37"/>
    <w:rsid w:val="009F3CF5"/>
    <w:rsid w:val="009F6524"/>
    <w:rsid w:val="009F795B"/>
    <w:rsid w:val="00A00AC4"/>
    <w:rsid w:val="00A0528B"/>
    <w:rsid w:val="00A11F79"/>
    <w:rsid w:val="00A13D9E"/>
    <w:rsid w:val="00A22CBB"/>
    <w:rsid w:val="00A27197"/>
    <w:rsid w:val="00A36B08"/>
    <w:rsid w:val="00A3718F"/>
    <w:rsid w:val="00A4282C"/>
    <w:rsid w:val="00A5071C"/>
    <w:rsid w:val="00A67870"/>
    <w:rsid w:val="00A757F1"/>
    <w:rsid w:val="00A76CBF"/>
    <w:rsid w:val="00A81784"/>
    <w:rsid w:val="00A93A29"/>
    <w:rsid w:val="00AA54CF"/>
    <w:rsid w:val="00AA7E79"/>
    <w:rsid w:val="00AB11DF"/>
    <w:rsid w:val="00AB14F4"/>
    <w:rsid w:val="00AB6F38"/>
    <w:rsid w:val="00AC66EB"/>
    <w:rsid w:val="00AD05B9"/>
    <w:rsid w:val="00AD086C"/>
    <w:rsid w:val="00AE0A7A"/>
    <w:rsid w:val="00AE380C"/>
    <w:rsid w:val="00AE619F"/>
    <w:rsid w:val="00AE668C"/>
    <w:rsid w:val="00AE688C"/>
    <w:rsid w:val="00AE7AF2"/>
    <w:rsid w:val="00B03875"/>
    <w:rsid w:val="00B05152"/>
    <w:rsid w:val="00B166E9"/>
    <w:rsid w:val="00B20BDE"/>
    <w:rsid w:val="00B26BD1"/>
    <w:rsid w:val="00B32C79"/>
    <w:rsid w:val="00B362A1"/>
    <w:rsid w:val="00B47B7A"/>
    <w:rsid w:val="00B51D85"/>
    <w:rsid w:val="00B54B56"/>
    <w:rsid w:val="00B5523C"/>
    <w:rsid w:val="00B70A9A"/>
    <w:rsid w:val="00B8054B"/>
    <w:rsid w:val="00B906D0"/>
    <w:rsid w:val="00B918B8"/>
    <w:rsid w:val="00B92A5F"/>
    <w:rsid w:val="00BA30B1"/>
    <w:rsid w:val="00BC231A"/>
    <w:rsid w:val="00BC670A"/>
    <w:rsid w:val="00BD077A"/>
    <w:rsid w:val="00BD7827"/>
    <w:rsid w:val="00BE5C86"/>
    <w:rsid w:val="00C030A7"/>
    <w:rsid w:val="00C034ED"/>
    <w:rsid w:val="00C13478"/>
    <w:rsid w:val="00C14356"/>
    <w:rsid w:val="00C16275"/>
    <w:rsid w:val="00C219E7"/>
    <w:rsid w:val="00C24DC6"/>
    <w:rsid w:val="00C27D27"/>
    <w:rsid w:val="00C34C9F"/>
    <w:rsid w:val="00C36F2A"/>
    <w:rsid w:val="00C54B99"/>
    <w:rsid w:val="00C55DF2"/>
    <w:rsid w:val="00C633D3"/>
    <w:rsid w:val="00C64587"/>
    <w:rsid w:val="00C7544C"/>
    <w:rsid w:val="00C8171F"/>
    <w:rsid w:val="00C86A50"/>
    <w:rsid w:val="00C909D9"/>
    <w:rsid w:val="00CA4CF7"/>
    <w:rsid w:val="00CB6BD5"/>
    <w:rsid w:val="00CC1EE0"/>
    <w:rsid w:val="00CC2CD3"/>
    <w:rsid w:val="00CC5B37"/>
    <w:rsid w:val="00CD680E"/>
    <w:rsid w:val="00CE2AB0"/>
    <w:rsid w:val="00CE498A"/>
    <w:rsid w:val="00CF0252"/>
    <w:rsid w:val="00CF04E0"/>
    <w:rsid w:val="00CF1AB1"/>
    <w:rsid w:val="00CF1F20"/>
    <w:rsid w:val="00D05114"/>
    <w:rsid w:val="00D12BC7"/>
    <w:rsid w:val="00D12D5A"/>
    <w:rsid w:val="00D1457F"/>
    <w:rsid w:val="00D22608"/>
    <w:rsid w:val="00D2289F"/>
    <w:rsid w:val="00D30CE1"/>
    <w:rsid w:val="00D346D1"/>
    <w:rsid w:val="00D3792C"/>
    <w:rsid w:val="00D520DA"/>
    <w:rsid w:val="00D52848"/>
    <w:rsid w:val="00D56E35"/>
    <w:rsid w:val="00D579D1"/>
    <w:rsid w:val="00D62F03"/>
    <w:rsid w:val="00D673A2"/>
    <w:rsid w:val="00D74BB4"/>
    <w:rsid w:val="00D80897"/>
    <w:rsid w:val="00D937A1"/>
    <w:rsid w:val="00D97295"/>
    <w:rsid w:val="00DA0AFF"/>
    <w:rsid w:val="00DA14B7"/>
    <w:rsid w:val="00DA20E6"/>
    <w:rsid w:val="00DA4C38"/>
    <w:rsid w:val="00DA57F8"/>
    <w:rsid w:val="00DB0148"/>
    <w:rsid w:val="00DB1120"/>
    <w:rsid w:val="00DB3192"/>
    <w:rsid w:val="00DC1389"/>
    <w:rsid w:val="00DC7D01"/>
    <w:rsid w:val="00DE0014"/>
    <w:rsid w:val="00DF7256"/>
    <w:rsid w:val="00E0164C"/>
    <w:rsid w:val="00E16DFE"/>
    <w:rsid w:val="00E42FA8"/>
    <w:rsid w:val="00E623B1"/>
    <w:rsid w:val="00E725D9"/>
    <w:rsid w:val="00E74AB1"/>
    <w:rsid w:val="00E83F25"/>
    <w:rsid w:val="00E8426A"/>
    <w:rsid w:val="00E8794A"/>
    <w:rsid w:val="00EB084A"/>
    <w:rsid w:val="00EC0CAC"/>
    <w:rsid w:val="00EC2FAA"/>
    <w:rsid w:val="00EC642C"/>
    <w:rsid w:val="00ED1DA5"/>
    <w:rsid w:val="00ED6B87"/>
    <w:rsid w:val="00ED6C2E"/>
    <w:rsid w:val="00ED6E20"/>
    <w:rsid w:val="00EE0E6E"/>
    <w:rsid w:val="00EF2C0A"/>
    <w:rsid w:val="00F03BC5"/>
    <w:rsid w:val="00F16104"/>
    <w:rsid w:val="00F23E29"/>
    <w:rsid w:val="00F31B0E"/>
    <w:rsid w:val="00F31D42"/>
    <w:rsid w:val="00F3594C"/>
    <w:rsid w:val="00F42624"/>
    <w:rsid w:val="00F458E1"/>
    <w:rsid w:val="00F467C5"/>
    <w:rsid w:val="00F46F7D"/>
    <w:rsid w:val="00F504EF"/>
    <w:rsid w:val="00F5789A"/>
    <w:rsid w:val="00F619E7"/>
    <w:rsid w:val="00F677A9"/>
    <w:rsid w:val="00F704EE"/>
    <w:rsid w:val="00F71417"/>
    <w:rsid w:val="00F7713F"/>
    <w:rsid w:val="00F802AA"/>
    <w:rsid w:val="00F84C3D"/>
    <w:rsid w:val="00F93462"/>
    <w:rsid w:val="00F93822"/>
    <w:rsid w:val="00FA240F"/>
    <w:rsid w:val="00FA3440"/>
    <w:rsid w:val="00FA55FF"/>
    <w:rsid w:val="00FA5C07"/>
    <w:rsid w:val="00FB1C0B"/>
    <w:rsid w:val="00FC3670"/>
    <w:rsid w:val="00FD522C"/>
    <w:rsid w:val="00FE1CA4"/>
    <w:rsid w:val="00FF73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ms-MY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ms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219E7"/>
    <w:pPr>
      <w:widowControl w:val="0"/>
      <w:spacing w:after="0" w:line="240" w:lineRule="auto"/>
      <w:jc w:val="both"/>
    </w:pPr>
    <w:rPr>
      <w:rFonts w:ascii="Century" w:eastAsia="MS Mincho" w:hAnsi="Century" w:cs="Times New Roman"/>
      <w:kern w:val="2"/>
      <w:sz w:val="21"/>
      <w:szCs w:val="24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73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73A2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346D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ms-MY"/>
    </w:rPr>
  </w:style>
  <w:style w:type="paragraph" w:styleId="Header">
    <w:name w:val="header"/>
    <w:basedOn w:val="Normal"/>
    <w:link w:val="HeaderChar"/>
    <w:uiPriority w:val="99"/>
    <w:unhideWhenUsed/>
    <w:rsid w:val="00CF1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1AB1"/>
  </w:style>
  <w:style w:type="paragraph" w:styleId="Footer">
    <w:name w:val="footer"/>
    <w:basedOn w:val="Normal"/>
    <w:link w:val="FooterChar"/>
    <w:uiPriority w:val="99"/>
    <w:unhideWhenUsed/>
    <w:rsid w:val="00CF1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1AB1"/>
  </w:style>
  <w:style w:type="paragraph" w:customStyle="1" w:styleId="EndNoteBibliographyTitle">
    <w:name w:val="EndNote Bibliography Title"/>
    <w:basedOn w:val="Normal"/>
    <w:link w:val="EndNoteBibliographyTitleChar"/>
    <w:rsid w:val="004B6EBA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4B6EBA"/>
    <w:rPr>
      <w:rFonts w:ascii="Century" w:eastAsia="MS Mincho" w:hAnsi="Century" w:cs="Times New Roman"/>
      <w:kern w:val="2"/>
      <w:sz w:val="21"/>
      <w:szCs w:val="24"/>
      <w:lang w:val="en-US" w:eastAsia="ja-JP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4B6EBA"/>
    <w:rPr>
      <w:rFonts w:ascii="Times New Roman" w:eastAsia="MS Mincho" w:hAnsi="Times New Roman" w:cs="Times New Roman"/>
      <w:noProof/>
      <w:kern w:val="2"/>
      <w:sz w:val="20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4B6EBA"/>
    <w:pPr>
      <w:spacing w:line="240" w:lineRule="auto"/>
      <w:jc w:val="both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4B6EBA"/>
    <w:rPr>
      <w:rFonts w:ascii="Times New Roman" w:eastAsia="MS Mincho" w:hAnsi="Times New Roman" w:cs="Times New Roman"/>
      <w:noProof/>
      <w:kern w:val="2"/>
      <w:sz w:val="20"/>
      <w:szCs w:val="24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4B6EBA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2690F"/>
  </w:style>
  <w:style w:type="table" w:styleId="TableGrid">
    <w:name w:val="Table Grid"/>
    <w:basedOn w:val="TableNormal"/>
    <w:uiPriority w:val="59"/>
    <w:rsid w:val="001505D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ms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219E7"/>
    <w:pPr>
      <w:widowControl w:val="0"/>
      <w:spacing w:after="0" w:line="240" w:lineRule="auto"/>
      <w:jc w:val="both"/>
    </w:pPr>
    <w:rPr>
      <w:rFonts w:ascii="Century" w:eastAsia="MS Mincho" w:hAnsi="Century" w:cs="Times New Roman"/>
      <w:kern w:val="2"/>
      <w:sz w:val="21"/>
      <w:szCs w:val="24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73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73A2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346D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ms-MY"/>
    </w:rPr>
  </w:style>
  <w:style w:type="paragraph" w:styleId="Header">
    <w:name w:val="header"/>
    <w:basedOn w:val="Normal"/>
    <w:link w:val="HeaderChar"/>
    <w:uiPriority w:val="99"/>
    <w:unhideWhenUsed/>
    <w:rsid w:val="00CF1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1AB1"/>
  </w:style>
  <w:style w:type="paragraph" w:styleId="Footer">
    <w:name w:val="footer"/>
    <w:basedOn w:val="Normal"/>
    <w:link w:val="FooterChar"/>
    <w:uiPriority w:val="99"/>
    <w:unhideWhenUsed/>
    <w:rsid w:val="00CF1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1AB1"/>
  </w:style>
  <w:style w:type="paragraph" w:customStyle="1" w:styleId="EndNoteBibliographyTitle">
    <w:name w:val="EndNote Bibliography Title"/>
    <w:basedOn w:val="Normal"/>
    <w:link w:val="EndNoteBibliographyTitleChar"/>
    <w:rsid w:val="004B6EBA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4B6EBA"/>
    <w:rPr>
      <w:rFonts w:ascii="Century" w:eastAsia="MS Mincho" w:hAnsi="Century" w:cs="Times New Roman"/>
      <w:kern w:val="2"/>
      <w:sz w:val="21"/>
      <w:szCs w:val="24"/>
      <w:lang w:val="en-US" w:eastAsia="ja-JP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4B6EBA"/>
    <w:rPr>
      <w:rFonts w:ascii="Times New Roman" w:eastAsia="MS Mincho" w:hAnsi="Times New Roman" w:cs="Times New Roman"/>
      <w:noProof/>
      <w:kern w:val="2"/>
      <w:sz w:val="20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4B6EBA"/>
    <w:pPr>
      <w:spacing w:line="240" w:lineRule="auto"/>
      <w:jc w:val="both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4B6EBA"/>
    <w:rPr>
      <w:rFonts w:ascii="Times New Roman" w:eastAsia="MS Mincho" w:hAnsi="Times New Roman" w:cs="Times New Roman"/>
      <w:noProof/>
      <w:kern w:val="2"/>
      <w:sz w:val="20"/>
      <w:szCs w:val="24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4B6EBA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2690F"/>
  </w:style>
  <w:style w:type="table" w:styleId="TableGrid">
    <w:name w:val="Table Grid"/>
    <w:basedOn w:val="TableNormal"/>
    <w:uiPriority w:val="59"/>
    <w:rsid w:val="001505D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orna_jm@ukm.edu.my" TargetMode="External"/><Relationship Id="rId13" Type="http://schemas.openxmlformats.org/officeDocument/2006/relationships/image" Target="media/image4.tiff"/><Relationship Id="rId18" Type="http://schemas.openxmlformats.org/officeDocument/2006/relationships/chart" Target="charts/chart4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tif"/><Relationship Id="rId17" Type="http://schemas.openxmlformats.org/officeDocument/2006/relationships/chart" Target="charts/chart3.xml"/><Relationship Id="rId2" Type="http://schemas.openxmlformats.org/officeDocument/2006/relationships/styles" Target="styles.xml"/><Relationship Id="rId16" Type="http://schemas.openxmlformats.org/officeDocument/2006/relationships/chart" Target="charts/chart2.xm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chart" Target="charts/chart1.xml"/><Relationship Id="rId10" Type="http://schemas.openxmlformats.org/officeDocument/2006/relationships/image" Target="media/image1.tif"/><Relationship Id="rId19" Type="http://schemas.openxmlformats.org/officeDocument/2006/relationships/chart" Target="charts/chart5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Intensity_(physics)" TargetMode="External"/><Relationship Id="rId14" Type="http://schemas.openxmlformats.org/officeDocument/2006/relationships/image" Target="media/image5.png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Dayah\Desktop\sains%20malaysiana\UV-Vis%20dye%202015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ayah\Desktop\sains%20malaysiana\UV-Vis%20dye%202015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C:\Users\Dayah\Desktop\sains%20malaysiana\UV-Vis%20dye%202015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ENOVO\Desktop\1st%20result%20PEC%20test%20pittaya%20110314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ENOVO\Desktop\22-06-14%20pitaya%204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spPr>
            <a:ln w="28575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dye solution'!$A$87:$A$787</c:f>
              <c:numCache>
                <c:formatCode>General</c:formatCode>
                <c:ptCount val="701"/>
                <c:pt idx="0">
                  <c:v>900</c:v>
                </c:pt>
                <c:pt idx="1">
                  <c:v>899</c:v>
                </c:pt>
                <c:pt idx="2">
                  <c:v>898</c:v>
                </c:pt>
                <c:pt idx="3">
                  <c:v>897</c:v>
                </c:pt>
                <c:pt idx="4">
                  <c:v>896</c:v>
                </c:pt>
                <c:pt idx="5">
                  <c:v>895</c:v>
                </c:pt>
                <c:pt idx="6">
                  <c:v>894</c:v>
                </c:pt>
                <c:pt idx="7">
                  <c:v>893</c:v>
                </c:pt>
                <c:pt idx="8">
                  <c:v>892</c:v>
                </c:pt>
                <c:pt idx="9">
                  <c:v>891</c:v>
                </c:pt>
                <c:pt idx="10">
                  <c:v>890</c:v>
                </c:pt>
                <c:pt idx="11">
                  <c:v>889</c:v>
                </c:pt>
                <c:pt idx="12">
                  <c:v>888</c:v>
                </c:pt>
                <c:pt idx="13">
                  <c:v>887</c:v>
                </c:pt>
                <c:pt idx="14">
                  <c:v>886</c:v>
                </c:pt>
                <c:pt idx="15">
                  <c:v>885</c:v>
                </c:pt>
                <c:pt idx="16">
                  <c:v>884</c:v>
                </c:pt>
                <c:pt idx="17">
                  <c:v>883</c:v>
                </c:pt>
                <c:pt idx="18">
                  <c:v>882</c:v>
                </c:pt>
                <c:pt idx="19">
                  <c:v>881</c:v>
                </c:pt>
                <c:pt idx="20">
                  <c:v>880</c:v>
                </c:pt>
                <c:pt idx="21">
                  <c:v>879</c:v>
                </c:pt>
                <c:pt idx="22">
                  <c:v>878</c:v>
                </c:pt>
                <c:pt idx="23">
                  <c:v>877</c:v>
                </c:pt>
                <c:pt idx="24">
                  <c:v>876</c:v>
                </c:pt>
                <c:pt idx="25">
                  <c:v>875</c:v>
                </c:pt>
                <c:pt idx="26">
                  <c:v>874</c:v>
                </c:pt>
                <c:pt idx="27">
                  <c:v>873</c:v>
                </c:pt>
                <c:pt idx="28">
                  <c:v>872</c:v>
                </c:pt>
                <c:pt idx="29">
                  <c:v>871</c:v>
                </c:pt>
                <c:pt idx="30">
                  <c:v>870</c:v>
                </c:pt>
                <c:pt idx="31">
                  <c:v>869</c:v>
                </c:pt>
                <c:pt idx="32">
                  <c:v>868</c:v>
                </c:pt>
                <c:pt idx="33">
                  <c:v>867</c:v>
                </c:pt>
                <c:pt idx="34">
                  <c:v>866</c:v>
                </c:pt>
                <c:pt idx="35">
                  <c:v>865</c:v>
                </c:pt>
                <c:pt idx="36">
                  <c:v>864</c:v>
                </c:pt>
                <c:pt idx="37">
                  <c:v>863</c:v>
                </c:pt>
                <c:pt idx="38">
                  <c:v>862</c:v>
                </c:pt>
                <c:pt idx="39">
                  <c:v>861</c:v>
                </c:pt>
                <c:pt idx="40">
                  <c:v>860</c:v>
                </c:pt>
                <c:pt idx="41">
                  <c:v>859</c:v>
                </c:pt>
                <c:pt idx="42">
                  <c:v>858</c:v>
                </c:pt>
                <c:pt idx="43">
                  <c:v>857</c:v>
                </c:pt>
                <c:pt idx="44">
                  <c:v>856</c:v>
                </c:pt>
                <c:pt idx="45">
                  <c:v>855</c:v>
                </c:pt>
                <c:pt idx="46">
                  <c:v>854</c:v>
                </c:pt>
                <c:pt idx="47">
                  <c:v>853</c:v>
                </c:pt>
                <c:pt idx="48">
                  <c:v>852</c:v>
                </c:pt>
                <c:pt idx="49">
                  <c:v>851</c:v>
                </c:pt>
                <c:pt idx="50">
                  <c:v>850</c:v>
                </c:pt>
                <c:pt idx="51">
                  <c:v>849</c:v>
                </c:pt>
                <c:pt idx="52">
                  <c:v>848</c:v>
                </c:pt>
                <c:pt idx="53">
                  <c:v>847</c:v>
                </c:pt>
                <c:pt idx="54">
                  <c:v>846</c:v>
                </c:pt>
                <c:pt idx="55">
                  <c:v>845</c:v>
                </c:pt>
                <c:pt idx="56">
                  <c:v>844</c:v>
                </c:pt>
                <c:pt idx="57">
                  <c:v>843</c:v>
                </c:pt>
                <c:pt idx="58">
                  <c:v>842</c:v>
                </c:pt>
                <c:pt idx="59">
                  <c:v>841</c:v>
                </c:pt>
                <c:pt idx="60">
                  <c:v>840</c:v>
                </c:pt>
                <c:pt idx="61">
                  <c:v>839</c:v>
                </c:pt>
                <c:pt idx="62">
                  <c:v>838</c:v>
                </c:pt>
                <c:pt idx="63">
                  <c:v>837</c:v>
                </c:pt>
                <c:pt idx="64">
                  <c:v>836</c:v>
                </c:pt>
                <c:pt idx="65">
                  <c:v>835</c:v>
                </c:pt>
                <c:pt idx="66">
                  <c:v>834</c:v>
                </c:pt>
                <c:pt idx="67">
                  <c:v>833</c:v>
                </c:pt>
                <c:pt idx="68">
                  <c:v>832</c:v>
                </c:pt>
                <c:pt idx="69">
                  <c:v>831</c:v>
                </c:pt>
                <c:pt idx="70">
                  <c:v>830</c:v>
                </c:pt>
                <c:pt idx="71">
                  <c:v>829</c:v>
                </c:pt>
                <c:pt idx="72">
                  <c:v>828</c:v>
                </c:pt>
                <c:pt idx="73">
                  <c:v>827</c:v>
                </c:pt>
                <c:pt idx="74">
                  <c:v>826</c:v>
                </c:pt>
                <c:pt idx="75">
                  <c:v>825</c:v>
                </c:pt>
                <c:pt idx="76">
                  <c:v>824</c:v>
                </c:pt>
                <c:pt idx="77">
                  <c:v>823</c:v>
                </c:pt>
                <c:pt idx="78">
                  <c:v>822</c:v>
                </c:pt>
                <c:pt idx="79">
                  <c:v>821</c:v>
                </c:pt>
                <c:pt idx="80">
                  <c:v>820</c:v>
                </c:pt>
                <c:pt idx="81">
                  <c:v>819</c:v>
                </c:pt>
                <c:pt idx="82">
                  <c:v>818</c:v>
                </c:pt>
                <c:pt idx="83">
                  <c:v>817</c:v>
                </c:pt>
                <c:pt idx="84">
                  <c:v>816</c:v>
                </c:pt>
                <c:pt idx="85">
                  <c:v>815</c:v>
                </c:pt>
                <c:pt idx="86">
                  <c:v>814</c:v>
                </c:pt>
                <c:pt idx="87">
                  <c:v>813</c:v>
                </c:pt>
                <c:pt idx="88">
                  <c:v>812</c:v>
                </c:pt>
                <c:pt idx="89">
                  <c:v>811</c:v>
                </c:pt>
                <c:pt idx="90">
                  <c:v>810</c:v>
                </c:pt>
                <c:pt idx="91">
                  <c:v>809</c:v>
                </c:pt>
                <c:pt idx="92">
                  <c:v>808</c:v>
                </c:pt>
                <c:pt idx="93">
                  <c:v>807</c:v>
                </c:pt>
                <c:pt idx="94">
                  <c:v>806</c:v>
                </c:pt>
                <c:pt idx="95">
                  <c:v>805</c:v>
                </c:pt>
                <c:pt idx="96">
                  <c:v>804</c:v>
                </c:pt>
                <c:pt idx="97">
                  <c:v>803</c:v>
                </c:pt>
                <c:pt idx="98">
                  <c:v>802</c:v>
                </c:pt>
                <c:pt idx="99">
                  <c:v>801</c:v>
                </c:pt>
                <c:pt idx="100">
                  <c:v>800</c:v>
                </c:pt>
                <c:pt idx="101">
                  <c:v>799</c:v>
                </c:pt>
                <c:pt idx="102">
                  <c:v>798</c:v>
                </c:pt>
                <c:pt idx="103">
                  <c:v>797</c:v>
                </c:pt>
                <c:pt idx="104">
                  <c:v>796</c:v>
                </c:pt>
                <c:pt idx="105">
                  <c:v>795</c:v>
                </c:pt>
                <c:pt idx="106">
                  <c:v>794</c:v>
                </c:pt>
                <c:pt idx="107">
                  <c:v>793</c:v>
                </c:pt>
                <c:pt idx="108">
                  <c:v>792</c:v>
                </c:pt>
                <c:pt idx="109">
                  <c:v>791</c:v>
                </c:pt>
                <c:pt idx="110">
                  <c:v>790</c:v>
                </c:pt>
                <c:pt idx="111">
                  <c:v>789</c:v>
                </c:pt>
                <c:pt idx="112">
                  <c:v>788</c:v>
                </c:pt>
                <c:pt idx="113">
                  <c:v>787</c:v>
                </c:pt>
                <c:pt idx="114">
                  <c:v>786</c:v>
                </c:pt>
                <c:pt idx="115">
                  <c:v>785</c:v>
                </c:pt>
                <c:pt idx="116">
                  <c:v>784</c:v>
                </c:pt>
                <c:pt idx="117">
                  <c:v>783</c:v>
                </c:pt>
                <c:pt idx="118">
                  <c:v>782</c:v>
                </c:pt>
                <c:pt idx="119">
                  <c:v>781</c:v>
                </c:pt>
                <c:pt idx="120">
                  <c:v>780</c:v>
                </c:pt>
                <c:pt idx="121">
                  <c:v>779</c:v>
                </c:pt>
                <c:pt idx="122">
                  <c:v>778</c:v>
                </c:pt>
                <c:pt idx="123">
                  <c:v>777</c:v>
                </c:pt>
                <c:pt idx="124">
                  <c:v>776</c:v>
                </c:pt>
                <c:pt idx="125">
                  <c:v>775</c:v>
                </c:pt>
                <c:pt idx="126">
                  <c:v>774</c:v>
                </c:pt>
                <c:pt idx="127">
                  <c:v>773</c:v>
                </c:pt>
                <c:pt idx="128">
                  <c:v>772</c:v>
                </c:pt>
                <c:pt idx="129">
                  <c:v>771</c:v>
                </c:pt>
                <c:pt idx="130">
                  <c:v>770</c:v>
                </c:pt>
                <c:pt idx="131">
                  <c:v>769</c:v>
                </c:pt>
                <c:pt idx="132">
                  <c:v>768</c:v>
                </c:pt>
                <c:pt idx="133">
                  <c:v>767</c:v>
                </c:pt>
                <c:pt idx="134">
                  <c:v>766</c:v>
                </c:pt>
                <c:pt idx="135">
                  <c:v>765</c:v>
                </c:pt>
                <c:pt idx="136">
                  <c:v>764</c:v>
                </c:pt>
                <c:pt idx="137">
                  <c:v>763</c:v>
                </c:pt>
                <c:pt idx="138">
                  <c:v>762</c:v>
                </c:pt>
                <c:pt idx="139">
                  <c:v>761</c:v>
                </c:pt>
                <c:pt idx="140">
                  <c:v>760</c:v>
                </c:pt>
                <c:pt idx="141">
                  <c:v>759</c:v>
                </c:pt>
                <c:pt idx="142">
                  <c:v>758</c:v>
                </c:pt>
                <c:pt idx="143">
                  <c:v>757</c:v>
                </c:pt>
                <c:pt idx="144">
                  <c:v>756</c:v>
                </c:pt>
                <c:pt idx="145">
                  <c:v>755</c:v>
                </c:pt>
                <c:pt idx="146">
                  <c:v>754</c:v>
                </c:pt>
                <c:pt idx="147">
                  <c:v>753</c:v>
                </c:pt>
                <c:pt idx="148">
                  <c:v>752</c:v>
                </c:pt>
                <c:pt idx="149">
                  <c:v>751</c:v>
                </c:pt>
                <c:pt idx="150">
                  <c:v>750</c:v>
                </c:pt>
                <c:pt idx="151">
                  <c:v>749</c:v>
                </c:pt>
                <c:pt idx="152">
                  <c:v>748</c:v>
                </c:pt>
                <c:pt idx="153">
                  <c:v>747</c:v>
                </c:pt>
                <c:pt idx="154">
                  <c:v>746</c:v>
                </c:pt>
                <c:pt idx="155">
                  <c:v>745</c:v>
                </c:pt>
                <c:pt idx="156">
                  <c:v>744</c:v>
                </c:pt>
                <c:pt idx="157">
                  <c:v>743</c:v>
                </c:pt>
                <c:pt idx="158">
                  <c:v>742</c:v>
                </c:pt>
                <c:pt idx="159">
                  <c:v>741</c:v>
                </c:pt>
                <c:pt idx="160">
                  <c:v>740</c:v>
                </c:pt>
                <c:pt idx="161">
                  <c:v>739</c:v>
                </c:pt>
                <c:pt idx="162">
                  <c:v>738</c:v>
                </c:pt>
                <c:pt idx="163">
                  <c:v>737</c:v>
                </c:pt>
                <c:pt idx="164">
                  <c:v>736</c:v>
                </c:pt>
                <c:pt idx="165">
                  <c:v>735</c:v>
                </c:pt>
                <c:pt idx="166">
                  <c:v>734</c:v>
                </c:pt>
                <c:pt idx="167">
                  <c:v>733</c:v>
                </c:pt>
                <c:pt idx="168">
                  <c:v>732</c:v>
                </c:pt>
                <c:pt idx="169">
                  <c:v>731</c:v>
                </c:pt>
                <c:pt idx="170">
                  <c:v>730</c:v>
                </c:pt>
                <c:pt idx="171">
                  <c:v>729</c:v>
                </c:pt>
                <c:pt idx="172">
                  <c:v>728</c:v>
                </c:pt>
                <c:pt idx="173">
                  <c:v>727</c:v>
                </c:pt>
                <c:pt idx="174">
                  <c:v>726</c:v>
                </c:pt>
                <c:pt idx="175">
                  <c:v>725</c:v>
                </c:pt>
                <c:pt idx="176">
                  <c:v>724</c:v>
                </c:pt>
                <c:pt idx="177">
                  <c:v>723</c:v>
                </c:pt>
                <c:pt idx="178">
                  <c:v>722</c:v>
                </c:pt>
                <c:pt idx="179">
                  <c:v>721</c:v>
                </c:pt>
                <c:pt idx="180">
                  <c:v>720</c:v>
                </c:pt>
                <c:pt idx="181">
                  <c:v>719</c:v>
                </c:pt>
                <c:pt idx="182">
                  <c:v>718</c:v>
                </c:pt>
                <c:pt idx="183">
                  <c:v>717</c:v>
                </c:pt>
                <c:pt idx="184">
                  <c:v>716</c:v>
                </c:pt>
                <c:pt idx="185">
                  <c:v>715</c:v>
                </c:pt>
                <c:pt idx="186">
                  <c:v>714</c:v>
                </c:pt>
                <c:pt idx="187">
                  <c:v>713</c:v>
                </c:pt>
                <c:pt idx="188">
                  <c:v>712</c:v>
                </c:pt>
                <c:pt idx="189">
                  <c:v>711</c:v>
                </c:pt>
                <c:pt idx="190">
                  <c:v>710</c:v>
                </c:pt>
                <c:pt idx="191">
                  <c:v>709</c:v>
                </c:pt>
                <c:pt idx="192">
                  <c:v>708</c:v>
                </c:pt>
                <c:pt idx="193">
                  <c:v>707</c:v>
                </c:pt>
                <c:pt idx="194">
                  <c:v>706</c:v>
                </c:pt>
                <c:pt idx="195">
                  <c:v>705</c:v>
                </c:pt>
                <c:pt idx="196">
                  <c:v>704</c:v>
                </c:pt>
                <c:pt idx="197">
                  <c:v>703</c:v>
                </c:pt>
                <c:pt idx="198">
                  <c:v>702</c:v>
                </c:pt>
                <c:pt idx="199">
                  <c:v>701</c:v>
                </c:pt>
                <c:pt idx="200">
                  <c:v>700</c:v>
                </c:pt>
                <c:pt idx="201">
                  <c:v>699</c:v>
                </c:pt>
                <c:pt idx="202">
                  <c:v>698</c:v>
                </c:pt>
                <c:pt idx="203">
                  <c:v>697</c:v>
                </c:pt>
                <c:pt idx="204">
                  <c:v>696</c:v>
                </c:pt>
                <c:pt idx="205">
                  <c:v>695</c:v>
                </c:pt>
                <c:pt idx="206">
                  <c:v>694</c:v>
                </c:pt>
                <c:pt idx="207">
                  <c:v>693</c:v>
                </c:pt>
                <c:pt idx="208">
                  <c:v>692</c:v>
                </c:pt>
                <c:pt idx="209">
                  <c:v>691</c:v>
                </c:pt>
                <c:pt idx="210">
                  <c:v>690</c:v>
                </c:pt>
                <c:pt idx="211">
                  <c:v>689</c:v>
                </c:pt>
                <c:pt idx="212">
                  <c:v>688</c:v>
                </c:pt>
                <c:pt idx="213">
                  <c:v>687</c:v>
                </c:pt>
                <c:pt idx="214">
                  <c:v>686</c:v>
                </c:pt>
                <c:pt idx="215">
                  <c:v>685</c:v>
                </c:pt>
                <c:pt idx="216">
                  <c:v>684</c:v>
                </c:pt>
                <c:pt idx="217">
                  <c:v>683</c:v>
                </c:pt>
                <c:pt idx="218">
                  <c:v>682</c:v>
                </c:pt>
                <c:pt idx="219">
                  <c:v>681</c:v>
                </c:pt>
                <c:pt idx="220">
                  <c:v>680</c:v>
                </c:pt>
                <c:pt idx="221">
                  <c:v>679</c:v>
                </c:pt>
                <c:pt idx="222">
                  <c:v>678</c:v>
                </c:pt>
                <c:pt idx="223">
                  <c:v>677</c:v>
                </c:pt>
                <c:pt idx="224">
                  <c:v>676</c:v>
                </c:pt>
                <c:pt idx="225">
                  <c:v>675</c:v>
                </c:pt>
                <c:pt idx="226">
                  <c:v>674</c:v>
                </c:pt>
                <c:pt idx="227">
                  <c:v>673</c:v>
                </c:pt>
                <c:pt idx="228">
                  <c:v>672</c:v>
                </c:pt>
                <c:pt idx="229">
                  <c:v>671</c:v>
                </c:pt>
                <c:pt idx="230">
                  <c:v>670</c:v>
                </c:pt>
                <c:pt idx="231">
                  <c:v>669</c:v>
                </c:pt>
                <c:pt idx="232">
                  <c:v>668</c:v>
                </c:pt>
                <c:pt idx="233">
                  <c:v>667</c:v>
                </c:pt>
                <c:pt idx="234">
                  <c:v>666</c:v>
                </c:pt>
                <c:pt idx="235">
                  <c:v>665</c:v>
                </c:pt>
                <c:pt idx="236">
                  <c:v>664</c:v>
                </c:pt>
                <c:pt idx="237">
                  <c:v>663</c:v>
                </c:pt>
                <c:pt idx="238">
                  <c:v>662</c:v>
                </c:pt>
                <c:pt idx="239">
                  <c:v>661</c:v>
                </c:pt>
                <c:pt idx="240">
                  <c:v>660</c:v>
                </c:pt>
                <c:pt idx="241">
                  <c:v>659</c:v>
                </c:pt>
                <c:pt idx="242">
                  <c:v>658</c:v>
                </c:pt>
                <c:pt idx="243">
                  <c:v>657</c:v>
                </c:pt>
                <c:pt idx="244">
                  <c:v>656</c:v>
                </c:pt>
                <c:pt idx="245">
                  <c:v>655</c:v>
                </c:pt>
                <c:pt idx="246">
                  <c:v>654</c:v>
                </c:pt>
                <c:pt idx="247">
                  <c:v>653</c:v>
                </c:pt>
                <c:pt idx="248">
                  <c:v>652</c:v>
                </c:pt>
                <c:pt idx="249">
                  <c:v>651</c:v>
                </c:pt>
                <c:pt idx="250">
                  <c:v>650</c:v>
                </c:pt>
                <c:pt idx="251">
                  <c:v>649</c:v>
                </c:pt>
                <c:pt idx="252">
                  <c:v>648</c:v>
                </c:pt>
                <c:pt idx="253">
                  <c:v>647</c:v>
                </c:pt>
                <c:pt idx="254">
                  <c:v>646</c:v>
                </c:pt>
                <c:pt idx="255">
                  <c:v>645</c:v>
                </c:pt>
                <c:pt idx="256">
                  <c:v>644</c:v>
                </c:pt>
                <c:pt idx="257">
                  <c:v>643</c:v>
                </c:pt>
                <c:pt idx="258">
                  <c:v>642</c:v>
                </c:pt>
                <c:pt idx="259">
                  <c:v>641</c:v>
                </c:pt>
                <c:pt idx="260">
                  <c:v>640</c:v>
                </c:pt>
                <c:pt idx="261">
                  <c:v>639</c:v>
                </c:pt>
                <c:pt idx="262">
                  <c:v>638</c:v>
                </c:pt>
                <c:pt idx="263">
                  <c:v>637</c:v>
                </c:pt>
                <c:pt idx="264">
                  <c:v>636</c:v>
                </c:pt>
                <c:pt idx="265">
                  <c:v>635</c:v>
                </c:pt>
                <c:pt idx="266">
                  <c:v>634</c:v>
                </c:pt>
                <c:pt idx="267">
                  <c:v>633</c:v>
                </c:pt>
                <c:pt idx="268">
                  <c:v>632</c:v>
                </c:pt>
                <c:pt idx="269">
                  <c:v>631</c:v>
                </c:pt>
                <c:pt idx="270">
                  <c:v>630</c:v>
                </c:pt>
                <c:pt idx="271">
                  <c:v>629</c:v>
                </c:pt>
                <c:pt idx="272">
                  <c:v>628</c:v>
                </c:pt>
                <c:pt idx="273">
                  <c:v>627</c:v>
                </c:pt>
                <c:pt idx="274">
                  <c:v>626</c:v>
                </c:pt>
                <c:pt idx="275">
                  <c:v>625</c:v>
                </c:pt>
                <c:pt idx="276">
                  <c:v>624</c:v>
                </c:pt>
                <c:pt idx="277">
                  <c:v>623</c:v>
                </c:pt>
                <c:pt idx="278">
                  <c:v>622</c:v>
                </c:pt>
                <c:pt idx="279">
                  <c:v>621</c:v>
                </c:pt>
                <c:pt idx="280">
                  <c:v>620</c:v>
                </c:pt>
                <c:pt idx="281">
                  <c:v>619</c:v>
                </c:pt>
                <c:pt idx="282">
                  <c:v>618</c:v>
                </c:pt>
                <c:pt idx="283">
                  <c:v>617</c:v>
                </c:pt>
                <c:pt idx="284">
                  <c:v>616</c:v>
                </c:pt>
                <c:pt idx="285">
                  <c:v>615</c:v>
                </c:pt>
                <c:pt idx="286">
                  <c:v>614</c:v>
                </c:pt>
                <c:pt idx="287">
                  <c:v>613</c:v>
                </c:pt>
                <c:pt idx="288">
                  <c:v>612</c:v>
                </c:pt>
                <c:pt idx="289">
                  <c:v>611</c:v>
                </c:pt>
                <c:pt idx="290">
                  <c:v>610</c:v>
                </c:pt>
                <c:pt idx="291">
                  <c:v>609</c:v>
                </c:pt>
                <c:pt idx="292">
                  <c:v>608</c:v>
                </c:pt>
                <c:pt idx="293">
                  <c:v>607</c:v>
                </c:pt>
                <c:pt idx="294">
                  <c:v>606</c:v>
                </c:pt>
                <c:pt idx="295">
                  <c:v>605</c:v>
                </c:pt>
                <c:pt idx="296">
                  <c:v>604</c:v>
                </c:pt>
                <c:pt idx="297">
                  <c:v>603</c:v>
                </c:pt>
                <c:pt idx="298">
                  <c:v>602</c:v>
                </c:pt>
                <c:pt idx="299">
                  <c:v>601</c:v>
                </c:pt>
                <c:pt idx="300">
                  <c:v>600</c:v>
                </c:pt>
                <c:pt idx="301">
                  <c:v>599</c:v>
                </c:pt>
                <c:pt idx="302">
                  <c:v>598</c:v>
                </c:pt>
                <c:pt idx="303">
                  <c:v>597</c:v>
                </c:pt>
                <c:pt idx="304">
                  <c:v>596</c:v>
                </c:pt>
                <c:pt idx="305">
                  <c:v>595</c:v>
                </c:pt>
                <c:pt idx="306">
                  <c:v>594</c:v>
                </c:pt>
                <c:pt idx="307">
                  <c:v>593</c:v>
                </c:pt>
                <c:pt idx="308">
                  <c:v>592</c:v>
                </c:pt>
                <c:pt idx="309">
                  <c:v>591</c:v>
                </c:pt>
                <c:pt idx="310">
                  <c:v>590</c:v>
                </c:pt>
                <c:pt idx="311">
                  <c:v>589</c:v>
                </c:pt>
                <c:pt idx="312">
                  <c:v>588</c:v>
                </c:pt>
                <c:pt idx="313">
                  <c:v>587</c:v>
                </c:pt>
                <c:pt idx="314">
                  <c:v>586</c:v>
                </c:pt>
                <c:pt idx="315">
                  <c:v>585</c:v>
                </c:pt>
                <c:pt idx="316">
                  <c:v>584</c:v>
                </c:pt>
                <c:pt idx="317">
                  <c:v>583</c:v>
                </c:pt>
                <c:pt idx="318">
                  <c:v>582</c:v>
                </c:pt>
                <c:pt idx="319">
                  <c:v>581</c:v>
                </c:pt>
                <c:pt idx="320">
                  <c:v>580</c:v>
                </c:pt>
                <c:pt idx="321">
                  <c:v>579</c:v>
                </c:pt>
                <c:pt idx="322">
                  <c:v>578</c:v>
                </c:pt>
                <c:pt idx="323">
                  <c:v>577</c:v>
                </c:pt>
                <c:pt idx="324">
                  <c:v>576</c:v>
                </c:pt>
                <c:pt idx="325">
                  <c:v>575</c:v>
                </c:pt>
                <c:pt idx="326">
                  <c:v>574</c:v>
                </c:pt>
                <c:pt idx="327">
                  <c:v>573</c:v>
                </c:pt>
                <c:pt idx="328">
                  <c:v>572</c:v>
                </c:pt>
                <c:pt idx="329">
                  <c:v>571</c:v>
                </c:pt>
                <c:pt idx="330">
                  <c:v>570</c:v>
                </c:pt>
                <c:pt idx="331">
                  <c:v>569</c:v>
                </c:pt>
                <c:pt idx="332">
                  <c:v>568</c:v>
                </c:pt>
                <c:pt idx="333">
                  <c:v>567</c:v>
                </c:pt>
                <c:pt idx="334">
                  <c:v>566</c:v>
                </c:pt>
                <c:pt idx="335">
                  <c:v>565</c:v>
                </c:pt>
                <c:pt idx="336">
                  <c:v>564</c:v>
                </c:pt>
                <c:pt idx="337">
                  <c:v>563</c:v>
                </c:pt>
                <c:pt idx="338">
                  <c:v>562</c:v>
                </c:pt>
                <c:pt idx="339">
                  <c:v>561</c:v>
                </c:pt>
                <c:pt idx="340">
                  <c:v>560</c:v>
                </c:pt>
                <c:pt idx="341">
                  <c:v>559</c:v>
                </c:pt>
                <c:pt idx="342">
                  <c:v>558</c:v>
                </c:pt>
                <c:pt idx="343">
                  <c:v>557</c:v>
                </c:pt>
                <c:pt idx="344">
                  <c:v>556</c:v>
                </c:pt>
                <c:pt idx="345">
                  <c:v>555</c:v>
                </c:pt>
                <c:pt idx="346">
                  <c:v>554</c:v>
                </c:pt>
                <c:pt idx="347">
                  <c:v>553</c:v>
                </c:pt>
                <c:pt idx="348">
                  <c:v>552</c:v>
                </c:pt>
                <c:pt idx="349">
                  <c:v>551</c:v>
                </c:pt>
                <c:pt idx="350">
                  <c:v>550</c:v>
                </c:pt>
                <c:pt idx="351">
                  <c:v>549</c:v>
                </c:pt>
                <c:pt idx="352">
                  <c:v>548</c:v>
                </c:pt>
                <c:pt idx="353">
                  <c:v>547</c:v>
                </c:pt>
                <c:pt idx="354">
                  <c:v>546</c:v>
                </c:pt>
                <c:pt idx="355">
                  <c:v>545</c:v>
                </c:pt>
                <c:pt idx="356">
                  <c:v>544</c:v>
                </c:pt>
                <c:pt idx="357">
                  <c:v>543</c:v>
                </c:pt>
                <c:pt idx="358">
                  <c:v>542</c:v>
                </c:pt>
                <c:pt idx="359">
                  <c:v>541</c:v>
                </c:pt>
                <c:pt idx="360">
                  <c:v>540</c:v>
                </c:pt>
                <c:pt idx="361">
                  <c:v>539</c:v>
                </c:pt>
                <c:pt idx="362">
                  <c:v>538</c:v>
                </c:pt>
                <c:pt idx="363">
                  <c:v>537</c:v>
                </c:pt>
                <c:pt idx="364">
                  <c:v>536</c:v>
                </c:pt>
                <c:pt idx="365">
                  <c:v>535</c:v>
                </c:pt>
                <c:pt idx="366">
                  <c:v>534</c:v>
                </c:pt>
                <c:pt idx="367">
                  <c:v>533</c:v>
                </c:pt>
                <c:pt idx="368">
                  <c:v>532</c:v>
                </c:pt>
                <c:pt idx="369">
                  <c:v>531</c:v>
                </c:pt>
                <c:pt idx="370">
                  <c:v>530</c:v>
                </c:pt>
                <c:pt idx="371">
                  <c:v>529</c:v>
                </c:pt>
                <c:pt idx="372">
                  <c:v>528</c:v>
                </c:pt>
                <c:pt idx="373">
                  <c:v>527</c:v>
                </c:pt>
                <c:pt idx="374">
                  <c:v>526</c:v>
                </c:pt>
                <c:pt idx="375">
                  <c:v>525</c:v>
                </c:pt>
                <c:pt idx="376">
                  <c:v>524</c:v>
                </c:pt>
                <c:pt idx="377">
                  <c:v>523</c:v>
                </c:pt>
                <c:pt idx="378">
                  <c:v>522</c:v>
                </c:pt>
                <c:pt idx="379">
                  <c:v>521</c:v>
                </c:pt>
                <c:pt idx="380">
                  <c:v>520</c:v>
                </c:pt>
                <c:pt idx="381">
                  <c:v>519</c:v>
                </c:pt>
                <c:pt idx="382">
                  <c:v>518</c:v>
                </c:pt>
                <c:pt idx="383">
                  <c:v>517</c:v>
                </c:pt>
                <c:pt idx="384">
                  <c:v>516</c:v>
                </c:pt>
                <c:pt idx="385">
                  <c:v>515</c:v>
                </c:pt>
                <c:pt idx="386">
                  <c:v>514</c:v>
                </c:pt>
                <c:pt idx="387">
                  <c:v>513</c:v>
                </c:pt>
                <c:pt idx="388">
                  <c:v>512</c:v>
                </c:pt>
                <c:pt idx="389">
                  <c:v>511</c:v>
                </c:pt>
                <c:pt idx="390">
                  <c:v>510</c:v>
                </c:pt>
                <c:pt idx="391">
                  <c:v>509</c:v>
                </c:pt>
                <c:pt idx="392">
                  <c:v>508</c:v>
                </c:pt>
                <c:pt idx="393">
                  <c:v>507</c:v>
                </c:pt>
                <c:pt idx="394">
                  <c:v>506</c:v>
                </c:pt>
                <c:pt idx="395">
                  <c:v>505</c:v>
                </c:pt>
                <c:pt idx="396">
                  <c:v>504</c:v>
                </c:pt>
                <c:pt idx="397">
                  <c:v>503</c:v>
                </c:pt>
                <c:pt idx="398">
                  <c:v>502</c:v>
                </c:pt>
                <c:pt idx="399">
                  <c:v>501</c:v>
                </c:pt>
                <c:pt idx="400">
                  <c:v>500</c:v>
                </c:pt>
                <c:pt idx="401">
                  <c:v>499</c:v>
                </c:pt>
                <c:pt idx="402">
                  <c:v>498</c:v>
                </c:pt>
                <c:pt idx="403">
                  <c:v>497</c:v>
                </c:pt>
                <c:pt idx="404">
                  <c:v>496</c:v>
                </c:pt>
                <c:pt idx="405">
                  <c:v>495</c:v>
                </c:pt>
                <c:pt idx="406">
                  <c:v>494</c:v>
                </c:pt>
                <c:pt idx="407">
                  <c:v>493</c:v>
                </c:pt>
                <c:pt idx="408">
                  <c:v>492</c:v>
                </c:pt>
                <c:pt idx="409">
                  <c:v>491</c:v>
                </c:pt>
                <c:pt idx="410">
                  <c:v>490</c:v>
                </c:pt>
                <c:pt idx="411">
                  <c:v>489</c:v>
                </c:pt>
                <c:pt idx="412">
                  <c:v>488</c:v>
                </c:pt>
                <c:pt idx="413">
                  <c:v>487</c:v>
                </c:pt>
                <c:pt idx="414">
                  <c:v>486</c:v>
                </c:pt>
                <c:pt idx="415">
                  <c:v>485</c:v>
                </c:pt>
                <c:pt idx="416">
                  <c:v>484</c:v>
                </c:pt>
                <c:pt idx="417">
                  <c:v>483</c:v>
                </c:pt>
                <c:pt idx="418">
                  <c:v>482</c:v>
                </c:pt>
                <c:pt idx="419">
                  <c:v>481</c:v>
                </c:pt>
                <c:pt idx="420">
                  <c:v>480</c:v>
                </c:pt>
                <c:pt idx="421">
                  <c:v>479</c:v>
                </c:pt>
                <c:pt idx="422">
                  <c:v>478</c:v>
                </c:pt>
                <c:pt idx="423">
                  <c:v>477</c:v>
                </c:pt>
                <c:pt idx="424">
                  <c:v>476</c:v>
                </c:pt>
                <c:pt idx="425">
                  <c:v>475</c:v>
                </c:pt>
                <c:pt idx="426">
                  <c:v>474</c:v>
                </c:pt>
                <c:pt idx="427">
                  <c:v>473</c:v>
                </c:pt>
                <c:pt idx="428">
                  <c:v>472</c:v>
                </c:pt>
                <c:pt idx="429">
                  <c:v>471</c:v>
                </c:pt>
                <c:pt idx="430">
                  <c:v>470</c:v>
                </c:pt>
                <c:pt idx="431">
                  <c:v>469</c:v>
                </c:pt>
                <c:pt idx="432">
                  <c:v>468</c:v>
                </c:pt>
                <c:pt idx="433">
                  <c:v>467</c:v>
                </c:pt>
                <c:pt idx="434">
                  <c:v>466</c:v>
                </c:pt>
                <c:pt idx="435">
                  <c:v>465</c:v>
                </c:pt>
                <c:pt idx="436">
                  <c:v>464</c:v>
                </c:pt>
                <c:pt idx="437">
                  <c:v>463</c:v>
                </c:pt>
                <c:pt idx="438">
                  <c:v>462</c:v>
                </c:pt>
                <c:pt idx="439">
                  <c:v>461</c:v>
                </c:pt>
                <c:pt idx="440">
                  <c:v>460</c:v>
                </c:pt>
                <c:pt idx="441">
                  <c:v>459</c:v>
                </c:pt>
                <c:pt idx="442">
                  <c:v>458</c:v>
                </c:pt>
                <c:pt idx="443">
                  <c:v>457</c:v>
                </c:pt>
                <c:pt idx="444">
                  <c:v>456</c:v>
                </c:pt>
                <c:pt idx="445">
                  <c:v>455</c:v>
                </c:pt>
                <c:pt idx="446">
                  <c:v>454</c:v>
                </c:pt>
                <c:pt idx="447">
                  <c:v>453</c:v>
                </c:pt>
                <c:pt idx="448">
                  <c:v>452</c:v>
                </c:pt>
                <c:pt idx="449">
                  <c:v>451</c:v>
                </c:pt>
                <c:pt idx="450">
                  <c:v>450</c:v>
                </c:pt>
                <c:pt idx="451">
                  <c:v>449</c:v>
                </c:pt>
                <c:pt idx="452">
                  <c:v>448</c:v>
                </c:pt>
                <c:pt idx="453">
                  <c:v>447</c:v>
                </c:pt>
                <c:pt idx="454">
                  <c:v>446</c:v>
                </c:pt>
                <c:pt idx="455">
                  <c:v>445</c:v>
                </c:pt>
                <c:pt idx="456">
                  <c:v>444</c:v>
                </c:pt>
                <c:pt idx="457">
                  <c:v>443</c:v>
                </c:pt>
                <c:pt idx="458">
                  <c:v>442</c:v>
                </c:pt>
                <c:pt idx="459">
                  <c:v>441</c:v>
                </c:pt>
                <c:pt idx="460">
                  <c:v>440</c:v>
                </c:pt>
                <c:pt idx="461">
                  <c:v>439</c:v>
                </c:pt>
                <c:pt idx="462">
                  <c:v>438</c:v>
                </c:pt>
                <c:pt idx="463">
                  <c:v>437</c:v>
                </c:pt>
                <c:pt idx="464">
                  <c:v>436</c:v>
                </c:pt>
                <c:pt idx="465">
                  <c:v>435</c:v>
                </c:pt>
                <c:pt idx="466">
                  <c:v>434</c:v>
                </c:pt>
                <c:pt idx="467">
                  <c:v>433</c:v>
                </c:pt>
                <c:pt idx="468">
                  <c:v>432</c:v>
                </c:pt>
                <c:pt idx="469">
                  <c:v>431</c:v>
                </c:pt>
                <c:pt idx="470">
                  <c:v>430</c:v>
                </c:pt>
                <c:pt idx="471">
                  <c:v>429</c:v>
                </c:pt>
                <c:pt idx="472">
                  <c:v>428</c:v>
                </c:pt>
                <c:pt idx="473">
                  <c:v>427</c:v>
                </c:pt>
                <c:pt idx="474">
                  <c:v>426</c:v>
                </c:pt>
                <c:pt idx="475">
                  <c:v>425</c:v>
                </c:pt>
                <c:pt idx="476">
                  <c:v>424</c:v>
                </c:pt>
                <c:pt idx="477">
                  <c:v>423</c:v>
                </c:pt>
                <c:pt idx="478">
                  <c:v>422</c:v>
                </c:pt>
                <c:pt idx="479">
                  <c:v>421</c:v>
                </c:pt>
                <c:pt idx="480">
                  <c:v>420</c:v>
                </c:pt>
                <c:pt idx="481">
                  <c:v>419</c:v>
                </c:pt>
                <c:pt idx="482">
                  <c:v>418</c:v>
                </c:pt>
                <c:pt idx="483">
                  <c:v>417</c:v>
                </c:pt>
                <c:pt idx="484">
                  <c:v>416</c:v>
                </c:pt>
                <c:pt idx="485">
                  <c:v>415</c:v>
                </c:pt>
                <c:pt idx="486">
                  <c:v>414</c:v>
                </c:pt>
                <c:pt idx="487">
                  <c:v>413</c:v>
                </c:pt>
                <c:pt idx="488">
                  <c:v>412</c:v>
                </c:pt>
                <c:pt idx="489">
                  <c:v>411</c:v>
                </c:pt>
                <c:pt idx="490">
                  <c:v>410</c:v>
                </c:pt>
                <c:pt idx="491">
                  <c:v>409</c:v>
                </c:pt>
                <c:pt idx="492">
                  <c:v>408</c:v>
                </c:pt>
                <c:pt idx="493">
                  <c:v>407</c:v>
                </c:pt>
                <c:pt idx="494">
                  <c:v>406</c:v>
                </c:pt>
                <c:pt idx="495">
                  <c:v>405</c:v>
                </c:pt>
                <c:pt idx="496">
                  <c:v>404</c:v>
                </c:pt>
                <c:pt idx="497">
                  <c:v>403</c:v>
                </c:pt>
                <c:pt idx="498">
                  <c:v>402</c:v>
                </c:pt>
                <c:pt idx="499">
                  <c:v>401</c:v>
                </c:pt>
                <c:pt idx="500">
                  <c:v>400</c:v>
                </c:pt>
                <c:pt idx="501">
                  <c:v>399</c:v>
                </c:pt>
                <c:pt idx="502">
                  <c:v>398</c:v>
                </c:pt>
                <c:pt idx="503">
                  <c:v>397</c:v>
                </c:pt>
                <c:pt idx="504">
                  <c:v>396</c:v>
                </c:pt>
                <c:pt idx="505">
                  <c:v>395</c:v>
                </c:pt>
                <c:pt idx="506">
                  <c:v>394</c:v>
                </c:pt>
                <c:pt idx="507">
                  <c:v>393</c:v>
                </c:pt>
                <c:pt idx="508">
                  <c:v>392</c:v>
                </c:pt>
                <c:pt idx="509">
                  <c:v>391</c:v>
                </c:pt>
                <c:pt idx="510">
                  <c:v>390</c:v>
                </c:pt>
                <c:pt idx="511">
                  <c:v>389</c:v>
                </c:pt>
                <c:pt idx="512">
                  <c:v>388</c:v>
                </c:pt>
                <c:pt idx="513">
                  <c:v>387</c:v>
                </c:pt>
                <c:pt idx="514">
                  <c:v>386</c:v>
                </c:pt>
                <c:pt idx="515">
                  <c:v>385</c:v>
                </c:pt>
                <c:pt idx="516">
                  <c:v>384</c:v>
                </c:pt>
                <c:pt idx="517">
                  <c:v>383</c:v>
                </c:pt>
                <c:pt idx="518">
                  <c:v>382</c:v>
                </c:pt>
                <c:pt idx="519">
                  <c:v>381</c:v>
                </c:pt>
                <c:pt idx="520">
                  <c:v>380</c:v>
                </c:pt>
                <c:pt idx="521">
                  <c:v>379</c:v>
                </c:pt>
                <c:pt idx="522">
                  <c:v>378</c:v>
                </c:pt>
                <c:pt idx="523">
                  <c:v>377</c:v>
                </c:pt>
                <c:pt idx="524">
                  <c:v>376</c:v>
                </c:pt>
                <c:pt idx="525">
                  <c:v>375</c:v>
                </c:pt>
                <c:pt idx="526">
                  <c:v>374</c:v>
                </c:pt>
                <c:pt idx="527">
                  <c:v>373</c:v>
                </c:pt>
                <c:pt idx="528">
                  <c:v>372</c:v>
                </c:pt>
                <c:pt idx="529">
                  <c:v>371</c:v>
                </c:pt>
                <c:pt idx="530">
                  <c:v>370</c:v>
                </c:pt>
                <c:pt idx="531">
                  <c:v>369</c:v>
                </c:pt>
                <c:pt idx="532">
                  <c:v>368</c:v>
                </c:pt>
                <c:pt idx="533">
                  <c:v>367</c:v>
                </c:pt>
                <c:pt idx="534">
                  <c:v>366</c:v>
                </c:pt>
                <c:pt idx="535">
                  <c:v>365</c:v>
                </c:pt>
                <c:pt idx="536">
                  <c:v>364</c:v>
                </c:pt>
                <c:pt idx="537">
                  <c:v>363</c:v>
                </c:pt>
                <c:pt idx="538">
                  <c:v>362</c:v>
                </c:pt>
                <c:pt idx="539">
                  <c:v>361</c:v>
                </c:pt>
                <c:pt idx="540">
                  <c:v>360</c:v>
                </c:pt>
                <c:pt idx="541">
                  <c:v>359</c:v>
                </c:pt>
                <c:pt idx="542">
                  <c:v>358</c:v>
                </c:pt>
                <c:pt idx="543">
                  <c:v>357</c:v>
                </c:pt>
                <c:pt idx="544">
                  <c:v>356</c:v>
                </c:pt>
                <c:pt idx="545">
                  <c:v>355</c:v>
                </c:pt>
                <c:pt idx="546">
                  <c:v>354</c:v>
                </c:pt>
                <c:pt idx="547">
                  <c:v>353</c:v>
                </c:pt>
                <c:pt idx="548">
                  <c:v>352</c:v>
                </c:pt>
                <c:pt idx="549">
                  <c:v>351</c:v>
                </c:pt>
                <c:pt idx="550">
                  <c:v>350</c:v>
                </c:pt>
                <c:pt idx="551">
                  <c:v>349</c:v>
                </c:pt>
                <c:pt idx="552">
                  <c:v>348</c:v>
                </c:pt>
                <c:pt idx="553">
                  <c:v>347</c:v>
                </c:pt>
                <c:pt idx="554">
                  <c:v>346</c:v>
                </c:pt>
                <c:pt idx="555">
                  <c:v>345</c:v>
                </c:pt>
                <c:pt idx="556">
                  <c:v>344</c:v>
                </c:pt>
                <c:pt idx="557">
                  <c:v>343</c:v>
                </c:pt>
                <c:pt idx="558">
                  <c:v>342</c:v>
                </c:pt>
                <c:pt idx="559">
                  <c:v>341</c:v>
                </c:pt>
                <c:pt idx="560">
                  <c:v>340</c:v>
                </c:pt>
                <c:pt idx="561">
                  <c:v>339</c:v>
                </c:pt>
                <c:pt idx="562">
                  <c:v>338</c:v>
                </c:pt>
                <c:pt idx="563">
                  <c:v>337</c:v>
                </c:pt>
                <c:pt idx="564">
                  <c:v>336</c:v>
                </c:pt>
                <c:pt idx="565">
                  <c:v>335</c:v>
                </c:pt>
                <c:pt idx="566">
                  <c:v>334</c:v>
                </c:pt>
                <c:pt idx="567">
                  <c:v>333</c:v>
                </c:pt>
                <c:pt idx="568">
                  <c:v>332</c:v>
                </c:pt>
                <c:pt idx="569">
                  <c:v>331</c:v>
                </c:pt>
                <c:pt idx="570">
                  <c:v>330</c:v>
                </c:pt>
                <c:pt idx="571">
                  <c:v>329</c:v>
                </c:pt>
                <c:pt idx="572">
                  <c:v>328</c:v>
                </c:pt>
                <c:pt idx="573">
                  <c:v>327</c:v>
                </c:pt>
                <c:pt idx="574">
                  <c:v>326</c:v>
                </c:pt>
                <c:pt idx="575">
                  <c:v>325</c:v>
                </c:pt>
                <c:pt idx="576">
                  <c:v>324</c:v>
                </c:pt>
                <c:pt idx="577">
                  <c:v>323</c:v>
                </c:pt>
                <c:pt idx="578">
                  <c:v>322</c:v>
                </c:pt>
                <c:pt idx="579">
                  <c:v>321</c:v>
                </c:pt>
                <c:pt idx="580">
                  <c:v>320</c:v>
                </c:pt>
                <c:pt idx="581">
                  <c:v>319</c:v>
                </c:pt>
                <c:pt idx="582">
                  <c:v>318</c:v>
                </c:pt>
                <c:pt idx="583">
                  <c:v>317</c:v>
                </c:pt>
                <c:pt idx="584">
                  <c:v>316</c:v>
                </c:pt>
                <c:pt idx="585">
                  <c:v>315</c:v>
                </c:pt>
                <c:pt idx="586">
                  <c:v>314</c:v>
                </c:pt>
                <c:pt idx="587">
                  <c:v>313</c:v>
                </c:pt>
                <c:pt idx="588">
                  <c:v>312</c:v>
                </c:pt>
                <c:pt idx="589">
                  <c:v>311</c:v>
                </c:pt>
                <c:pt idx="590">
                  <c:v>310</c:v>
                </c:pt>
                <c:pt idx="591">
                  <c:v>309</c:v>
                </c:pt>
                <c:pt idx="592">
                  <c:v>308</c:v>
                </c:pt>
                <c:pt idx="593">
                  <c:v>307</c:v>
                </c:pt>
                <c:pt idx="594">
                  <c:v>306</c:v>
                </c:pt>
                <c:pt idx="595">
                  <c:v>305</c:v>
                </c:pt>
                <c:pt idx="596">
                  <c:v>304</c:v>
                </c:pt>
                <c:pt idx="597">
                  <c:v>303</c:v>
                </c:pt>
                <c:pt idx="598">
                  <c:v>302</c:v>
                </c:pt>
                <c:pt idx="599">
                  <c:v>301</c:v>
                </c:pt>
                <c:pt idx="600">
                  <c:v>300</c:v>
                </c:pt>
                <c:pt idx="601">
                  <c:v>299</c:v>
                </c:pt>
                <c:pt idx="602">
                  <c:v>298</c:v>
                </c:pt>
                <c:pt idx="603">
                  <c:v>297</c:v>
                </c:pt>
                <c:pt idx="604">
                  <c:v>296</c:v>
                </c:pt>
                <c:pt idx="605">
                  <c:v>295</c:v>
                </c:pt>
                <c:pt idx="606">
                  <c:v>294</c:v>
                </c:pt>
                <c:pt idx="607">
                  <c:v>293</c:v>
                </c:pt>
                <c:pt idx="608">
                  <c:v>292</c:v>
                </c:pt>
                <c:pt idx="609">
                  <c:v>291</c:v>
                </c:pt>
                <c:pt idx="610">
                  <c:v>290</c:v>
                </c:pt>
                <c:pt idx="611">
                  <c:v>289</c:v>
                </c:pt>
                <c:pt idx="612">
                  <c:v>288</c:v>
                </c:pt>
                <c:pt idx="613">
                  <c:v>287</c:v>
                </c:pt>
                <c:pt idx="614">
                  <c:v>286</c:v>
                </c:pt>
                <c:pt idx="615">
                  <c:v>285</c:v>
                </c:pt>
                <c:pt idx="616">
                  <c:v>284</c:v>
                </c:pt>
                <c:pt idx="617">
                  <c:v>283</c:v>
                </c:pt>
                <c:pt idx="618">
                  <c:v>282</c:v>
                </c:pt>
                <c:pt idx="619">
                  <c:v>281</c:v>
                </c:pt>
                <c:pt idx="620">
                  <c:v>280</c:v>
                </c:pt>
                <c:pt idx="621">
                  <c:v>279</c:v>
                </c:pt>
                <c:pt idx="622">
                  <c:v>278</c:v>
                </c:pt>
                <c:pt idx="623">
                  <c:v>277</c:v>
                </c:pt>
                <c:pt idx="624">
                  <c:v>276</c:v>
                </c:pt>
                <c:pt idx="625">
                  <c:v>275</c:v>
                </c:pt>
                <c:pt idx="626">
                  <c:v>274</c:v>
                </c:pt>
                <c:pt idx="627">
                  <c:v>273</c:v>
                </c:pt>
                <c:pt idx="628">
                  <c:v>272</c:v>
                </c:pt>
                <c:pt idx="629">
                  <c:v>271</c:v>
                </c:pt>
                <c:pt idx="630">
                  <c:v>270</c:v>
                </c:pt>
                <c:pt idx="631">
                  <c:v>269</c:v>
                </c:pt>
                <c:pt idx="632">
                  <c:v>268</c:v>
                </c:pt>
                <c:pt idx="633">
                  <c:v>267</c:v>
                </c:pt>
                <c:pt idx="634">
                  <c:v>266</c:v>
                </c:pt>
                <c:pt idx="635">
                  <c:v>265</c:v>
                </c:pt>
                <c:pt idx="636">
                  <c:v>264</c:v>
                </c:pt>
                <c:pt idx="637">
                  <c:v>263</c:v>
                </c:pt>
                <c:pt idx="638">
                  <c:v>262</c:v>
                </c:pt>
                <c:pt idx="639">
                  <c:v>261</c:v>
                </c:pt>
                <c:pt idx="640">
                  <c:v>260</c:v>
                </c:pt>
                <c:pt idx="641">
                  <c:v>259</c:v>
                </c:pt>
                <c:pt idx="642">
                  <c:v>258</c:v>
                </c:pt>
                <c:pt idx="643">
                  <c:v>257</c:v>
                </c:pt>
                <c:pt idx="644">
                  <c:v>256</c:v>
                </c:pt>
                <c:pt idx="645">
                  <c:v>255</c:v>
                </c:pt>
                <c:pt idx="646">
                  <c:v>254</c:v>
                </c:pt>
                <c:pt idx="647">
                  <c:v>253</c:v>
                </c:pt>
                <c:pt idx="648">
                  <c:v>252</c:v>
                </c:pt>
                <c:pt idx="649">
                  <c:v>251</c:v>
                </c:pt>
                <c:pt idx="650">
                  <c:v>250</c:v>
                </c:pt>
                <c:pt idx="651">
                  <c:v>249</c:v>
                </c:pt>
                <c:pt idx="652">
                  <c:v>248</c:v>
                </c:pt>
                <c:pt idx="653">
                  <c:v>247</c:v>
                </c:pt>
                <c:pt idx="654">
                  <c:v>246</c:v>
                </c:pt>
                <c:pt idx="655">
                  <c:v>245</c:v>
                </c:pt>
                <c:pt idx="656">
                  <c:v>244</c:v>
                </c:pt>
                <c:pt idx="657">
                  <c:v>243</c:v>
                </c:pt>
                <c:pt idx="658">
                  <c:v>242</c:v>
                </c:pt>
                <c:pt idx="659">
                  <c:v>241</c:v>
                </c:pt>
                <c:pt idx="660">
                  <c:v>240</c:v>
                </c:pt>
                <c:pt idx="661">
                  <c:v>239</c:v>
                </c:pt>
                <c:pt idx="662">
                  <c:v>238</c:v>
                </c:pt>
                <c:pt idx="663">
                  <c:v>237</c:v>
                </c:pt>
                <c:pt idx="664">
                  <c:v>236</c:v>
                </c:pt>
                <c:pt idx="665">
                  <c:v>235</c:v>
                </c:pt>
                <c:pt idx="666">
                  <c:v>234</c:v>
                </c:pt>
                <c:pt idx="667">
                  <c:v>233</c:v>
                </c:pt>
                <c:pt idx="668">
                  <c:v>232</c:v>
                </c:pt>
                <c:pt idx="669">
                  <c:v>231</c:v>
                </c:pt>
                <c:pt idx="670">
                  <c:v>230</c:v>
                </c:pt>
                <c:pt idx="671">
                  <c:v>229</c:v>
                </c:pt>
                <c:pt idx="672">
                  <c:v>228</c:v>
                </c:pt>
                <c:pt idx="673">
                  <c:v>227</c:v>
                </c:pt>
                <c:pt idx="674">
                  <c:v>226</c:v>
                </c:pt>
                <c:pt idx="675">
                  <c:v>225</c:v>
                </c:pt>
                <c:pt idx="676">
                  <c:v>224</c:v>
                </c:pt>
                <c:pt idx="677">
                  <c:v>223</c:v>
                </c:pt>
                <c:pt idx="678">
                  <c:v>222</c:v>
                </c:pt>
                <c:pt idx="679">
                  <c:v>221</c:v>
                </c:pt>
                <c:pt idx="680">
                  <c:v>220</c:v>
                </c:pt>
                <c:pt idx="681">
                  <c:v>219</c:v>
                </c:pt>
                <c:pt idx="682">
                  <c:v>218</c:v>
                </c:pt>
                <c:pt idx="683">
                  <c:v>217</c:v>
                </c:pt>
                <c:pt idx="684">
                  <c:v>216</c:v>
                </c:pt>
                <c:pt idx="685">
                  <c:v>215</c:v>
                </c:pt>
                <c:pt idx="686">
                  <c:v>214</c:v>
                </c:pt>
                <c:pt idx="687">
                  <c:v>213</c:v>
                </c:pt>
                <c:pt idx="688">
                  <c:v>212</c:v>
                </c:pt>
                <c:pt idx="689">
                  <c:v>211</c:v>
                </c:pt>
                <c:pt idx="690">
                  <c:v>210</c:v>
                </c:pt>
                <c:pt idx="691">
                  <c:v>209</c:v>
                </c:pt>
                <c:pt idx="692">
                  <c:v>208</c:v>
                </c:pt>
                <c:pt idx="693">
                  <c:v>207</c:v>
                </c:pt>
                <c:pt idx="694">
                  <c:v>206</c:v>
                </c:pt>
                <c:pt idx="695">
                  <c:v>205</c:v>
                </c:pt>
                <c:pt idx="696">
                  <c:v>204</c:v>
                </c:pt>
                <c:pt idx="697">
                  <c:v>203</c:v>
                </c:pt>
                <c:pt idx="698">
                  <c:v>202</c:v>
                </c:pt>
                <c:pt idx="699">
                  <c:v>201</c:v>
                </c:pt>
                <c:pt idx="700">
                  <c:v>200</c:v>
                </c:pt>
              </c:numCache>
            </c:numRef>
          </c:xVal>
          <c:yVal>
            <c:numRef>
              <c:f>'dye solution'!$B$87:$B$787</c:f>
              <c:numCache>
                <c:formatCode>General</c:formatCode>
                <c:ptCount val="701"/>
                <c:pt idx="0">
                  <c:v>0.3427</c:v>
                </c:pt>
                <c:pt idx="1">
                  <c:v>0.34367999999999999</c:v>
                </c:pt>
                <c:pt idx="2">
                  <c:v>0.34487000000000001</c:v>
                </c:pt>
                <c:pt idx="3">
                  <c:v>0.34578999999999999</c:v>
                </c:pt>
                <c:pt idx="4">
                  <c:v>0.34670000000000001</c:v>
                </c:pt>
                <c:pt idx="5">
                  <c:v>0.34766999999999998</c:v>
                </c:pt>
                <c:pt idx="6">
                  <c:v>0.34848000000000001</c:v>
                </c:pt>
                <c:pt idx="7">
                  <c:v>0.34966999999999998</c:v>
                </c:pt>
                <c:pt idx="8">
                  <c:v>0.35059000000000001</c:v>
                </c:pt>
                <c:pt idx="9">
                  <c:v>0.35143000000000002</c:v>
                </c:pt>
                <c:pt idx="10">
                  <c:v>0.35241</c:v>
                </c:pt>
                <c:pt idx="11">
                  <c:v>0.35350999999999999</c:v>
                </c:pt>
                <c:pt idx="12">
                  <c:v>0.35437000000000002</c:v>
                </c:pt>
                <c:pt idx="13">
                  <c:v>0.35527999999999998</c:v>
                </c:pt>
                <c:pt idx="14">
                  <c:v>0.35607</c:v>
                </c:pt>
                <c:pt idx="15">
                  <c:v>0.35679</c:v>
                </c:pt>
                <c:pt idx="16">
                  <c:v>0.35772999999999999</c:v>
                </c:pt>
                <c:pt idx="17">
                  <c:v>0.35865000000000002</c:v>
                </c:pt>
                <c:pt idx="18">
                  <c:v>0.35955999999999999</c:v>
                </c:pt>
                <c:pt idx="19">
                  <c:v>0.36043999999999998</c:v>
                </c:pt>
                <c:pt idx="20">
                  <c:v>0.36103000000000002</c:v>
                </c:pt>
                <c:pt idx="21">
                  <c:v>0.36181999999999997</c:v>
                </c:pt>
                <c:pt idx="22">
                  <c:v>0.36259000000000002</c:v>
                </c:pt>
                <c:pt idx="23">
                  <c:v>0.36337000000000003</c:v>
                </c:pt>
                <c:pt idx="24">
                  <c:v>0.36405999999999999</c:v>
                </c:pt>
                <c:pt idx="25">
                  <c:v>0.36496000000000001</c:v>
                </c:pt>
                <c:pt idx="26">
                  <c:v>0.36587999999999998</c:v>
                </c:pt>
                <c:pt idx="27">
                  <c:v>0.36653999999999998</c:v>
                </c:pt>
                <c:pt idx="28">
                  <c:v>0.36730000000000002</c:v>
                </c:pt>
                <c:pt idx="29">
                  <c:v>0.36814999999999998</c:v>
                </c:pt>
                <c:pt idx="30">
                  <c:v>0.36892999999999998</c:v>
                </c:pt>
                <c:pt idx="31">
                  <c:v>0.36989</c:v>
                </c:pt>
                <c:pt idx="32">
                  <c:v>0.37051000000000001</c:v>
                </c:pt>
                <c:pt idx="33">
                  <c:v>0.37148999999999999</c:v>
                </c:pt>
                <c:pt idx="34">
                  <c:v>0.37230999999999997</c:v>
                </c:pt>
                <c:pt idx="35">
                  <c:v>0.37318000000000001</c:v>
                </c:pt>
                <c:pt idx="36">
                  <c:v>0.37412000000000001</c:v>
                </c:pt>
                <c:pt idx="37">
                  <c:v>0.37495000000000001</c:v>
                </c:pt>
                <c:pt idx="38">
                  <c:v>0.37580999999999998</c:v>
                </c:pt>
                <c:pt idx="39">
                  <c:v>0.37669999999999998</c:v>
                </c:pt>
                <c:pt idx="40">
                  <c:v>0.37756000000000001</c:v>
                </c:pt>
                <c:pt idx="41">
                  <c:v>0.37846999999999997</c:v>
                </c:pt>
                <c:pt idx="42">
                  <c:v>0.37941999999999998</c:v>
                </c:pt>
                <c:pt idx="43">
                  <c:v>0.38016</c:v>
                </c:pt>
                <c:pt idx="44">
                  <c:v>0.38107000000000002</c:v>
                </c:pt>
                <c:pt idx="45">
                  <c:v>0.38184000000000001</c:v>
                </c:pt>
                <c:pt idx="46">
                  <c:v>0.38273000000000001</c:v>
                </c:pt>
                <c:pt idx="47">
                  <c:v>0.38363999999999998</c:v>
                </c:pt>
                <c:pt idx="48">
                  <c:v>0.38458999999999999</c:v>
                </c:pt>
                <c:pt idx="49">
                  <c:v>0.38539000000000001</c:v>
                </c:pt>
                <c:pt idx="50">
                  <c:v>0.38635999999999998</c:v>
                </c:pt>
                <c:pt idx="51">
                  <c:v>0.38718999999999998</c:v>
                </c:pt>
                <c:pt idx="52">
                  <c:v>0.38816000000000001</c:v>
                </c:pt>
                <c:pt idx="53">
                  <c:v>0.3891</c:v>
                </c:pt>
                <c:pt idx="54">
                  <c:v>0.38993</c:v>
                </c:pt>
                <c:pt idx="55">
                  <c:v>0.39079000000000003</c:v>
                </c:pt>
                <c:pt idx="56">
                  <c:v>0.39167000000000002</c:v>
                </c:pt>
                <c:pt idx="57">
                  <c:v>0.39265</c:v>
                </c:pt>
                <c:pt idx="58">
                  <c:v>0.39366000000000001</c:v>
                </c:pt>
                <c:pt idx="59">
                  <c:v>0.39459</c:v>
                </c:pt>
                <c:pt idx="60">
                  <c:v>0.39561000000000002</c:v>
                </c:pt>
                <c:pt idx="61">
                  <c:v>0.39651999999999998</c:v>
                </c:pt>
                <c:pt idx="62">
                  <c:v>0.39766000000000001</c:v>
                </c:pt>
                <c:pt idx="63">
                  <c:v>0.39839999999999998</c:v>
                </c:pt>
                <c:pt idx="64">
                  <c:v>0.39921000000000001</c:v>
                </c:pt>
                <c:pt idx="65">
                  <c:v>0.40016000000000002</c:v>
                </c:pt>
                <c:pt idx="66">
                  <c:v>0.40122999999999998</c:v>
                </c:pt>
                <c:pt idx="67">
                  <c:v>0.40217000000000003</c:v>
                </c:pt>
                <c:pt idx="68">
                  <c:v>0.40305999999999997</c:v>
                </c:pt>
                <c:pt idx="69">
                  <c:v>0.40395999999999999</c:v>
                </c:pt>
                <c:pt idx="70">
                  <c:v>0.40500999999999998</c:v>
                </c:pt>
                <c:pt idx="71">
                  <c:v>0.40577000000000002</c:v>
                </c:pt>
                <c:pt idx="72">
                  <c:v>0.40660000000000002</c:v>
                </c:pt>
                <c:pt idx="73">
                  <c:v>0.40771000000000002</c:v>
                </c:pt>
                <c:pt idx="74">
                  <c:v>0.40881000000000001</c:v>
                </c:pt>
                <c:pt idx="75">
                  <c:v>0.40961999999999998</c:v>
                </c:pt>
                <c:pt idx="76">
                  <c:v>0.41055000000000003</c:v>
                </c:pt>
                <c:pt idx="77">
                  <c:v>0.41165000000000002</c:v>
                </c:pt>
                <c:pt idx="78">
                  <c:v>0.41248000000000001</c:v>
                </c:pt>
                <c:pt idx="79">
                  <c:v>0.41348000000000001</c:v>
                </c:pt>
                <c:pt idx="80">
                  <c:v>0.41449999999999998</c:v>
                </c:pt>
                <c:pt idx="81">
                  <c:v>0.41539999999999999</c:v>
                </c:pt>
                <c:pt idx="82">
                  <c:v>0.41637000000000002</c:v>
                </c:pt>
                <c:pt idx="83">
                  <c:v>0.41742000000000001</c:v>
                </c:pt>
                <c:pt idx="84">
                  <c:v>0.41836000000000001</c:v>
                </c:pt>
                <c:pt idx="85">
                  <c:v>0.41936000000000001</c:v>
                </c:pt>
                <c:pt idx="86">
                  <c:v>0.42037999999999998</c:v>
                </c:pt>
                <c:pt idx="87">
                  <c:v>0.42143000000000003</c:v>
                </c:pt>
                <c:pt idx="88">
                  <c:v>0.42232999999999998</c:v>
                </c:pt>
                <c:pt idx="89">
                  <c:v>0.42321999999999999</c:v>
                </c:pt>
                <c:pt idx="90">
                  <c:v>0.42426999999999998</c:v>
                </c:pt>
                <c:pt idx="91">
                  <c:v>0.42519000000000001</c:v>
                </c:pt>
                <c:pt idx="92">
                  <c:v>0.42621999999999999</c:v>
                </c:pt>
                <c:pt idx="93">
                  <c:v>0.42723</c:v>
                </c:pt>
                <c:pt idx="94">
                  <c:v>0.42826999999999998</c:v>
                </c:pt>
                <c:pt idx="95">
                  <c:v>0.42925000000000002</c:v>
                </c:pt>
                <c:pt idx="96">
                  <c:v>0.43014999999999998</c:v>
                </c:pt>
                <c:pt idx="97">
                  <c:v>0.43124000000000001</c:v>
                </c:pt>
                <c:pt idx="98">
                  <c:v>0.43231000000000003</c:v>
                </c:pt>
                <c:pt idx="99">
                  <c:v>0.43328</c:v>
                </c:pt>
                <c:pt idx="100">
                  <c:v>0.43430000000000002</c:v>
                </c:pt>
                <c:pt idx="101">
                  <c:v>0.43541000000000002</c:v>
                </c:pt>
                <c:pt idx="102">
                  <c:v>0.43636999999999998</c:v>
                </c:pt>
                <c:pt idx="103">
                  <c:v>0.43725000000000003</c:v>
                </c:pt>
                <c:pt idx="104">
                  <c:v>0.43833</c:v>
                </c:pt>
                <c:pt idx="105">
                  <c:v>0.43926999999999999</c:v>
                </c:pt>
                <c:pt idx="106">
                  <c:v>0.44008999999999998</c:v>
                </c:pt>
                <c:pt idx="107">
                  <c:v>0.44135000000000002</c:v>
                </c:pt>
                <c:pt idx="108">
                  <c:v>0.44225999999999999</c:v>
                </c:pt>
                <c:pt idx="109">
                  <c:v>0.44318999999999997</c:v>
                </c:pt>
                <c:pt idx="110">
                  <c:v>0.44419999999999998</c:v>
                </c:pt>
                <c:pt idx="111">
                  <c:v>0.44522</c:v>
                </c:pt>
                <c:pt idx="112">
                  <c:v>0.44629999999999997</c:v>
                </c:pt>
                <c:pt idx="113">
                  <c:v>0.44734000000000002</c:v>
                </c:pt>
                <c:pt idx="114">
                  <c:v>0.44829999999999998</c:v>
                </c:pt>
                <c:pt idx="115">
                  <c:v>0.44928000000000001</c:v>
                </c:pt>
                <c:pt idx="116">
                  <c:v>0.45033000000000001</c:v>
                </c:pt>
                <c:pt idx="117">
                  <c:v>0.45129000000000002</c:v>
                </c:pt>
                <c:pt idx="118">
                  <c:v>0.45254</c:v>
                </c:pt>
                <c:pt idx="119">
                  <c:v>0.45349</c:v>
                </c:pt>
                <c:pt idx="120">
                  <c:v>0.45439000000000002</c:v>
                </c:pt>
                <c:pt idx="121">
                  <c:v>0.45545999999999998</c:v>
                </c:pt>
                <c:pt idx="122">
                  <c:v>0.45652999999999999</c:v>
                </c:pt>
                <c:pt idx="123">
                  <c:v>0.45751999999999998</c:v>
                </c:pt>
                <c:pt idx="124">
                  <c:v>0.45865</c:v>
                </c:pt>
                <c:pt idx="125">
                  <c:v>0.45967000000000002</c:v>
                </c:pt>
                <c:pt idx="126">
                  <c:v>0.46066000000000001</c:v>
                </c:pt>
                <c:pt idx="127">
                  <c:v>0.46155000000000002</c:v>
                </c:pt>
                <c:pt idx="128">
                  <c:v>0.46234999999999998</c:v>
                </c:pt>
                <c:pt idx="129">
                  <c:v>0.46333999999999997</c:v>
                </c:pt>
                <c:pt idx="130">
                  <c:v>0.46448</c:v>
                </c:pt>
                <c:pt idx="131">
                  <c:v>0.46556999999999998</c:v>
                </c:pt>
                <c:pt idx="132">
                  <c:v>0.46667999999999998</c:v>
                </c:pt>
                <c:pt idx="133">
                  <c:v>0.46806999999999999</c:v>
                </c:pt>
                <c:pt idx="134">
                  <c:v>0.46909000000000001</c:v>
                </c:pt>
                <c:pt idx="135">
                  <c:v>0.47037000000000001</c:v>
                </c:pt>
                <c:pt idx="136">
                  <c:v>0.47160999999999997</c:v>
                </c:pt>
                <c:pt idx="137">
                  <c:v>0.47272999999999998</c:v>
                </c:pt>
                <c:pt idx="138">
                  <c:v>0.47414000000000001</c:v>
                </c:pt>
                <c:pt idx="139">
                  <c:v>0.47516999999999998</c:v>
                </c:pt>
                <c:pt idx="140">
                  <c:v>0.47643999999999997</c:v>
                </c:pt>
                <c:pt idx="141">
                  <c:v>0.47753000000000001</c:v>
                </c:pt>
                <c:pt idx="142">
                  <c:v>0.47869</c:v>
                </c:pt>
                <c:pt idx="143">
                  <c:v>0.47993999999999998</c:v>
                </c:pt>
                <c:pt idx="144">
                  <c:v>0.48110999999999998</c:v>
                </c:pt>
                <c:pt idx="145">
                  <c:v>0.48229</c:v>
                </c:pt>
                <c:pt idx="146">
                  <c:v>0.48365999999999998</c:v>
                </c:pt>
                <c:pt idx="147">
                  <c:v>0.48474</c:v>
                </c:pt>
                <c:pt idx="148">
                  <c:v>0.48592999999999997</c:v>
                </c:pt>
                <c:pt idx="149">
                  <c:v>0.48715999999999998</c:v>
                </c:pt>
                <c:pt idx="150">
                  <c:v>0.48835000000000001</c:v>
                </c:pt>
                <c:pt idx="151">
                  <c:v>0.48956</c:v>
                </c:pt>
                <c:pt idx="152">
                  <c:v>0.49077999999999999</c:v>
                </c:pt>
                <c:pt idx="153">
                  <c:v>0.49207000000000001</c:v>
                </c:pt>
                <c:pt idx="154">
                  <c:v>0.49332999999999999</c:v>
                </c:pt>
                <c:pt idx="155">
                  <c:v>0.49458000000000002</c:v>
                </c:pt>
                <c:pt idx="156">
                  <c:v>0.49576999999999999</c:v>
                </c:pt>
                <c:pt idx="157">
                  <c:v>0.49707000000000001</c:v>
                </c:pt>
                <c:pt idx="158">
                  <c:v>0.49848999999999999</c:v>
                </c:pt>
                <c:pt idx="159">
                  <c:v>0.49967</c:v>
                </c:pt>
                <c:pt idx="160">
                  <c:v>0.50102999999999998</c:v>
                </c:pt>
                <c:pt idx="161">
                  <c:v>0.50224999999999997</c:v>
                </c:pt>
                <c:pt idx="162">
                  <c:v>0.50363999999999998</c:v>
                </c:pt>
                <c:pt idx="163">
                  <c:v>0.50507000000000002</c:v>
                </c:pt>
                <c:pt idx="164">
                  <c:v>0.50639000000000001</c:v>
                </c:pt>
                <c:pt idx="165">
                  <c:v>0.50782000000000005</c:v>
                </c:pt>
                <c:pt idx="166">
                  <c:v>0.50897999999999999</c:v>
                </c:pt>
                <c:pt idx="167">
                  <c:v>0.51029999999999998</c:v>
                </c:pt>
                <c:pt idx="168">
                  <c:v>0.51180000000000003</c:v>
                </c:pt>
                <c:pt idx="169">
                  <c:v>0.51317999999999997</c:v>
                </c:pt>
                <c:pt idx="170">
                  <c:v>0.51449</c:v>
                </c:pt>
                <c:pt idx="171">
                  <c:v>0.51595000000000002</c:v>
                </c:pt>
                <c:pt idx="172">
                  <c:v>0.51734999999999998</c:v>
                </c:pt>
                <c:pt idx="173">
                  <c:v>0.51876999999999995</c:v>
                </c:pt>
                <c:pt idx="174">
                  <c:v>0.52029999999999998</c:v>
                </c:pt>
                <c:pt idx="175">
                  <c:v>0.52173000000000003</c:v>
                </c:pt>
                <c:pt idx="176">
                  <c:v>0.52320999999999995</c:v>
                </c:pt>
                <c:pt idx="177">
                  <c:v>0.52485000000000004</c:v>
                </c:pt>
                <c:pt idx="178">
                  <c:v>0.52630900000000003</c:v>
                </c:pt>
                <c:pt idx="179">
                  <c:v>0.52769900000000003</c:v>
                </c:pt>
                <c:pt idx="180">
                  <c:v>0.52929999999999999</c:v>
                </c:pt>
                <c:pt idx="181">
                  <c:v>0.53088999999999997</c:v>
                </c:pt>
                <c:pt idx="182">
                  <c:v>0.53256999999999999</c:v>
                </c:pt>
                <c:pt idx="183">
                  <c:v>0.53402000000000005</c:v>
                </c:pt>
                <c:pt idx="184">
                  <c:v>0.53559000000000001</c:v>
                </c:pt>
                <c:pt idx="185">
                  <c:v>0.53717000000000004</c:v>
                </c:pt>
                <c:pt idx="186">
                  <c:v>0.53888000000000003</c:v>
                </c:pt>
                <c:pt idx="187">
                  <c:v>0.54035999999999995</c:v>
                </c:pt>
                <c:pt idx="188">
                  <c:v>0.54207000000000005</c:v>
                </c:pt>
                <c:pt idx="189">
                  <c:v>0.54371000000000003</c:v>
                </c:pt>
                <c:pt idx="190">
                  <c:v>0.54525000000000001</c:v>
                </c:pt>
                <c:pt idx="191">
                  <c:v>0.54691999999999996</c:v>
                </c:pt>
                <c:pt idx="192">
                  <c:v>0.54876000000000003</c:v>
                </c:pt>
                <c:pt idx="193">
                  <c:v>0.55025000000000002</c:v>
                </c:pt>
                <c:pt idx="194">
                  <c:v>0.55183000000000004</c:v>
                </c:pt>
                <c:pt idx="195">
                  <c:v>0.55366000000000004</c:v>
                </c:pt>
                <c:pt idx="196">
                  <c:v>0.55537000000000003</c:v>
                </c:pt>
                <c:pt idx="197">
                  <c:v>0.55706</c:v>
                </c:pt>
                <c:pt idx="198">
                  <c:v>0.55878000000000005</c:v>
                </c:pt>
                <c:pt idx="199">
                  <c:v>0.56059000000000003</c:v>
                </c:pt>
                <c:pt idx="200">
                  <c:v>0.56244000000000005</c:v>
                </c:pt>
                <c:pt idx="201">
                  <c:v>0.56411999999999995</c:v>
                </c:pt>
                <c:pt idx="202">
                  <c:v>0.56581999999999999</c:v>
                </c:pt>
                <c:pt idx="203">
                  <c:v>0.56766000000000005</c:v>
                </c:pt>
                <c:pt idx="204">
                  <c:v>0.56937000000000004</c:v>
                </c:pt>
                <c:pt idx="205">
                  <c:v>0.57115000000000005</c:v>
                </c:pt>
                <c:pt idx="206">
                  <c:v>0.57294999999999996</c:v>
                </c:pt>
                <c:pt idx="207">
                  <c:v>0.57464000000000004</c:v>
                </c:pt>
                <c:pt idx="208">
                  <c:v>0.57648900000000003</c:v>
                </c:pt>
                <c:pt idx="209">
                  <c:v>0.57850999999999997</c:v>
                </c:pt>
                <c:pt idx="210">
                  <c:v>0.58040000000000003</c:v>
                </c:pt>
                <c:pt idx="211">
                  <c:v>0.58228000000000002</c:v>
                </c:pt>
                <c:pt idx="212">
                  <c:v>0.58409</c:v>
                </c:pt>
                <c:pt idx="213">
                  <c:v>0.58591000000000004</c:v>
                </c:pt>
                <c:pt idx="214">
                  <c:v>0.58784000000000003</c:v>
                </c:pt>
                <c:pt idx="215">
                  <c:v>0.59152000000000005</c:v>
                </c:pt>
                <c:pt idx="216">
                  <c:v>0.59447000000000005</c:v>
                </c:pt>
                <c:pt idx="217">
                  <c:v>0.59648999999999996</c:v>
                </c:pt>
                <c:pt idx="218">
                  <c:v>0.59833000000000003</c:v>
                </c:pt>
                <c:pt idx="219">
                  <c:v>0.60031999999999996</c:v>
                </c:pt>
                <c:pt idx="220">
                  <c:v>0.60221999999999998</c:v>
                </c:pt>
                <c:pt idx="221">
                  <c:v>0.60414999999999996</c:v>
                </c:pt>
                <c:pt idx="222">
                  <c:v>0.60606000000000004</c:v>
                </c:pt>
                <c:pt idx="223">
                  <c:v>0.60807999999999995</c:v>
                </c:pt>
                <c:pt idx="224">
                  <c:v>0.61004000000000003</c:v>
                </c:pt>
                <c:pt idx="225">
                  <c:v>0.61204000000000003</c:v>
                </c:pt>
                <c:pt idx="226">
                  <c:v>0.61404000000000003</c:v>
                </c:pt>
                <c:pt idx="227">
                  <c:v>0.6159</c:v>
                </c:pt>
                <c:pt idx="228">
                  <c:v>0.61809999999999998</c:v>
                </c:pt>
                <c:pt idx="229">
                  <c:v>0.62004999999999999</c:v>
                </c:pt>
                <c:pt idx="230">
                  <c:v>0.62212000000000001</c:v>
                </c:pt>
                <c:pt idx="231">
                  <c:v>0.62395</c:v>
                </c:pt>
                <c:pt idx="232">
                  <c:v>0.62614999999999998</c:v>
                </c:pt>
                <c:pt idx="233">
                  <c:v>0.62819000000000003</c:v>
                </c:pt>
                <c:pt idx="234">
                  <c:v>0.63026000000000004</c:v>
                </c:pt>
                <c:pt idx="235">
                  <c:v>0.63232900000000003</c:v>
                </c:pt>
                <c:pt idx="236">
                  <c:v>0.63438000000000005</c:v>
                </c:pt>
                <c:pt idx="237">
                  <c:v>0.63641000000000003</c:v>
                </c:pt>
                <c:pt idx="238">
                  <c:v>0.63866000000000001</c:v>
                </c:pt>
                <c:pt idx="239">
                  <c:v>0.64078000000000002</c:v>
                </c:pt>
                <c:pt idx="240">
                  <c:v>0.64271</c:v>
                </c:pt>
                <c:pt idx="241">
                  <c:v>0.64498</c:v>
                </c:pt>
                <c:pt idx="242">
                  <c:v>0.64698</c:v>
                </c:pt>
                <c:pt idx="243">
                  <c:v>0.64922000000000002</c:v>
                </c:pt>
                <c:pt idx="244">
                  <c:v>0.65141000000000004</c:v>
                </c:pt>
                <c:pt idx="245">
                  <c:v>0.65356999999999998</c:v>
                </c:pt>
                <c:pt idx="246">
                  <c:v>0.65583000000000002</c:v>
                </c:pt>
                <c:pt idx="247">
                  <c:v>0.65810999999999997</c:v>
                </c:pt>
                <c:pt idx="248">
                  <c:v>0.66020000000000001</c:v>
                </c:pt>
                <c:pt idx="249">
                  <c:v>0.66242999999999996</c:v>
                </c:pt>
                <c:pt idx="250">
                  <c:v>0.66481000000000001</c:v>
                </c:pt>
                <c:pt idx="251">
                  <c:v>0.66696999999999995</c:v>
                </c:pt>
                <c:pt idx="252">
                  <c:v>0.66927000000000003</c:v>
                </c:pt>
                <c:pt idx="253">
                  <c:v>0.67147000000000001</c:v>
                </c:pt>
                <c:pt idx="254">
                  <c:v>0.67376000000000003</c:v>
                </c:pt>
                <c:pt idx="255">
                  <c:v>0.67623999999999995</c:v>
                </c:pt>
                <c:pt idx="256">
                  <c:v>0.67859999999999998</c:v>
                </c:pt>
                <c:pt idx="257">
                  <c:v>0.68118000000000001</c:v>
                </c:pt>
                <c:pt idx="258">
                  <c:v>0.68355900000000003</c:v>
                </c:pt>
                <c:pt idx="259">
                  <c:v>0.68618999999999997</c:v>
                </c:pt>
                <c:pt idx="260">
                  <c:v>0.68866000000000005</c:v>
                </c:pt>
                <c:pt idx="261">
                  <c:v>0.69113999999999998</c:v>
                </c:pt>
                <c:pt idx="262">
                  <c:v>0.69398000000000004</c:v>
                </c:pt>
                <c:pt idx="263">
                  <c:v>0.69671000000000005</c:v>
                </c:pt>
                <c:pt idx="264">
                  <c:v>0.69930000000000003</c:v>
                </c:pt>
                <c:pt idx="265">
                  <c:v>0.70216000000000001</c:v>
                </c:pt>
                <c:pt idx="266">
                  <c:v>0.70513999999999999</c:v>
                </c:pt>
                <c:pt idx="267">
                  <c:v>0.70801999999999998</c:v>
                </c:pt>
                <c:pt idx="268">
                  <c:v>0.71104000000000001</c:v>
                </c:pt>
                <c:pt idx="269">
                  <c:v>0.71423000000000003</c:v>
                </c:pt>
                <c:pt idx="270">
                  <c:v>0.71725000000000005</c:v>
                </c:pt>
                <c:pt idx="271">
                  <c:v>0.72050999999999998</c:v>
                </c:pt>
                <c:pt idx="272">
                  <c:v>0.72389000000000003</c:v>
                </c:pt>
                <c:pt idx="273">
                  <c:v>0.72755000000000003</c:v>
                </c:pt>
                <c:pt idx="274">
                  <c:v>0.73106000000000004</c:v>
                </c:pt>
                <c:pt idx="275">
                  <c:v>0.73460000000000003</c:v>
                </c:pt>
                <c:pt idx="276">
                  <c:v>0.73845000000000005</c:v>
                </c:pt>
                <c:pt idx="277">
                  <c:v>0.74236999999999997</c:v>
                </c:pt>
                <c:pt idx="278">
                  <c:v>0.74658000000000002</c:v>
                </c:pt>
                <c:pt idx="279">
                  <c:v>0.75085000000000002</c:v>
                </c:pt>
                <c:pt idx="280">
                  <c:v>0.75536999999999999</c:v>
                </c:pt>
                <c:pt idx="281">
                  <c:v>0.76002999999999998</c:v>
                </c:pt>
                <c:pt idx="282">
                  <c:v>0.76502000000000003</c:v>
                </c:pt>
                <c:pt idx="283">
                  <c:v>0.77022999999999997</c:v>
                </c:pt>
                <c:pt idx="284">
                  <c:v>0.77571000000000001</c:v>
                </c:pt>
                <c:pt idx="285">
                  <c:v>0.78156999999999999</c:v>
                </c:pt>
                <c:pt idx="286">
                  <c:v>0.78768000000000005</c:v>
                </c:pt>
                <c:pt idx="287">
                  <c:v>0.79408000000000001</c:v>
                </c:pt>
                <c:pt idx="288">
                  <c:v>0.80091000000000001</c:v>
                </c:pt>
                <c:pt idx="289">
                  <c:v>0.80808000000000002</c:v>
                </c:pt>
                <c:pt idx="290">
                  <c:v>0.81586999999999998</c:v>
                </c:pt>
                <c:pt idx="291">
                  <c:v>0.82394000000000001</c:v>
                </c:pt>
                <c:pt idx="292">
                  <c:v>0.83260000000000001</c:v>
                </c:pt>
                <c:pt idx="293">
                  <c:v>0.8417</c:v>
                </c:pt>
                <c:pt idx="294">
                  <c:v>0.85155000000000003</c:v>
                </c:pt>
                <c:pt idx="295">
                  <c:v>0.86178900000000003</c:v>
                </c:pt>
                <c:pt idx="296">
                  <c:v>0.87246999999999997</c:v>
                </c:pt>
                <c:pt idx="297">
                  <c:v>0.88390000000000002</c:v>
                </c:pt>
                <c:pt idx="298">
                  <c:v>0.89587000000000006</c:v>
                </c:pt>
                <c:pt idx="299">
                  <c:v>0.90841000000000005</c:v>
                </c:pt>
                <c:pt idx="300">
                  <c:v>0.92179999999999995</c:v>
                </c:pt>
                <c:pt idx="301">
                  <c:v>0.93589</c:v>
                </c:pt>
                <c:pt idx="302">
                  <c:v>0.95072000000000001</c:v>
                </c:pt>
                <c:pt idx="303">
                  <c:v>0.96631999999999996</c:v>
                </c:pt>
                <c:pt idx="304">
                  <c:v>0.98262000000000005</c:v>
                </c:pt>
                <c:pt idx="305">
                  <c:v>0.99997999999999998</c:v>
                </c:pt>
                <c:pt idx="306">
                  <c:v>1.0179100000000001</c:v>
                </c:pt>
                <c:pt idx="307">
                  <c:v>1.0365500000000001</c:v>
                </c:pt>
                <c:pt idx="308">
                  <c:v>1.0561700000000001</c:v>
                </c:pt>
                <c:pt idx="309">
                  <c:v>1.0767899999999999</c:v>
                </c:pt>
                <c:pt idx="310">
                  <c:v>1.0983799999999999</c:v>
                </c:pt>
                <c:pt idx="311">
                  <c:v>1.12083</c:v>
                </c:pt>
                <c:pt idx="312">
                  <c:v>1.1445799999999999</c:v>
                </c:pt>
                <c:pt idx="313">
                  <c:v>1.1693100000000001</c:v>
                </c:pt>
                <c:pt idx="314">
                  <c:v>1.1956</c:v>
                </c:pt>
                <c:pt idx="315">
                  <c:v>1.2219100000000001</c:v>
                </c:pt>
                <c:pt idx="316">
                  <c:v>1.24895</c:v>
                </c:pt>
                <c:pt idx="317">
                  <c:v>1.2771699999999999</c:v>
                </c:pt>
                <c:pt idx="318">
                  <c:v>1.3062199999999999</c:v>
                </c:pt>
                <c:pt idx="319">
                  <c:v>1.3366100000000001</c:v>
                </c:pt>
                <c:pt idx="320">
                  <c:v>1.3672899999999999</c:v>
                </c:pt>
                <c:pt idx="321">
                  <c:v>1.3993100000000001</c:v>
                </c:pt>
                <c:pt idx="322">
                  <c:v>1.4321299999999999</c:v>
                </c:pt>
                <c:pt idx="323">
                  <c:v>1.46549</c:v>
                </c:pt>
                <c:pt idx="324">
                  <c:v>1.49942</c:v>
                </c:pt>
                <c:pt idx="325">
                  <c:v>1.53383</c:v>
                </c:pt>
                <c:pt idx="326">
                  <c:v>1.5674999999999999</c:v>
                </c:pt>
                <c:pt idx="327">
                  <c:v>1.6023099999999999</c:v>
                </c:pt>
                <c:pt idx="328">
                  <c:v>1.63672</c:v>
                </c:pt>
                <c:pt idx="329">
                  <c:v>1.6726700000000001</c:v>
                </c:pt>
                <c:pt idx="330">
                  <c:v>1.7082599999999999</c:v>
                </c:pt>
                <c:pt idx="331">
                  <c:v>1.7438199999999999</c:v>
                </c:pt>
                <c:pt idx="332">
                  <c:v>1.77966</c:v>
                </c:pt>
                <c:pt idx="333">
                  <c:v>1.8145199999999999</c:v>
                </c:pt>
                <c:pt idx="334">
                  <c:v>1.8500399999999999</c:v>
                </c:pt>
                <c:pt idx="335">
                  <c:v>1.88337</c:v>
                </c:pt>
                <c:pt idx="336">
                  <c:v>1.91727</c:v>
                </c:pt>
                <c:pt idx="337">
                  <c:v>1.9502299999999999</c:v>
                </c:pt>
                <c:pt idx="338">
                  <c:v>1.98604</c:v>
                </c:pt>
                <c:pt idx="339">
                  <c:v>2.0207199999999998</c:v>
                </c:pt>
                <c:pt idx="340">
                  <c:v>2.0441400000000001</c:v>
                </c:pt>
                <c:pt idx="341">
                  <c:v>2.0762999999999998</c:v>
                </c:pt>
                <c:pt idx="342">
                  <c:v>2.1074199999999998</c:v>
                </c:pt>
                <c:pt idx="343">
                  <c:v>2.1381600000000001</c:v>
                </c:pt>
                <c:pt idx="344">
                  <c:v>2.16764</c:v>
                </c:pt>
                <c:pt idx="345">
                  <c:v>2.1936399999999998</c:v>
                </c:pt>
                <c:pt idx="346">
                  <c:v>2.2227999999999999</c:v>
                </c:pt>
                <c:pt idx="347">
                  <c:v>2.2501699999999998</c:v>
                </c:pt>
                <c:pt idx="348">
                  <c:v>2.2775400000000001</c:v>
                </c:pt>
                <c:pt idx="349">
                  <c:v>2.3008299999999999</c:v>
                </c:pt>
                <c:pt idx="350">
                  <c:v>2.32572</c:v>
                </c:pt>
                <c:pt idx="351">
                  <c:v>2.3490199999999999</c:v>
                </c:pt>
                <c:pt idx="352">
                  <c:v>2.3688899999999999</c:v>
                </c:pt>
                <c:pt idx="353">
                  <c:v>2.3904800000000002</c:v>
                </c:pt>
                <c:pt idx="354">
                  <c:v>2.40944</c:v>
                </c:pt>
                <c:pt idx="355">
                  <c:v>2.4263300000000001</c:v>
                </c:pt>
                <c:pt idx="356">
                  <c:v>2.4438300000000002</c:v>
                </c:pt>
                <c:pt idx="357">
                  <c:v>2.4590999999999998</c:v>
                </c:pt>
                <c:pt idx="358">
                  <c:v>2.4716999999999998</c:v>
                </c:pt>
                <c:pt idx="359">
                  <c:v>2.4838300000000002</c:v>
                </c:pt>
                <c:pt idx="360">
                  <c:v>2.4891800000000002</c:v>
                </c:pt>
                <c:pt idx="361">
                  <c:v>2.50468</c:v>
                </c:pt>
                <c:pt idx="362">
                  <c:v>2.5132599999999998</c:v>
                </c:pt>
                <c:pt idx="363">
                  <c:v>2.5177499999999999</c:v>
                </c:pt>
                <c:pt idx="364">
                  <c:v>2.5223900000000001</c:v>
                </c:pt>
                <c:pt idx="365">
                  <c:v>2.5251899999999998</c:v>
                </c:pt>
                <c:pt idx="366">
                  <c:v>2.5263300000000002</c:v>
                </c:pt>
                <c:pt idx="367">
                  <c:v>2.5295100000000001</c:v>
                </c:pt>
                <c:pt idx="368">
                  <c:v>2.5228899999999999</c:v>
                </c:pt>
                <c:pt idx="369">
                  <c:v>2.5183800000000001</c:v>
                </c:pt>
                <c:pt idx="370">
                  <c:v>2.5184000000000002</c:v>
                </c:pt>
                <c:pt idx="371">
                  <c:v>2.5144799999999998</c:v>
                </c:pt>
                <c:pt idx="372">
                  <c:v>2.5092599999999998</c:v>
                </c:pt>
                <c:pt idx="373">
                  <c:v>2.50143</c:v>
                </c:pt>
                <c:pt idx="374">
                  <c:v>2.4918200000000001</c:v>
                </c:pt>
                <c:pt idx="375">
                  <c:v>2.4849000000000001</c:v>
                </c:pt>
                <c:pt idx="376">
                  <c:v>2.47227</c:v>
                </c:pt>
                <c:pt idx="377">
                  <c:v>2.4639099999999998</c:v>
                </c:pt>
                <c:pt idx="378">
                  <c:v>2.45106</c:v>
                </c:pt>
                <c:pt idx="379">
                  <c:v>2.4363800000000002</c:v>
                </c:pt>
                <c:pt idx="380">
                  <c:v>2.4250099999999999</c:v>
                </c:pt>
                <c:pt idx="381">
                  <c:v>2.4108900000000002</c:v>
                </c:pt>
                <c:pt idx="382">
                  <c:v>2.3947699999999998</c:v>
                </c:pt>
                <c:pt idx="383">
                  <c:v>2.3802099999999999</c:v>
                </c:pt>
                <c:pt idx="384">
                  <c:v>2.3657599999999999</c:v>
                </c:pt>
                <c:pt idx="385">
                  <c:v>2.3498100000000002</c:v>
                </c:pt>
                <c:pt idx="386">
                  <c:v>2.3343699999999998</c:v>
                </c:pt>
                <c:pt idx="387">
                  <c:v>2.3175400000000002</c:v>
                </c:pt>
                <c:pt idx="388">
                  <c:v>2.3036300000000001</c:v>
                </c:pt>
                <c:pt idx="389">
                  <c:v>2.2879900000000002</c:v>
                </c:pt>
                <c:pt idx="390">
                  <c:v>2.27142</c:v>
                </c:pt>
                <c:pt idx="391">
                  <c:v>2.2536200000000002</c:v>
                </c:pt>
                <c:pt idx="392">
                  <c:v>2.2362199999999999</c:v>
                </c:pt>
                <c:pt idx="393">
                  <c:v>2.2201599999999999</c:v>
                </c:pt>
                <c:pt idx="394">
                  <c:v>2.20479</c:v>
                </c:pt>
                <c:pt idx="395">
                  <c:v>2.1899199999999999</c:v>
                </c:pt>
                <c:pt idx="396">
                  <c:v>2.1758299999999999</c:v>
                </c:pt>
                <c:pt idx="397">
                  <c:v>2.1600899999999998</c:v>
                </c:pt>
                <c:pt idx="398">
                  <c:v>2.1434799999999998</c:v>
                </c:pt>
                <c:pt idx="399">
                  <c:v>2.1278299999999999</c:v>
                </c:pt>
                <c:pt idx="400">
                  <c:v>2.1107300000000002</c:v>
                </c:pt>
                <c:pt idx="401">
                  <c:v>2.09687</c:v>
                </c:pt>
                <c:pt idx="402">
                  <c:v>2.0819100000000001</c:v>
                </c:pt>
                <c:pt idx="403">
                  <c:v>2.0673900000000001</c:v>
                </c:pt>
                <c:pt idx="404">
                  <c:v>2.0522200000000002</c:v>
                </c:pt>
                <c:pt idx="405">
                  <c:v>2.0390600000000001</c:v>
                </c:pt>
                <c:pt idx="406">
                  <c:v>2.0229400000000002</c:v>
                </c:pt>
                <c:pt idx="407">
                  <c:v>2.0107599999999999</c:v>
                </c:pt>
                <c:pt idx="408">
                  <c:v>1.99318</c:v>
                </c:pt>
                <c:pt idx="409">
                  <c:v>1.9807699999999999</c:v>
                </c:pt>
                <c:pt idx="410">
                  <c:v>1.9664600000000001</c:v>
                </c:pt>
                <c:pt idx="411">
                  <c:v>1.9530000000000001</c:v>
                </c:pt>
                <c:pt idx="412">
                  <c:v>1.9390400000000001</c:v>
                </c:pt>
                <c:pt idx="413">
                  <c:v>1.92536</c:v>
                </c:pt>
                <c:pt idx="414">
                  <c:v>1.9124399999999999</c:v>
                </c:pt>
                <c:pt idx="415">
                  <c:v>1.89879</c:v>
                </c:pt>
                <c:pt idx="416">
                  <c:v>1.8852500000000001</c:v>
                </c:pt>
                <c:pt idx="417">
                  <c:v>1.8741699999999999</c:v>
                </c:pt>
                <c:pt idx="418">
                  <c:v>1.8616999999999999</c:v>
                </c:pt>
                <c:pt idx="419">
                  <c:v>1.84924</c:v>
                </c:pt>
                <c:pt idx="420">
                  <c:v>1.83717</c:v>
                </c:pt>
                <c:pt idx="421">
                  <c:v>1.8265100000000001</c:v>
                </c:pt>
                <c:pt idx="422">
                  <c:v>1.8138000000000001</c:v>
                </c:pt>
                <c:pt idx="423">
                  <c:v>1.80247</c:v>
                </c:pt>
                <c:pt idx="424">
                  <c:v>1.79053</c:v>
                </c:pt>
                <c:pt idx="425">
                  <c:v>1.7807299999999999</c:v>
                </c:pt>
                <c:pt idx="426">
                  <c:v>1.77159</c:v>
                </c:pt>
                <c:pt idx="427">
                  <c:v>1.7626299999999999</c:v>
                </c:pt>
                <c:pt idx="428">
                  <c:v>1.7528300000000001</c:v>
                </c:pt>
                <c:pt idx="429">
                  <c:v>1.7440500000000001</c:v>
                </c:pt>
                <c:pt idx="430">
                  <c:v>1.73576</c:v>
                </c:pt>
                <c:pt idx="431">
                  <c:v>1.7279500000000001</c:v>
                </c:pt>
                <c:pt idx="432">
                  <c:v>1.7197499999999999</c:v>
                </c:pt>
                <c:pt idx="433">
                  <c:v>1.71349</c:v>
                </c:pt>
                <c:pt idx="434">
                  <c:v>1.70621</c:v>
                </c:pt>
                <c:pt idx="435">
                  <c:v>1.7003299999999999</c:v>
                </c:pt>
                <c:pt idx="436">
                  <c:v>1.69401</c:v>
                </c:pt>
                <c:pt idx="437">
                  <c:v>1.68964</c:v>
                </c:pt>
                <c:pt idx="438">
                  <c:v>1.6837899999999999</c:v>
                </c:pt>
                <c:pt idx="439">
                  <c:v>1.6789400000000001</c:v>
                </c:pt>
                <c:pt idx="440">
                  <c:v>1.67452</c:v>
                </c:pt>
                <c:pt idx="441">
                  <c:v>1.66936</c:v>
                </c:pt>
                <c:pt idx="442">
                  <c:v>1.6668799999999999</c:v>
                </c:pt>
                <c:pt idx="443">
                  <c:v>1.6629100000000001</c:v>
                </c:pt>
                <c:pt idx="444">
                  <c:v>1.6593100000000001</c:v>
                </c:pt>
                <c:pt idx="445">
                  <c:v>1.6558299999999999</c:v>
                </c:pt>
                <c:pt idx="446">
                  <c:v>1.6534899999999999</c:v>
                </c:pt>
                <c:pt idx="447">
                  <c:v>1.65036</c:v>
                </c:pt>
                <c:pt idx="448">
                  <c:v>1.6468700000000001</c:v>
                </c:pt>
                <c:pt idx="449">
                  <c:v>1.6454500000000001</c:v>
                </c:pt>
                <c:pt idx="450">
                  <c:v>1.6444399999999999</c:v>
                </c:pt>
                <c:pt idx="451">
                  <c:v>1.64279</c:v>
                </c:pt>
                <c:pt idx="452">
                  <c:v>1.64116</c:v>
                </c:pt>
                <c:pt idx="453">
                  <c:v>1.6402600000000001</c:v>
                </c:pt>
                <c:pt idx="454">
                  <c:v>1.6392100000000001</c:v>
                </c:pt>
                <c:pt idx="455">
                  <c:v>1.63819</c:v>
                </c:pt>
                <c:pt idx="456">
                  <c:v>1.6368</c:v>
                </c:pt>
                <c:pt idx="457">
                  <c:v>1.63811</c:v>
                </c:pt>
                <c:pt idx="458">
                  <c:v>1.63737</c:v>
                </c:pt>
                <c:pt idx="459">
                  <c:v>1.63794</c:v>
                </c:pt>
                <c:pt idx="460">
                  <c:v>1.6391500000000001</c:v>
                </c:pt>
                <c:pt idx="461">
                  <c:v>1.63886</c:v>
                </c:pt>
                <c:pt idx="462">
                  <c:v>1.6407</c:v>
                </c:pt>
                <c:pt idx="463">
                  <c:v>1.6417600000000001</c:v>
                </c:pt>
                <c:pt idx="464">
                  <c:v>1.6417600000000001</c:v>
                </c:pt>
                <c:pt idx="465">
                  <c:v>1.6450100000000001</c:v>
                </c:pt>
                <c:pt idx="466">
                  <c:v>1.6455599999999999</c:v>
                </c:pt>
                <c:pt idx="467">
                  <c:v>1.64829</c:v>
                </c:pt>
                <c:pt idx="468">
                  <c:v>1.6510800000000001</c:v>
                </c:pt>
                <c:pt idx="469">
                  <c:v>1.6525700000000001</c:v>
                </c:pt>
                <c:pt idx="470">
                  <c:v>1.65524</c:v>
                </c:pt>
                <c:pt idx="471">
                  <c:v>1.6582399999999999</c:v>
                </c:pt>
                <c:pt idx="472">
                  <c:v>1.6597200000000001</c:v>
                </c:pt>
                <c:pt idx="473">
                  <c:v>1.66256</c:v>
                </c:pt>
                <c:pt idx="474">
                  <c:v>1.66635</c:v>
                </c:pt>
                <c:pt idx="475">
                  <c:v>1.6702699999999999</c:v>
                </c:pt>
                <c:pt idx="476">
                  <c:v>1.67395</c:v>
                </c:pt>
                <c:pt idx="477">
                  <c:v>1.6769799999999999</c:v>
                </c:pt>
                <c:pt idx="478">
                  <c:v>1.6801600000000001</c:v>
                </c:pt>
                <c:pt idx="479">
                  <c:v>1.6461600000000001</c:v>
                </c:pt>
                <c:pt idx="480">
                  <c:v>1.64869</c:v>
                </c:pt>
                <c:pt idx="481">
                  <c:v>1.6527099999999999</c:v>
                </c:pt>
                <c:pt idx="482">
                  <c:v>1.6567000000000001</c:v>
                </c:pt>
                <c:pt idx="483">
                  <c:v>1.6605799999999999</c:v>
                </c:pt>
                <c:pt idx="484">
                  <c:v>1.6651199999999999</c:v>
                </c:pt>
                <c:pt idx="485">
                  <c:v>1.6689700000000001</c:v>
                </c:pt>
                <c:pt idx="486">
                  <c:v>1.67422</c:v>
                </c:pt>
                <c:pt idx="487">
                  <c:v>1.67916</c:v>
                </c:pt>
                <c:pt idx="488">
                  <c:v>1.6832199999999999</c:v>
                </c:pt>
                <c:pt idx="489">
                  <c:v>1.69025</c:v>
                </c:pt>
                <c:pt idx="490">
                  <c:v>1.69591</c:v>
                </c:pt>
                <c:pt idx="491">
                  <c:v>1.7026300000000001</c:v>
                </c:pt>
                <c:pt idx="492">
                  <c:v>1.70949</c:v>
                </c:pt>
                <c:pt idx="493">
                  <c:v>1.7169300000000001</c:v>
                </c:pt>
                <c:pt idx="494">
                  <c:v>1.7246300000000001</c:v>
                </c:pt>
                <c:pt idx="495">
                  <c:v>1.73299</c:v>
                </c:pt>
                <c:pt idx="496">
                  <c:v>1.7416700000000001</c:v>
                </c:pt>
                <c:pt idx="497">
                  <c:v>1.7493799999999999</c:v>
                </c:pt>
                <c:pt idx="498">
                  <c:v>1.75949</c:v>
                </c:pt>
                <c:pt idx="499">
                  <c:v>1.7699199999999999</c:v>
                </c:pt>
                <c:pt idx="500">
                  <c:v>1.7798700000000001</c:v>
                </c:pt>
                <c:pt idx="501">
                  <c:v>1.7913399999999999</c:v>
                </c:pt>
                <c:pt idx="502">
                  <c:v>1.8019799999999999</c:v>
                </c:pt>
                <c:pt idx="503">
                  <c:v>1.8145</c:v>
                </c:pt>
                <c:pt idx="504">
                  <c:v>1.82423</c:v>
                </c:pt>
                <c:pt idx="505">
                  <c:v>1.83805</c:v>
                </c:pt>
                <c:pt idx="506">
                  <c:v>1.8523799999999999</c:v>
                </c:pt>
                <c:pt idx="507">
                  <c:v>1.8645700000000001</c:v>
                </c:pt>
                <c:pt idx="508">
                  <c:v>1.8777200000000001</c:v>
                </c:pt>
                <c:pt idx="509">
                  <c:v>1.89259</c:v>
                </c:pt>
                <c:pt idx="510">
                  <c:v>1.9047400000000001</c:v>
                </c:pt>
                <c:pt idx="511">
                  <c:v>1.9207399999999999</c:v>
                </c:pt>
                <c:pt idx="512">
                  <c:v>1.93275</c:v>
                </c:pt>
                <c:pt idx="513">
                  <c:v>1.9501500000000001</c:v>
                </c:pt>
                <c:pt idx="514">
                  <c:v>1.9675199999999999</c:v>
                </c:pt>
                <c:pt idx="515">
                  <c:v>1.98254</c:v>
                </c:pt>
                <c:pt idx="516">
                  <c:v>1.99952</c:v>
                </c:pt>
                <c:pt idx="517">
                  <c:v>6</c:v>
                </c:pt>
                <c:pt idx="518">
                  <c:v>6</c:v>
                </c:pt>
                <c:pt idx="519">
                  <c:v>6</c:v>
                </c:pt>
                <c:pt idx="520">
                  <c:v>6</c:v>
                </c:pt>
                <c:pt idx="521">
                  <c:v>6</c:v>
                </c:pt>
                <c:pt idx="522">
                  <c:v>6</c:v>
                </c:pt>
                <c:pt idx="523">
                  <c:v>6</c:v>
                </c:pt>
                <c:pt idx="524">
                  <c:v>6</c:v>
                </c:pt>
                <c:pt idx="525">
                  <c:v>6</c:v>
                </c:pt>
                <c:pt idx="526">
                  <c:v>6</c:v>
                </c:pt>
                <c:pt idx="527">
                  <c:v>6</c:v>
                </c:pt>
                <c:pt idx="528">
                  <c:v>6</c:v>
                </c:pt>
                <c:pt idx="529">
                  <c:v>6</c:v>
                </c:pt>
                <c:pt idx="530">
                  <c:v>6</c:v>
                </c:pt>
                <c:pt idx="531">
                  <c:v>6</c:v>
                </c:pt>
                <c:pt idx="532">
                  <c:v>6</c:v>
                </c:pt>
                <c:pt idx="533">
                  <c:v>6</c:v>
                </c:pt>
                <c:pt idx="534">
                  <c:v>6</c:v>
                </c:pt>
                <c:pt idx="535">
                  <c:v>6</c:v>
                </c:pt>
                <c:pt idx="536">
                  <c:v>6</c:v>
                </c:pt>
                <c:pt idx="537">
                  <c:v>6</c:v>
                </c:pt>
                <c:pt idx="538">
                  <c:v>6</c:v>
                </c:pt>
                <c:pt idx="539">
                  <c:v>6</c:v>
                </c:pt>
                <c:pt idx="540">
                  <c:v>6</c:v>
                </c:pt>
                <c:pt idx="541">
                  <c:v>6</c:v>
                </c:pt>
                <c:pt idx="542">
                  <c:v>6</c:v>
                </c:pt>
                <c:pt idx="543">
                  <c:v>6</c:v>
                </c:pt>
                <c:pt idx="544">
                  <c:v>6</c:v>
                </c:pt>
                <c:pt idx="545">
                  <c:v>6</c:v>
                </c:pt>
                <c:pt idx="546">
                  <c:v>6</c:v>
                </c:pt>
                <c:pt idx="547">
                  <c:v>6</c:v>
                </c:pt>
                <c:pt idx="548">
                  <c:v>6</c:v>
                </c:pt>
                <c:pt idx="549">
                  <c:v>6</c:v>
                </c:pt>
                <c:pt idx="550">
                  <c:v>6</c:v>
                </c:pt>
                <c:pt idx="551">
                  <c:v>6</c:v>
                </c:pt>
                <c:pt idx="552">
                  <c:v>6</c:v>
                </c:pt>
                <c:pt idx="553">
                  <c:v>6</c:v>
                </c:pt>
                <c:pt idx="554">
                  <c:v>6</c:v>
                </c:pt>
                <c:pt idx="555">
                  <c:v>6</c:v>
                </c:pt>
                <c:pt idx="556">
                  <c:v>6</c:v>
                </c:pt>
                <c:pt idx="557">
                  <c:v>6</c:v>
                </c:pt>
                <c:pt idx="558">
                  <c:v>6</c:v>
                </c:pt>
                <c:pt idx="559">
                  <c:v>6</c:v>
                </c:pt>
                <c:pt idx="560">
                  <c:v>6</c:v>
                </c:pt>
                <c:pt idx="561">
                  <c:v>6</c:v>
                </c:pt>
                <c:pt idx="562">
                  <c:v>6</c:v>
                </c:pt>
                <c:pt idx="563">
                  <c:v>6</c:v>
                </c:pt>
                <c:pt idx="564">
                  <c:v>6</c:v>
                </c:pt>
                <c:pt idx="565">
                  <c:v>6</c:v>
                </c:pt>
                <c:pt idx="566">
                  <c:v>6</c:v>
                </c:pt>
                <c:pt idx="567">
                  <c:v>6</c:v>
                </c:pt>
                <c:pt idx="568">
                  <c:v>6</c:v>
                </c:pt>
                <c:pt idx="569">
                  <c:v>6</c:v>
                </c:pt>
                <c:pt idx="570">
                  <c:v>6</c:v>
                </c:pt>
                <c:pt idx="571">
                  <c:v>6</c:v>
                </c:pt>
                <c:pt idx="572">
                  <c:v>6</c:v>
                </c:pt>
                <c:pt idx="573">
                  <c:v>6</c:v>
                </c:pt>
                <c:pt idx="574">
                  <c:v>6</c:v>
                </c:pt>
                <c:pt idx="575">
                  <c:v>6</c:v>
                </c:pt>
                <c:pt idx="576">
                  <c:v>6</c:v>
                </c:pt>
                <c:pt idx="577">
                  <c:v>6</c:v>
                </c:pt>
                <c:pt idx="578">
                  <c:v>6</c:v>
                </c:pt>
                <c:pt idx="579">
                  <c:v>6</c:v>
                </c:pt>
                <c:pt idx="580">
                  <c:v>6</c:v>
                </c:pt>
                <c:pt idx="581">
                  <c:v>6</c:v>
                </c:pt>
                <c:pt idx="582">
                  <c:v>6</c:v>
                </c:pt>
                <c:pt idx="583">
                  <c:v>6</c:v>
                </c:pt>
                <c:pt idx="584">
                  <c:v>6</c:v>
                </c:pt>
                <c:pt idx="585">
                  <c:v>6</c:v>
                </c:pt>
                <c:pt idx="586">
                  <c:v>6</c:v>
                </c:pt>
                <c:pt idx="587">
                  <c:v>6</c:v>
                </c:pt>
                <c:pt idx="588">
                  <c:v>6</c:v>
                </c:pt>
                <c:pt idx="589">
                  <c:v>6</c:v>
                </c:pt>
                <c:pt idx="590">
                  <c:v>6</c:v>
                </c:pt>
                <c:pt idx="591">
                  <c:v>6</c:v>
                </c:pt>
                <c:pt idx="592">
                  <c:v>6</c:v>
                </c:pt>
                <c:pt idx="593">
                  <c:v>6</c:v>
                </c:pt>
                <c:pt idx="594">
                  <c:v>6</c:v>
                </c:pt>
                <c:pt idx="595">
                  <c:v>6</c:v>
                </c:pt>
                <c:pt idx="596">
                  <c:v>6</c:v>
                </c:pt>
                <c:pt idx="597">
                  <c:v>6</c:v>
                </c:pt>
                <c:pt idx="598">
                  <c:v>6</c:v>
                </c:pt>
                <c:pt idx="599">
                  <c:v>6</c:v>
                </c:pt>
                <c:pt idx="600">
                  <c:v>6</c:v>
                </c:pt>
                <c:pt idx="601">
                  <c:v>6</c:v>
                </c:pt>
                <c:pt idx="602">
                  <c:v>6</c:v>
                </c:pt>
                <c:pt idx="603">
                  <c:v>6</c:v>
                </c:pt>
                <c:pt idx="604">
                  <c:v>6</c:v>
                </c:pt>
                <c:pt idx="605">
                  <c:v>6</c:v>
                </c:pt>
                <c:pt idx="606">
                  <c:v>6</c:v>
                </c:pt>
                <c:pt idx="607">
                  <c:v>6</c:v>
                </c:pt>
                <c:pt idx="608">
                  <c:v>6</c:v>
                </c:pt>
                <c:pt idx="609">
                  <c:v>6</c:v>
                </c:pt>
                <c:pt idx="610">
                  <c:v>6</c:v>
                </c:pt>
                <c:pt idx="611">
                  <c:v>6</c:v>
                </c:pt>
                <c:pt idx="612">
                  <c:v>6</c:v>
                </c:pt>
                <c:pt idx="613">
                  <c:v>6</c:v>
                </c:pt>
                <c:pt idx="614">
                  <c:v>6</c:v>
                </c:pt>
                <c:pt idx="615">
                  <c:v>6</c:v>
                </c:pt>
                <c:pt idx="616">
                  <c:v>6</c:v>
                </c:pt>
                <c:pt idx="617">
                  <c:v>6</c:v>
                </c:pt>
                <c:pt idx="618">
                  <c:v>6</c:v>
                </c:pt>
                <c:pt idx="619">
                  <c:v>6</c:v>
                </c:pt>
                <c:pt idx="620">
                  <c:v>6</c:v>
                </c:pt>
                <c:pt idx="621">
                  <c:v>6</c:v>
                </c:pt>
                <c:pt idx="622">
                  <c:v>6</c:v>
                </c:pt>
                <c:pt idx="623">
                  <c:v>6</c:v>
                </c:pt>
                <c:pt idx="624">
                  <c:v>6</c:v>
                </c:pt>
                <c:pt idx="625">
                  <c:v>6</c:v>
                </c:pt>
                <c:pt idx="626">
                  <c:v>6</c:v>
                </c:pt>
                <c:pt idx="627">
                  <c:v>6</c:v>
                </c:pt>
                <c:pt idx="628">
                  <c:v>6</c:v>
                </c:pt>
                <c:pt idx="629">
                  <c:v>6</c:v>
                </c:pt>
                <c:pt idx="630">
                  <c:v>6</c:v>
                </c:pt>
                <c:pt idx="631">
                  <c:v>6</c:v>
                </c:pt>
                <c:pt idx="632">
                  <c:v>6</c:v>
                </c:pt>
                <c:pt idx="633">
                  <c:v>6</c:v>
                </c:pt>
                <c:pt idx="634">
                  <c:v>6</c:v>
                </c:pt>
                <c:pt idx="635">
                  <c:v>6</c:v>
                </c:pt>
                <c:pt idx="636">
                  <c:v>6</c:v>
                </c:pt>
                <c:pt idx="637">
                  <c:v>6</c:v>
                </c:pt>
                <c:pt idx="638">
                  <c:v>6</c:v>
                </c:pt>
                <c:pt idx="639">
                  <c:v>6</c:v>
                </c:pt>
                <c:pt idx="640">
                  <c:v>6</c:v>
                </c:pt>
                <c:pt idx="641">
                  <c:v>6</c:v>
                </c:pt>
                <c:pt idx="642">
                  <c:v>6</c:v>
                </c:pt>
                <c:pt idx="643">
                  <c:v>6</c:v>
                </c:pt>
                <c:pt idx="644">
                  <c:v>6</c:v>
                </c:pt>
                <c:pt idx="645">
                  <c:v>6</c:v>
                </c:pt>
                <c:pt idx="646">
                  <c:v>6</c:v>
                </c:pt>
                <c:pt idx="647">
                  <c:v>6</c:v>
                </c:pt>
                <c:pt idx="648">
                  <c:v>6</c:v>
                </c:pt>
                <c:pt idx="649">
                  <c:v>6</c:v>
                </c:pt>
                <c:pt idx="650">
                  <c:v>6</c:v>
                </c:pt>
                <c:pt idx="651">
                  <c:v>6</c:v>
                </c:pt>
                <c:pt idx="652">
                  <c:v>-1.9393899999999999</c:v>
                </c:pt>
                <c:pt idx="653">
                  <c:v>-2.0355699999999999</c:v>
                </c:pt>
                <c:pt idx="654">
                  <c:v>6</c:v>
                </c:pt>
                <c:pt idx="655">
                  <c:v>6</c:v>
                </c:pt>
                <c:pt idx="656">
                  <c:v>-1.64171</c:v>
                </c:pt>
                <c:pt idx="657">
                  <c:v>-1.7664599999999999</c:v>
                </c:pt>
                <c:pt idx="658">
                  <c:v>6</c:v>
                </c:pt>
                <c:pt idx="659">
                  <c:v>6</c:v>
                </c:pt>
                <c:pt idx="660">
                  <c:v>6</c:v>
                </c:pt>
                <c:pt idx="661">
                  <c:v>6</c:v>
                </c:pt>
                <c:pt idx="662">
                  <c:v>6</c:v>
                </c:pt>
                <c:pt idx="663">
                  <c:v>6</c:v>
                </c:pt>
                <c:pt idx="664">
                  <c:v>6</c:v>
                </c:pt>
                <c:pt idx="665">
                  <c:v>6</c:v>
                </c:pt>
                <c:pt idx="666">
                  <c:v>6</c:v>
                </c:pt>
                <c:pt idx="667">
                  <c:v>6</c:v>
                </c:pt>
                <c:pt idx="668">
                  <c:v>6</c:v>
                </c:pt>
                <c:pt idx="669">
                  <c:v>6</c:v>
                </c:pt>
                <c:pt idx="670">
                  <c:v>6</c:v>
                </c:pt>
                <c:pt idx="671">
                  <c:v>6</c:v>
                </c:pt>
                <c:pt idx="672">
                  <c:v>6</c:v>
                </c:pt>
                <c:pt idx="673">
                  <c:v>6</c:v>
                </c:pt>
                <c:pt idx="674">
                  <c:v>6</c:v>
                </c:pt>
                <c:pt idx="675">
                  <c:v>6</c:v>
                </c:pt>
                <c:pt idx="676">
                  <c:v>6</c:v>
                </c:pt>
                <c:pt idx="677">
                  <c:v>6</c:v>
                </c:pt>
                <c:pt idx="678">
                  <c:v>6</c:v>
                </c:pt>
                <c:pt idx="679">
                  <c:v>6</c:v>
                </c:pt>
                <c:pt idx="680">
                  <c:v>6</c:v>
                </c:pt>
                <c:pt idx="681">
                  <c:v>6</c:v>
                </c:pt>
                <c:pt idx="682">
                  <c:v>6</c:v>
                </c:pt>
                <c:pt idx="683">
                  <c:v>0.32096000000000002</c:v>
                </c:pt>
                <c:pt idx="684">
                  <c:v>6</c:v>
                </c:pt>
                <c:pt idx="685">
                  <c:v>0.59409999999999996</c:v>
                </c:pt>
                <c:pt idx="686">
                  <c:v>0.94779999999999998</c:v>
                </c:pt>
                <c:pt idx="687">
                  <c:v>0.18886</c:v>
                </c:pt>
                <c:pt idx="688">
                  <c:v>6</c:v>
                </c:pt>
                <c:pt idx="689">
                  <c:v>6</c:v>
                </c:pt>
                <c:pt idx="690">
                  <c:v>0.69635999999999998</c:v>
                </c:pt>
                <c:pt idx="691">
                  <c:v>6.8650000000000003E-2</c:v>
                </c:pt>
                <c:pt idx="692">
                  <c:v>0.18639</c:v>
                </c:pt>
                <c:pt idx="693">
                  <c:v>0.64800999999999997</c:v>
                </c:pt>
                <c:pt idx="694">
                  <c:v>0.39477000000000001</c:v>
                </c:pt>
                <c:pt idx="695">
                  <c:v>0.61560999999999999</c:v>
                </c:pt>
                <c:pt idx="696">
                  <c:v>0.29676999999999998</c:v>
                </c:pt>
                <c:pt idx="697">
                  <c:v>0.34404000000000001</c:v>
                </c:pt>
                <c:pt idx="698">
                  <c:v>0.32586999999999999</c:v>
                </c:pt>
                <c:pt idx="699">
                  <c:v>5.6160000000000002E-2</c:v>
                </c:pt>
                <c:pt idx="700">
                  <c:v>0.11748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2355200"/>
        <c:axId val="242287744"/>
      </c:scatterChart>
      <c:valAx>
        <c:axId val="242355200"/>
        <c:scaling>
          <c:orientation val="minMax"/>
          <c:max val="850"/>
          <c:min val="38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ms-MY"/>
                  <a:t>Wavelength (nm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42287744"/>
        <c:crosses val="autoZero"/>
        <c:crossBetween val="midCat"/>
      </c:valAx>
      <c:valAx>
        <c:axId val="242287744"/>
        <c:scaling>
          <c:orientation val="minMax"/>
          <c:max val="3.5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ms-MY"/>
                  <a:t>Absorbance (a.u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42355200"/>
        <c:crosses val="autoZero"/>
        <c:crossBetween val="midCat"/>
      </c:valAx>
    </c:plotArea>
    <c:plotVisOnly val="1"/>
    <c:dispBlanksAs val="gap"/>
    <c:showDLblsOverMax val="0"/>
  </c:chart>
  <c:spPr>
    <a:ln>
      <a:solidFill>
        <a:schemeClr val="tx1"/>
      </a:solidFill>
    </a:ln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tx>
            <c:v>tio2</c:v>
          </c:tx>
          <c:spPr>
            <a:ln w="28575">
              <a:solidFill>
                <a:schemeClr val="tx1"/>
              </a:solidFill>
              <a:prstDash val="solid"/>
            </a:ln>
          </c:spPr>
          <c:marker>
            <c:symbol val="none"/>
          </c:marker>
          <c:xVal>
            <c:numRef>
              <c:f>'H:\MyMaster things!\desktop\[UV-Vis dye aug2015.xlsx]TiO2'!$A$2:$A$702</c:f>
              <c:numCache>
                <c:formatCode>General</c:formatCode>
                <c:ptCount val="701"/>
                <c:pt idx="0">
                  <c:v>900</c:v>
                </c:pt>
                <c:pt idx="1">
                  <c:v>899</c:v>
                </c:pt>
                <c:pt idx="2">
                  <c:v>898</c:v>
                </c:pt>
                <c:pt idx="3">
                  <c:v>897</c:v>
                </c:pt>
                <c:pt idx="4">
                  <c:v>896</c:v>
                </c:pt>
                <c:pt idx="5">
                  <c:v>895</c:v>
                </c:pt>
                <c:pt idx="6">
                  <c:v>894</c:v>
                </c:pt>
                <c:pt idx="7">
                  <c:v>893</c:v>
                </c:pt>
                <c:pt idx="8">
                  <c:v>892</c:v>
                </c:pt>
                <c:pt idx="9">
                  <c:v>891</c:v>
                </c:pt>
                <c:pt idx="10">
                  <c:v>890</c:v>
                </c:pt>
                <c:pt idx="11">
                  <c:v>889</c:v>
                </c:pt>
                <c:pt idx="12">
                  <c:v>888</c:v>
                </c:pt>
                <c:pt idx="13">
                  <c:v>887</c:v>
                </c:pt>
                <c:pt idx="14">
                  <c:v>886</c:v>
                </c:pt>
                <c:pt idx="15">
                  <c:v>885</c:v>
                </c:pt>
                <c:pt idx="16">
                  <c:v>884</c:v>
                </c:pt>
                <c:pt idx="17">
                  <c:v>883</c:v>
                </c:pt>
                <c:pt idx="18">
                  <c:v>882</c:v>
                </c:pt>
                <c:pt idx="19">
                  <c:v>881</c:v>
                </c:pt>
                <c:pt idx="20">
                  <c:v>880</c:v>
                </c:pt>
                <c:pt idx="21">
                  <c:v>879</c:v>
                </c:pt>
                <c:pt idx="22">
                  <c:v>878</c:v>
                </c:pt>
                <c:pt idx="23">
                  <c:v>877</c:v>
                </c:pt>
                <c:pt idx="24">
                  <c:v>876</c:v>
                </c:pt>
                <c:pt idx="25">
                  <c:v>875</c:v>
                </c:pt>
                <c:pt idx="26">
                  <c:v>874</c:v>
                </c:pt>
                <c:pt idx="27">
                  <c:v>873</c:v>
                </c:pt>
                <c:pt idx="28">
                  <c:v>872</c:v>
                </c:pt>
                <c:pt idx="29">
                  <c:v>871</c:v>
                </c:pt>
                <c:pt idx="30">
                  <c:v>870</c:v>
                </c:pt>
                <c:pt idx="31">
                  <c:v>869</c:v>
                </c:pt>
                <c:pt idx="32">
                  <c:v>868</c:v>
                </c:pt>
                <c:pt idx="33">
                  <c:v>867</c:v>
                </c:pt>
                <c:pt idx="34">
                  <c:v>866</c:v>
                </c:pt>
                <c:pt idx="35">
                  <c:v>865</c:v>
                </c:pt>
                <c:pt idx="36">
                  <c:v>864</c:v>
                </c:pt>
                <c:pt idx="37">
                  <c:v>863</c:v>
                </c:pt>
                <c:pt idx="38">
                  <c:v>862</c:v>
                </c:pt>
                <c:pt idx="39">
                  <c:v>861</c:v>
                </c:pt>
                <c:pt idx="40">
                  <c:v>860</c:v>
                </c:pt>
                <c:pt idx="41">
                  <c:v>859</c:v>
                </c:pt>
                <c:pt idx="42">
                  <c:v>858</c:v>
                </c:pt>
                <c:pt idx="43">
                  <c:v>857</c:v>
                </c:pt>
                <c:pt idx="44">
                  <c:v>856</c:v>
                </c:pt>
                <c:pt idx="45">
                  <c:v>855</c:v>
                </c:pt>
                <c:pt idx="46">
                  <c:v>854</c:v>
                </c:pt>
                <c:pt idx="47">
                  <c:v>853</c:v>
                </c:pt>
                <c:pt idx="48">
                  <c:v>852</c:v>
                </c:pt>
                <c:pt idx="49">
                  <c:v>851</c:v>
                </c:pt>
                <c:pt idx="50">
                  <c:v>850</c:v>
                </c:pt>
                <c:pt idx="51">
                  <c:v>849</c:v>
                </c:pt>
                <c:pt idx="52">
                  <c:v>848</c:v>
                </c:pt>
                <c:pt idx="53">
                  <c:v>847</c:v>
                </c:pt>
                <c:pt idx="54">
                  <c:v>846</c:v>
                </c:pt>
                <c:pt idx="55">
                  <c:v>845</c:v>
                </c:pt>
                <c:pt idx="56">
                  <c:v>844</c:v>
                </c:pt>
                <c:pt idx="57">
                  <c:v>843</c:v>
                </c:pt>
                <c:pt idx="58">
                  <c:v>842</c:v>
                </c:pt>
                <c:pt idx="59">
                  <c:v>841</c:v>
                </c:pt>
                <c:pt idx="60">
                  <c:v>840</c:v>
                </c:pt>
                <c:pt idx="61">
                  <c:v>839</c:v>
                </c:pt>
                <c:pt idx="62">
                  <c:v>838</c:v>
                </c:pt>
                <c:pt idx="63">
                  <c:v>837</c:v>
                </c:pt>
                <c:pt idx="64">
                  <c:v>836</c:v>
                </c:pt>
                <c:pt idx="65">
                  <c:v>835</c:v>
                </c:pt>
                <c:pt idx="66">
                  <c:v>834</c:v>
                </c:pt>
                <c:pt idx="67">
                  <c:v>833</c:v>
                </c:pt>
                <c:pt idx="68">
                  <c:v>832</c:v>
                </c:pt>
                <c:pt idx="69">
                  <c:v>831</c:v>
                </c:pt>
                <c:pt idx="70">
                  <c:v>830</c:v>
                </c:pt>
                <c:pt idx="71">
                  <c:v>829</c:v>
                </c:pt>
                <c:pt idx="72">
                  <c:v>828</c:v>
                </c:pt>
                <c:pt idx="73">
                  <c:v>827</c:v>
                </c:pt>
                <c:pt idx="74">
                  <c:v>826</c:v>
                </c:pt>
                <c:pt idx="75">
                  <c:v>825</c:v>
                </c:pt>
                <c:pt idx="76">
                  <c:v>824</c:v>
                </c:pt>
                <c:pt idx="77">
                  <c:v>823</c:v>
                </c:pt>
                <c:pt idx="78">
                  <c:v>822</c:v>
                </c:pt>
                <c:pt idx="79">
                  <c:v>821</c:v>
                </c:pt>
                <c:pt idx="80">
                  <c:v>820</c:v>
                </c:pt>
                <c:pt idx="81">
                  <c:v>819</c:v>
                </c:pt>
                <c:pt idx="82">
                  <c:v>818</c:v>
                </c:pt>
                <c:pt idx="83">
                  <c:v>817</c:v>
                </c:pt>
                <c:pt idx="84">
                  <c:v>816</c:v>
                </c:pt>
                <c:pt idx="85">
                  <c:v>815</c:v>
                </c:pt>
                <c:pt idx="86">
                  <c:v>814</c:v>
                </c:pt>
                <c:pt idx="87">
                  <c:v>813</c:v>
                </c:pt>
                <c:pt idx="88">
                  <c:v>812</c:v>
                </c:pt>
                <c:pt idx="89">
                  <c:v>811</c:v>
                </c:pt>
                <c:pt idx="90">
                  <c:v>810</c:v>
                </c:pt>
                <c:pt idx="91">
                  <c:v>809</c:v>
                </c:pt>
                <c:pt idx="92">
                  <c:v>808</c:v>
                </c:pt>
                <c:pt idx="93">
                  <c:v>807</c:v>
                </c:pt>
                <c:pt idx="94">
                  <c:v>806</c:v>
                </c:pt>
                <c:pt idx="95">
                  <c:v>805</c:v>
                </c:pt>
                <c:pt idx="96">
                  <c:v>804</c:v>
                </c:pt>
                <c:pt idx="97">
                  <c:v>803</c:v>
                </c:pt>
                <c:pt idx="98">
                  <c:v>802</c:v>
                </c:pt>
                <c:pt idx="99">
                  <c:v>801</c:v>
                </c:pt>
                <c:pt idx="100">
                  <c:v>800</c:v>
                </c:pt>
                <c:pt idx="101">
                  <c:v>799</c:v>
                </c:pt>
                <c:pt idx="102">
                  <c:v>798</c:v>
                </c:pt>
                <c:pt idx="103">
                  <c:v>797</c:v>
                </c:pt>
                <c:pt idx="104">
                  <c:v>796</c:v>
                </c:pt>
                <c:pt idx="105">
                  <c:v>795</c:v>
                </c:pt>
                <c:pt idx="106">
                  <c:v>794</c:v>
                </c:pt>
                <c:pt idx="107">
                  <c:v>793</c:v>
                </c:pt>
                <c:pt idx="108">
                  <c:v>792</c:v>
                </c:pt>
                <c:pt idx="109">
                  <c:v>791</c:v>
                </c:pt>
                <c:pt idx="110">
                  <c:v>790</c:v>
                </c:pt>
                <c:pt idx="111">
                  <c:v>789</c:v>
                </c:pt>
                <c:pt idx="112">
                  <c:v>788</c:v>
                </c:pt>
                <c:pt idx="113">
                  <c:v>787</c:v>
                </c:pt>
                <c:pt idx="114">
                  <c:v>786</c:v>
                </c:pt>
                <c:pt idx="115">
                  <c:v>785</c:v>
                </c:pt>
                <c:pt idx="116">
                  <c:v>784</c:v>
                </c:pt>
                <c:pt idx="117">
                  <c:v>783</c:v>
                </c:pt>
                <c:pt idx="118">
                  <c:v>782</c:v>
                </c:pt>
                <c:pt idx="119">
                  <c:v>781</c:v>
                </c:pt>
                <c:pt idx="120">
                  <c:v>780</c:v>
                </c:pt>
                <c:pt idx="121">
                  <c:v>779</c:v>
                </c:pt>
                <c:pt idx="122">
                  <c:v>778</c:v>
                </c:pt>
                <c:pt idx="123">
                  <c:v>777</c:v>
                </c:pt>
                <c:pt idx="124">
                  <c:v>776</c:v>
                </c:pt>
                <c:pt idx="125">
                  <c:v>775</c:v>
                </c:pt>
                <c:pt idx="126">
                  <c:v>774</c:v>
                </c:pt>
                <c:pt idx="127">
                  <c:v>773</c:v>
                </c:pt>
                <c:pt idx="128">
                  <c:v>772</c:v>
                </c:pt>
                <c:pt idx="129">
                  <c:v>771</c:v>
                </c:pt>
                <c:pt idx="130">
                  <c:v>770</c:v>
                </c:pt>
                <c:pt idx="131">
                  <c:v>769</c:v>
                </c:pt>
                <c:pt idx="132">
                  <c:v>768</c:v>
                </c:pt>
                <c:pt idx="133">
                  <c:v>767</c:v>
                </c:pt>
                <c:pt idx="134">
                  <c:v>766</c:v>
                </c:pt>
                <c:pt idx="135">
                  <c:v>765</c:v>
                </c:pt>
                <c:pt idx="136">
                  <c:v>764</c:v>
                </c:pt>
                <c:pt idx="137">
                  <c:v>763</c:v>
                </c:pt>
                <c:pt idx="138">
                  <c:v>762</c:v>
                </c:pt>
                <c:pt idx="139">
                  <c:v>761</c:v>
                </c:pt>
                <c:pt idx="140">
                  <c:v>760</c:v>
                </c:pt>
                <c:pt idx="141">
                  <c:v>759</c:v>
                </c:pt>
                <c:pt idx="142">
                  <c:v>758</c:v>
                </c:pt>
                <c:pt idx="143">
                  <c:v>757</c:v>
                </c:pt>
                <c:pt idx="144">
                  <c:v>756</c:v>
                </c:pt>
                <c:pt idx="145">
                  <c:v>755</c:v>
                </c:pt>
                <c:pt idx="146">
                  <c:v>754</c:v>
                </c:pt>
                <c:pt idx="147">
                  <c:v>753</c:v>
                </c:pt>
                <c:pt idx="148">
                  <c:v>752</c:v>
                </c:pt>
                <c:pt idx="149">
                  <c:v>751</c:v>
                </c:pt>
                <c:pt idx="150">
                  <c:v>750</c:v>
                </c:pt>
                <c:pt idx="151">
                  <c:v>749</c:v>
                </c:pt>
                <c:pt idx="152">
                  <c:v>748</c:v>
                </c:pt>
                <c:pt idx="153">
                  <c:v>747</c:v>
                </c:pt>
                <c:pt idx="154">
                  <c:v>746</c:v>
                </c:pt>
                <c:pt idx="155">
                  <c:v>745</c:v>
                </c:pt>
                <c:pt idx="156">
                  <c:v>744</c:v>
                </c:pt>
                <c:pt idx="157">
                  <c:v>743</c:v>
                </c:pt>
                <c:pt idx="158">
                  <c:v>742</c:v>
                </c:pt>
                <c:pt idx="159">
                  <c:v>741</c:v>
                </c:pt>
                <c:pt idx="160">
                  <c:v>740</c:v>
                </c:pt>
                <c:pt idx="161">
                  <c:v>739</c:v>
                </c:pt>
                <c:pt idx="162">
                  <c:v>738</c:v>
                </c:pt>
                <c:pt idx="163">
                  <c:v>737</c:v>
                </c:pt>
                <c:pt idx="164">
                  <c:v>736</c:v>
                </c:pt>
                <c:pt idx="165">
                  <c:v>735</c:v>
                </c:pt>
                <c:pt idx="166">
                  <c:v>734</c:v>
                </c:pt>
                <c:pt idx="167">
                  <c:v>733</c:v>
                </c:pt>
                <c:pt idx="168">
                  <c:v>732</c:v>
                </c:pt>
                <c:pt idx="169">
                  <c:v>731</c:v>
                </c:pt>
                <c:pt idx="170">
                  <c:v>730</c:v>
                </c:pt>
                <c:pt idx="171">
                  <c:v>729</c:v>
                </c:pt>
                <c:pt idx="172">
                  <c:v>728</c:v>
                </c:pt>
                <c:pt idx="173">
                  <c:v>727</c:v>
                </c:pt>
                <c:pt idx="174">
                  <c:v>726</c:v>
                </c:pt>
                <c:pt idx="175">
                  <c:v>725</c:v>
                </c:pt>
                <c:pt idx="176">
                  <c:v>724</c:v>
                </c:pt>
                <c:pt idx="177">
                  <c:v>723</c:v>
                </c:pt>
                <c:pt idx="178">
                  <c:v>722</c:v>
                </c:pt>
                <c:pt idx="179">
                  <c:v>721</c:v>
                </c:pt>
                <c:pt idx="180">
                  <c:v>720</c:v>
                </c:pt>
                <c:pt idx="181">
                  <c:v>719</c:v>
                </c:pt>
                <c:pt idx="182">
                  <c:v>718</c:v>
                </c:pt>
                <c:pt idx="183">
                  <c:v>717</c:v>
                </c:pt>
                <c:pt idx="184">
                  <c:v>716</c:v>
                </c:pt>
                <c:pt idx="185">
                  <c:v>715</c:v>
                </c:pt>
                <c:pt idx="186">
                  <c:v>714</c:v>
                </c:pt>
                <c:pt idx="187">
                  <c:v>713</c:v>
                </c:pt>
                <c:pt idx="188">
                  <c:v>712</c:v>
                </c:pt>
                <c:pt idx="189">
                  <c:v>711</c:v>
                </c:pt>
                <c:pt idx="190">
                  <c:v>710</c:v>
                </c:pt>
                <c:pt idx="191">
                  <c:v>709</c:v>
                </c:pt>
                <c:pt idx="192">
                  <c:v>708</c:v>
                </c:pt>
                <c:pt idx="193">
                  <c:v>707</c:v>
                </c:pt>
                <c:pt idx="194">
                  <c:v>706</c:v>
                </c:pt>
                <c:pt idx="195">
                  <c:v>705</c:v>
                </c:pt>
                <c:pt idx="196">
                  <c:v>704</c:v>
                </c:pt>
                <c:pt idx="197">
                  <c:v>703</c:v>
                </c:pt>
                <c:pt idx="198">
                  <c:v>702</c:v>
                </c:pt>
                <c:pt idx="199">
                  <c:v>701</c:v>
                </c:pt>
                <c:pt idx="200">
                  <c:v>700</c:v>
                </c:pt>
                <c:pt idx="201">
                  <c:v>699</c:v>
                </c:pt>
                <c:pt idx="202">
                  <c:v>698</c:v>
                </c:pt>
                <c:pt idx="203">
                  <c:v>697</c:v>
                </c:pt>
                <c:pt idx="204">
                  <c:v>696</c:v>
                </c:pt>
                <c:pt idx="205">
                  <c:v>695</c:v>
                </c:pt>
                <c:pt idx="206">
                  <c:v>694</c:v>
                </c:pt>
                <c:pt idx="207">
                  <c:v>693</c:v>
                </c:pt>
                <c:pt idx="208">
                  <c:v>692</c:v>
                </c:pt>
                <c:pt idx="209">
                  <c:v>691</c:v>
                </c:pt>
                <c:pt idx="210">
                  <c:v>690</c:v>
                </c:pt>
                <c:pt idx="211">
                  <c:v>689</c:v>
                </c:pt>
                <c:pt idx="212">
                  <c:v>688</c:v>
                </c:pt>
                <c:pt idx="213">
                  <c:v>687</c:v>
                </c:pt>
                <c:pt idx="214">
                  <c:v>686</c:v>
                </c:pt>
                <c:pt idx="215">
                  <c:v>685</c:v>
                </c:pt>
                <c:pt idx="216">
                  <c:v>684</c:v>
                </c:pt>
                <c:pt idx="217">
                  <c:v>683</c:v>
                </c:pt>
                <c:pt idx="218">
                  <c:v>682</c:v>
                </c:pt>
                <c:pt idx="219">
                  <c:v>681</c:v>
                </c:pt>
                <c:pt idx="220">
                  <c:v>680</c:v>
                </c:pt>
                <c:pt idx="221">
                  <c:v>679</c:v>
                </c:pt>
                <c:pt idx="222">
                  <c:v>678</c:v>
                </c:pt>
                <c:pt idx="223">
                  <c:v>677</c:v>
                </c:pt>
                <c:pt idx="224">
                  <c:v>676</c:v>
                </c:pt>
                <c:pt idx="225">
                  <c:v>675</c:v>
                </c:pt>
                <c:pt idx="226">
                  <c:v>674</c:v>
                </c:pt>
                <c:pt idx="227">
                  <c:v>673</c:v>
                </c:pt>
                <c:pt idx="228">
                  <c:v>672</c:v>
                </c:pt>
                <c:pt idx="229">
                  <c:v>671</c:v>
                </c:pt>
                <c:pt idx="230">
                  <c:v>670</c:v>
                </c:pt>
                <c:pt idx="231">
                  <c:v>669</c:v>
                </c:pt>
                <c:pt idx="232">
                  <c:v>668</c:v>
                </c:pt>
                <c:pt idx="233">
                  <c:v>667</c:v>
                </c:pt>
                <c:pt idx="234">
                  <c:v>666</c:v>
                </c:pt>
                <c:pt idx="235">
                  <c:v>665</c:v>
                </c:pt>
                <c:pt idx="236">
                  <c:v>664</c:v>
                </c:pt>
                <c:pt idx="237">
                  <c:v>663</c:v>
                </c:pt>
                <c:pt idx="238">
                  <c:v>662</c:v>
                </c:pt>
                <c:pt idx="239">
                  <c:v>661</c:v>
                </c:pt>
                <c:pt idx="240">
                  <c:v>660</c:v>
                </c:pt>
                <c:pt idx="241">
                  <c:v>659</c:v>
                </c:pt>
                <c:pt idx="242">
                  <c:v>658</c:v>
                </c:pt>
                <c:pt idx="243">
                  <c:v>657</c:v>
                </c:pt>
                <c:pt idx="244">
                  <c:v>656</c:v>
                </c:pt>
                <c:pt idx="245">
                  <c:v>655</c:v>
                </c:pt>
                <c:pt idx="246">
                  <c:v>654</c:v>
                </c:pt>
                <c:pt idx="247">
                  <c:v>653</c:v>
                </c:pt>
                <c:pt idx="248">
                  <c:v>652</c:v>
                </c:pt>
                <c:pt idx="249">
                  <c:v>651</c:v>
                </c:pt>
                <c:pt idx="250">
                  <c:v>650</c:v>
                </c:pt>
                <c:pt idx="251">
                  <c:v>649</c:v>
                </c:pt>
                <c:pt idx="252">
                  <c:v>648</c:v>
                </c:pt>
                <c:pt idx="253">
                  <c:v>647</c:v>
                </c:pt>
                <c:pt idx="254">
                  <c:v>646</c:v>
                </c:pt>
                <c:pt idx="255">
                  <c:v>645</c:v>
                </c:pt>
                <c:pt idx="256">
                  <c:v>644</c:v>
                </c:pt>
                <c:pt idx="257">
                  <c:v>643</c:v>
                </c:pt>
                <c:pt idx="258">
                  <c:v>642</c:v>
                </c:pt>
                <c:pt idx="259">
                  <c:v>641</c:v>
                </c:pt>
                <c:pt idx="260">
                  <c:v>640</c:v>
                </c:pt>
                <c:pt idx="261">
                  <c:v>639</c:v>
                </c:pt>
                <c:pt idx="262">
                  <c:v>638</c:v>
                </c:pt>
                <c:pt idx="263">
                  <c:v>637</c:v>
                </c:pt>
                <c:pt idx="264">
                  <c:v>636</c:v>
                </c:pt>
                <c:pt idx="265">
                  <c:v>635</c:v>
                </c:pt>
                <c:pt idx="266">
                  <c:v>634</c:v>
                </c:pt>
                <c:pt idx="267">
                  <c:v>633</c:v>
                </c:pt>
                <c:pt idx="268">
                  <c:v>632</c:v>
                </c:pt>
                <c:pt idx="269">
                  <c:v>631</c:v>
                </c:pt>
                <c:pt idx="270">
                  <c:v>630</c:v>
                </c:pt>
                <c:pt idx="271">
                  <c:v>629</c:v>
                </c:pt>
                <c:pt idx="272">
                  <c:v>628</c:v>
                </c:pt>
                <c:pt idx="273">
                  <c:v>627</c:v>
                </c:pt>
                <c:pt idx="274">
                  <c:v>626</c:v>
                </c:pt>
                <c:pt idx="275">
                  <c:v>625</c:v>
                </c:pt>
                <c:pt idx="276">
                  <c:v>624</c:v>
                </c:pt>
                <c:pt idx="277">
                  <c:v>623</c:v>
                </c:pt>
                <c:pt idx="278">
                  <c:v>622</c:v>
                </c:pt>
                <c:pt idx="279">
                  <c:v>621</c:v>
                </c:pt>
                <c:pt idx="280">
                  <c:v>620</c:v>
                </c:pt>
                <c:pt idx="281">
                  <c:v>619</c:v>
                </c:pt>
                <c:pt idx="282">
                  <c:v>618</c:v>
                </c:pt>
                <c:pt idx="283">
                  <c:v>617</c:v>
                </c:pt>
                <c:pt idx="284">
                  <c:v>616</c:v>
                </c:pt>
                <c:pt idx="285">
                  <c:v>615</c:v>
                </c:pt>
                <c:pt idx="286">
                  <c:v>614</c:v>
                </c:pt>
                <c:pt idx="287">
                  <c:v>613</c:v>
                </c:pt>
                <c:pt idx="288">
                  <c:v>612</c:v>
                </c:pt>
                <c:pt idx="289">
                  <c:v>611</c:v>
                </c:pt>
                <c:pt idx="290">
                  <c:v>610</c:v>
                </c:pt>
                <c:pt idx="291">
                  <c:v>609</c:v>
                </c:pt>
                <c:pt idx="292">
                  <c:v>608</c:v>
                </c:pt>
                <c:pt idx="293">
                  <c:v>607</c:v>
                </c:pt>
                <c:pt idx="294">
                  <c:v>606</c:v>
                </c:pt>
                <c:pt idx="295">
                  <c:v>605</c:v>
                </c:pt>
                <c:pt idx="296">
                  <c:v>604</c:v>
                </c:pt>
                <c:pt idx="297">
                  <c:v>603</c:v>
                </c:pt>
                <c:pt idx="298">
                  <c:v>602</c:v>
                </c:pt>
                <c:pt idx="299">
                  <c:v>601</c:v>
                </c:pt>
                <c:pt idx="300">
                  <c:v>600</c:v>
                </c:pt>
                <c:pt idx="301">
                  <c:v>599</c:v>
                </c:pt>
                <c:pt idx="302">
                  <c:v>598</c:v>
                </c:pt>
                <c:pt idx="303">
                  <c:v>597</c:v>
                </c:pt>
                <c:pt idx="304">
                  <c:v>596</c:v>
                </c:pt>
                <c:pt idx="305">
                  <c:v>595</c:v>
                </c:pt>
                <c:pt idx="306">
                  <c:v>594</c:v>
                </c:pt>
                <c:pt idx="307">
                  <c:v>593</c:v>
                </c:pt>
                <c:pt idx="308">
                  <c:v>592</c:v>
                </c:pt>
                <c:pt idx="309">
                  <c:v>591</c:v>
                </c:pt>
                <c:pt idx="310">
                  <c:v>590</c:v>
                </c:pt>
                <c:pt idx="311">
                  <c:v>589</c:v>
                </c:pt>
                <c:pt idx="312">
                  <c:v>588</c:v>
                </c:pt>
                <c:pt idx="313">
                  <c:v>587</c:v>
                </c:pt>
                <c:pt idx="314">
                  <c:v>586</c:v>
                </c:pt>
                <c:pt idx="315">
                  <c:v>585</c:v>
                </c:pt>
                <c:pt idx="316">
                  <c:v>584</c:v>
                </c:pt>
                <c:pt idx="317">
                  <c:v>583</c:v>
                </c:pt>
                <c:pt idx="318">
                  <c:v>582</c:v>
                </c:pt>
                <c:pt idx="319">
                  <c:v>581</c:v>
                </c:pt>
                <c:pt idx="320">
                  <c:v>580</c:v>
                </c:pt>
                <c:pt idx="321">
                  <c:v>579</c:v>
                </c:pt>
                <c:pt idx="322">
                  <c:v>578</c:v>
                </c:pt>
                <c:pt idx="323">
                  <c:v>577</c:v>
                </c:pt>
                <c:pt idx="324">
                  <c:v>576</c:v>
                </c:pt>
                <c:pt idx="325">
                  <c:v>575</c:v>
                </c:pt>
                <c:pt idx="326">
                  <c:v>574</c:v>
                </c:pt>
                <c:pt idx="327">
                  <c:v>573</c:v>
                </c:pt>
                <c:pt idx="328">
                  <c:v>572</c:v>
                </c:pt>
                <c:pt idx="329">
                  <c:v>571</c:v>
                </c:pt>
                <c:pt idx="330">
                  <c:v>570</c:v>
                </c:pt>
                <c:pt idx="331">
                  <c:v>569</c:v>
                </c:pt>
                <c:pt idx="332">
                  <c:v>568</c:v>
                </c:pt>
                <c:pt idx="333">
                  <c:v>567</c:v>
                </c:pt>
                <c:pt idx="334">
                  <c:v>566</c:v>
                </c:pt>
                <c:pt idx="335">
                  <c:v>565</c:v>
                </c:pt>
                <c:pt idx="336">
                  <c:v>564</c:v>
                </c:pt>
                <c:pt idx="337">
                  <c:v>563</c:v>
                </c:pt>
                <c:pt idx="338">
                  <c:v>562</c:v>
                </c:pt>
                <c:pt idx="339">
                  <c:v>561</c:v>
                </c:pt>
                <c:pt idx="340">
                  <c:v>560</c:v>
                </c:pt>
                <c:pt idx="341">
                  <c:v>559</c:v>
                </c:pt>
                <c:pt idx="342">
                  <c:v>558</c:v>
                </c:pt>
                <c:pt idx="343">
                  <c:v>557</c:v>
                </c:pt>
                <c:pt idx="344">
                  <c:v>556</c:v>
                </c:pt>
                <c:pt idx="345">
                  <c:v>555</c:v>
                </c:pt>
                <c:pt idx="346">
                  <c:v>554</c:v>
                </c:pt>
                <c:pt idx="347">
                  <c:v>553</c:v>
                </c:pt>
                <c:pt idx="348">
                  <c:v>552</c:v>
                </c:pt>
                <c:pt idx="349">
                  <c:v>551</c:v>
                </c:pt>
                <c:pt idx="350">
                  <c:v>550</c:v>
                </c:pt>
                <c:pt idx="351">
                  <c:v>549</c:v>
                </c:pt>
                <c:pt idx="352">
                  <c:v>548</c:v>
                </c:pt>
                <c:pt idx="353">
                  <c:v>547</c:v>
                </c:pt>
                <c:pt idx="354">
                  <c:v>546</c:v>
                </c:pt>
                <c:pt idx="355">
                  <c:v>545</c:v>
                </c:pt>
                <c:pt idx="356">
                  <c:v>544</c:v>
                </c:pt>
                <c:pt idx="357">
                  <c:v>543</c:v>
                </c:pt>
                <c:pt idx="358">
                  <c:v>542</c:v>
                </c:pt>
                <c:pt idx="359">
                  <c:v>541</c:v>
                </c:pt>
                <c:pt idx="360">
                  <c:v>540</c:v>
                </c:pt>
                <c:pt idx="361">
                  <c:v>539</c:v>
                </c:pt>
                <c:pt idx="362">
                  <c:v>538</c:v>
                </c:pt>
                <c:pt idx="363">
                  <c:v>537</c:v>
                </c:pt>
                <c:pt idx="364">
                  <c:v>536</c:v>
                </c:pt>
                <c:pt idx="365">
                  <c:v>535</c:v>
                </c:pt>
                <c:pt idx="366">
                  <c:v>534</c:v>
                </c:pt>
                <c:pt idx="367">
                  <c:v>533</c:v>
                </c:pt>
                <c:pt idx="368">
                  <c:v>532</c:v>
                </c:pt>
                <c:pt idx="369">
                  <c:v>531</c:v>
                </c:pt>
                <c:pt idx="370">
                  <c:v>530</c:v>
                </c:pt>
                <c:pt idx="371">
                  <c:v>529</c:v>
                </c:pt>
                <c:pt idx="372">
                  <c:v>528</c:v>
                </c:pt>
                <c:pt idx="373">
                  <c:v>527</c:v>
                </c:pt>
                <c:pt idx="374">
                  <c:v>526</c:v>
                </c:pt>
                <c:pt idx="375">
                  <c:v>525</c:v>
                </c:pt>
                <c:pt idx="376">
                  <c:v>524</c:v>
                </c:pt>
                <c:pt idx="377">
                  <c:v>523</c:v>
                </c:pt>
                <c:pt idx="378">
                  <c:v>522</c:v>
                </c:pt>
                <c:pt idx="379">
                  <c:v>521</c:v>
                </c:pt>
                <c:pt idx="380">
                  <c:v>520</c:v>
                </c:pt>
                <c:pt idx="381">
                  <c:v>519</c:v>
                </c:pt>
                <c:pt idx="382">
                  <c:v>518</c:v>
                </c:pt>
                <c:pt idx="383">
                  <c:v>517</c:v>
                </c:pt>
                <c:pt idx="384">
                  <c:v>516</c:v>
                </c:pt>
                <c:pt idx="385">
                  <c:v>515</c:v>
                </c:pt>
                <c:pt idx="386">
                  <c:v>514</c:v>
                </c:pt>
                <c:pt idx="387">
                  <c:v>513</c:v>
                </c:pt>
                <c:pt idx="388">
                  <c:v>512</c:v>
                </c:pt>
                <c:pt idx="389">
                  <c:v>511</c:v>
                </c:pt>
                <c:pt idx="390">
                  <c:v>510</c:v>
                </c:pt>
                <c:pt idx="391">
                  <c:v>509</c:v>
                </c:pt>
                <c:pt idx="392">
                  <c:v>508</c:v>
                </c:pt>
                <c:pt idx="393">
                  <c:v>507</c:v>
                </c:pt>
                <c:pt idx="394">
                  <c:v>506</c:v>
                </c:pt>
                <c:pt idx="395">
                  <c:v>505</c:v>
                </c:pt>
                <c:pt idx="396">
                  <c:v>504</c:v>
                </c:pt>
                <c:pt idx="397">
                  <c:v>503</c:v>
                </c:pt>
                <c:pt idx="398">
                  <c:v>502</c:v>
                </c:pt>
                <c:pt idx="399">
                  <c:v>501</c:v>
                </c:pt>
                <c:pt idx="400">
                  <c:v>500</c:v>
                </c:pt>
                <c:pt idx="401">
                  <c:v>499</c:v>
                </c:pt>
                <c:pt idx="402">
                  <c:v>498</c:v>
                </c:pt>
                <c:pt idx="403">
                  <c:v>497</c:v>
                </c:pt>
                <c:pt idx="404">
                  <c:v>496</c:v>
                </c:pt>
                <c:pt idx="405">
                  <c:v>495</c:v>
                </c:pt>
                <c:pt idx="406">
                  <c:v>494</c:v>
                </c:pt>
                <c:pt idx="407">
                  <c:v>493</c:v>
                </c:pt>
                <c:pt idx="408">
                  <c:v>492</c:v>
                </c:pt>
                <c:pt idx="409">
                  <c:v>491</c:v>
                </c:pt>
                <c:pt idx="410">
                  <c:v>490</c:v>
                </c:pt>
                <c:pt idx="411">
                  <c:v>489</c:v>
                </c:pt>
                <c:pt idx="412">
                  <c:v>488</c:v>
                </c:pt>
                <c:pt idx="413">
                  <c:v>487</c:v>
                </c:pt>
                <c:pt idx="414">
                  <c:v>486</c:v>
                </c:pt>
                <c:pt idx="415">
                  <c:v>485</c:v>
                </c:pt>
                <c:pt idx="416">
                  <c:v>484</c:v>
                </c:pt>
                <c:pt idx="417">
                  <c:v>483</c:v>
                </c:pt>
                <c:pt idx="418">
                  <c:v>482</c:v>
                </c:pt>
                <c:pt idx="419">
                  <c:v>481</c:v>
                </c:pt>
                <c:pt idx="420">
                  <c:v>480</c:v>
                </c:pt>
                <c:pt idx="421">
                  <c:v>479</c:v>
                </c:pt>
                <c:pt idx="422">
                  <c:v>478</c:v>
                </c:pt>
                <c:pt idx="423">
                  <c:v>477</c:v>
                </c:pt>
                <c:pt idx="424">
                  <c:v>476</c:v>
                </c:pt>
                <c:pt idx="425">
                  <c:v>475</c:v>
                </c:pt>
                <c:pt idx="426">
                  <c:v>474</c:v>
                </c:pt>
                <c:pt idx="427">
                  <c:v>473</c:v>
                </c:pt>
                <c:pt idx="428">
                  <c:v>472</c:v>
                </c:pt>
                <c:pt idx="429">
                  <c:v>471</c:v>
                </c:pt>
                <c:pt idx="430">
                  <c:v>470</c:v>
                </c:pt>
                <c:pt idx="431">
                  <c:v>469</c:v>
                </c:pt>
                <c:pt idx="432">
                  <c:v>468</c:v>
                </c:pt>
                <c:pt idx="433">
                  <c:v>467</c:v>
                </c:pt>
                <c:pt idx="434">
                  <c:v>466</c:v>
                </c:pt>
                <c:pt idx="435">
                  <c:v>465</c:v>
                </c:pt>
                <c:pt idx="436">
                  <c:v>464</c:v>
                </c:pt>
                <c:pt idx="437">
                  <c:v>463</c:v>
                </c:pt>
                <c:pt idx="438">
                  <c:v>462</c:v>
                </c:pt>
                <c:pt idx="439">
                  <c:v>461</c:v>
                </c:pt>
                <c:pt idx="440">
                  <c:v>460</c:v>
                </c:pt>
                <c:pt idx="441">
                  <c:v>459</c:v>
                </c:pt>
                <c:pt idx="442">
                  <c:v>458</c:v>
                </c:pt>
                <c:pt idx="443">
                  <c:v>457</c:v>
                </c:pt>
                <c:pt idx="444">
                  <c:v>456</c:v>
                </c:pt>
                <c:pt idx="445">
                  <c:v>455</c:v>
                </c:pt>
                <c:pt idx="446">
                  <c:v>454</c:v>
                </c:pt>
                <c:pt idx="447">
                  <c:v>453</c:v>
                </c:pt>
                <c:pt idx="448">
                  <c:v>452</c:v>
                </c:pt>
                <c:pt idx="449">
                  <c:v>451</c:v>
                </c:pt>
                <c:pt idx="450">
                  <c:v>450</c:v>
                </c:pt>
                <c:pt idx="451">
                  <c:v>449</c:v>
                </c:pt>
                <c:pt idx="452">
                  <c:v>448</c:v>
                </c:pt>
                <c:pt idx="453">
                  <c:v>447</c:v>
                </c:pt>
                <c:pt idx="454">
                  <c:v>446</c:v>
                </c:pt>
                <c:pt idx="455">
                  <c:v>445</c:v>
                </c:pt>
                <c:pt idx="456">
                  <c:v>444</c:v>
                </c:pt>
                <c:pt idx="457">
                  <c:v>443</c:v>
                </c:pt>
                <c:pt idx="458">
                  <c:v>442</c:v>
                </c:pt>
                <c:pt idx="459">
                  <c:v>441</c:v>
                </c:pt>
                <c:pt idx="460">
                  <c:v>440</c:v>
                </c:pt>
                <c:pt idx="461">
                  <c:v>439</c:v>
                </c:pt>
                <c:pt idx="462">
                  <c:v>438</c:v>
                </c:pt>
                <c:pt idx="463">
                  <c:v>437</c:v>
                </c:pt>
                <c:pt idx="464">
                  <c:v>436</c:v>
                </c:pt>
                <c:pt idx="465">
                  <c:v>435</c:v>
                </c:pt>
                <c:pt idx="466">
                  <c:v>434</c:v>
                </c:pt>
                <c:pt idx="467">
                  <c:v>433</c:v>
                </c:pt>
                <c:pt idx="468">
                  <c:v>432</c:v>
                </c:pt>
                <c:pt idx="469">
                  <c:v>431</c:v>
                </c:pt>
                <c:pt idx="470">
                  <c:v>430</c:v>
                </c:pt>
                <c:pt idx="471">
                  <c:v>429</c:v>
                </c:pt>
                <c:pt idx="472">
                  <c:v>428</c:v>
                </c:pt>
                <c:pt idx="473">
                  <c:v>427</c:v>
                </c:pt>
                <c:pt idx="474">
                  <c:v>426</c:v>
                </c:pt>
                <c:pt idx="475">
                  <c:v>425</c:v>
                </c:pt>
                <c:pt idx="476">
                  <c:v>424</c:v>
                </c:pt>
                <c:pt idx="477">
                  <c:v>423</c:v>
                </c:pt>
                <c:pt idx="478">
                  <c:v>422</c:v>
                </c:pt>
                <c:pt idx="479">
                  <c:v>421</c:v>
                </c:pt>
                <c:pt idx="480">
                  <c:v>420</c:v>
                </c:pt>
                <c:pt idx="481">
                  <c:v>419</c:v>
                </c:pt>
                <c:pt idx="482">
                  <c:v>418</c:v>
                </c:pt>
                <c:pt idx="483">
                  <c:v>417</c:v>
                </c:pt>
                <c:pt idx="484">
                  <c:v>416</c:v>
                </c:pt>
                <c:pt idx="485">
                  <c:v>415</c:v>
                </c:pt>
                <c:pt idx="486">
                  <c:v>414</c:v>
                </c:pt>
                <c:pt idx="487">
                  <c:v>413</c:v>
                </c:pt>
                <c:pt idx="488">
                  <c:v>412</c:v>
                </c:pt>
                <c:pt idx="489">
                  <c:v>411</c:v>
                </c:pt>
                <c:pt idx="490">
                  <c:v>410</c:v>
                </c:pt>
                <c:pt idx="491">
                  <c:v>409</c:v>
                </c:pt>
                <c:pt idx="492">
                  <c:v>408</c:v>
                </c:pt>
                <c:pt idx="493">
                  <c:v>407</c:v>
                </c:pt>
                <c:pt idx="494">
                  <c:v>406</c:v>
                </c:pt>
                <c:pt idx="495">
                  <c:v>405</c:v>
                </c:pt>
                <c:pt idx="496">
                  <c:v>404</c:v>
                </c:pt>
                <c:pt idx="497">
                  <c:v>403</c:v>
                </c:pt>
                <c:pt idx="498">
                  <c:v>402</c:v>
                </c:pt>
                <c:pt idx="499">
                  <c:v>401</c:v>
                </c:pt>
                <c:pt idx="500">
                  <c:v>400</c:v>
                </c:pt>
                <c:pt idx="501">
                  <c:v>399</c:v>
                </c:pt>
                <c:pt idx="502">
                  <c:v>398</c:v>
                </c:pt>
                <c:pt idx="503">
                  <c:v>397</c:v>
                </c:pt>
                <c:pt idx="504">
                  <c:v>396</c:v>
                </c:pt>
                <c:pt idx="505">
                  <c:v>395</c:v>
                </c:pt>
                <c:pt idx="506">
                  <c:v>394</c:v>
                </c:pt>
                <c:pt idx="507">
                  <c:v>393</c:v>
                </c:pt>
                <c:pt idx="508">
                  <c:v>392</c:v>
                </c:pt>
                <c:pt idx="509">
                  <c:v>391</c:v>
                </c:pt>
                <c:pt idx="510">
                  <c:v>390</c:v>
                </c:pt>
                <c:pt idx="511">
                  <c:v>389</c:v>
                </c:pt>
                <c:pt idx="512">
                  <c:v>388</c:v>
                </c:pt>
                <c:pt idx="513">
                  <c:v>387</c:v>
                </c:pt>
                <c:pt idx="514">
                  <c:v>386</c:v>
                </c:pt>
                <c:pt idx="515">
                  <c:v>385</c:v>
                </c:pt>
                <c:pt idx="516">
                  <c:v>384</c:v>
                </c:pt>
                <c:pt idx="517">
                  <c:v>383</c:v>
                </c:pt>
                <c:pt idx="518">
                  <c:v>382</c:v>
                </c:pt>
                <c:pt idx="519">
                  <c:v>381</c:v>
                </c:pt>
                <c:pt idx="520">
                  <c:v>380</c:v>
                </c:pt>
                <c:pt idx="521">
                  <c:v>379</c:v>
                </c:pt>
                <c:pt idx="522">
                  <c:v>378</c:v>
                </c:pt>
                <c:pt idx="523">
                  <c:v>377</c:v>
                </c:pt>
                <c:pt idx="524">
                  <c:v>376</c:v>
                </c:pt>
                <c:pt idx="525">
                  <c:v>375</c:v>
                </c:pt>
                <c:pt idx="526">
                  <c:v>374</c:v>
                </c:pt>
                <c:pt idx="527">
                  <c:v>373</c:v>
                </c:pt>
                <c:pt idx="528">
                  <c:v>372</c:v>
                </c:pt>
                <c:pt idx="529">
                  <c:v>371</c:v>
                </c:pt>
                <c:pt idx="530">
                  <c:v>370</c:v>
                </c:pt>
                <c:pt idx="531">
                  <c:v>369</c:v>
                </c:pt>
                <c:pt idx="532">
                  <c:v>368</c:v>
                </c:pt>
                <c:pt idx="533">
                  <c:v>367</c:v>
                </c:pt>
                <c:pt idx="534">
                  <c:v>366</c:v>
                </c:pt>
                <c:pt idx="535">
                  <c:v>365</c:v>
                </c:pt>
                <c:pt idx="536">
                  <c:v>364</c:v>
                </c:pt>
                <c:pt idx="537">
                  <c:v>363</c:v>
                </c:pt>
                <c:pt idx="538">
                  <c:v>362</c:v>
                </c:pt>
                <c:pt idx="539">
                  <c:v>361</c:v>
                </c:pt>
                <c:pt idx="540">
                  <c:v>360</c:v>
                </c:pt>
                <c:pt idx="541">
                  <c:v>359</c:v>
                </c:pt>
                <c:pt idx="542">
                  <c:v>358</c:v>
                </c:pt>
                <c:pt idx="543">
                  <c:v>357</c:v>
                </c:pt>
                <c:pt idx="544">
                  <c:v>356</c:v>
                </c:pt>
                <c:pt idx="545">
                  <c:v>355</c:v>
                </c:pt>
                <c:pt idx="546">
                  <c:v>354</c:v>
                </c:pt>
                <c:pt idx="547">
                  <c:v>353</c:v>
                </c:pt>
                <c:pt idx="548">
                  <c:v>352</c:v>
                </c:pt>
                <c:pt idx="549">
                  <c:v>351</c:v>
                </c:pt>
                <c:pt idx="550">
                  <c:v>350</c:v>
                </c:pt>
                <c:pt idx="551">
                  <c:v>349</c:v>
                </c:pt>
                <c:pt idx="552">
                  <c:v>348</c:v>
                </c:pt>
                <c:pt idx="553">
                  <c:v>347</c:v>
                </c:pt>
                <c:pt idx="554">
                  <c:v>346</c:v>
                </c:pt>
                <c:pt idx="555">
                  <c:v>345</c:v>
                </c:pt>
                <c:pt idx="556">
                  <c:v>344</c:v>
                </c:pt>
                <c:pt idx="557">
                  <c:v>343</c:v>
                </c:pt>
                <c:pt idx="558">
                  <c:v>342</c:v>
                </c:pt>
                <c:pt idx="559">
                  <c:v>341</c:v>
                </c:pt>
                <c:pt idx="560">
                  <c:v>340</c:v>
                </c:pt>
                <c:pt idx="561">
                  <c:v>339</c:v>
                </c:pt>
                <c:pt idx="562">
                  <c:v>338</c:v>
                </c:pt>
                <c:pt idx="563">
                  <c:v>337</c:v>
                </c:pt>
                <c:pt idx="564">
                  <c:v>336</c:v>
                </c:pt>
                <c:pt idx="565">
                  <c:v>335</c:v>
                </c:pt>
                <c:pt idx="566">
                  <c:v>334</c:v>
                </c:pt>
                <c:pt idx="567">
                  <c:v>333</c:v>
                </c:pt>
                <c:pt idx="568">
                  <c:v>332</c:v>
                </c:pt>
                <c:pt idx="569">
                  <c:v>331</c:v>
                </c:pt>
                <c:pt idx="570">
                  <c:v>330</c:v>
                </c:pt>
                <c:pt idx="571">
                  <c:v>329</c:v>
                </c:pt>
                <c:pt idx="572">
                  <c:v>328</c:v>
                </c:pt>
                <c:pt idx="573">
                  <c:v>327</c:v>
                </c:pt>
                <c:pt idx="574">
                  <c:v>326</c:v>
                </c:pt>
                <c:pt idx="575">
                  <c:v>325</c:v>
                </c:pt>
                <c:pt idx="576">
                  <c:v>324</c:v>
                </c:pt>
                <c:pt idx="577">
                  <c:v>323</c:v>
                </c:pt>
                <c:pt idx="578">
                  <c:v>322</c:v>
                </c:pt>
                <c:pt idx="579">
                  <c:v>321</c:v>
                </c:pt>
                <c:pt idx="580">
                  <c:v>320</c:v>
                </c:pt>
                <c:pt idx="581">
                  <c:v>319</c:v>
                </c:pt>
                <c:pt idx="582">
                  <c:v>318</c:v>
                </c:pt>
                <c:pt idx="583">
                  <c:v>317</c:v>
                </c:pt>
                <c:pt idx="584">
                  <c:v>316</c:v>
                </c:pt>
                <c:pt idx="585">
                  <c:v>315</c:v>
                </c:pt>
                <c:pt idx="586">
                  <c:v>314</c:v>
                </c:pt>
                <c:pt idx="587">
                  <c:v>313</c:v>
                </c:pt>
                <c:pt idx="588">
                  <c:v>312</c:v>
                </c:pt>
                <c:pt idx="589">
                  <c:v>311</c:v>
                </c:pt>
                <c:pt idx="590">
                  <c:v>310</c:v>
                </c:pt>
              </c:numCache>
            </c:numRef>
          </c:xVal>
          <c:yVal>
            <c:numRef>
              <c:f>'H:\MyMaster things!\desktop\[UV-Vis dye aug2015.xlsx]TiO2'!$B$2:$B$702</c:f>
              <c:numCache>
                <c:formatCode>General</c:formatCode>
                <c:ptCount val="701"/>
                <c:pt idx="0">
                  <c:v>0.25777</c:v>
                </c:pt>
                <c:pt idx="1">
                  <c:v>0.25862000000000002</c:v>
                </c:pt>
                <c:pt idx="2">
                  <c:v>0.25922000000000001</c:v>
                </c:pt>
                <c:pt idx="3">
                  <c:v>0.25997999999999999</c:v>
                </c:pt>
                <c:pt idx="4">
                  <c:v>0.26058999999999999</c:v>
                </c:pt>
                <c:pt idx="5">
                  <c:v>0.26133000000000001</c:v>
                </c:pt>
                <c:pt idx="6">
                  <c:v>0.26193</c:v>
                </c:pt>
                <c:pt idx="7">
                  <c:v>0.26268999999999998</c:v>
                </c:pt>
                <c:pt idx="8">
                  <c:v>0.26317000000000002</c:v>
                </c:pt>
                <c:pt idx="9">
                  <c:v>0.26380999999999999</c:v>
                </c:pt>
                <c:pt idx="10">
                  <c:v>0.26451000000000002</c:v>
                </c:pt>
                <c:pt idx="11">
                  <c:v>0.26526</c:v>
                </c:pt>
                <c:pt idx="12">
                  <c:v>0.26571</c:v>
                </c:pt>
                <c:pt idx="13">
                  <c:v>0.26650000000000001</c:v>
                </c:pt>
                <c:pt idx="14">
                  <c:v>0.26728000000000002</c:v>
                </c:pt>
                <c:pt idx="15">
                  <c:v>0.26801999999999998</c:v>
                </c:pt>
                <c:pt idx="16">
                  <c:v>0.26874999999999999</c:v>
                </c:pt>
                <c:pt idx="17">
                  <c:v>0.26945000000000002</c:v>
                </c:pt>
                <c:pt idx="18">
                  <c:v>0.27022000000000002</c:v>
                </c:pt>
                <c:pt idx="19">
                  <c:v>0.27057999999999999</c:v>
                </c:pt>
                <c:pt idx="20">
                  <c:v>0.27129999999999999</c:v>
                </c:pt>
                <c:pt idx="21">
                  <c:v>0.27218999999999999</c:v>
                </c:pt>
                <c:pt idx="22">
                  <c:v>0.27293000000000001</c:v>
                </c:pt>
                <c:pt idx="23">
                  <c:v>0.27322999999999997</c:v>
                </c:pt>
                <c:pt idx="24">
                  <c:v>0.27411000000000002</c:v>
                </c:pt>
                <c:pt idx="25">
                  <c:v>0.27487</c:v>
                </c:pt>
                <c:pt idx="26">
                  <c:v>0.27543000000000001</c:v>
                </c:pt>
                <c:pt idx="27">
                  <c:v>0.27618999999999999</c:v>
                </c:pt>
                <c:pt idx="28">
                  <c:v>0.27698</c:v>
                </c:pt>
                <c:pt idx="29">
                  <c:v>0.27779999999999999</c:v>
                </c:pt>
                <c:pt idx="30">
                  <c:v>0.27849000000000002</c:v>
                </c:pt>
                <c:pt idx="31">
                  <c:v>0.27916999999999997</c:v>
                </c:pt>
                <c:pt idx="32">
                  <c:v>0.2797</c:v>
                </c:pt>
                <c:pt idx="33">
                  <c:v>0.28058</c:v>
                </c:pt>
                <c:pt idx="34">
                  <c:v>0.28119</c:v>
                </c:pt>
                <c:pt idx="35">
                  <c:v>0.28177999999999997</c:v>
                </c:pt>
                <c:pt idx="36">
                  <c:v>0.28253</c:v>
                </c:pt>
                <c:pt idx="37">
                  <c:v>0.28326000000000001</c:v>
                </c:pt>
                <c:pt idx="38">
                  <c:v>0.28394000000000003</c:v>
                </c:pt>
                <c:pt idx="39">
                  <c:v>0.28454000000000002</c:v>
                </c:pt>
                <c:pt idx="40">
                  <c:v>0.28541</c:v>
                </c:pt>
                <c:pt idx="41">
                  <c:v>0.28583999999999998</c:v>
                </c:pt>
                <c:pt idx="42">
                  <c:v>0.28642000000000001</c:v>
                </c:pt>
                <c:pt idx="43">
                  <c:v>0.28703000000000001</c:v>
                </c:pt>
                <c:pt idx="44">
                  <c:v>0.28767999999999999</c:v>
                </c:pt>
                <c:pt idx="45">
                  <c:v>0.28837000000000002</c:v>
                </c:pt>
                <c:pt idx="46">
                  <c:v>0.28888999999999998</c:v>
                </c:pt>
                <c:pt idx="47">
                  <c:v>0.28948000000000002</c:v>
                </c:pt>
                <c:pt idx="48">
                  <c:v>0.29017999999999999</c:v>
                </c:pt>
                <c:pt idx="49">
                  <c:v>0.29071999999999998</c:v>
                </c:pt>
                <c:pt idx="50">
                  <c:v>0.29141</c:v>
                </c:pt>
                <c:pt idx="51">
                  <c:v>0.29209000000000002</c:v>
                </c:pt>
                <c:pt idx="52">
                  <c:v>0.29243999999999998</c:v>
                </c:pt>
                <c:pt idx="53">
                  <c:v>0.29304999999999998</c:v>
                </c:pt>
                <c:pt idx="54">
                  <c:v>0.29354999999999998</c:v>
                </c:pt>
                <c:pt idx="55">
                  <c:v>0.29415000000000002</c:v>
                </c:pt>
                <c:pt idx="56">
                  <c:v>0.29465999999999998</c:v>
                </c:pt>
                <c:pt idx="57">
                  <c:v>0.29509000000000002</c:v>
                </c:pt>
                <c:pt idx="58">
                  <c:v>0.29558000000000001</c:v>
                </c:pt>
                <c:pt idx="59">
                  <c:v>0.29610999999999998</c:v>
                </c:pt>
                <c:pt idx="60">
                  <c:v>0.29654999999999998</c:v>
                </c:pt>
                <c:pt idx="61">
                  <c:v>0.29701</c:v>
                </c:pt>
                <c:pt idx="62">
                  <c:v>0.29733999999999999</c:v>
                </c:pt>
                <c:pt idx="63">
                  <c:v>0.29775000000000001</c:v>
                </c:pt>
                <c:pt idx="64">
                  <c:v>0.29804000000000003</c:v>
                </c:pt>
                <c:pt idx="65">
                  <c:v>0.29838999999999999</c:v>
                </c:pt>
                <c:pt idx="66">
                  <c:v>0.29874000000000001</c:v>
                </c:pt>
                <c:pt idx="67">
                  <c:v>0.29908000000000001</c:v>
                </c:pt>
                <c:pt idx="68">
                  <c:v>0.29942000000000002</c:v>
                </c:pt>
                <c:pt idx="69">
                  <c:v>0.29960999999999999</c:v>
                </c:pt>
                <c:pt idx="70">
                  <c:v>0.29997000000000001</c:v>
                </c:pt>
                <c:pt idx="71">
                  <c:v>0.30023</c:v>
                </c:pt>
                <c:pt idx="72">
                  <c:v>0.30054999999999998</c:v>
                </c:pt>
                <c:pt idx="73">
                  <c:v>0.30074000000000001</c:v>
                </c:pt>
                <c:pt idx="74">
                  <c:v>0.30098999999999998</c:v>
                </c:pt>
                <c:pt idx="75">
                  <c:v>0.30129</c:v>
                </c:pt>
                <c:pt idx="76">
                  <c:v>0.30124000000000001</c:v>
                </c:pt>
                <c:pt idx="77">
                  <c:v>0.30138999999999999</c:v>
                </c:pt>
                <c:pt idx="78">
                  <c:v>0.30159000000000002</c:v>
                </c:pt>
                <c:pt idx="79">
                  <c:v>0.30174000000000001</c:v>
                </c:pt>
                <c:pt idx="80">
                  <c:v>0.30159000000000002</c:v>
                </c:pt>
                <c:pt idx="81">
                  <c:v>0.30176999999999998</c:v>
                </c:pt>
                <c:pt idx="82">
                  <c:v>0.30181000000000002</c:v>
                </c:pt>
                <c:pt idx="83">
                  <c:v>0.30191000000000001</c:v>
                </c:pt>
                <c:pt idx="84">
                  <c:v>0.30191000000000001</c:v>
                </c:pt>
                <c:pt idx="85">
                  <c:v>0.30203999999999998</c:v>
                </c:pt>
                <c:pt idx="86">
                  <c:v>0.30188999999999999</c:v>
                </c:pt>
                <c:pt idx="87">
                  <c:v>0.30196000000000001</c:v>
                </c:pt>
                <c:pt idx="88">
                  <c:v>0.30181000000000002</c:v>
                </c:pt>
                <c:pt idx="89">
                  <c:v>0.30185000000000001</c:v>
                </c:pt>
                <c:pt idx="90">
                  <c:v>0.30153000000000002</c:v>
                </c:pt>
                <c:pt idx="91">
                  <c:v>0.30148000000000003</c:v>
                </c:pt>
                <c:pt idx="92">
                  <c:v>0.30145</c:v>
                </c:pt>
                <c:pt idx="93">
                  <c:v>0.30120000000000002</c:v>
                </c:pt>
                <c:pt idx="94">
                  <c:v>0.30114000000000002</c:v>
                </c:pt>
                <c:pt idx="95">
                  <c:v>0.30082999999999999</c:v>
                </c:pt>
                <c:pt idx="96">
                  <c:v>0.30070000000000002</c:v>
                </c:pt>
                <c:pt idx="97">
                  <c:v>0.30053999999999997</c:v>
                </c:pt>
                <c:pt idx="98">
                  <c:v>0.30029</c:v>
                </c:pt>
                <c:pt idx="99">
                  <c:v>0.30015999999999998</c:v>
                </c:pt>
                <c:pt idx="100">
                  <c:v>0.29976999999999998</c:v>
                </c:pt>
                <c:pt idx="101">
                  <c:v>0.29959000000000002</c:v>
                </c:pt>
                <c:pt idx="102">
                  <c:v>0.29933999999999999</c:v>
                </c:pt>
                <c:pt idx="103">
                  <c:v>0.29908000000000001</c:v>
                </c:pt>
                <c:pt idx="104">
                  <c:v>0.29874000000000001</c:v>
                </c:pt>
                <c:pt idx="105">
                  <c:v>0.29887999999999998</c:v>
                </c:pt>
                <c:pt idx="106">
                  <c:v>0.29847000000000001</c:v>
                </c:pt>
                <c:pt idx="107">
                  <c:v>0.29827999999999999</c:v>
                </c:pt>
                <c:pt idx="108">
                  <c:v>0.29804999999999998</c:v>
                </c:pt>
                <c:pt idx="109">
                  <c:v>0.29777999999999999</c:v>
                </c:pt>
                <c:pt idx="110">
                  <c:v>0.29755999999999999</c:v>
                </c:pt>
                <c:pt idx="111">
                  <c:v>0.29716999999999999</c:v>
                </c:pt>
                <c:pt idx="112">
                  <c:v>0.29685</c:v>
                </c:pt>
                <c:pt idx="113">
                  <c:v>0.29619000000000001</c:v>
                </c:pt>
                <c:pt idx="114">
                  <c:v>0.29576999999999998</c:v>
                </c:pt>
                <c:pt idx="115">
                  <c:v>0.29518</c:v>
                </c:pt>
                <c:pt idx="116">
                  <c:v>0.29476999999999998</c:v>
                </c:pt>
                <c:pt idx="117">
                  <c:v>0.29414000000000001</c:v>
                </c:pt>
                <c:pt idx="118">
                  <c:v>0.29355999999999999</c:v>
                </c:pt>
                <c:pt idx="119">
                  <c:v>0.29302</c:v>
                </c:pt>
                <c:pt idx="120">
                  <c:v>0.29277999999999998</c:v>
                </c:pt>
                <c:pt idx="121">
                  <c:v>0.29235</c:v>
                </c:pt>
                <c:pt idx="122">
                  <c:v>0.29200999999999999</c:v>
                </c:pt>
                <c:pt idx="123">
                  <c:v>0.29187999999999997</c:v>
                </c:pt>
                <c:pt idx="124">
                  <c:v>0.29178999999999999</c:v>
                </c:pt>
                <c:pt idx="125">
                  <c:v>0.29160000000000003</c:v>
                </c:pt>
                <c:pt idx="126">
                  <c:v>0.29143000000000002</c:v>
                </c:pt>
                <c:pt idx="127">
                  <c:v>0.29100999999999999</c:v>
                </c:pt>
                <c:pt idx="128">
                  <c:v>0.29091</c:v>
                </c:pt>
                <c:pt idx="129">
                  <c:v>0.29050999999999999</c:v>
                </c:pt>
                <c:pt idx="130">
                  <c:v>0.29008</c:v>
                </c:pt>
                <c:pt idx="131">
                  <c:v>0.28965000000000002</c:v>
                </c:pt>
                <c:pt idx="132">
                  <c:v>0.28926000000000002</c:v>
                </c:pt>
                <c:pt idx="133">
                  <c:v>0.28883999999999999</c:v>
                </c:pt>
                <c:pt idx="134">
                  <c:v>0.28843999999999997</c:v>
                </c:pt>
                <c:pt idx="135">
                  <c:v>0.28799000000000002</c:v>
                </c:pt>
                <c:pt idx="136">
                  <c:v>0.28775000000000001</c:v>
                </c:pt>
                <c:pt idx="137">
                  <c:v>0.28728999999999999</c:v>
                </c:pt>
                <c:pt idx="138">
                  <c:v>0.28705000000000003</c:v>
                </c:pt>
                <c:pt idx="139">
                  <c:v>0.28671000000000002</c:v>
                </c:pt>
                <c:pt idx="140">
                  <c:v>0.28650999999999999</c:v>
                </c:pt>
                <c:pt idx="141">
                  <c:v>0.28633999999999998</c:v>
                </c:pt>
                <c:pt idx="142">
                  <c:v>0.28603000000000001</c:v>
                </c:pt>
                <c:pt idx="143">
                  <c:v>0.28594999999999998</c:v>
                </c:pt>
                <c:pt idx="144">
                  <c:v>0.28578999999999999</c:v>
                </c:pt>
                <c:pt idx="145">
                  <c:v>0.28586</c:v>
                </c:pt>
                <c:pt idx="146">
                  <c:v>0.28566000000000003</c:v>
                </c:pt>
                <c:pt idx="147">
                  <c:v>0.28572999999999998</c:v>
                </c:pt>
                <c:pt idx="148">
                  <c:v>0.28567999999999999</c:v>
                </c:pt>
                <c:pt idx="149">
                  <c:v>0.28573999999999999</c:v>
                </c:pt>
                <c:pt idx="150">
                  <c:v>0.28564000000000001</c:v>
                </c:pt>
                <c:pt idx="151">
                  <c:v>0.28592000000000001</c:v>
                </c:pt>
                <c:pt idx="152">
                  <c:v>0.28593000000000002</c:v>
                </c:pt>
                <c:pt idx="153">
                  <c:v>0.28606999999999999</c:v>
                </c:pt>
                <c:pt idx="154">
                  <c:v>0.28615000000000002</c:v>
                </c:pt>
                <c:pt idx="155">
                  <c:v>0.28638000000000002</c:v>
                </c:pt>
                <c:pt idx="156">
                  <c:v>0.28663</c:v>
                </c:pt>
                <c:pt idx="157">
                  <c:v>0.28676000000000001</c:v>
                </c:pt>
                <c:pt idx="158">
                  <c:v>0.28704000000000002</c:v>
                </c:pt>
                <c:pt idx="159">
                  <c:v>0.28738000000000002</c:v>
                </c:pt>
                <c:pt idx="160">
                  <c:v>0.28771000000000002</c:v>
                </c:pt>
                <c:pt idx="161">
                  <c:v>0.28822999999999999</c:v>
                </c:pt>
                <c:pt idx="162">
                  <c:v>0.28860999999999998</c:v>
                </c:pt>
                <c:pt idx="163">
                  <c:v>0.28899999999999998</c:v>
                </c:pt>
                <c:pt idx="164">
                  <c:v>0.28939999999999999</c:v>
                </c:pt>
                <c:pt idx="165">
                  <c:v>0.28987000000000002</c:v>
                </c:pt>
                <c:pt idx="166">
                  <c:v>0.29042000000000001</c:v>
                </c:pt>
                <c:pt idx="167">
                  <c:v>0.29103000000000001</c:v>
                </c:pt>
                <c:pt idx="168">
                  <c:v>0.29152</c:v>
                </c:pt>
                <c:pt idx="169">
                  <c:v>0.29204999999999998</c:v>
                </c:pt>
                <c:pt idx="170">
                  <c:v>0.29263</c:v>
                </c:pt>
                <c:pt idx="171">
                  <c:v>0.29318</c:v>
                </c:pt>
                <c:pt idx="172">
                  <c:v>0.29396</c:v>
                </c:pt>
                <c:pt idx="173">
                  <c:v>0.29452</c:v>
                </c:pt>
                <c:pt idx="174">
                  <c:v>0.29544999999999999</c:v>
                </c:pt>
                <c:pt idx="175">
                  <c:v>0.29618</c:v>
                </c:pt>
                <c:pt idx="176">
                  <c:v>0.29685</c:v>
                </c:pt>
                <c:pt idx="177">
                  <c:v>0.29759000000000002</c:v>
                </c:pt>
                <c:pt idx="178">
                  <c:v>0.29857</c:v>
                </c:pt>
                <c:pt idx="179">
                  <c:v>0.29936000000000001</c:v>
                </c:pt>
                <c:pt idx="180">
                  <c:v>0.30020999999999998</c:v>
                </c:pt>
                <c:pt idx="181">
                  <c:v>0.30110999999999999</c:v>
                </c:pt>
                <c:pt idx="182">
                  <c:v>0.30214999999999997</c:v>
                </c:pt>
                <c:pt idx="183">
                  <c:v>0.3029</c:v>
                </c:pt>
                <c:pt idx="184">
                  <c:v>0.30381000000000002</c:v>
                </c:pt>
                <c:pt idx="185">
                  <c:v>0.30475000000000002</c:v>
                </c:pt>
                <c:pt idx="186">
                  <c:v>0.30568000000000001</c:v>
                </c:pt>
                <c:pt idx="187">
                  <c:v>0.30670999999999998</c:v>
                </c:pt>
                <c:pt idx="188">
                  <c:v>0.30768000000000001</c:v>
                </c:pt>
                <c:pt idx="189">
                  <c:v>0.30859999999999999</c:v>
                </c:pt>
                <c:pt idx="190">
                  <c:v>0.30962000000000001</c:v>
                </c:pt>
                <c:pt idx="191">
                  <c:v>0.31053999999999998</c:v>
                </c:pt>
                <c:pt idx="192">
                  <c:v>0.31161</c:v>
                </c:pt>
                <c:pt idx="193">
                  <c:v>0.31263999999999997</c:v>
                </c:pt>
                <c:pt idx="194">
                  <c:v>0.31353999999999999</c:v>
                </c:pt>
                <c:pt idx="195">
                  <c:v>0.31464999999999999</c:v>
                </c:pt>
                <c:pt idx="196">
                  <c:v>0.31563000000000002</c:v>
                </c:pt>
                <c:pt idx="197">
                  <c:v>0.31663000000000002</c:v>
                </c:pt>
                <c:pt idx="198">
                  <c:v>0.31763999999999998</c:v>
                </c:pt>
                <c:pt idx="199">
                  <c:v>0.31869999999999998</c:v>
                </c:pt>
                <c:pt idx="200">
                  <c:v>0.31955</c:v>
                </c:pt>
                <c:pt idx="201">
                  <c:v>0.32063999999999998</c:v>
                </c:pt>
                <c:pt idx="202">
                  <c:v>0.32171</c:v>
                </c:pt>
                <c:pt idx="203">
                  <c:v>0.32256000000000001</c:v>
                </c:pt>
                <c:pt idx="204">
                  <c:v>0.32361000000000001</c:v>
                </c:pt>
                <c:pt idx="205">
                  <c:v>0.32446999999999998</c:v>
                </c:pt>
                <c:pt idx="206">
                  <c:v>0.32546000000000003</c:v>
                </c:pt>
                <c:pt idx="207">
                  <c:v>0.32640000000000002</c:v>
                </c:pt>
                <c:pt idx="208">
                  <c:v>0.32738</c:v>
                </c:pt>
                <c:pt idx="209">
                  <c:v>0.32804</c:v>
                </c:pt>
                <c:pt idx="210">
                  <c:v>0.32890999999999998</c:v>
                </c:pt>
                <c:pt idx="211">
                  <c:v>0.32979999999999998</c:v>
                </c:pt>
                <c:pt idx="212">
                  <c:v>0.33058999999999999</c:v>
                </c:pt>
                <c:pt idx="213">
                  <c:v>0.33137</c:v>
                </c:pt>
                <c:pt idx="214">
                  <c:v>0.33199000000000001</c:v>
                </c:pt>
                <c:pt idx="215">
                  <c:v>0.33280999999999999</c:v>
                </c:pt>
                <c:pt idx="216">
                  <c:v>0.33355000000000001</c:v>
                </c:pt>
                <c:pt idx="217">
                  <c:v>0.33416000000000001</c:v>
                </c:pt>
                <c:pt idx="218">
                  <c:v>0.33473000000000003</c:v>
                </c:pt>
                <c:pt idx="219">
                  <c:v>0.33516000000000001</c:v>
                </c:pt>
                <c:pt idx="220">
                  <c:v>0.33556999999999998</c:v>
                </c:pt>
                <c:pt idx="221">
                  <c:v>0.33611999999999997</c:v>
                </c:pt>
                <c:pt idx="222">
                  <c:v>0.33667999999999998</c:v>
                </c:pt>
                <c:pt idx="223">
                  <c:v>0.33704000000000001</c:v>
                </c:pt>
                <c:pt idx="224">
                  <c:v>0.33737</c:v>
                </c:pt>
                <c:pt idx="225">
                  <c:v>0.33774999999999999</c:v>
                </c:pt>
                <c:pt idx="226">
                  <c:v>0.33814</c:v>
                </c:pt>
                <c:pt idx="227">
                  <c:v>0.33826000000000001</c:v>
                </c:pt>
                <c:pt idx="228">
                  <c:v>0.33856999999999998</c:v>
                </c:pt>
                <c:pt idx="229">
                  <c:v>0.33872000000000002</c:v>
                </c:pt>
                <c:pt idx="230">
                  <c:v>0.33900000000000002</c:v>
                </c:pt>
                <c:pt idx="231">
                  <c:v>0.33905000000000002</c:v>
                </c:pt>
                <c:pt idx="232">
                  <c:v>0.33910000000000001</c:v>
                </c:pt>
                <c:pt idx="233">
                  <c:v>0.33912999999999999</c:v>
                </c:pt>
                <c:pt idx="234">
                  <c:v>0.33923999999999999</c:v>
                </c:pt>
                <c:pt idx="235">
                  <c:v>0.33922000000000002</c:v>
                </c:pt>
                <c:pt idx="236">
                  <c:v>0.33928999999999998</c:v>
                </c:pt>
                <c:pt idx="237">
                  <c:v>0.33909</c:v>
                </c:pt>
                <c:pt idx="238">
                  <c:v>0.33893000000000001</c:v>
                </c:pt>
                <c:pt idx="239">
                  <c:v>0.33889999999999998</c:v>
                </c:pt>
                <c:pt idx="240">
                  <c:v>0.33866000000000002</c:v>
                </c:pt>
                <c:pt idx="241">
                  <c:v>0.33846999999999999</c:v>
                </c:pt>
                <c:pt idx="242">
                  <c:v>0.33816000000000002</c:v>
                </c:pt>
                <c:pt idx="243">
                  <c:v>0.33793000000000001</c:v>
                </c:pt>
                <c:pt idx="244">
                  <c:v>0.33756000000000003</c:v>
                </c:pt>
                <c:pt idx="245">
                  <c:v>0.33733999999999997</c:v>
                </c:pt>
                <c:pt idx="246">
                  <c:v>0.33714</c:v>
                </c:pt>
                <c:pt idx="247">
                  <c:v>0.33679999999999999</c:v>
                </c:pt>
                <c:pt idx="248">
                  <c:v>0.33645999999999998</c:v>
                </c:pt>
                <c:pt idx="249">
                  <c:v>0.33601999999999999</c:v>
                </c:pt>
                <c:pt idx="250">
                  <c:v>0.3357</c:v>
                </c:pt>
                <c:pt idx="251">
                  <c:v>0.33528999999999998</c:v>
                </c:pt>
                <c:pt idx="252">
                  <c:v>0.33473999999999998</c:v>
                </c:pt>
                <c:pt idx="253">
                  <c:v>0.33434999999999998</c:v>
                </c:pt>
                <c:pt idx="254">
                  <c:v>0.33390999999999998</c:v>
                </c:pt>
                <c:pt idx="255">
                  <c:v>0.33349000000000001</c:v>
                </c:pt>
                <c:pt idx="256">
                  <c:v>0.33298</c:v>
                </c:pt>
                <c:pt idx="257">
                  <c:v>0.33262000000000003</c:v>
                </c:pt>
                <c:pt idx="258">
                  <c:v>0.33212000000000003</c:v>
                </c:pt>
                <c:pt idx="259">
                  <c:v>0.33168999999999998</c:v>
                </c:pt>
                <c:pt idx="260">
                  <c:v>0.33107999999999999</c:v>
                </c:pt>
                <c:pt idx="261">
                  <c:v>0.33073999999999998</c:v>
                </c:pt>
                <c:pt idx="262">
                  <c:v>0.33021</c:v>
                </c:pt>
                <c:pt idx="263">
                  <c:v>0.32984000000000002</c:v>
                </c:pt>
                <c:pt idx="264">
                  <c:v>0.32946999999999999</c:v>
                </c:pt>
                <c:pt idx="265">
                  <c:v>0.32894000000000001</c:v>
                </c:pt>
                <c:pt idx="266">
                  <c:v>0.32871</c:v>
                </c:pt>
                <c:pt idx="267">
                  <c:v>0.32833000000000001</c:v>
                </c:pt>
                <c:pt idx="268">
                  <c:v>0.32795000000000002</c:v>
                </c:pt>
                <c:pt idx="269">
                  <c:v>0.32784000000000002</c:v>
                </c:pt>
                <c:pt idx="270">
                  <c:v>0.32741999999999999</c:v>
                </c:pt>
                <c:pt idx="271">
                  <c:v>0.32713999999999999</c:v>
                </c:pt>
                <c:pt idx="272">
                  <c:v>0.32695999999999997</c:v>
                </c:pt>
                <c:pt idx="273">
                  <c:v>0.32679999999999998</c:v>
                </c:pt>
                <c:pt idx="274">
                  <c:v>0.32661000000000001</c:v>
                </c:pt>
                <c:pt idx="275">
                  <c:v>0.32647999999999999</c:v>
                </c:pt>
                <c:pt idx="276">
                  <c:v>0.32633000000000001</c:v>
                </c:pt>
                <c:pt idx="277">
                  <c:v>0.32607000000000003</c:v>
                </c:pt>
                <c:pt idx="278">
                  <c:v>0.32619999999999999</c:v>
                </c:pt>
                <c:pt idx="279">
                  <c:v>0.32625999999999999</c:v>
                </c:pt>
                <c:pt idx="280">
                  <c:v>0.32628000000000001</c:v>
                </c:pt>
                <c:pt idx="281">
                  <c:v>0.32624999999999998</c:v>
                </c:pt>
                <c:pt idx="282">
                  <c:v>0.32636999999999999</c:v>
                </c:pt>
                <c:pt idx="283">
                  <c:v>0.32654</c:v>
                </c:pt>
                <c:pt idx="284">
                  <c:v>0.32685999999999998</c:v>
                </c:pt>
                <c:pt idx="285">
                  <c:v>0.32701000000000002</c:v>
                </c:pt>
                <c:pt idx="286">
                  <c:v>0.32728000000000002</c:v>
                </c:pt>
                <c:pt idx="287">
                  <c:v>0.32761000000000001</c:v>
                </c:pt>
                <c:pt idx="288">
                  <c:v>0.32801000000000002</c:v>
                </c:pt>
                <c:pt idx="289">
                  <c:v>0.32846999999999998</c:v>
                </c:pt>
                <c:pt idx="290">
                  <c:v>0.32880999999999999</c:v>
                </c:pt>
                <c:pt idx="291">
                  <c:v>0.32944000000000001</c:v>
                </c:pt>
                <c:pt idx="292">
                  <c:v>0.32998</c:v>
                </c:pt>
                <c:pt idx="293">
                  <c:v>0.33061000000000001</c:v>
                </c:pt>
                <c:pt idx="294">
                  <c:v>0.33126</c:v>
                </c:pt>
                <c:pt idx="295">
                  <c:v>0.33195000000000002</c:v>
                </c:pt>
                <c:pt idx="296">
                  <c:v>0.33260000000000001</c:v>
                </c:pt>
                <c:pt idx="297">
                  <c:v>0.33343</c:v>
                </c:pt>
                <c:pt idx="298">
                  <c:v>0.3342</c:v>
                </c:pt>
                <c:pt idx="299">
                  <c:v>0.33511000000000002</c:v>
                </c:pt>
                <c:pt idx="300">
                  <c:v>0.33588000000000001</c:v>
                </c:pt>
                <c:pt idx="301">
                  <c:v>0.33683999999999997</c:v>
                </c:pt>
                <c:pt idx="302">
                  <c:v>0.33768999999999999</c:v>
                </c:pt>
                <c:pt idx="303">
                  <c:v>0.33860000000000001</c:v>
                </c:pt>
                <c:pt idx="304">
                  <c:v>0.33939999999999998</c:v>
                </c:pt>
                <c:pt idx="305">
                  <c:v>0.34043000000000001</c:v>
                </c:pt>
                <c:pt idx="306">
                  <c:v>0.34133999999999998</c:v>
                </c:pt>
                <c:pt idx="307">
                  <c:v>0.34239000000000003</c:v>
                </c:pt>
                <c:pt idx="308">
                  <c:v>0.34319</c:v>
                </c:pt>
                <c:pt idx="309">
                  <c:v>0.34405999999999998</c:v>
                </c:pt>
                <c:pt idx="310">
                  <c:v>0.34510000000000002</c:v>
                </c:pt>
                <c:pt idx="311">
                  <c:v>0.34600999999999998</c:v>
                </c:pt>
                <c:pt idx="312">
                  <c:v>0.34688999999999998</c:v>
                </c:pt>
                <c:pt idx="313">
                  <c:v>0.34776000000000001</c:v>
                </c:pt>
                <c:pt idx="314">
                  <c:v>0.34875</c:v>
                </c:pt>
                <c:pt idx="315">
                  <c:v>0.34950999999999999</c:v>
                </c:pt>
                <c:pt idx="316">
                  <c:v>0.35043000000000002</c:v>
                </c:pt>
                <c:pt idx="317">
                  <c:v>0.35138000000000003</c:v>
                </c:pt>
                <c:pt idx="318">
                  <c:v>0.35235</c:v>
                </c:pt>
                <c:pt idx="319">
                  <c:v>0.35315000000000002</c:v>
                </c:pt>
                <c:pt idx="320">
                  <c:v>0.35409000000000002</c:v>
                </c:pt>
                <c:pt idx="321">
                  <c:v>0.35513</c:v>
                </c:pt>
                <c:pt idx="322">
                  <c:v>0.35602</c:v>
                </c:pt>
                <c:pt idx="323">
                  <c:v>0.35672999999999999</c:v>
                </c:pt>
                <c:pt idx="324">
                  <c:v>0.35765999999999998</c:v>
                </c:pt>
                <c:pt idx="325">
                  <c:v>0.35816999999999999</c:v>
                </c:pt>
                <c:pt idx="326">
                  <c:v>0.35881999999999997</c:v>
                </c:pt>
                <c:pt idx="327">
                  <c:v>0.35955999999999999</c:v>
                </c:pt>
                <c:pt idx="328">
                  <c:v>0.36009999999999998</c:v>
                </c:pt>
                <c:pt idx="329">
                  <c:v>0.36065999999999998</c:v>
                </c:pt>
                <c:pt idx="330">
                  <c:v>0.36115999999999998</c:v>
                </c:pt>
                <c:pt idx="331">
                  <c:v>0.36155999999999999</c:v>
                </c:pt>
                <c:pt idx="332">
                  <c:v>0.36194999999999999</c:v>
                </c:pt>
                <c:pt idx="333">
                  <c:v>0.36218</c:v>
                </c:pt>
                <c:pt idx="334">
                  <c:v>0.36249999999999999</c:v>
                </c:pt>
                <c:pt idx="335">
                  <c:v>0.36270999999999998</c:v>
                </c:pt>
                <c:pt idx="336">
                  <c:v>0.36293999999999998</c:v>
                </c:pt>
                <c:pt idx="337">
                  <c:v>0.36303999999999997</c:v>
                </c:pt>
                <c:pt idx="338">
                  <c:v>0.36302000000000001</c:v>
                </c:pt>
                <c:pt idx="339">
                  <c:v>0.36305999999999999</c:v>
                </c:pt>
                <c:pt idx="340">
                  <c:v>0.36359999999999998</c:v>
                </c:pt>
                <c:pt idx="341">
                  <c:v>0.36353000000000002</c:v>
                </c:pt>
                <c:pt idx="342">
                  <c:v>0.36353000000000002</c:v>
                </c:pt>
                <c:pt idx="343">
                  <c:v>0.36330000000000001</c:v>
                </c:pt>
                <c:pt idx="344">
                  <c:v>0.36319000000000001</c:v>
                </c:pt>
                <c:pt idx="345">
                  <c:v>0.36296</c:v>
                </c:pt>
                <c:pt idx="346">
                  <c:v>0.36271999999999999</c:v>
                </c:pt>
                <c:pt idx="347">
                  <c:v>0.36243999999999998</c:v>
                </c:pt>
                <c:pt idx="348">
                  <c:v>0.36220000000000002</c:v>
                </c:pt>
                <c:pt idx="349">
                  <c:v>0.36176999999999998</c:v>
                </c:pt>
                <c:pt idx="350">
                  <c:v>0.36151</c:v>
                </c:pt>
                <c:pt idx="351">
                  <c:v>0.36125000000000002</c:v>
                </c:pt>
                <c:pt idx="352">
                  <c:v>0.36102000000000001</c:v>
                </c:pt>
                <c:pt idx="353">
                  <c:v>0.36048000000000002</c:v>
                </c:pt>
                <c:pt idx="354">
                  <c:v>0.36025000000000001</c:v>
                </c:pt>
                <c:pt idx="355">
                  <c:v>0.35977999999999999</c:v>
                </c:pt>
                <c:pt idx="356">
                  <c:v>0.35959000000000002</c:v>
                </c:pt>
                <c:pt idx="357">
                  <c:v>0.35931000000000002</c:v>
                </c:pt>
                <c:pt idx="358">
                  <c:v>0.35887000000000002</c:v>
                </c:pt>
                <c:pt idx="359">
                  <c:v>0.35851</c:v>
                </c:pt>
                <c:pt idx="360">
                  <c:v>0.35832000000000003</c:v>
                </c:pt>
                <c:pt idx="361">
                  <c:v>0.35793999999999998</c:v>
                </c:pt>
                <c:pt idx="362">
                  <c:v>0.35772999999999999</c:v>
                </c:pt>
                <c:pt idx="363">
                  <c:v>0.35765000000000002</c:v>
                </c:pt>
                <c:pt idx="364">
                  <c:v>0.35727999999999999</c:v>
                </c:pt>
                <c:pt idx="365">
                  <c:v>0.35732000000000003</c:v>
                </c:pt>
                <c:pt idx="366">
                  <c:v>0.35702</c:v>
                </c:pt>
                <c:pt idx="367">
                  <c:v>0.35715000000000002</c:v>
                </c:pt>
                <c:pt idx="368">
                  <c:v>0.35708000000000001</c:v>
                </c:pt>
                <c:pt idx="369">
                  <c:v>0.35694999999999999</c:v>
                </c:pt>
                <c:pt idx="370">
                  <c:v>0.35711999999999999</c:v>
                </c:pt>
                <c:pt idx="371">
                  <c:v>0.35719000000000001</c:v>
                </c:pt>
                <c:pt idx="372">
                  <c:v>0.35738999999999999</c:v>
                </c:pt>
                <c:pt idx="373">
                  <c:v>0.35752</c:v>
                </c:pt>
                <c:pt idx="374">
                  <c:v>0.35788999999999999</c:v>
                </c:pt>
                <c:pt idx="375">
                  <c:v>0.35814000000000001</c:v>
                </c:pt>
                <c:pt idx="376">
                  <c:v>0.35841000000000001</c:v>
                </c:pt>
                <c:pt idx="377">
                  <c:v>0.3589</c:v>
                </c:pt>
                <c:pt idx="378">
                  <c:v>0.35933999999999999</c:v>
                </c:pt>
                <c:pt idx="379">
                  <c:v>0.35970000000000002</c:v>
                </c:pt>
                <c:pt idx="380">
                  <c:v>0.36033999999999999</c:v>
                </c:pt>
                <c:pt idx="381">
                  <c:v>0.36087000000000002</c:v>
                </c:pt>
                <c:pt idx="382">
                  <c:v>0.36165999999999998</c:v>
                </c:pt>
                <c:pt idx="383">
                  <c:v>0.36237000000000003</c:v>
                </c:pt>
                <c:pt idx="384">
                  <c:v>0.36292999999999997</c:v>
                </c:pt>
                <c:pt idx="385">
                  <c:v>0.36377999999999999</c:v>
                </c:pt>
                <c:pt idx="386">
                  <c:v>0.36459999999999998</c:v>
                </c:pt>
                <c:pt idx="387">
                  <c:v>0.36547000000000002</c:v>
                </c:pt>
                <c:pt idx="388">
                  <c:v>0.36647999999999997</c:v>
                </c:pt>
                <c:pt idx="389">
                  <c:v>0.36741000000000001</c:v>
                </c:pt>
                <c:pt idx="390">
                  <c:v>0.36820000000000003</c:v>
                </c:pt>
                <c:pt idx="391">
                  <c:v>0.36914999999999998</c:v>
                </c:pt>
                <c:pt idx="392">
                  <c:v>0.36997999999999998</c:v>
                </c:pt>
                <c:pt idx="393">
                  <c:v>0.37086000000000002</c:v>
                </c:pt>
                <c:pt idx="394">
                  <c:v>0.37176999999999999</c:v>
                </c:pt>
                <c:pt idx="395">
                  <c:v>0.37278</c:v>
                </c:pt>
                <c:pt idx="396">
                  <c:v>0.37353999999999998</c:v>
                </c:pt>
                <c:pt idx="397">
                  <c:v>0.37451000000000001</c:v>
                </c:pt>
                <c:pt idx="398">
                  <c:v>0.37539</c:v>
                </c:pt>
                <c:pt idx="399">
                  <c:v>0.37617</c:v>
                </c:pt>
                <c:pt idx="400">
                  <c:v>0.37702999999999998</c:v>
                </c:pt>
                <c:pt idx="401">
                  <c:v>0.37781999999999999</c:v>
                </c:pt>
                <c:pt idx="402">
                  <c:v>0.37861</c:v>
                </c:pt>
                <c:pt idx="403">
                  <c:v>0.37935000000000002</c:v>
                </c:pt>
                <c:pt idx="404">
                  <c:v>0.38016</c:v>
                </c:pt>
                <c:pt idx="405">
                  <c:v>0.38078000000000001</c:v>
                </c:pt>
                <c:pt idx="406">
                  <c:v>0.38141000000000003</c:v>
                </c:pt>
                <c:pt idx="407">
                  <c:v>0.38213999999999998</c:v>
                </c:pt>
                <c:pt idx="408">
                  <c:v>0.38269999999999998</c:v>
                </c:pt>
                <c:pt idx="409">
                  <c:v>0.38324999999999998</c:v>
                </c:pt>
                <c:pt idx="410">
                  <c:v>0.38378000000000001</c:v>
                </c:pt>
                <c:pt idx="411">
                  <c:v>0.38407999999999998</c:v>
                </c:pt>
                <c:pt idx="412">
                  <c:v>0.38455</c:v>
                </c:pt>
                <c:pt idx="413">
                  <c:v>0.38483000000000001</c:v>
                </c:pt>
                <c:pt idx="414">
                  <c:v>0.38512999999999997</c:v>
                </c:pt>
                <c:pt idx="415">
                  <c:v>0.38528000000000001</c:v>
                </c:pt>
                <c:pt idx="416">
                  <c:v>0.38561000000000001</c:v>
                </c:pt>
                <c:pt idx="417">
                  <c:v>0.38583000000000001</c:v>
                </c:pt>
                <c:pt idx="418">
                  <c:v>0.38591999999999999</c:v>
                </c:pt>
                <c:pt idx="419">
                  <c:v>0.38597999999999999</c:v>
                </c:pt>
                <c:pt idx="420">
                  <c:v>0.38596999999999998</c:v>
                </c:pt>
                <c:pt idx="421">
                  <c:v>0.38600000000000001</c:v>
                </c:pt>
                <c:pt idx="422">
                  <c:v>0.38585999999999998</c:v>
                </c:pt>
                <c:pt idx="423">
                  <c:v>0.38579000000000002</c:v>
                </c:pt>
                <c:pt idx="424">
                  <c:v>0.38572000000000001</c:v>
                </c:pt>
                <c:pt idx="425">
                  <c:v>0.38566</c:v>
                </c:pt>
                <c:pt idx="426">
                  <c:v>0.38540999999999997</c:v>
                </c:pt>
                <c:pt idx="427">
                  <c:v>0.38518000000000002</c:v>
                </c:pt>
                <c:pt idx="428">
                  <c:v>0.38507000000000002</c:v>
                </c:pt>
                <c:pt idx="429">
                  <c:v>0.38502999999999998</c:v>
                </c:pt>
                <c:pt idx="430">
                  <c:v>0.38479000000000002</c:v>
                </c:pt>
                <c:pt idx="431">
                  <c:v>0.38467000000000001</c:v>
                </c:pt>
                <c:pt idx="432">
                  <c:v>0.38439000000000001</c:v>
                </c:pt>
                <c:pt idx="433">
                  <c:v>0.38418000000000002</c:v>
                </c:pt>
                <c:pt idx="434">
                  <c:v>0.38417000000000001</c:v>
                </c:pt>
                <c:pt idx="435">
                  <c:v>0.38401999999999997</c:v>
                </c:pt>
                <c:pt idx="436">
                  <c:v>0.38397999999999999</c:v>
                </c:pt>
                <c:pt idx="437">
                  <c:v>0.38407999999999998</c:v>
                </c:pt>
                <c:pt idx="438">
                  <c:v>0.38392999999999999</c:v>
                </c:pt>
                <c:pt idx="439">
                  <c:v>0.38412000000000002</c:v>
                </c:pt>
                <c:pt idx="440">
                  <c:v>0.38423000000000002</c:v>
                </c:pt>
                <c:pt idx="441">
                  <c:v>0.38431999999999999</c:v>
                </c:pt>
                <c:pt idx="442">
                  <c:v>0.38453999999999999</c:v>
                </c:pt>
                <c:pt idx="443">
                  <c:v>0.38474000000000003</c:v>
                </c:pt>
                <c:pt idx="444">
                  <c:v>0.38495000000000001</c:v>
                </c:pt>
                <c:pt idx="445">
                  <c:v>0.38546000000000002</c:v>
                </c:pt>
                <c:pt idx="446">
                  <c:v>0.38567000000000001</c:v>
                </c:pt>
                <c:pt idx="447">
                  <c:v>0.38613999999999998</c:v>
                </c:pt>
                <c:pt idx="448">
                  <c:v>0.38695000000000002</c:v>
                </c:pt>
                <c:pt idx="449">
                  <c:v>0.38739000000000001</c:v>
                </c:pt>
                <c:pt idx="450">
                  <c:v>0.38783000000000001</c:v>
                </c:pt>
                <c:pt idx="451">
                  <c:v>0.38817000000000002</c:v>
                </c:pt>
                <c:pt idx="452">
                  <c:v>0.38897999999999999</c:v>
                </c:pt>
                <c:pt idx="453">
                  <c:v>0.38958999999999999</c:v>
                </c:pt>
                <c:pt idx="454">
                  <c:v>0.39006999999999997</c:v>
                </c:pt>
                <c:pt idx="455">
                  <c:v>0.39061000000000001</c:v>
                </c:pt>
                <c:pt idx="456">
                  <c:v>0.39129000000000003</c:v>
                </c:pt>
                <c:pt idx="457">
                  <c:v>0.39167999999999997</c:v>
                </c:pt>
                <c:pt idx="458">
                  <c:v>0.39250000000000002</c:v>
                </c:pt>
                <c:pt idx="459">
                  <c:v>0.3931</c:v>
                </c:pt>
                <c:pt idx="460">
                  <c:v>0.39365</c:v>
                </c:pt>
                <c:pt idx="461">
                  <c:v>0.39440999999999998</c:v>
                </c:pt>
                <c:pt idx="462">
                  <c:v>0.39500999999999997</c:v>
                </c:pt>
                <c:pt idx="463">
                  <c:v>0.39550000000000002</c:v>
                </c:pt>
                <c:pt idx="464">
                  <c:v>0.39606999999999998</c:v>
                </c:pt>
                <c:pt idx="465">
                  <c:v>0.39668999999999999</c:v>
                </c:pt>
                <c:pt idx="466">
                  <c:v>0.39716000000000001</c:v>
                </c:pt>
                <c:pt idx="467">
                  <c:v>0.39784000000000003</c:v>
                </c:pt>
                <c:pt idx="468">
                  <c:v>0.39811000000000002</c:v>
                </c:pt>
                <c:pt idx="469">
                  <c:v>0.39850000000000002</c:v>
                </c:pt>
                <c:pt idx="470">
                  <c:v>0.39889000000000002</c:v>
                </c:pt>
                <c:pt idx="471">
                  <c:v>0.3992</c:v>
                </c:pt>
                <c:pt idx="472">
                  <c:v>0.39912999999999998</c:v>
                </c:pt>
                <c:pt idx="473">
                  <c:v>0.39948</c:v>
                </c:pt>
                <c:pt idx="474">
                  <c:v>0.39953</c:v>
                </c:pt>
                <c:pt idx="475">
                  <c:v>0.39967000000000003</c:v>
                </c:pt>
                <c:pt idx="476">
                  <c:v>0.39983000000000002</c:v>
                </c:pt>
                <c:pt idx="477">
                  <c:v>0.39989000000000002</c:v>
                </c:pt>
                <c:pt idx="478">
                  <c:v>0.39979999999999999</c:v>
                </c:pt>
                <c:pt idx="479">
                  <c:v>0.40400999999999998</c:v>
                </c:pt>
                <c:pt idx="480">
                  <c:v>0.40416000000000002</c:v>
                </c:pt>
                <c:pt idx="481">
                  <c:v>0.40401999999999999</c:v>
                </c:pt>
                <c:pt idx="482">
                  <c:v>0.40405000000000002</c:v>
                </c:pt>
                <c:pt idx="483">
                  <c:v>0.40400000000000003</c:v>
                </c:pt>
                <c:pt idx="484">
                  <c:v>0.40377000000000002</c:v>
                </c:pt>
                <c:pt idx="485">
                  <c:v>0.40367999999999998</c:v>
                </c:pt>
                <c:pt idx="486">
                  <c:v>0.40371000000000001</c:v>
                </c:pt>
                <c:pt idx="487">
                  <c:v>0.40359</c:v>
                </c:pt>
                <c:pt idx="488">
                  <c:v>0.40361000000000002</c:v>
                </c:pt>
                <c:pt idx="489">
                  <c:v>0.40372999999999998</c:v>
                </c:pt>
                <c:pt idx="490">
                  <c:v>0.40398000000000001</c:v>
                </c:pt>
                <c:pt idx="491">
                  <c:v>0.40405999999999997</c:v>
                </c:pt>
                <c:pt idx="492">
                  <c:v>0.40411000000000002</c:v>
                </c:pt>
                <c:pt idx="493">
                  <c:v>0.40439999999999998</c:v>
                </c:pt>
                <c:pt idx="494">
                  <c:v>0.40472999999999998</c:v>
                </c:pt>
                <c:pt idx="495">
                  <c:v>0.40489000000000003</c:v>
                </c:pt>
                <c:pt idx="496">
                  <c:v>0.40527999999999997</c:v>
                </c:pt>
                <c:pt idx="497">
                  <c:v>0.40577000000000002</c:v>
                </c:pt>
                <c:pt idx="498">
                  <c:v>0.40625</c:v>
                </c:pt>
                <c:pt idx="499">
                  <c:v>0.40687000000000001</c:v>
                </c:pt>
                <c:pt idx="500">
                  <c:v>0.40743000000000001</c:v>
                </c:pt>
                <c:pt idx="501">
                  <c:v>0.40799999999999997</c:v>
                </c:pt>
                <c:pt idx="502">
                  <c:v>0.40856999999999999</c:v>
                </c:pt>
                <c:pt idx="503">
                  <c:v>0.40916999999999998</c:v>
                </c:pt>
                <c:pt idx="504">
                  <c:v>0.41004000000000002</c:v>
                </c:pt>
                <c:pt idx="505">
                  <c:v>0.41076000000000001</c:v>
                </c:pt>
                <c:pt idx="506">
                  <c:v>0.41171000000000002</c:v>
                </c:pt>
                <c:pt idx="507">
                  <c:v>0.41263</c:v>
                </c:pt>
                <c:pt idx="508">
                  <c:v>0.41353000000000001</c:v>
                </c:pt>
                <c:pt idx="509">
                  <c:v>0.41439999999999999</c:v>
                </c:pt>
                <c:pt idx="510">
                  <c:v>0.4153</c:v>
                </c:pt>
                <c:pt idx="511">
                  <c:v>0.41624</c:v>
                </c:pt>
                <c:pt idx="512">
                  <c:v>0.41721999999999998</c:v>
                </c:pt>
                <c:pt idx="513">
                  <c:v>0.41825000000000001</c:v>
                </c:pt>
                <c:pt idx="514">
                  <c:v>0.41922999999999999</c:v>
                </c:pt>
                <c:pt idx="515">
                  <c:v>0.42024</c:v>
                </c:pt>
                <c:pt idx="516">
                  <c:v>0.42115999999999998</c:v>
                </c:pt>
                <c:pt idx="517">
                  <c:v>0.43465999999999999</c:v>
                </c:pt>
                <c:pt idx="518">
                  <c:v>0.43491000000000002</c:v>
                </c:pt>
                <c:pt idx="519">
                  <c:v>0.43431999999999998</c:v>
                </c:pt>
                <c:pt idx="520">
                  <c:v>0.43397000000000002</c:v>
                </c:pt>
                <c:pt idx="521">
                  <c:v>0.43486000000000002</c:v>
                </c:pt>
                <c:pt idx="522">
                  <c:v>0.43425000000000002</c:v>
                </c:pt>
                <c:pt idx="523">
                  <c:v>0.43475999999999998</c:v>
                </c:pt>
                <c:pt idx="524">
                  <c:v>0.43436999999999998</c:v>
                </c:pt>
                <c:pt idx="525">
                  <c:v>0.43480999999999997</c:v>
                </c:pt>
                <c:pt idx="526">
                  <c:v>0.435</c:v>
                </c:pt>
                <c:pt idx="527">
                  <c:v>0.43553999999999998</c:v>
                </c:pt>
                <c:pt idx="528">
                  <c:v>0.43545</c:v>
                </c:pt>
                <c:pt idx="529">
                  <c:v>0.43661</c:v>
                </c:pt>
                <c:pt idx="530">
                  <c:v>0.43728</c:v>
                </c:pt>
                <c:pt idx="531">
                  <c:v>0.43797999999999998</c:v>
                </c:pt>
                <c:pt idx="532">
                  <c:v>0.43886999999999998</c:v>
                </c:pt>
                <c:pt idx="533">
                  <c:v>0.44033</c:v>
                </c:pt>
                <c:pt idx="534">
                  <c:v>0.44144</c:v>
                </c:pt>
                <c:pt idx="535">
                  <c:v>0.44294</c:v>
                </c:pt>
                <c:pt idx="536">
                  <c:v>0.44444</c:v>
                </c:pt>
                <c:pt idx="537">
                  <c:v>0.44599</c:v>
                </c:pt>
                <c:pt idx="538">
                  <c:v>0.44835000000000003</c:v>
                </c:pt>
                <c:pt idx="539">
                  <c:v>0.45021</c:v>
                </c:pt>
                <c:pt idx="540">
                  <c:v>0.45207999999999998</c:v>
                </c:pt>
                <c:pt idx="541">
                  <c:v>0.45429000000000003</c:v>
                </c:pt>
                <c:pt idx="542">
                  <c:v>0.45662000000000003</c:v>
                </c:pt>
                <c:pt idx="543">
                  <c:v>0.45952999999999999</c:v>
                </c:pt>
                <c:pt idx="544">
                  <c:v>0.46151999999999999</c:v>
                </c:pt>
                <c:pt idx="545">
                  <c:v>0.46468999999999999</c:v>
                </c:pt>
                <c:pt idx="546">
                  <c:v>0.46764</c:v>
                </c:pt>
                <c:pt idx="547">
                  <c:v>0.46983000000000003</c:v>
                </c:pt>
                <c:pt idx="548">
                  <c:v>0.47255999999999998</c:v>
                </c:pt>
                <c:pt idx="549">
                  <c:v>0.47621000000000002</c:v>
                </c:pt>
                <c:pt idx="550">
                  <c:v>0.47969000000000001</c:v>
                </c:pt>
                <c:pt idx="551">
                  <c:v>0.48279</c:v>
                </c:pt>
                <c:pt idx="552">
                  <c:v>0.48704999999999998</c:v>
                </c:pt>
                <c:pt idx="553">
                  <c:v>0.49088999999999999</c:v>
                </c:pt>
                <c:pt idx="554">
                  <c:v>0.49470999999999998</c:v>
                </c:pt>
                <c:pt idx="555">
                  <c:v>0.49994</c:v>
                </c:pt>
                <c:pt idx="556">
                  <c:v>0.50390999999999997</c:v>
                </c:pt>
                <c:pt idx="557">
                  <c:v>0.50988999999999995</c:v>
                </c:pt>
                <c:pt idx="558">
                  <c:v>0.51610999999999996</c:v>
                </c:pt>
                <c:pt idx="559">
                  <c:v>0.52192000000000005</c:v>
                </c:pt>
                <c:pt idx="560">
                  <c:v>0.52810999999999997</c:v>
                </c:pt>
                <c:pt idx="561">
                  <c:v>0.53571000000000002</c:v>
                </c:pt>
                <c:pt idx="562">
                  <c:v>0.54408999999999996</c:v>
                </c:pt>
                <c:pt idx="563">
                  <c:v>0.55278000000000005</c:v>
                </c:pt>
                <c:pt idx="564">
                  <c:v>0.56284000000000001</c:v>
                </c:pt>
                <c:pt idx="565">
                  <c:v>0.57291000000000003</c:v>
                </c:pt>
                <c:pt idx="566">
                  <c:v>0.58287</c:v>
                </c:pt>
                <c:pt idx="567">
                  <c:v>0.59523000000000004</c:v>
                </c:pt>
                <c:pt idx="568">
                  <c:v>0.60679000000000005</c:v>
                </c:pt>
                <c:pt idx="569">
                  <c:v>0.62224999999999997</c:v>
                </c:pt>
                <c:pt idx="570">
                  <c:v>0.63546999999999998</c:v>
                </c:pt>
                <c:pt idx="571">
                  <c:v>0.65261000000000002</c:v>
                </c:pt>
                <c:pt idx="572">
                  <c:v>0.67017000000000004</c:v>
                </c:pt>
                <c:pt idx="573">
                  <c:v>0.67090000000000005</c:v>
                </c:pt>
                <c:pt idx="574">
                  <c:v>0.69016</c:v>
                </c:pt>
                <c:pt idx="575">
                  <c:v>0.71082000000000001</c:v>
                </c:pt>
                <c:pt idx="576">
                  <c:v>0.73292000000000002</c:v>
                </c:pt>
                <c:pt idx="577">
                  <c:v>0.75636000000000003</c:v>
                </c:pt>
                <c:pt idx="578">
                  <c:v>0.78169</c:v>
                </c:pt>
                <c:pt idx="579">
                  <c:v>0.81103000000000003</c:v>
                </c:pt>
                <c:pt idx="580">
                  <c:v>0.84216999999999997</c:v>
                </c:pt>
                <c:pt idx="581">
                  <c:v>0.87605</c:v>
                </c:pt>
                <c:pt idx="582">
                  <c:v>0.91388999999999998</c:v>
                </c:pt>
                <c:pt idx="583">
                  <c:v>0.95499999999999996</c:v>
                </c:pt>
                <c:pt idx="584">
                  <c:v>0.99846999999999997</c:v>
                </c:pt>
                <c:pt idx="585">
                  <c:v>1.04541</c:v>
                </c:pt>
                <c:pt idx="586">
                  <c:v>1.09613</c:v>
                </c:pt>
                <c:pt idx="587">
                  <c:v>1.1529799999999999</c:v>
                </c:pt>
                <c:pt idx="588">
                  <c:v>1.2120599999999999</c:v>
                </c:pt>
                <c:pt idx="589">
                  <c:v>1.27698</c:v>
                </c:pt>
                <c:pt idx="590">
                  <c:v>1.3482099999999999</c:v>
                </c:pt>
              </c:numCache>
            </c:numRef>
          </c:yVal>
          <c:smooth val="1"/>
        </c:ser>
        <c:ser>
          <c:idx val="1"/>
          <c:order val="1"/>
          <c:tx>
            <c:v>ti02-dye</c:v>
          </c:tx>
          <c:spPr>
            <a:ln w="28575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'TiO2-dye'!$A$2:$A$592</c:f>
              <c:numCache>
                <c:formatCode>General</c:formatCode>
                <c:ptCount val="591"/>
                <c:pt idx="0">
                  <c:v>900</c:v>
                </c:pt>
                <c:pt idx="1">
                  <c:v>899</c:v>
                </c:pt>
                <c:pt idx="2">
                  <c:v>898</c:v>
                </c:pt>
                <c:pt idx="3">
                  <c:v>897</c:v>
                </c:pt>
                <c:pt idx="4">
                  <c:v>896</c:v>
                </c:pt>
                <c:pt idx="5">
                  <c:v>895</c:v>
                </c:pt>
                <c:pt idx="6">
                  <c:v>894</c:v>
                </c:pt>
                <c:pt idx="7">
                  <c:v>893</c:v>
                </c:pt>
                <c:pt idx="8">
                  <c:v>892</c:v>
                </c:pt>
                <c:pt idx="9">
                  <c:v>891</c:v>
                </c:pt>
                <c:pt idx="10">
                  <c:v>890</c:v>
                </c:pt>
                <c:pt idx="11">
                  <c:v>889</c:v>
                </c:pt>
                <c:pt idx="12">
                  <c:v>888</c:v>
                </c:pt>
                <c:pt idx="13">
                  <c:v>887</c:v>
                </c:pt>
                <c:pt idx="14">
                  <c:v>886</c:v>
                </c:pt>
                <c:pt idx="15">
                  <c:v>885</c:v>
                </c:pt>
                <c:pt idx="16">
                  <c:v>884</c:v>
                </c:pt>
                <c:pt idx="17">
                  <c:v>883</c:v>
                </c:pt>
                <c:pt idx="18">
                  <c:v>882</c:v>
                </c:pt>
                <c:pt idx="19">
                  <c:v>881</c:v>
                </c:pt>
                <c:pt idx="20">
                  <c:v>880</c:v>
                </c:pt>
                <c:pt idx="21">
                  <c:v>879</c:v>
                </c:pt>
                <c:pt idx="22">
                  <c:v>878</c:v>
                </c:pt>
                <c:pt idx="23">
                  <c:v>877</c:v>
                </c:pt>
                <c:pt idx="24">
                  <c:v>876</c:v>
                </c:pt>
                <c:pt idx="25">
                  <c:v>875</c:v>
                </c:pt>
                <c:pt idx="26">
                  <c:v>874</c:v>
                </c:pt>
                <c:pt idx="27">
                  <c:v>873</c:v>
                </c:pt>
                <c:pt idx="28">
                  <c:v>872</c:v>
                </c:pt>
                <c:pt idx="29">
                  <c:v>871</c:v>
                </c:pt>
                <c:pt idx="30">
                  <c:v>870</c:v>
                </c:pt>
                <c:pt idx="31">
                  <c:v>869</c:v>
                </c:pt>
                <c:pt idx="32">
                  <c:v>868</c:v>
                </c:pt>
                <c:pt idx="33">
                  <c:v>867</c:v>
                </c:pt>
                <c:pt idx="34">
                  <c:v>866</c:v>
                </c:pt>
                <c:pt idx="35">
                  <c:v>865</c:v>
                </c:pt>
                <c:pt idx="36">
                  <c:v>864</c:v>
                </c:pt>
                <c:pt idx="37">
                  <c:v>863</c:v>
                </c:pt>
                <c:pt idx="38">
                  <c:v>862</c:v>
                </c:pt>
                <c:pt idx="39">
                  <c:v>861</c:v>
                </c:pt>
                <c:pt idx="40">
                  <c:v>860</c:v>
                </c:pt>
                <c:pt idx="41">
                  <c:v>859</c:v>
                </c:pt>
                <c:pt idx="42">
                  <c:v>858</c:v>
                </c:pt>
                <c:pt idx="43">
                  <c:v>857</c:v>
                </c:pt>
                <c:pt idx="44">
                  <c:v>856</c:v>
                </c:pt>
                <c:pt idx="45">
                  <c:v>855</c:v>
                </c:pt>
                <c:pt idx="46">
                  <c:v>854</c:v>
                </c:pt>
                <c:pt idx="47">
                  <c:v>853</c:v>
                </c:pt>
                <c:pt idx="48">
                  <c:v>852</c:v>
                </c:pt>
                <c:pt idx="49">
                  <c:v>851</c:v>
                </c:pt>
                <c:pt idx="50">
                  <c:v>850</c:v>
                </c:pt>
                <c:pt idx="51">
                  <c:v>849</c:v>
                </c:pt>
                <c:pt idx="52">
                  <c:v>848</c:v>
                </c:pt>
                <c:pt idx="53">
                  <c:v>847</c:v>
                </c:pt>
                <c:pt idx="54">
                  <c:v>846</c:v>
                </c:pt>
                <c:pt idx="55">
                  <c:v>845</c:v>
                </c:pt>
                <c:pt idx="56">
                  <c:v>844</c:v>
                </c:pt>
                <c:pt idx="57">
                  <c:v>843</c:v>
                </c:pt>
                <c:pt idx="58">
                  <c:v>842</c:v>
                </c:pt>
                <c:pt idx="59">
                  <c:v>841</c:v>
                </c:pt>
                <c:pt idx="60">
                  <c:v>840</c:v>
                </c:pt>
                <c:pt idx="61">
                  <c:v>839</c:v>
                </c:pt>
                <c:pt idx="62">
                  <c:v>838</c:v>
                </c:pt>
                <c:pt idx="63">
                  <c:v>837</c:v>
                </c:pt>
                <c:pt idx="64">
                  <c:v>836</c:v>
                </c:pt>
                <c:pt idx="65">
                  <c:v>835</c:v>
                </c:pt>
                <c:pt idx="66">
                  <c:v>834</c:v>
                </c:pt>
                <c:pt idx="67">
                  <c:v>833</c:v>
                </c:pt>
                <c:pt idx="68">
                  <c:v>832</c:v>
                </c:pt>
                <c:pt idx="69">
                  <c:v>831</c:v>
                </c:pt>
                <c:pt idx="70">
                  <c:v>830</c:v>
                </c:pt>
                <c:pt idx="71">
                  <c:v>829</c:v>
                </c:pt>
                <c:pt idx="72">
                  <c:v>828</c:v>
                </c:pt>
                <c:pt idx="73">
                  <c:v>827</c:v>
                </c:pt>
                <c:pt idx="74">
                  <c:v>826</c:v>
                </c:pt>
                <c:pt idx="75">
                  <c:v>825</c:v>
                </c:pt>
                <c:pt idx="76">
                  <c:v>824</c:v>
                </c:pt>
                <c:pt idx="77">
                  <c:v>823</c:v>
                </c:pt>
                <c:pt idx="78">
                  <c:v>822</c:v>
                </c:pt>
                <c:pt idx="79">
                  <c:v>821</c:v>
                </c:pt>
                <c:pt idx="80">
                  <c:v>820</c:v>
                </c:pt>
                <c:pt idx="81">
                  <c:v>819</c:v>
                </c:pt>
                <c:pt idx="82">
                  <c:v>818</c:v>
                </c:pt>
                <c:pt idx="83">
                  <c:v>817</c:v>
                </c:pt>
                <c:pt idx="84">
                  <c:v>816</c:v>
                </c:pt>
                <c:pt idx="85">
                  <c:v>815</c:v>
                </c:pt>
                <c:pt idx="86">
                  <c:v>814</c:v>
                </c:pt>
                <c:pt idx="87">
                  <c:v>813</c:v>
                </c:pt>
                <c:pt idx="88">
                  <c:v>812</c:v>
                </c:pt>
                <c:pt idx="89">
                  <c:v>811</c:v>
                </c:pt>
                <c:pt idx="90">
                  <c:v>810</c:v>
                </c:pt>
                <c:pt idx="91">
                  <c:v>809</c:v>
                </c:pt>
                <c:pt idx="92">
                  <c:v>808</c:v>
                </c:pt>
                <c:pt idx="93">
                  <c:v>807</c:v>
                </c:pt>
                <c:pt idx="94">
                  <c:v>806</c:v>
                </c:pt>
                <c:pt idx="95">
                  <c:v>805</c:v>
                </c:pt>
                <c:pt idx="96">
                  <c:v>804</c:v>
                </c:pt>
                <c:pt idx="97">
                  <c:v>803</c:v>
                </c:pt>
                <c:pt idx="98">
                  <c:v>802</c:v>
                </c:pt>
                <c:pt idx="99">
                  <c:v>801</c:v>
                </c:pt>
                <c:pt idx="100">
                  <c:v>800</c:v>
                </c:pt>
                <c:pt idx="101">
                  <c:v>799</c:v>
                </c:pt>
                <c:pt idx="102">
                  <c:v>798</c:v>
                </c:pt>
                <c:pt idx="103">
                  <c:v>797</c:v>
                </c:pt>
                <c:pt idx="104">
                  <c:v>796</c:v>
                </c:pt>
                <c:pt idx="105">
                  <c:v>795</c:v>
                </c:pt>
                <c:pt idx="106">
                  <c:v>794</c:v>
                </c:pt>
                <c:pt idx="107">
                  <c:v>793</c:v>
                </c:pt>
                <c:pt idx="108">
                  <c:v>792</c:v>
                </c:pt>
                <c:pt idx="109">
                  <c:v>791</c:v>
                </c:pt>
                <c:pt idx="110">
                  <c:v>790</c:v>
                </c:pt>
                <c:pt idx="111">
                  <c:v>789</c:v>
                </c:pt>
                <c:pt idx="112">
                  <c:v>788</c:v>
                </c:pt>
                <c:pt idx="113">
                  <c:v>787</c:v>
                </c:pt>
                <c:pt idx="114">
                  <c:v>786</c:v>
                </c:pt>
                <c:pt idx="115">
                  <c:v>785</c:v>
                </c:pt>
                <c:pt idx="116">
                  <c:v>784</c:v>
                </c:pt>
                <c:pt idx="117">
                  <c:v>783</c:v>
                </c:pt>
                <c:pt idx="118">
                  <c:v>782</c:v>
                </c:pt>
                <c:pt idx="119">
                  <c:v>781</c:v>
                </c:pt>
                <c:pt idx="120">
                  <c:v>780</c:v>
                </c:pt>
                <c:pt idx="121">
                  <c:v>779</c:v>
                </c:pt>
                <c:pt idx="122">
                  <c:v>778</c:v>
                </c:pt>
                <c:pt idx="123">
                  <c:v>777</c:v>
                </c:pt>
                <c:pt idx="124">
                  <c:v>776</c:v>
                </c:pt>
                <c:pt idx="125">
                  <c:v>775</c:v>
                </c:pt>
                <c:pt idx="126">
                  <c:v>774</c:v>
                </c:pt>
                <c:pt idx="127">
                  <c:v>773</c:v>
                </c:pt>
                <c:pt idx="128">
                  <c:v>772</c:v>
                </c:pt>
                <c:pt idx="129">
                  <c:v>771</c:v>
                </c:pt>
                <c:pt idx="130">
                  <c:v>770</c:v>
                </c:pt>
                <c:pt idx="131">
                  <c:v>769</c:v>
                </c:pt>
                <c:pt idx="132">
                  <c:v>768</c:v>
                </c:pt>
                <c:pt idx="133">
                  <c:v>767</c:v>
                </c:pt>
                <c:pt idx="134">
                  <c:v>766</c:v>
                </c:pt>
                <c:pt idx="135">
                  <c:v>765</c:v>
                </c:pt>
                <c:pt idx="136">
                  <c:v>764</c:v>
                </c:pt>
                <c:pt idx="137">
                  <c:v>763</c:v>
                </c:pt>
                <c:pt idx="138">
                  <c:v>762</c:v>
                </c:pt>
                <c:pt idx="139">
                  <c:v>761</c:v>
                </c:pt>
                <c:pt idx="140">
                  <c:v>760</c:v>
                </c:pt>
                <c:pt idx="141">
                  <c:v>759</c:v>
                </c:pt>
                <c:pt idx="142">
                  <c:v>758</c:v>
                </c:pt>
                <c:pt idx="143">
                  <c:v>757</c:v>
                </c:pt>
                <c:pt idx="144">
                  <c:v>756</c:v>
                </c:pt>
                <c:pt idx="145">
                  <c:v>755</c:v>
                </c:pt>
                <c:pt idx="146">
                  <c:v>754</c:v>
                </c:pt>
                <c:pt idx="147">
                  <c:v>753</c:v>
                </c:pt>
                <c:pt idx="148">
                  <c:v>752</c:v>
                </c:pt>
                <c:pt idx="149">
                  <c:v>751</c:v>
                </c:pt>
                <c:pt idx="150">
                  <c:v>750</c:v>
                </c:pt>
                <c:pt idx="151">
                  <c:v>749</c:v>
                </c:pt>
                <c:pt idx="152">
                  <c:v>748</c:v>
                </c:pt>
                <c:pt idx="153">
                  <c:v>747</c:v>
                </c:pt>
                <c:pt idx="154">
                  <c:v>746</c:v>
                </c:pt>
                <c:pt idx="155">
                  <c:v>745</c:v>
                </c:pt>
                <c:pt idx="156">
                  <c:v>744</c:v>
                </c:pt>
                <c:pt idx="157">
                  <c:v>743</c:v>
                </c:pt>
                <c:pt idx="158">
                  <c:v>742</c:v>
                </c:pt>
                <c:pt idx="159">
                  <c:v>741</c:v>
                </c:pt>
                <c:pt idx="160">
                  <c:v>740</c:v>
                </c:pt>
                <c:pt idx="161">
                  <c:v>739</c:v>
                </c:pt>
                <c:pt idx="162">
                  <c:v>738</c:v>
                </c:pt>
                <c:pt idx="163">
                  <c:v>737</c:v>
                </c:pt>
                <c:pt idx="164">
                  <c:v>736</c:v>
                </c:pt>
                <c:pt idx="165">
                  <c:v>735</c:v>
                </c:pt>
                <c:pt idx="166">
                  <c:v>734</c:v>
                </c:pt>
                <c:pt idx="167">
                  <c:v>733</c:v>
                </c:pt>
                <c:pt idx="168">
                  <c:v>732</c:v>
                </c:pt>
                <c:pt idx="169">
                  <c:v>731</c:v>
                </c:pt>
                <c:pt idx="170">
                  <c:v>730</c:v>
                </c:pt>
                <c:pt idx="171">
                  <c:v>729</c:v>
                </c:pt>
                <c:pt idx="172">
                  <c:v>728</c:v>
                </c:pt>
                <c:pt idx="173">
                  <c:v>727</c:v>
                </c:pt>
                <c:pt idx="174">
                  <c:v>726</c:v>
                </c:pt>
                <c:pt idx="175">
                  <c:v>725</c:v>
                </c:pt>
                <c:pt idx="176">
                  <c:v>724</c:v>
                </c:pt>
                <c:pt idx="177">
                  <c:v>723</c:v>
                </c:pt>
                <c:pt idx="178">
                  <c:v>722</c:v>
                </c:pt>
                <c:pt idx="179">
                  <c:v>721</c:v>
                </c:pt>
                <c:pt idx="180">
                  <c:v>720</c:v>
                </c:pt>
                <c:pt idx="181">
                  <c:v>719</c:v>
                </c:pt>
                <c:pt idx="182">
                  <c:v>718</c:v>
                </c:pt>
                <c:pt idx="183">
                  <c:v>717</c:v>
                </c:pt>
                <c:pt idx="184">
                  <c:v>716</c:v>
                </c:pt>
                <c:pt idx="185">
                  <c:v>715</c:v>
                </c:pt>
                <c:pt idx="186">
                  <c:v>714</c:v>
                </c:pt>
                <c:pt idx="187">
                  <c:v>713</c:v>
                </c:pt>
                <c:pt idx="188">
                  <c:v>712</c:v>
                </c:pt>
                <c:pt idx="189">
                  <c:v>711</c:v>
                </c:pt>
                <c:pt idx="190">
                  <c:v>710</c:v>
                </c:pt>
                <c:pt idx="191">
                  <c:v>709</c:v>
                </c:pt>
                <c:pt idx="192">
                  <c:v>708</c:v>
                </c:pt>
                <c:pt idx="193">
                  <c:v>707</c:v>
                </c:pt>
                <c:pt idx="194">
                  <c:v>706</c:v>
                </c:pt>
                <c:pt idx="195">
                  <c:v>705</c:v>
                </c:pt>
                <c:pt idx="196">
                  <c:v>704</c:v>
                </c:pt>
                <c:pt idx="197">
                  <c:v>703</c:v>
                </c:pt>
                <c:pt idx="198">
                  <c:v>702</c:v>
                </c:pt>
                <c:pt idx="199">
                  <c:v>701</c:v>
                </c:pt>
                <c:pt idx="200">
                  <c:v>700</c:v>
                </c:pt>
                <c:pt idx="201">
                  <c:v>699</c:v>
                </c:pt>
                <c:pt idx="202">
                  <c:v>698</c:v>
                </c:pt>
                <c:pt idx="203">
                  <c:v>697</c:v>
                </c:pt>
                <c:pt idx="204">
                  <c:v>696</c:v>
                </c:pt>
                <c:pt idx="205">
                  <c:v>695</c:v>
                </c:pt>
                <c:pt idx="206">
                  <c:v>694</c:v>
                </c:pt>
                <c:pt idx="207">
                  <c:v>693</c:v>
                </c:pt>
                <c:pt idx="208">
                  <c:v>692</c:v>
                </c:pt>
                <c:pt idx="209">
                  <c:v>691</c:v>
                </c:pt>
                <c:pt idx="210">
                  <c:v>690</c:v>
                </c:pt>
                <c:pt idx="211">
                  <c:v>689</c:v>
                </c:pt>
                <c:pt idx="212">
                  <c:v>688</c:v>
                </c:pt>
                <c:pt idx="213">
                  <c:v>687</c:v>
                </c:pt>
                <c:pt idx="214">
                  <c:v>686</c:v>
                </c:pt>
                <c:pt idx="215">
                  <c:v>685</c:v>
                </c:pt>
                <c:pt idx="216">
                  <c:v>684</c:v>
                </c:pt>
                <c:pt idx="217">
                  <c:v>683</c:v>
                </c:pt>
                <c:pt idx="218">
                  <c:v>682</c:v>
                </c:pt>
                <c:pt idx="219">
                  <c:v>681</c:v>
                </c:pt>
                <c:pt idx="220">
                  <c:v>680</c:v>
                </c:pt>
                <c:pt idx="221">
                  <c:v>679</c:v>
                </c:pt>
                <c:pt idx="222">
                  <c:v>678</c:v>
                </c:pt>
                <c:pt idx="223">
                  <c:v>677</c:v>
                </c:pt>
                <c:pt idx="224">
                  <c:v>676</c:v>
                </c:pt>
                <c:pt idx="225">
                  <c:v>675</c:v>
                </c:pt>
                <c:pt idx="226">
                  <c:v>674</c:v>
                </c:pt>
                <c:pt idx="227">
                  <c:v>673</c:v>
                </c:pt>
                <c:pt idx="228">
                  <c:v>672</c:v>
                </c:pt>
                <c:pt idx="229">
                  <c:v>671</c:v>
                </c:pt>
                <c:pt idx="230">
                  <c:v>670</c:v>
                </c:pt>
                <c:pt idx="231">
                  <c:v>669</c:v>
                </c:pt>
                <c:pt idx="232">
                  <c:v>668</c:v>
                </c:pt>
                <c:pt idx="233">
                  <c:v>667</c:v>
                </c:pt>
                <c:pt idx="234">
                  <c:v>666</c:v>
                </c:pt>
                <c:pt idx="235">
                  <c:v>665</c:v>
                </c:pt>
                <c:pt idx="236">
                  <c:v>664</c:v>
                </c:pt>
                <c:pt idx="237">
                  <c:v>663</c:v>
                </c:pt>
                <c:pt idx="238">
                  <c:v>662</c:v>
                </c:pt>
                <c:pt idx="239">
                  <c:v>661</c:v>
                </c:pt>
                <c:pt idx="240">
                  <c:v>660</c:v>
                </c:pt>
                <c:pt idx="241">
                  <c:v>659</c:v>
                </c:pt>
                <c:pt idx="242">
                  <c:v>658</c:v>
                </c:pt>
                <c:pt idx="243">
                  <c:v>657</c:v>
                </c:pt>
                <c:pt idx="244">
                  <c:v>656</c:v>
                </c:pt>
                <c:pt idx="245">
                  <c:v>655</c:v>
                </c:pt>
                <c:pt idx="246">
                  <c:v>654</c:v>
                </c:pt>
                <c:pt idx="247">
                  <c:v>653</c:v>
                </c:pt>
                <c:pt idx="248">
                  <c:v>652</c:v>
                </c:pt>
                <c:pt idx="249">
                  <c:v>651</c:v>
                </c:pt>
                <c:pt idx="250">
                  <c:v>650</c:v>
                </c:pt>
                <c:pt idx="251">
                  <c:v>649</c:v>
                </c:pt>
                <c:pt idx="252">
                  <c:v>648</c:v>
                </c:pt>
                <c:pt idx="253">
                  <c:v>647</c:v>
                </c:pt>
                <c:pt idx="254">
                  <c:v>646</c:v>
                </c:pt>
                <c:pt idx="255">
                  <c:v>645</c:v>
                </c:pt>
                <c:pt idx="256">
                  <c:v>644</c:v>
                </c:pt>
                <c:pt idx="257">
                  <c:v>643</c:v>
                </c:pt>
                <c:pt idx="258">
                  <c:v>642</c:v>
                </c:pt>
                <c:pt idx="259">
                  <c:v>641</c:v>
                </c:pt>
                <c:pt idx="260">
                  <c:v>640</c:v>
                </c:pt>
                <c:pt idx="261">
                  <c:v>639</c:v>
                </c:pt>
                <c:pt idx="262">
                  <c:v>638</c:v>
                </c:pt>
                <c:pt idx="263">
                  <c:v>637</c:v>
                </c:pt>
                <c:pt idx="264">
                  <c:v>636</c:v>
                </c:pt>
                <c:pt idx="265">
                  <c:v>635</c:v>
                </c:pt>
                <c:pt idx="266">
                  <c:v>634</c:v>
                </c:pt>
                <c:pt idx="267">
                  <c:v>633</c:v>
                </c:pt>
                <c:pt idx="268">
                  <c:v>632</c:v>
                </c:pt>
                <c:pt idx="269">
                  <c:v>631</c:v>
                </c:pt>
                <c:pt idx="270">
                  <c:v>630</c:v>
                </c:pt>
                <c:pt idx="271">
                  <c:v>629</c:v>
                </c:pt>
                <c:pt idx="272">
                  <c:v>628</c:v>
                </c:pt>
                <c:pt idx="273">
                  <c:v>627</c:v>
                </c:pt>
                <c:pt idx="274">
                  <c:v>626</c:v>
                </c:pt>
                <c:pt idx="275">
                  <c:v>625</c:v>
                </c:pt>
                <c:pt idx="276">
                  <c:v>624</c:v>
                </c:pt>
                <c:pt idx="277">
                  <c:v>623</c:v>
                </c:pt>
                <c:pt idx="278">
                  <c:v>622</c:v>
                </c:pt>
                <c:pt idx="279">
                  <c:v>621</c:v>
                </c:pt>
                <c:pt idx="280">
                  <c:v>620</c:v>
                </c:pt>
                <c:pt idx="281">
                  <c:v>619</c:v>
                </c:pt>
                <c:pt idx="282">
                  <c:v>618</c:v>
                </c:pt>
                <c:pt idx="283">
                  <c:v>617</c:v>
                </c:pt>
                <c:pt idx="284">
                  <c:v>616</c:v>
                </c:pt>
                <c:pt idx="285">
                  <c:v>615</c:v>
                </c:pt>
                <c:pt idx="286">
                  <c:v>614</c:v>
                </c:pt>
                <c:pt idx="287">
                  <c:v>613</c:v>
                </c:pt>
                <c:pt idx="288">
                  <c:v>612</c:v>
                </c:pt>
                <c:pt idx="289">
                  <c:v>611</c:v>
                </c:pt>
                <c:pt idx="290">
                  <c:v>610</c:v>
                </c:pt>
                <c:pt idx="291">
                  <c:v>609</c:v>
                </c:pt>
                <c:pt idx="292">
                  <c:v>608</c:v>
                </c:pt>
                <c:pt idx="293">
                  <c:v>607</c:v>
                </c:pt>
                <c:pt idx="294">
                  <c:v>606</c:v>
                </c:pt>
                <c:pt idx="295">
                  <c:v>605</c:v>
                </c:pt>
                <c:pt idx="296">
                  <c:v>604</c:v>
                </c:pt>
                <c:pt idx="297">
                  <c:v>603</c:v>
                </c:pt>
                <c:pt idx="298">
                  <c:v>602</c:v>
                </c:pt>
                <c:pt idx="299">
                  <c:v>601</c:v>
                </c:pt>
                <c:pt idx="300">
                  <c:v>600</c:v>
                </c:pt>
                <c:pt idx="301">
                  <c:v>599</c:v>
                </c:pt>
                <c:pt idx="302">
                  <c:v>598</c:v>
                </c:pt>
                <c:pt idx="303">
                  <c:v>597</c:v>
                </c:pt>
                <c:pt idx="304">
                  <c:v>596</c:v>
                </c:pt>
                <c:pt idx="305">
                  <c:v>595</c:v>
                </c:pt>
                <c:pt idx="306">
                  <c:v>594</c:v>
                </c:pt>
                <c:pt idx="307">
                  <c:v>593</c:v>
                </c:pt>
                <c:pt idx="308">
                  <c:v>592</c:v>
                </c:pt>
                <c:pt idx="309">
                  <c:v>591</c:v>
                </c:pt>
                <c:pt idx="310">
                  <c:v>590</c:v>
                </c:pt>
                <c:pt idx="311">
                  <c:v>589</c:v>
                </c:pt>
                <c:pt idx="312">
                  <c:v>588</c:v>
                </c:pt>
                <c:pt idx="313">
                  <c:v>587</c:v>
                </c:pt>
                <c:pt idx="314">
                  <c:v>586</c:v>
                </c:pt>
                <c:pt idx="315">
                  <c:v>585</c:v>
                </c:pt>
                <c:pt idx="316">
                  <c:v>584</c:v>
                </c:pt>
                <c:pt idx="317">
                  <c:v>583</c:v>
                </c:pt>
                <c:pt idx="318">
                  <c:v>582</c:v>
                </c:pt>
                <c:pt idx="319">
                  <c:v>581</c:v>
                </c:pt>
                <c:pt idx="320">
                  <c:v>580</c:v>
                </c:pt>
                <c:pt idx="321">
                  <c:v>579</c:v>
                </c:pt>
                <c:pt idx="322">
                  <c:v>578</c:v>
                </c:pt>
                <c:pt idx="323">
                  <c:v>577</c:v>
                </c:pt>
                <c:pt idx="324">
                  <c:v>576</c:v>
                </c:pt>
                <c:pt idx="325">
                  <c:v>575</c:v>
                </c:pt>
                <c:pt idx="326">
                  <c:v>574</c:v>
                </c:pt>
                <c:pt idx="327">
                  <c:v>573</c:v>
                </c:pt>
                <c:pt idx="328">
                  <c:v>572</c:v>
                </c:pt>
                <c:pt idx="329">
                  <c:v>571</c:v>
                </c:pt>
                <c:pt idx="330">
                  <c:v>570</c:v>
                </c:pt>
                <c:pt idx="331">
                  <c:v>569</c:v>
                </c:pt>
                <c:pt idx="332">
                  <c:v>568</c:v>
                </c:pt>
                <c:pt idx="333">
                  <c:v>567</c:v>
                </c:pt>
                <c:pt idx="334">
                  <c:v>566</c:v>
                </c:pt>
                <c:pt idx="335">
                  <c:v>565</c:v>
                </c:pt>
                <c:pt idx="336">
                  <c:v>564</c:v>
                </c:pt>
                <c:pt idx="337">
                  <c:v>563</c:v>
                </c:pt>
                <c:pt idx="338">
                  <c:v>562</c:v>
                </c:pt>
                <c:pt idx="339">
                  <c:v>561</c:v>
                </c:pt>
                <c:pt idx="340">
                  <c:v>560</c:v>
                </c:pt>
                <c:pt idx="341">
                  <c:v>559</c:v>
                </c:pt>
                <c:pt idx="342">
                  <c:v>558</c:v>
                </c:pt>
                <c:pt idx="343">
                  <c:v>557</c:v>
                </c:pt>
                <c:pt idx="344">
                  <c:v>556</c:v>
                </c:pt>
                <c:pt idx="345">
                  <c:v>555</c:v>
                </c:pt>
                <c:pt idx="346">
                  <c:v>554</c:v>
                </c:pt>
                <c:pt idx="347">
                  <c:v>553</c:v>
                </c:pt>
                <c:pt idx="348">
                  <c:v>552</c:v>
                </c:pt>
                <c:pt idx="349">
                  <c:v>551</c:v>
                </c:pt>
                <c:pt idx="350">
                  <c:v>550</c:v>
                </c:pt>
                <c:pt idx="351">
                  <c:v>549</c:v>
                </c:pt>
                <c:pt idx="352">
                  <c:v>548</c:v>
                </c:pt>
                <c:pt idx="353">
                  <c:v>547</c:v>
                </c:pt>
                <c:pt idx="354">
                  <c:v>546</c:v>
                </c:pt>
                <c:pt idx="355">
                  <c:v>545</c:v>
                </c:pt>
                <c:pt idx="356">
                  <c:v>544</c:v>
                </c:pt>
                <c:pt idx="357">
                  <c:v>543</c:v>
                </c:pt>
                <c:pt idx="358">
                  <c:v>542</c:v>
                </c:pt>
                <c:pt idx="359">
                  <c:v>541</c:v>
                </c:pt>
                <c:pt idx="360">
                  <c:v>540</c:v>
                </c:pt>
                <c:pt idx="361">
                  <c:v>539</c:v>
                </c:pt>
                <c:pt idx="362">
                  <c:v>538</c:v>
                </c:pt>
                <c:pt idx="363">
                  <c:v>537</c:v>
                </c:pt>
                <c:pt idx="364">
                  <c:v>536</c:v>
                </c:pt>
                <c:pt idx="365">
                  <c:v>535</c:v>
                </c:pt>
                <c:pt idx="366">
                  <c:v>534</c:v>
                </c:pt>
                <c:pt idx="367">
                  <c:v>533</c:v>
                </c:pt>
                <c:pt idx="368">
                  <c:v>532</c:v>
                </c:pt>
                <c:pt idx="369">
                  <c:v>531</c:v>
                </c:pt>
                <c:pt idx="370">
                  <c:v>530</c:v>
                </c:pt>
                <c:pt idx="371">
                  <c:v>529</c:v>
                </c:pt>
                <c:pt idx="372">
                  <c:v>528</c:v>
                </c:pt>
                <c:pt idx="373">
                  <c:v>527</c:v>
                </c:pt>
                <c:pt idx="374">
                  <c:v>526</c:v>
                </c:pt>
                <c:pt idx="375">
                  <c:v>525</c:v>
                </c:pt>
                <c:pt idx="376">
                  <c:v>524</c:v>
                </c:pt>
                <c:pt idx="377">
                  <c:v>523</c:v>
                </c:pt>
                <c:pt idx="378">
                  <c:v>522</c:v>
                </c:pt>
                <c:pt idx="379">
                  <c:v>521</c:v>
                </c:pt>
                <c:pt idx="380">
                  <c:v>520</c:v>
                </c:pt>
                <c:pt idx="381">
                  <c:v>519</c:v>
                </c:pt>
                <c:pt idx="382">
                  <c:v>518</c:v>
                </c:pt>
                <c:pt idx="383">
                  <c:v>517</c:v>
                </c:pt>
                <c:pt idx="384">
                  <c:v>516</c:v>
                </c:pt>
                <c:pt idx="385">
                  <c:v>515</c:v>
                </c:pt>
                <c:pt idx="386">
                  <c:v>514</c:v>
                </c:pt>
                <c:pt idx="387">
                  <c:v>513</c:v>
                </c:pt>
                <c:pt idx="388">
                  <c:v>512</c:v>
                </c:pt>
                <c:pt idx="389">
                  <c:v>511</c:v>
                </c:pt>
                <c:pt idx="390">
                  <c:v>510</c:v>
                </c:pt>
                <c:pt idx="391">
                  <c:v>509</c:v>
                </c:pt>
                <c:pt idx="392">
                  <c:v>508</c:v>
                </c:pt>
                <c:pt idx="393">
                  <c:v>507</c:v>
                </c:pt>
                <c:pt idx="394">
                  <c:v>506</c:v>
                </c:pt>
                <c:pt idx="395">
                  <c:v>505</c:v>
                </c:pt>
                <c:pt idx="396">
                  <c:v>504</c:v>
                </c:pt>
                <c:pt idx="397">
                  <c:v>503</c:v>
                </c:pt>
                <c:pt idx="398">
                  <c:v>502</c:v>
                </c:pt>
                <c:pt idx="399">
                  <c:v>501</c:v>
                </c:pt>
                <c:pt idx="400">
                  <c:v>500</c:v>
                </c:pt>
                <c:pt idx="401">
                  <c:v>499</c:v>
                </c:pt>
                <c:pt idx="402">
                  <c:v>498</c:v>
                </c:pt>
                <c:pt idx="403">
                  <c:v>497</c:v>
                </c:pt>
                <c:pt idx="404">
                  <c:v>496</c:v>
                </c:pt>
                <c:pt idx="405">
                  <c:v>495</c:v>
                </c:pt>
                <c:pt idx="406">
                  <c:v>494</c:v>
                </c:pt>
                <c:pt idx="407">
                  <c:v>493</c:v>
                </c:pt>
                <c:pt idx="408">
                  <c:v>492</c:v>
                </c:pt>
                <c:pt idx="409">
                  <c:v>491</c:v>
                </c:pt>
                <c:pt idx="410">
                  <c:v>490</c:v>
                </c:pt>
                <c:pt idx="411">
                  <c:v>489</c:v>
                </c:pt>
                <c:pt idx="412">
                  <c:v>488</c:v>
                </c:pt>
                <c:pt idx="413">
                  <c:v>487</c:v>
                </c:pt>
                <c:pt idx="414">
                  <c:v>486</c:v>
                </c:pt>
                <c:pt idx="415">
                  <c:v>485</c:v>
                </c:pt>
                <c:pt idx="416">
                  <c:v>484</c:v>
                </c:pt>
                <c:pt idx="417">
                  <c:v>483</c:v>
                </c:pt>
                <c:pt idx="418">
                  <c:v>482</c:v>
                </c:pt>
                <c:pt idx="419">
                  <c:v>481</c:v>
                </c:pt>
                <c:pt idx="420">
                  <c:v>480</c:v>
                </c:pt>
                <c:pt idx="421">
                  <c:v>479</c:v>
                </c:pt>
                <c:pt idx="422">
                  <c:v>478</c:v>
                </c:pt>
                <c:pt idx="423">
                  <c:v>477</c:v>
                </c:pt>
                <c:pt idx="424">
                  <c:v>476</c:v>
                </c:pt>
                <c:pt idx="425">
                  <c:v>475</c:v>
                </c:pt>
                <c:pt idx="426">
                  <c:v>474</c:v>
                </c:pt>
                <c:pt idx="427">
                  <c:v>473</c:v>
                </c:pt>
                <c:pt idx="428">
                  <c:v>472</c:v>
                </c:pt>
                <c:pt idx="429">
                  <c:v>471</c:v>
                </c:pt>
                <c:pt idx="430">
                  <c:v>470</c:v>
                </c:pt>
                <c:pt idx="431">
                  <c:v>469</c:v>
                </c:pt>
                <c:pt idx="432">
                  <c:v>468</c:v>
                </c:pt>
                <c:pt idx="433">
                  <c:v>467</c:v>
                </c:pt>
                <c:pt idx="434">
                  <c:v>466</c:v>
                </c:pt>
                <c:pt idx="435">
                  <c:v>465</c:v>
                </c:pt>
                <c:pt idx="436">
                  <c:v>464</c:v>
                </c:pt>
                <c:pt idx="437">
                  <c:v>463</c:v>
                </c:pt>
                <c:pt idx="438">
                  <c:v>462</c:v>
                </c:pt>
                <c:pt idx="439">
                  <c:v>461</c:v>
                </c:pt>
                <c:pt idx="440">
                  <c:v>460</c:v>
                </c:pt>
                <c:pt idx="441">
                  <c:v>459</c:v>
                </c:pt>
                <c:pt idx="442">
                  <c:v>458</c:v>
                </c:pt>
                <c:pt idx="443">
                  <c:v>457</c:v>
                </c:pt>
                <c:pt idx="444">
                  <c:v>456</c:v>
                </c:pt>
                <c:pt idx="445">
                  <c:v>455</c:v>
                </c:pt>
                <c:pt idx="446">
                  <c:v>454</c:v>
                </c:pt>
                <c:pt idx="447">
                  <c:v>453</c:v>
                </c:pt>
                <c:pt idx="448">
                  <c:v>452</c:v>
                </c:pt>
                <c:pt idx="449">
                  <c:v>451</c:v>
                </c:pt>
                <c:pt idx="450">
                  <c:v>450</c:v>
                </c:pt>
                <c:pt idx="451">
                  <c:v>449</c:v>
                </c:pt>
                <c:pt idx="452">
                  <c:v>448</c:v>
                </c:pt>
                <c:pt idx="453">
                  <c:v>447</c:v>
                </c:pt>
                <c:pt idx="454">
                  <c:v>446</c:v>
                </c:pt>
                <c:pt idx="455">
                  <c:v>445</c:v>
                </c:pt>
                <c:pt idx="456">
                  <c:v>444</c:v>
                </c:pt>
                <c:pt idx="457">
                  <c:v>443</c:v>
                </c:pt>
                <c:pt idx="458">
                  <c:v>442</c:v>
                </c:pt>
                <c:pt idx="459">
                  <c:v>441</c:v>
                </c:pt>
                <c:pt idx="460">
                  <c:v>440</c:v>
                </c:pt>
                <c:pt idx="461">
                  <c:v>439</c:v>
                </c:pt>
                <c:pt idx="462">
                  <c:v>438</c:v>
                </c:pt>
                <c:pt idx="463">
                  <c:v>437</c:v>
                </c:pt>
                <c:pt idx="464">
                  <c:v>436</c:v>
                </c:pt>
                <c:pt idx="465">
                  <c:v>435</c:v>
                </c:pt>
                <c:pt idx="466">
                  <c:v>434</c:v>
                </c:pt>
                <c:pt idx="467">
                  <c:v>433</c:v>
                </c:pt>
                <c:pt idx="468">
                  <c:v>432</c:v>
                </c:pt>
                <c:pt idx="469">
                  <c:v>431</c:v>
                </c:pt>
                <c:pt idx="470">
                  <c:v>430</c:v>
                </c:pt>
                <c:pt idx="471">
                  <c:v>429</c:v>
                </c:pt>
                <c:pt idx="472">
                  <c:v>428</c:v>
                </c:pt>
                <c:pt idx="473">
                  <c:v>427</c:v>
                </c:pt>
                <c:pt idx="474">
                  <c:v>426</c:v>
                </c:pt>
                <c:pt idx="475">
                  <c:v>425</c:v>
                </c:pt>
                <c:pt idx="476">
                  <c:v>424</c:v>
                </c:pt>
                <c:pt idx="477">
                  <c:v>423</c:v>
                </c:pt>
                <c:pt idx="478">
                  <c:v>422</c:v>
                </c:pt>
                <c:pt idx="479">
                  <c:v>421</c:v>
                </c:pt>
                <c:pt idx="480">
                  <c:v>420</c:v>
                </c:pt>
                <c:pt idx="481">
                  <c:v>419</c:v>
                </c:pt>
                <c:pt idx="482">
                  <c:v>418</c:v>
                </c:pt>
                <c:pt idx="483">
                  <c:v>417</c:v>
                </c:pt>
                <c:pt idx="484">
                  <c:v>416</c:v>
                </c:pt>
                <c:pt idx="485">
                  <c:v>415</c:v>
                </c:pt>
                <c:pt idx="486">
                  <c:v>414</c:v>
                </c:pt>
                <c:pt idx="487">
                  <c:v>413</c:v>
                </c:pt>
                <c:pt idx="488">
                  <c:v>412</c:v>
                </c:pt>
                <c:pt idx="489">
                  <c:v>411</c:v>
                </c:pt>
                <c:pt idx="490">
                  <c:v>410</c:v>
                </c:pt>
                <c:pt idx="491">
                  <c:v>409</c:v>
                </c:pt>
                <c:pt idx="492">
                  <c:v>408</c:v>
                </c:pt>
                <c:pt idx="493">
                  <c:v>407</c:v>
                </c:pt>
                <c:pt idx="494">
                  <c:v>406</c:v>
                </c:pt>
                <c:pt idx="495">
                  <c:v>405</c:v>
                </c:pt>
                <c:pt idx="496">
                  <c:v>404</c:v>
                </c:pt>
                <c:pt idx="497">
                  <c:v>403</c:v>
                </c:pt>
                <c:pt idx="498">
                  <c:v>402</c:v>
                </c:pt>
                <c:pt idx="499">
                  <c:v>401</c:v>
                </c:pt>
                <c:pt idx="500">
                  <c:v>400</c:v>
                </c:pt>
                <c:pt idx="501">
                  <c:v>399</c:v>
                </c:pt>
                <c:pt idx="502">
                  <c:v>398</c:v>
                </c:pt>
                <c:pt idx="503">
                  <c:v>397</c:v>
                </c:pt>
                <c:pt idx="504">
                  <c:v>396</c:v>
                </c:pt>
                <c:pt idx="505">
                  <c:v>395</c:v>
                </c:pt>
                <c:pt idx="506">
                  <c:v>394</c:v>
                </c:pt>
                <c:pt idx="507">
                  <c:v>393</c:v>
                </c:pt>
                <c:pt idx="508">
                  <c:v>392</c:v>
                </c:pt>
                <c:pt idx="509">
                  <c:v>391</c:v>
                </c:pt>
                <c:pt idx="510">
                  <c:v>390</c:v>
                </c:pt>
                <c:pt idx="511">
                  <c:v>389</c:v>
                </c:pt>
                <c:pt idx="512">
                  <c:v>388</c:v>
                </c:pt>
                <c:pt idx="513">
                  <c:v>387</c:v>
                </c:pt>
                <c:pt idx="514">
                  <c:v>386</c:v>
                </c:pt>
                <c:pt idx="515">
                  <c:v>385</c:v>
                </c:pt>
                <c:pt idx="516">
                  <c:v>384</c:v>
                </c:pt>
                <c:pt idx="517">
                  <c:v>383</c:v>
                </c:pt>
                <c:pt idx="518">
                  <c:v>382</c:v>
                </c:pt>
                <c:pt idx="519">
                  <c:v>381</c:v>
                </c:pt>
                <c:pt idx="520">
                  <c:v>380</c:v>
                </c:pt>
                <c:pt idx="521">
                  <c:v>379</c:v>
                </c:pt>
                <c:pt idx="522">
                  <c:v>378</c:v>
                </c:pt>
                <c:pt idx="523">
                  <c:v>377</c:v>
                </c:pt>
                <c:pt idx="524">
                  <c:v>376</c:v>
                </c:pt>
                <c:pt idx="525">
                  <c:v>375</c:v>
                </c:pt>
                <c:pt idx="526">
                  <c:v>374</c:v>
                </c:pt>
                <c:pt idx="527">
                  <c:v>373</c:v>
                </c:pt>
                <c:pt idx="528">
                  <c:v>372</c:v>
                </c:pt>
                <c:pt idx="529">
                  <c:v>371</c:v>
                </c:pt>
                <c:pt idx="530">
                  <c:v>370</c:v>
                </c:pt>
                <c:pt idx="531">
                  <c:v>369</c:v>
                </c:pt>
                <c:pt idx="532">
                  <c:v>368</c:v>
                </c:pt>
                <c:pt idx="533">
                  <c:v>367</c:v>
                </c:pt>
                <c:pt idx="534">
                  <c:v>366</c:v>
                </c:pt>
                <c:pt idx="535">
                  <c:v>365</c:v>
                </c:pt>
                <c:pt idx="536">
                  <c:v>364</c:v>
                </c:pt>
                <c:pt idx="537">
                  <c:v>363</c:v>
                </c:pt>
                <c:pt idx="538">
                  <c:v>362</c:v>
                </c:pt>
                <c:pt idx="539">
                  <c:v>361</c:v>
                </c:pt>
                <c:pt idx="540">
                  <c:v>360</c:v>
                </c:pt>
                <c:pt idx="541">
                  <c:v>359</c:v>
                </c:pt>
                <c:pt idx="542">
                  <c:v>358</c:v>
                </c:pt>
                <c:pt idx="543">
                  <c:v>357</c:v>
                </c:pt>
                <c:pt idx="544">
                  <c:v>356</c:v>
                </c:pt>
                <c:pt idx="545">
                  <c:v>355</c:v>
                </c:pt>
                <c:pt idx="546">
                  <c:v>354</c:v>
                </c:pt>
                <c:pt idx="547">
                  <c:v>353</c:v>
                </c:pt>
                <c:pt idx="548">
                  <c:v>352</c:v>
                </c:pt>
                <c:pt idx="549">
                  <c:v>351</c:v>
                </c:pt>
                <c:pt idx="550">
                  <c:v>350</c:v>
                </c:pt>
                <c:pt idx="551">
                  <c:v>349</c:v>
                </c:pt>
                <c:pt idx="552">
                  <c:v>348</c:v>
                </c:pt>
                <c:pt idx="553">
                  <c:v>347</c:v>
                </c:pt>
                <c:pt idx="554">
                  <c:v>346</c:v>
                </c:pt>
                <c:pt idx="555">
                  <c:v>345</c:v>
                </c:pt>
                <c:pt idx="556">
                  <c:v>344</c:v>
                </c:pt>
                <c:pt idx="557">
                  <c:v>343</c:v>
                </c:pt>
                <c:pt idx="558">
                  <c:v>342</c:v>
                </c:pt>
                <c:pt idx="559">
                  <c:v>341</c:v>
                </c:pt>
                <c:pt idx="560">
                  <c:v>340</c:v>
                </c:pt>
                <c:pt idx="561">
                  <c:v>339</c:v>
                </c:pt>
                <c:pt idx="562">
                  <c:v>338</c:v>
                </c:pt>
                <c:pt idx="563">
                  <c:v>337</c:v>
                </c:pt>
                <c:pt idx="564">
                  <c:v>336</c:v>
                </c:pt>
                <c:pt idx="565">
                  <c:v>335</c:v>
                </c:pt>
                <c:pt idx="566">
                  <c:v>334</c:v>
                </c:pt>
                <c:pt idx="567">
                  <c:v>333</c:v>
                </c:pt>
                <c:pt idx="568">
                  <c:v>332</c:v>
                </c:pt>
                <c:pt idx="569">
                  <c:v>331</c:v>
                </c:pt>
                <c:pt idx="570">
                  <c:v>330</c:v>
                </c:pt>
                <c:pt idx="571">
                  <c:v>329</c:v>
                </c:pt>
                <c:pt idx="572">
                  <c:v>328</c:v>
                </c:pt>
                <c:pt idx="573">
                  <c:v>327</c:v>
                </c:pt>
                <c:pt idx="574">
                  <c:v>326</c:v>
                </c:pt>
                <c:pt idx="575">
                  <c:v>325</c:v>
                </c:pt>
                <c:pt idx="576">
                  <c:v>324</c:v>
                </c:pt>
                <c:pt idx="577">
                  <c:v>323</c:v>
                </c:pt>
                <c:pt idx="578">
                  <c:v>322</c:v>
                </c:pt>
                <c:pt idx="579">
                  <c:v>321</c:v>
                </c:pt>
                <c:pt idx="580">
                  <c:v>320</c:v>
                </c:pt>
                <c:pt idx="581">
                  <c:v>319</c:v>
                </c:pt>
                <c:pt idx="582">
                  <c:v>318</c:v>
                </c:pt>
                <c:pt idx="583">
                  <c:v>317</c:v>
                </c:pt>
                <c:pt idx="584">
                  <c:v>316</c:v>
                </c:pt>
                <c:pt idx="585">
                  <c:v>315</c:v>
                </c:pt>
                <c:pt idx="586">
                  <c:v>314</c:v>
                </c:pt>
                <c:pt idx="587">
                  <c:v>313</c:v>
                </c:pt>
                <c:pt idx="588">
                  <c:v>312</c:v>
                </c:pt>
                <c:pt idx="589">
                  <c:v>311</c:v>
                </c:pt>
                <c:pt idx="590">
                  <c:v>310</c:v>
                </c:pt>
              </c:numCache>
            </c:numRef>
          </c:xVal>
          <c:yVal>
            <c:numRef>
              <c:f>'TiO2-dye'!$B$2:$B$592</c:f>
              <c:numCache>
                <c:formatCode>General</c:formatCode>
                <c:ptCount val="591"/>
                <c:pt idx="0">
                  <c:v>0.16886000000000001</c:v>
                </c:pt>
                <c:pt idx="1">
                  <c:v>0.16972000000000001</c:v>
                </c:pt>
                <c:pt idx="2">
                  <c:v>0.17046</c:v>
                </c:pt>
                <c:pt idx="3">
                  <c:v>0.17125000000000001</c:v>
                </c:pt>
                <c:pt idx="4">
                  <c:v>0.17218</c:v>
                </c:pt>
                <c:pt idx="5">
                  <c:v>0.17305000000000001</c:v>
                </c:pt>
                <c:pt idx="6">
                  <c:v>0.17385999999999999</c:v>
                </c:pt>
                <c:pt idx="7">
                  <c:v>0.17463999999999999</c:v>
                </c:pt>
                <c:pt idx="8">
                  <c:v>0.17557</c:v>
                </c:pt>
                <c:pt idx="9">
                  <c:v>0.17629</c:v>
                </c:pt>
                <c:pt idx="10">
                  <c:v>0.17726</c:v>
                </c:pt>
                <c:pt idx="11">
                  <c:v>0.17805000000000001</c:v>
                </c:pt>
                <c:pt idx="12">
                  <c:v>0.17898</c:v>
                </c:pt>
                <c:pt idx="13">
                  <c:v>0.17993999999999999</c:v>
                </c:pt>
                <c:pt idx="14">
                  <c:v>0.18082999999999999</c:v>
                </c:pt>
                <c:pt idx="15">
                  <c:v>0.18185999999999999</c:v>
                </c:pt>
                <c:pt idx="16">
                  <c:v>0.18278</c:v>
                </c:pt>
                <c:pt idx="17">
                  <c:v>0.18367</c:v>
                </c:pt>
                <c:pt idx="18">
                  <c:v>0.18454999999999999</c:v>
                </c:pt>
                <c:pt idx="19">
                  <c:v>0.18557999999999999</c:v>
                </c:pt>
                <c:pt idx="20">
                  <c:v>0.18637999999999999</c:v>
                </c:pt>
                <c:pt idx="21">
                  <c:v>0.18758</c:v>
                </c:pt>
                <c:pt idx="22">
                  <c:v>0.18833</c:v>
                </c:pt>
                <c:pt idx="23">
                  <c:v>0.18939</c:v>
                </c:pt>
                <c:pt idx="24">
                  <c:v>0.19017000000000001</c:v>
                </c:pt>
                <c:pt idx="25">
                  <c:v>0.19120000000000001</c:v>
                </c:pt>
                <c:pt idx="26">
                  <c:v>0.19228999999999999</c:v>
                </c:pt>
                <c:pt idx="27">
                  <c:v>0.19320999999999999</c:v>
                </c:pt>
                <c:pt idx="28">
                  <c:v>0.19406999999999999</c:v>
                </c:pt>
                <c:pt idx="29">
                  <c:v>0.19506000000000001</c:v>
                </c:pt>
                <c:pt idx="30">
                  <c:v>0.19611999999999999</c:v>
                </c:pt>
                <c:pt idx="31">
                  <c:v>0.19694999999999999</c:v>
                </c:pt>
                <c:pt idx="32">
                  <c:v>0.19786000000000001</c:v>
                </c:pt>
                <c:pt idx="33">
                  <c:v>0.19893</c:v>
                </c:pt>
                <c:pt idx="34">
                  <c:v>0.19972999999999999</c:v>
                </c:pt>
                <c:pt idx="35">
                  <c:v>0.20065</c:v>
                </c:pt>
                <c:pt idx="36">
                  <c:v>0.20146</c:v>
                </c:pt>
                <c:pt idx="37">
                  <c:v>0.20249</c:v>
                </c:pt>
                <c:pt idx="38">
                  <c:v>0.20344000000000001</c:v>
                </c:pt>
                <c:pt idx="39">
                  <c:v>0.20413000000000001</c:v>
                </c:pt>
                <c:pt idx="40">
                  <c:v>0.20508000000000001</c:v>
                </c:pt>
                <c:pt idx="41">
                  <c:v>0.20599999999999999</c:v>
                </c:pt>
                <c:pt idx="42">
                  <c:v>0.20691000000000001</c:v>
                </c:pt>
                <c:pt idx="43">
                  <c:v>0.20765</c:v>
                </c:pt>
                <c:pt idx="44">
                  <c:v>0.20843999999999999</c:v>
                </c:pt>
                <c:pt idx="45">
                  <c:v>0.20932999999999999</c:v>
                </c:pt>
                <c:pt idx="46">
                  <c:v>0.2102</c:v>
                </c:pt>
                <c:pt idx="47">
                  <c:v>0.21093999999999999</c:v>
                </c:pt>
                <c:pt idx="48">
                  <c:v>0.21165</c:v>
                </c:pt>
                <c:pt idx="49">
                  <c:v>0.21240000000000001</c:v>
                </c:pt>
                <c:pt idx="50">
                  <c:v>0.21315000000000001</c:v>
                </c:pt>
                <c:pt idx="51">
                  <c:v>0.21396999999999999</c:v>
                </c:pt>
                <c:pt idx="52">
                  <c:v>0.21464</c:v>
                </c:pt>
                <c:pt idx="53">
                  <c:v>0.21548999999999999</c:v>
                </c:pt>
                <c:pt idx="54">
                  <c:v>0.216</c:v>
                </c:pt>
                <c:pt idx="55">
                  <c:v>0.21668000000000001</c:v>
                </c:pt>
                <c:pt idx="56">
                  <c:v>0.21745999999999999</c:v>
                </c:pt>
                <c:pt idx="57">
                  <c:v>0.21804999999999999</c:v>
                </c:pt>
                <c:pt idx="58">
                  <c:v>0.21856</c:v>
                </c:pt>
                <c:pt idx="59">
                  <c:v>0.21929999999999999</c:v>
                </c:pt>
                <c:pt idx="60">
                  <c:v>0.21987999999999999</c:v>
                </c:pt>
                <c:pt idx="61">
                  <c:v>0.22037999999999999</c:v>
                </c:pt>
                <c:pt idx="62">
                  <c:v>0.22098000000000001</c:v>
                </c:pt>
                <c:pt idx="63">
                  <c:v>0.22133</c:v>
                </c:pt>
                <c:pt idx="64">
                  <c:v>0.22189</c:v>
                </c:pt>
                <c:pt idx="65">
                  <c:v>0.22228999999999999</c:v>
                </c:pt>
                <c:pt idx="66">
                  <c:v>0.22287000000000001</c:v>
                </c:pt>
                <c:pt idx="67">
                  <c:v>0.22322</c:v>
                </c:pt>
                <c:pt idx="68">
                  <c:v>0.22356000000000001</c:v>
                </c:pt>
                <c:pt idx="69">
                  <c:v>0.22398999999999999</c:v>
                </c:pt>
                <c:pt idx="70">
                  <c:v>0.2243</c:v>
                </c:pt>
                <c:pt idx="71">
                  <c:v>0.22469</c:v>
                </c:pt>
                <c:pt idx="72">
                  <c:v>0.22491</c:v>
                </c:pt>
                <c:pt idx="73">
                  <c:v>0.22528000000000001</c:v>
                </c:pt>
                <c:pt idx="74">
                  <c:v>0.22550000000000001</c:v>
                </c:pt>
                <c:pt idx="75">
                  <c:v>0.22575999999999999</c:v>
                </c:pt>
                <c:pt idx="76">
                  <c:v>0.22600000000000001</c:v>
                </c:pt>
                <c:pt idx="77">
                  <c:v>0.22609000000000001</c:v>
                </c:pt>
                <c:pt idx="78">
                  <c:v>0.22620999999999999</c:v>
                </c:pt>
                <c:pt idx="79">
                  <c:v>0.22631999999999999</c:v>
                </c:pt>
                <c:pt idx="80">
                  <c:v>0.22644</c:v>
                </c:pt>
                <c:pt idx="81">
                  <c:v>0.22658</c:v>
                </c:pt>
                <c:pt idx="82">
                  <c:v>0.22667999999999999</c:v>
                </c:pt>
                <c:pt idx="83">
                  <c:v>0.22669</c:v>
                </c:pt>
                <c:pt idx="84">
                  <c:v>0.22670999999999999</c:v>
                </c:pt>
                <c:pt idx="85">
                  <c:v>0.22667999999999999</c:v>
                </c:pt>
                <c:pt idx="86">
                  <c:v>0.22661999999999999</c:v>
                </c:pt>
                <c:pt idx="87">
                  <c:v>0.2266</c:v>
                </c:pt>
                <c:pt idx="88">
                  <c:v>0.22656999999999999</c:v>
                </c:pt>
                <c:pt idx="89">
                  <c:v>0.22656000000000001</c:v>
                </c:pt>
                <c:pt idx="90">
                  <c:v>0.22647999999999999</c:v>
                </c:pt>
                <c:pt idx="91">
                  <c:v>0.22631000000000001</c:v>
                </c:pt>
                <c:pt idx="92">
                  <c:v>0.22617999999999999</c:v>
                </c:pt>
                <c:pt idx="93">
                  <c:v>0.22594</c:v>
                </c:pt>
                <c:pt idx="94">
                  <c:v>0.22567999999999999</c:v>
                </c:pt>
                <c:pt idx="95">
                  <c:v>0.22559999999999999</c:v>
                </c:pt>
                <c:pt idx="96">
                  <c:v>0.22531000000000001</c:v>
                </c:pt>
                <c:pt idx="97">
                  <c:v>0.22508</c:v>
                </c:pt>
                <c:pt idx="98">
                  <c:v>0.22495000000000001</c:v>
                </c:pt>
                <c:pt idx="99">
                  <c:v>0.22472</c:v>
                </c:pt>
                <c:pt idx="100">
                  <c:v>0.22452</c:v>
                </c:pt>
                <c:pt idx="101">
                  <c:v>0.22422</c:v>
                </c:pt>
                <c:pt idx="102">
                  <c:v>0.22388</c:v>
                </c:pt>
                <c:pt idx="103">
                  <c:v>0.22361</c:v>
                </c:pt>
                <c:pt idx="104">
                  <c:v>0.22339999999999999</c:v>
                </c:pt>
                <c:pt idx="105">
                  <c:v>0.22283</c:v>
                </c:pt>
                <c:pt idx="106">
                  <c:v>0.22228999999999999</c:v>
                </c:pt>
                <c:pt idx="107">
                  <c:v>0.22212000000000001</c:v>
                </c:pt>
                <c:pt idx="108">
                  <c:v>0.22181999999999999</c:v>
                </c:pt>
                <c:pt idx="109">
                  <c:v>0.22148000000000001</c:v>
                </c:pt>
                <c:pt idx="110">
                  <c:v>0.22111</c:v>
                </c:pt>
                <c:pt idx="111">
                  <c:v>0.22084000000000001</c:v>
                </c:pt>
                <c:pt idx="112">
                  <c:v>0.22039</c:v>
                </c:pt>
                <c:pt idx="113">
                  <c:v>0.22006999999999999</c:v>
                </c:pt>
                <c:pt idx="114">
                  <c:v>0.21981999999999999</c:v>
                </c:pt>
                <c:pt idx="115">
                  <c:v>0.21954000000000001</c:v>
                </c:pt>
                <c:pt idx="116">
                  <c:v>0.21922</c:v>
                </c:pt>
                <c:pt idx="117">
                  <c:v>0.21895000000000001</c:v>
                </c:pt>
                <c:pt idx="118">
                  <c:v>0.21876999999999999</c:v>
                </c:pt>
                <c:pt idx="119">
                  <c:v>0.21848000000000001</c:v>
                </c:pt>
                <c:pt idx="120">
                  <c:v>0.21815000000000001</c:v>
                </c:pt>
                <c:pt idx="121">
                  <c:v>0.21801000000000001</c:v>
                </c:pt>
                <c:pt idx="122">
                  <c:v>0.21765999999999999</c:v>
                </c:pt>
                <c:pt idx="123">
                  <c:v>0.21748999999999999</c:v>
                </c:pt>
                <c:pt idx="124">
                  <c:v>0.21734000000000001</c:v>
                </c:pt>
                <c:pt idx="125">
                  <c:v>0.21708</c:v>
                </c:pt>
                <c:pt idx="126">
                  <c:v>0.21697</c:v>
                </c:pt>
                <c:pt idx="127">
                  <c:v>0.21684999999999999</c:v>
                </c:pt>
                <c:pt idx="128">
                  <c:v>0.21662999999999999</c:v>
                </c:pt>
                <c:pt idx="129">
                  <c:v>0.21647</c:v>
                </c:pt>
                <c:pt idx="130">
                  <c:v>0.21632000000000001</c:v>
                </c:pt>
                <c:pt idx="131">
                  <c:v>0.21623999999999999</c:v>
                </c:pt>
                <c:pt idx="132">
                  <c:v>0.21628</c:v>
                </c:pt>
                <c:pt idx="133">
                  <c:v>0.21625</c:v>
                </c:pt>
                <c:pt idx="134">
                  <c:v>0.21629000000000001</c:v>
                </c:pt>
                <c:pt idx="135">
                  <c:v>0.21640999999999999</c:v>
                </c:pt>
                <c:pt idx="136">
                  <c:v>0.21640999999999999</c:v>
                </c:pt>
                <c:pt idx="137">
                  <c:v>0.2165</c:v>
                </c:pt>
                <c:pt idx="138">
                  <c:v>0.21668999999999999</c:v>
                </c:pt>
                <c:pt idx="139">
                  <c:v>0.21681</c:v>
                </c:pt>
                <c:pt idx="140">
                  <c:v>0.21686</c:v>
                </c:pt>
                <c:pt idx="141">
                  <c:v>0.21712999999999999</c:v>
                </c:pt>
                <c:pt idx="142">
                  <c:v>0.21745999999999999</c:v>
                </c:pt>
                <c:pt idx="143">
                  <c:v>0.21758</c:v>
                </c:pt>
                <c:pt idx="144">
                  <c:v>0.21793999999999999</c:v>
                </c:pt>
                <c:pt idx="145">
                  <c:v>0.21828</c:v>
                </c:pt>
                <c:pt idx="146">
                  <c:v>0.21853</c:v>
                </c:pt>
                <c:pt idx="147">
                  <c:v>0.21898999999999999</c:v>
                </c:pt>
                <c:pt idx="148">
                  <c:v>0.21947</c:v>
                </c:pt>
                <c:pt idx="149">
                  <c:v>0.22001000000000001</c:v>
                </c:pt>
                <c:pt idx="150">
                  <c:v>0.2205</c:v>
                </c:pt>
                <c:pt idx="151">
                  <c:v>0.22106999999999999</c:v>
                </c:pt>
                <c:pt idx="152">
                  <c:v>0.22173999999999999</c:v>
                </c:pt>
                <c:pt idx="153">
                  <c:v>0.22237999999999999</c:v>
                </c:pt>
                <c:pt idx="154">
                  <c:v>0.22298000000000001</c:v>
                </c:pt>
                <c:pt idx="155">
                  <c:v>0.22370999999999999</c:v>
                </c:pt>
                <c:pt idx="156">
                  <c:v>0.22453000000000001</c:v>
                </c:pt>
                <c:pt idx="157">
                  <c:v>0.22520000000000001</c:v>
                </c:pt>
                <c:pt idx="158">
                  <c:v>0.22608</c:v>
                </c:pt>
                <c:pt idx="159">
                  <c:v>0.22689999999999999</c:v>
                </c:pt>
                <c:pt idx="160">
                  <c:v>0.22774</c:v>
                </c:pt>
                <c:pt idx="161">
                  <c:v>0.22871</c:v>
                </c:pt>
                <c:pt idx="162">
                  <c:v>0.22978999999999999</c:v>
                </c:pt>
                <c:pt idx="163">
                  <c:v>0.23075000000000001</c:v>
                </c:pt>
                <c:pt idx="164">
                  <c:v>0.23182</c:v>
                </c:pt>
                <c:pt idx="165">
                  <c:v>0.23308999999999999</c:v>
                </c:pt>
                <c:pt idx="166">
                  <c:v>0.23397000000000001</c:v>
                </c:pt>
                <c:pt idx="167">
                  <c:v>0.23511000000000001</c:v>
                </c:pt>
                <c:pt idx="168">
                  <c:v>0.23626</c:v>
                </c:pt>
                <c:pt idx="169">
                  <c:v>0.23746999999999999</c:v>
                </c:pt>
                <c:pt idx="170">
                  <c:v>0.23866000000000001</c:v>
                </c:pt>
                <c:pt idx="171">
                  <c:v>0.23996999999999999</c:v>
                </c:pt>
                <c:pt idx="172">
                  <c:v>0.24116000000000001</c:v>
                </c:pt>
                <c:pt idx="173">
                  <c:v>0.24253</c:v>
                </c:pt>
                <c:pt idx="174">
                  <c:v>0.24390000000000001</c:v>
                </c:pt>
                <c:pt idx="175">
                  <c:v>0.24539</c:v>
                </c:pt>
                <c:pt idx="176">
                  <c:v>0.24668999999999999</c:v>
                </c:pt>
                <c:pt idx="177">
                  <c:v>0.24815000000000001</c:v>
                </c:pt>
                <c:pt idx="178">
                  <c:v>0.24969</c:v>
                </c:pt>
                <c:pt idx="179">
                  <c:v>0.25108000000000003</c:v>
                </c:pt>
                <c:pt idx="180">
                  <c:v>0.25255</c:v>
                </c:pt>
                <c:pt idx="181">
                  <c:v>0.25417000000000001</c:v>
                </c:pt>
                <c:pt idx="182">
                  <c:v>0.25567000000000001</c:v>
                </c:pt>
                <c:pt idx="183">
                  <c:v>0.2571</c:v>
                </c:pt>
                <c:pt idx="184">
                  <c:v>0.25878000000000001</c:v>
                </c:pt>
                <c:pt idx="185">
                  <c:v>0.26023000000000002</c:v>
                </c:pt>
                <c:pt idx="186">
                  <c:v>0.26183000000000001</c:v>
                </c:pt>
                <c:pt idx="187">
                  <c:v>0.26346000000000003</c:v>
                </c:pt>
                <c:pt idx="188">
                  <c:v>0.26496999999999998</c:v>
                </c:pt>
                <c:pt idx="189">
                  <c:v>0.26647999999999999</c:v>
                </c:pt>
                <c:pt idx="190">
                  <c:v>0.26798</c:v>
                </c:pt>
                <c:pt idx="191">
                  <c:v>0.26963999999999999</c:v>
                </c:pt>
                <c:pt idx="192">
                  <c:v>0.27132000000000001</c:v>
                </c:pt>
                <c:pt idx="193">
                  <c:v>0.27284000000000003</c:v>
                </c:pt>
                <c:pt idx="194">
                  <c:v>0.27446999999999999</c:v>
                </c:pt>
                <c:pt idx="195">
                  <c:v>0.27603</c:v>
                </c:pt>
                <c:pt idx="196">
                  <c:v>0.27754000000000001</c:v>
                </c:pt>
                <c:pt idx="197">
                  <c:v>0.27916000000000002</c:v>
                </c:pt>
                <c:pt idx="198">
                  <c:v>0.28065000000000001</c:v>
                </c:pt>
                <c:pt idx="199">
                  <c:v>0.28225</c:v>
                </c:pt>
                <c:pt idx="200">
                  <c:v>0.28383999999999998</c:v>
                </c:pt>
                <c:pt idx="201">
                  <c:v>0.28522999999999998</c:v>
                </c:pt>
                <c:pt idx="202">
                  <c:v>0.28682000000000002</c:v>
                </c:pt>
                <c:pt idx="203">
                  <c:v>0.28816999999999998</c:v>
                </c:pt>
                <c:pt idx="204">
                  <c:v>0.28969</c:v>
                </c:pt>
                <c:pt idx="205">
                  <c:v>0.29110000000000003</c:v>
                </c:pt>
                <c:pt idx="206">
                  <c:v>0.29255999999999999</c:v>
                </c:pt>
                <c:pt idx="207">
                  <c:v>0.29374</c:v>
                </c:pt>
                <c:pt idx="208">
                  <c:v>0.29524</c:v>
                </c:pt>
                <c:pt idx="209">
                  <c:v>0.29644999999999999</c:v>
                </c:pt>
                <c:pt idx="210">
                  <c:v>0.29776999999999998</c:v>
                </c:pt>
                <c:pt idx="211">
                  <c:v>0.29897000000000001</c:v>
                </c:pt>
                <c:pt idx="212">
                  <c:v>0.30014000000000002</c:v>
                </c:pt>
                <c:pt idx="213">
                  <c:v>0.30130000000000001</c:v>
                </c:pt>
                <c:pt idx="214">
                  <c:v>0.30249999999999999</c:v>
                </c:pt>
                <c:pt idx="215">
                  <c:v>0.30376999999999998</c:v>
                </c:pt>
                <c:pt idx="216">
                  <c:v>0.30482999999999999</c:v>
                </c:pt>
                <c:pt idx="217">
                  <c:v>0.30580000000000002</c:v>
                </c:pt>
                <c:pt idx="218">
                  <c:v>0.30682999999999999</c:v>
                </c:pt>
                <c:pt idx="219">
                  <c:v>0.30758999999999997</c:v>
                </c:pt>
                <c:pt idx="220">
                  <c:v>0.3085</c:v>
                </c:pt>
                <c:pt idx="221">
                  <c:v>0.30937999999999999</c:v>
                </c:pt>
                <c:pt idx="222">
                  <c:v>0.31013000000000002</c:v>
                </c:pt>
                <c:pt idx="223">
                  <c:v>0.31096000000000001</c:v>
                </c:pt>
                <c:pt idx="224">
                  <c:v>0.31168000000000001</c:v>
                </c:pt>
                <c:pt idx="225">
                  <c:v>0.31230000000000002</c:v>
                </c:pt>
                <c:pt idx="226">
                  <c:v>0.31290000000000001</c:v>
                </c:pt>
                <c:pt idx="227">
                  <c:v>0.31351000000000001</c:v>
                </c:pt>
                <c:pt idx="228">
                  <c:v>0.31405</c:v>
                </c:pt>
                <c:pt idx="229">
                  <c:v>0.31453999999999999</c:v>
                </c:pt>
                <c:pt idx="230">
                  <c:v>0.31502000000000002</c:v>
                </c:pt>
                <c:pt idx="231">
                  <c:v>0.31547999999999998</c:v>
                </c:pt>
                <c:pt idx="232">
                  <c:v>0.31602999999999998</c:v>
                </c:pt>
                <c:pt idx="233">
                  <c:v>0.31630000000000003</c:v>
                </c:pt>
                <c:pt idx="234">
                  <c:v>0.31670999999999999</c:v>
                </c:pt>
                <c:pt idx="235">
                  <c:v>0.31701000000000001</c:v>
                </c:pt>
                <c:pt idx="236">
                  <c:v>0.31720999999999999</c:v>
                </c:pt>
                <c:pt idx="237">
                  <c:v>0.31752000000000002</c:v>
                </c:pt>
                <c:pt idx="238">
                  <c:v>0.31766</c:v>
                </c:pt>
                <c:pt idx="239">
                  <c:v>0.31805</c:v>
                </c:pt>
                <c:pt idx="240">
                  <c:v>0.31820999999999999</c:v>
                </c:pt>
                <c:pt idx="241">
                  <c:v>0.31838</c:v>
                </c:pt>
                <c:pt idx="242">
                  <c:v>0.31862000000000001</c:v>
                </c:pt>
                <c:pt idx="243">
                  <c:v>0.31879999999999997</c:v>
                </c:pt>
                <c:pt idx="244">
                  <c:v>0.31892999999999999</c:v>
                </c:pt>
                <c:pt idx="245">
                  <c:v>0.31911</c:v>
                </c:pt>
                <c:pt idx="246">
                  <c:v>0.31913999999999998</c:v>
                </c:pt>
                <c:pt idx="247">
                  <c:v>0.31939000000000001</c:v>
                </c:pt>
                <c:pt idx="248">
                  <c:v>0.31952000000000003</c:v>
                </c:pt>
                <c:pt idx="249">
                  <c:v>0.31966</c:v>
                </c:pt>
                <c:pt idx="250">
                  <c:v>0.31968000000000002</c:v>
                </c:pt>
                <c:pt idx="251">
                  <c:v>0.32</c:v>
                </c:pt>
                <c:pt idx="252">
                  <c:v>0.32022</c:v>
                </c:pt>
                <c:pt idx="253">
                  <c:v>0.32050000000000001</c:v>
                </c:pt>
                <c:pt idx="254">
                  <c:v>0.32063999999999998</c:v>
                </c:pt>
                <c:pt idx="255">
                  <c:v>0.32085999999999998</c:v>
                </c:pt>
                <c:pt idx="256">
                  <c:v>0.3211</c:v>
                </c:pt>
                <c:pt idx="257">
                  <c:v>0.32140000000000002</c:v>
                </c:pt>
                <c:pt idx="258">
                  <c:v>0.32169999999999999</c:v>
                </c:pt>
                <c:pt idx="259">
                  <c:v>0.32222000000000001</c:v>
                </c:pt>
                <c:pt idx="260">
                  <c:v>0.32236999999999999</c:v>
                </c:pt>
                <c:pt idx="261">
                  <c:v>0.32274000000000003</c:v>
                </c:pt>
                <c:pt idx="262">
                  <c:v>0.32346000000000003</c:v>
                </c:pt>
                <c:pt idx="263">
                  <c:v>0.32380999999999999</c:v>
                </c:pt>
                <c:pt idx="264">
                  <c:v>0.32440000000000002</c:v>
                </c:pt>
                <c:pt idx="265">
                  <c:v>0.32497999999999999</c:v>
                </c:pt>
                <c:pt idx="266">
                  <c:v>0.32565</c:v>
                </c:pt>
                <c:pt idx="267">
                  <c:v>0.32645999999999997</c:v>
                </c:pt>
                <c:pt idx="268">
                  <c:v>0.32722000000000001</c:v>
                </c:pt>
                <c:pt idx="269">
                  <c:v>0.32790000000000002</c:v>
                </c:pt>
                <c:pt idx="270">
                  <c:v>0.32904</c:v>
                </c:pt>
                <c:pt idx="271">
                  <c:v>0.33004</c:v>
                </c:pt>
                <c:pt idx="272">
                  <c:v>0.33084000000000002</c:v>
                </c:pt>
                <c:pt idx="273">
                  <c:v>0.33206999999999998</c:v>
                </c:pt>
                <c:pt idx="274">
                  <c:v>0.33328999999999998</c:v>
                </c:pt>
                <c:pt idx="275">
                  <c:v>0.33445000000000003</c:v>
                </c:pt>
                <c:pt idx="276">
                  <c:v>0.33571000000000001</c:v>
                </c:pt>
                <c:pt idx="277">
                  <c:v>0.33690999999999999</c:v>
                </c:pt>
                <c:pt idx="278">
                  <c:v>0.33835999999999999</c:v>
                </c:pt>
                <c:pt idx="279">
                  <c:v>0.33972000000000002</c:v>
                </c:pt>
                <c:pt idx="280">
                  <c:v>0.34131</c:v>
                </c:pt>
                <c:pt idx="281">
                  <c:v>0.34292</c:v>
                </c:pt>
                <c:pt idx="282">
                  <c:v>0.34450999999999998</c:v>
                </c:pt>
                <c:pt idx="283">
                  <c:v>0.34627000000000002</c:v>
                </c:pt>
                <c:pt idx="284">
                  <c:v>0.34797</c:v>
                </c:pt>
                <c:pt idx="285">
                  <c:v>0.34974</c:v>
                </c:pt>
                <c:pt idx="286">
                  <c:v>0.35161999999999999</c:v>
                </c:pt>
                <c:pt idx="287">
                  <c:v>0.35365000000000002</c:v>
                </c:pt>
                <c:pt idx="288">
                  <c:v>0.35561999999999999</c:v>
                </c:pt>
                <c:pt idx="289">
                  <c:v>0.35759999999999997</c:v>
                </c:pt>
                <c:pt idx="290">
                  <c:v>0.35964000000000002</c:v>
                </c:pt>
                <c:pt idx="291">
                  <c:v>0.36177999999999999</c:v>
                </c:pt>
                <c:pt idx="292">
                  <c:v>0.36401</c:v>
                </c:pt>
                <c:pt idx="293">
                  <c:v>0.36632999999999999</c:v>
                </c:pt>
                <c:pt idx="294">
                  <c:v>0.36856</c:v>
                </c:pt>
                <c:pt idx="295">
                  <c:v>0.37090000000000001</c:v>
                </c:pt>
                <c:pt idx="296">
                  <c:v>0.373</c:v>
                </c:pt>
                <c:pt idx="297">
                  <c:v>0.37547999999999998</c:v>
                </c:pt>
                <c:pt idx="298">
                  <c:v>0.37780999999999998</c:v>
                </c:pt>
                <c:pt idx="299">
                  <c:v>0.38031999999999999</c:v>
                </c:pt>
                <c:pt idx="300">
                  <c:v>0.38250000000000001</c:v>
                </c:pt>
                <c:pt idx="301">
                  <c:v>0.38500000000000001</c:v>
                </c:pt>
                <c:pt idx="302">
                  <c:v>0.38728000000000001</c:v>
                </c:pt>
                <c:pt idx="303">
                  <c:v>0.38962000000000002</c:v>
                </c:pt>
                <c:pt idx="304">
                  <c:v>0.39205000000000001</c:v>
                </c:pt>
                <c:pt idx="305">
                  <c:v>0.39429999999999998</c:v>
                </c:pt>
                <c:pt idx="306">
                  <c:v>0.39674999999999999</c:v>
                </c:pt>
                <c:pt idx="307">
                  <c:v>0.39911000000000002</c:v>
                </c:pt>
                <c:pt idx="308">
                  <c:v>0.40149000000000001</c:v>
                </c:pt>
                <c:pt idx="309">
                  <c:v>0.40368999999999999</c:v>
                </c:pt>
                <c:pt idx="310">
                  <c:v>0.40599000000000002</c:v>
                </c:pt>
                <c:pt idx="311">
                  <c:v>0.40812999999999999</c:v>
                </c:pt>
                <c:pt idx="312">
                  <c:v>0.41034999999999999</c:v>
                </c:pt>
                <c:pt idx="313">
                  <c:v>0.41250999999999999</c:v>
                </c:pt>
                <c:pt idx="314">
                  <c:v>0.41453000000000001</c:v>
                </c:pt>
                <c:pt idx="315">
                  <c:v>0.41642000000000001</c:v>
                </c:pt>
                <c:pt idx="316">
                  <c:v>0.41838999999999998</c:v>
                </c:pt>
                <c:pt idx="317">
                  <c:v>0.42026999999999998</c:v>
                </c:pt>
                <c:pt idx="318">
                  <c:v>0.42219000000000001</c:v>
                </c:pt>
                <c:pt idx="319">
                  <c:v>0.42387000000000002</c:v>
                </c:pt>
                <c:pt idx="320">
                  <c:v>0.42554999999999998</c:v>
                </c:pt>
                <c:pt idx="321">
                  <c:v>0.42725999999999997</c:v>
                </c:pt>
                <c:pt idx="322">
                  <c:v>0.42873</c:v>
                </c:pt>
                <c:pt idx="323">
                  <c:v>0.43020999999999998</c:v>
                </c:pt>
                <c:pt idx="324">
                  <c:v>0.43169000000000002</c:v>
                </c:pt>
                <c:pt idx="325">
                  <c:v>0.43318000000000001</c:v>
                </c:pt>
                <c:pt idx="326">
                  <c:v>0.43448999999999999</c:v>
                </c:pt>
                <c:pt idx="327">
                  <c:v>0.43591999999999997</c:v>
                </c:pt>
                <c:pt idx="328">
                  <c:v>0.43719000000000002</c:v>
                </c:pt>
                <c:pt idx="329">
                  <c:v>0.43846000000000002</c:v>
                </c:pt>
                <c:pt idx="330">
                  <c:v>0.43976999999999999</c:v>
                </c:pt>
                <c:pt idx="331">
                  <c:v>0.44102000000000002</c:v>
                </c:pt>
                <c:pt idx="332">
                  <c:v>0.44214999999999999</c:v>
                </c:pt>
                <c:pt idx="333">
                  <c:v>0.44327</c:v>
                </c:pt>
                <c:pt idx="334">
                  <c:v>0.44444</c:v>
                </c:pt>
                <c:pt idx="335">
                  <c:v>0.44561000000000001</c:v>
                </c:pt>
                <c:pt idx="336">
                  <c:v>0.44678000000000001</c:v>
                </c:pt>
                <c:pt idx="337">
                  <c:v>0.44783000000000001</c:v>
                </c:pt>
                <c:pt idx="338">
                  <c:v>0.44899</c:v>
                </c:pt>
                <c:pt idx="339">
                  <c:v>0.45012999999999997</c:v>
                </c:pt>
                <c:pt idx="340">
                  <c:v>0.45224999999999999</c:v>
                </c:pt>
                <c:pt idx="341">
                  <c:v>0.45335999999999999</c:v>
                </c:pt>
                <c:pt idx="342">
                  <c:v>0.45440999999999998</c:v>
                </c:pt>
                <c:pt idx="343">
                  <c:v>0.45544000000000001</c:v>
                </c:pt>
                <c:pt idx="344">
                  <c:v>0.45641999999999999</c:v>
                </c:pt>
                <c:pt idx="345">
                  <c:v>0.45784999999999998</c:v>
                </c:pt>
                <c:pt idx="346">
                  <c:v>0.45895000000000002</c:v>
                </c:pt>
                <c:pt idx="347">
                  <c:v>0.46000999999999997</c:v>
                </c:pt>
                <c:pt idx="348">
                  <c:v>0.46122999999999997</c:v>
                </c:pt>
                <c:pt idx="349">
                  <c:v>0.46255000000000002</c:v>
                </c:pt>
                <c:pt idx="350">
                  <c:v>0.46388000000000001</c:v>
                </c:pt>
                <c:pt idx="351">
                  <c:v>0.46506999999999998</c:v>
                </c:pt>
                <c:pt idx="352">
                  <c:v>0.46645999999999999</c:v>
                </c:pt>
                <c:pt idx="353">
                  <c:v>0.46795999999999999</c:v>
                </c:pt>
                <c:pt idx="354">
                  <c:v>0.46959000000000001</c:v>
                </c:pt>
                <c:pt idx="355">
                  <c:v>0.47112999999999999</c:v>
                </c:pt>
                <c:pt idx="356">
                  <c:v>0.4728</c:v>
                </c:pt>
                <c:pt idx="357">
                  <c:v>0.47445999999999999</c:v>
                </c:pt>
                <c:pt idx="358">
                  <c:v>0.47616999999999998</c:v>
                </c:pt>
                <c:pt idx="359">
                  <c:v>0.47791</c:v>
                </c:pt>
                <c:pt idx="360">
                  <c:v>0.47964000000000001</c:v>
                </c:pt>
                <c:pt idx="361">
                  <c:v>0.48138999999999998</c:v>
                </c:pt>
                <c:pt idx="362">
                  <c:v>0.48332999999999998</c:v>
                </c:pt>
                <c:pt idx="363">
                  <c:v>0.4854</c:v>
                </c:pt>
                <c:pt idx="364">
                  <c:v>0.4874</c:v>
                </c:pt>
                <c:pt idx="365">
                  <c:v>0.48962</c:v>
                </c:pt>
                <c:pt idx="366">
                  <c:v>0.49177999999999999</c:v>
                </c:pt>
                <c:pt idx="367">
                  <c:v>0.49413000000000001</c:v>
                </c:pt>
                <c:pt idx="368">
                  <c:v>0.49637999999999999</c:v>
                </c:pt>
                <c:pt idx="369">
                  <c:v>0.49891999999999997</c:v>
                </c:pt>
                <c:pt idx="370">
                  <c:v>0.50139999999999996</c:v>
                </c:pt>
                <c:pt idx="371">
                  <c:v>0.50404000000000004</c:v>
                </c:pt>
                <c:pt idx="372">
                  <c:v>0.50668999999999997</c:v>
                </c:pt>
                <c:pt idx="373">
                  <c:v>0.50946000000000002</c:v>
                </c:pt>
                <c:pt idx="374">
                  <c:v>0.51215900000000003</c:v>
                </c:pt>
                <c:pt idx="375">
                  <c:v>0.51519999999999999</c:v>
                </c:pt>
                <c:pt idx="376">
                  <c:v>0.51812999999999998</c:v>
                </c:pt>
                <c:pt idx="377">
                  <c:v>0.52114000000000005</c:v>
                </c:pt>
                <c:pt idx="378">
                  <c:v>0.52427999999999997</c:v>
                </c:pt>
                <c:pt idx="379">
                  <c:v>0.52747900000000003</c:v>
                </c:pt>
                <c:pt idx="380">
                  <c:v>0.53066000000000002</c:v>
                </c:pt>
                <c:pt idx="381">
                  <c:v>0.53393999999999997</c:v>
                </c:pt>
                <c:pt idx="382">
                  <c:v>0.53703999999999996</c:v>
                </c:pt>
                <c:pt idx="383">
                  <c:v>0.5403</c:v>
                </c:pt>
                <c:pt idx="384">
                  <c:v>0.54357999999999995</c:v>
                </c:pt>
                <c:pt idx="385">
                  <c:v>0.54688000000000003</c:v>
                </c:pt>
                <c:pt idx="386">
                  <c:v>0.55049999999999999</c:v>
                </c:pt>
                <c:pt idx="387">
                  <c:v>0.55356000000000005</c:v>
                </c:pt>
                <c:pt idx="388">
                  <c:v>0.55661000000000005</c:v>
                </c:pt>
                <c:pt idx="389">
                  <c:v>0.55984</c:v>
                </c:pt>
                <c:pt idx="390">
                  <c:v>0.56298999999999999</c:v>
                </c:pt>
                <c:pt idx="391">
                  <c:v>0.56591999999999998</c:v>
                </c:pt>
                <c:pt idx="392">
                  <c:v>0.56888000000000005</c:v>
                </c:pt>
                <c:pt idx="393">
                  <c:v>0.57181000000000004</c:v>
                </c:pt>
                <c:pt idx="394">
                  <c:v>0.57474000000000003</c:v>
                </c:pt>
                <c:pt idx="395">
                  <c:v>0.57765</c:v>
                </c:pt>
                <c:pt idx="396">
                  <c:v>0.58021999999999996</c:v>
                </c:pt>
                <c:pt idx="397">
                  <c:v>0.58281000000000005</c:v>
                </c:pt>
                <c:pt idx="398">
                  <c:v>0.58560000000000001</c:v>
                </c:pt>
                <c:pt idx="399">
                  <c:v>0.58804000000000001</c:v>
                </c:pt>
                <c:pt idx="400">
                  <c:v>0.59052000000000004</c:v>
                </c:pt>
                <c:pt idx="401">
                  <c:v>0.59282000000000001</c:v>
                </c:pt>
                <c:pt idx="402">
                  <c:v>0.59519</c:v>
                </c:pt>
                <c:pt idx="403">
                  <c:v>0.59743000000000002</c:v>
                </c:pt>
                <c:pt idx="404">
                  <c:v>0.59960999999999998</c:v>
                </c:pt>
                <c:pt idx="405">
                  <c:v>0.60163</c:v>
                </c:pt>
                <c:pt idx="406">
                  <c:v>0.60375999999999996</c:v>
                </c:pt>
                <c:pt idx="407">
                  <c:v>0.60592000000000001</c:v>
                </c:pt>
                <c:pt idx="408">
                  <c:v>0.60777000000000003</c:v>
                </c:pt>
                <c:pt idx="409">
                  <c:v>0.60951999999999995</c:v>
                </c:pt>
                <c:pt idx="410">
                  <c:v>0.61148000000000002</c:v>
                </c:pt>
                <c:pt idx="411">
                  <c:v>0.61341000000000001</c:v>
                </c:pt>
                <c:pt idx="412">
                  <c:v>0.61519999999999997</c:v>
                </c:pt>
                <c:pt idx="413">
                  <c:v>0.61687000000000003</c:v>
                </c:pt>
                <c:pt idx="414">
                  <c:v>0.61872000000000005</c:v>
                </c:pt>
                <c:pt idx="415">
                  <c:v>0.62017</c:v>
                </c:pt>
                <c:pt idx="416">
                  <c:v>0.62204999999999999</c:v>
                </c:pt>
                <c:pt idx="417">
                  <c:v>0.62370999999999999</c:v>
                </c:pt>
                <c:pt idx="418">
                  <c:v>0.62544</c:v>
                </c:pt>
                <c:pt idx="419">
                  <c:v>0.62717999999999996</c:v>
                </c:pt>
                <c:pt idx="420">
                  <c:v>0.62921000000000005</c:v>
                </c:pt>
                <c:pt idx="421">
                  <c:v>0.63097000000000003</c:v>
                </c:pt>
                <c:pt idx="422">
                  <c:v>0.63285999999999998</c:v>
                </c:pt>
                <c:pt idx="423">
                  <c:v>0.63495000000000001</c:v>
                </c:pt>
                <c:pt idx="424">
                  <c:v>0.63695999999999997</c:v>
                </c:pt>
                <c:pt idx="425">
                  <c:v>0.63912000000000002</c:v>
                </c:pt>
                <c:pt idx="426">
                  <c:v>0.64117999999999997</c:v>
                </c:pt>
                <c:pt idx="427">
                  <c:v>0.64371999999999996</c:v>
                </c:pt>
                <c:pt idx="428">
                  <c:v>0.64609000000000005</c:v>
                </c:pt>
                <c:pt idx="429">
                  <c:v>0.64863000000000004</c:v>
                </c:pt>
                <c:pt idx="430">
                  <c:v>0.65142999999999995</c:v>
                </c:pt>
                <c:pt idx="431">
                  <c:v>0.65427000000000002</c:v>
                </c:pt>
                <c:pt idx="432">
                  <c:v>0.65717999999999999</c:v>
                </c:pt>
                <c:pt idx="433">
                  <c:v>0.66052</c:v>
                </c:pt>
                <c:pt idx="434">
                  <c:v>0.66342000000000001</c:v>
                </c:pt>
                <c:pt idx="435">
                  <c:v>0.66646000000000005</c:v>
                </c:pt>
                <c:pt idx="436">
                  <c:v>0.66996</c:v>
                </c:pt>
                <c:pt idx="437">
                  <c:v>0.67330000000000001</c:v>
                </c:pt>
                <c:pt idx="438">
                  <c:v>0.67679999999999996</c:v>
                </c:pt>
                <c:pt idx="439">
                  <c:v>0.68064000000000002</c:v>
                </c:pt>
                <c:pt idx="440">
                  <c:v>0.68406999999999996</c:v>
                </c:pt>
                <c:pt idx="441">
                  <c:v>0.68815999999999999</c:v>
                </c:pt>
                <c:pt idx="442">
                  <c:v>0.69181000000000004</c:v>
                </c:pt>
                <c:pt idx="443">
                  <c:v>0.69569000000000003</c:v>
                </c:pt>
                <c:pt idx="444">
                  <c:v>0.6996</c:v>
                </c:pt>
                <c:pt idx="445">
                  <c:v>0.70335000000000003</c:v>
                </c:pt>
                <c:pt idx="446">
                  <c:v>0.70669999999999999</c:v>
                </c:pt>
                <c:pt idx="447">
                  <c:v>0.71055999999999997</c:v>
                </c:pt>
                <c:pt idx="448">
                  <c:v>0.71389999999999998</c:v>
                </c:pt>
                <c:pt idx="449">
                  <c:v>0.71697999999999995</c:v>
                </c:pt>
                <c:pt idx="450">
                  <c:v>0.72038000000000002</c:v>
                </c:pt>
                <c:pt idx="451">
                  <c:v>0.72338000000000002</c:v>
                </c:pt>
                <c:pt idx="452">
                  <c:v>0.72614999999999996</c:v>
                </c:pt>
                <c:pt idx="453">
                  <c:v>0.72904000000000002</c:v>
                </c:pt>
                <c:pt idx="454">
                  <c:v>0.73107</c:v>
                </c:pt>
                <c:pt idx="455">
                  <c:v>0.73377000000000003</c:v>
                </c:pt>
                <c:pt idx="456">
                  <c:v>0.73592000000000002</c:v>
                </c:pt>
                <c:pt idx="457">
                  <c:v>0.73804999999999998</c:v>
                </c:pt>
                <c:pt idx="458">
                  <c:v>0.73994000000000004</c:v>
                </c:pt>
                <c:pt idx="459">
                  <c:v>0.74199999999999999</c:v>
                </c:pt>
                <c:pt idx="460">
                  <c:v>0.74390999999999996</c:v>
                </c:pt>
                <c:pt idx="461">
                  <c:v>0.74592999999999998</c:v>
                </c:pt>
                <c:pt idx="462">
                  <c:v>0.74751000000000001</c:v>
                </c:pt>
                <c:pt idx="463">
                  <c:v>0.74917999999999996</c:v>
                </c:pt>
                <c:pt idx="464">
                  <c:v>0.75066900000000003</c:v>
                </c:pt>
                <c:pt idx="465">
                  <c:v>0.75253000000000003</c:v>
                </c:pt>
                <c:pt idx="466">
                  <c:v>0.75382000000000005</c:v>
                </c:pt>
                <c:pt idx="467">
                  <c:v>0.75553999999999999</c:v>
                </c:pt>
                <c:pt idx="468">
                  <c:v>0.75688999999999995</c:v>
                </c:pt>
                <c:pt idx="469">
                  <c:v>0.75846999999999998</c:v>
                </c:pt>
                <c:pt idx="470">
                  <c:v>0.75988</c:v>
                </c:pt>
                <c:pt idx="471">
                  <c:v>0.76149</c:v>
                </c:pt>
                <c:pt idx="472">
                  <c:v>0.76256999999999997</c:v>
                </c:pt>
                <c:pt idx="473">
                  <c:v>0.76429999999999998</c:v>
                </c:pt>
                <c:pt idx="474">
                  <c:v>0.76578000000000002</c:v>
                </c:pt>
                <c:pt idx="475">
                  <c:v>0.76763000000000003</c:v>
                </c:pt>
                <c:pt idx="476">
                  <c:v>0.76866000000000001</c:v>
                </c:pt>
                <c:pt idx="477">
                  <c:v>0.77071999999999996</c:v>
                </c:pt>
                <c:pt idx="478">
                  <c:v>0.77214000000000005</c:v>
                </c:pt>
                <c:pt idx="479">
                  <c:v>0.7742</c:v>
                </c:pt>
                <c:pt idx="480">
                  <c:v>0.77578000000000003</c:v>
                </c:pt>
                <c:pt idx="481">
                  <c:v>0.77746000000000004</c:v>
                </c:pt>
                <c:pt idx="482">
                  <c:v>0.77910999999999997</c:v>
                </c:pt>
                <c:pt idx="483">
                  <c:v>0.78102000000000005</c:v>
                </c:pt>
                <c:pt idx="484">
                  <c:v>0.78254000000000001</c:v>
                </c:pt>
                <c:pt idx="485">
                  <c:v>0.78398999999999996</c:v>
                </c:pt>
                <c:pt idx="486">
                  <c:v>0.78591999999999995</c:v>
                </c:pt>
                <c:pt idx="487">
                  <c:v>0.78769999999999996</c:v>
                </c:pt>
                <c:pt idx="488">
                  <c:v>0.78949999999999998</c:v>
                </c:pt>
                <c:pt idx="489">
                  <c:v>0.79127999999999998</c:v>
                </c:pt>
                <c:pt idx="490">
                  <c:v>0.79315000000000002</c:v>
                </c:pt>
                <c:pt idx="491">
                  <c:v>0.79471000000000003</c:v>
                </c:pt>
                <c:pt idx="492">
                  <c:v>0.79642999999999997</c:v>
                </c:pt>
                <c:pt idx="493">
                  <c:v>0.79829000000000006</c:v>
                </c:pt>
                <c:pt idx="494">
                  <c:v>0.79996999999999996</c:v>
                </c:pt>
                <c:pt idx="495">
                  <c:v>0.80159999999999998</c:v>
                </c:pt>
                <c:pt idx="496">
                  <c:v>0.80288999999999999</c:v>
                </c:pt>
                <c:pt idx="497">
                  <c:v>0.80435999999999996</c:v>
                </c:pt>
                <c:pt idx="498">
                  <c:v>0.80562999999999996</c:v>
                </c:pt>
                <c:pt idx="499">
                  <c:v>0.80662999999999996</c:v>
                </c:pt>
                <c:pt idx="500">
                  <c:v>0.80771999999999999</c:v>
                </c:pt>
                <c:pt idx="501">
                  <c:v>0.80883000000000005</c:v>
                </c:pt>
                <c:pt idx="502">
                  <c:v>0.80928999999999995</c:v>
                </c:pt>
                <c:pt idx="503">
                  <c:v>0.80983000000000005</c:v>
                </c:pt>
                <c:pt idx="504">
                  <c:v>0.80976999999999999</c:v>
                </c:pt>
                <c:pt idx="505">
                  <c:v>0.81022000000000005</c:v>
                </c:pt>
                <c:pt idx="506">
                  <c:v>0.81054000000000004</c:v>
                </c:pt>
                <c:pt idx="507">
                  <c:v>0.81018000000000001</c:v>
                </c:pt>
                <c:pt idx="508">
                  <c:v>0.80983000000000005</c:v>
                </c:pt>
                <c:pt idx="509">
                  <c:v>0.80949000000000004</c:v>
                </c:pt>
                <c:pt idx="510">
                  <c:v>0.80896000000000001</c:v>
                </c:pt>
                <c:pt idx="511">
                  <c:v>0.80845999999999996</c:v>
                </c:pt>
                <c:pt idx="512">
                  <c:v>0.80781000000000003</c:v>
                </c:pt>
                <c:pt idx="513">
                  <c:v>0.80757000000000001</c:v>
                </c:pt>
                <c:pt idx="514">
                  <c:v>0.80713000000000001</c:v>
                </c:pt>
                <c:pt idx="515">
                  <c:v>0.80667999999999995</c:v>
                </c:pt>
                <c:pt idx="516">
                  <c:v>0.80623999999999996</c:v>
                </c:pt>
                <c:pt idx="517">
                  <c:v>0.82979000000000003</c:v>
                </c:pt>
                <c:pt idx="518">
                  <c:v>0.82384000000000002</c:v>
                </c:pt>
                <c:pt idx="519">
                  <c:v>0.81728999999999996</c:v>
                </c:pt>
                <c:pt idx="520">
                  <c:v>0.81437999999999999</c:v>
                </c:pt>
                <c:pt idx="521">
                  <c:v>0.81364999999999998</c:v>
                </c:pt>
                <c:pt idx="522">
                  <c:v>0.81040999999999996</c:v>
                </c:pt>
                <c:pt idx="523">
                  <c:v>0.81157999999999997</c:v>
                </c:pt>
                <c:pt idx="524">
                  <c:v>0.80937000000000003</c:v>
                </c:pt>
                <c:pt idx="525">
                  <c:v>0.80864999999999998</c:v>
                </c:pt>
                <c:pt idx="526">
                  <c:v>0.80935999999999997</c:v>
                </c:pt>
                <c:pt idx="527">
                  <c:v>0.80989999999999995</c:v>
                </c:pt>
                <c:pt idx="528">
                  <c:v>0.80823999999999996</c:v>
                </c:pt>
                <c:pt idx="529">
                  <c:v>0.80674000000000001</c:v>
                </c:pt>
                <c:pt idx="530">
                  <c:v>0.80686000000000002</c:v>
                </c:pt>
                <c:pt idx="531">
                  <c:v>0.81008000000000002</c:v>
                </c:pt>
                <c:pt idx="532">
                  <c:v>0.81015999999999999</c:v>
                </c:pt>
                <c:pt idx="533">
                  <c:v>0.80859000000000003</c:v>
                </c:pt>
                <c:pt idx="534">
                  <c:v>0.80884</c:v>
                </c:pt>
                <c:pt idx="535">
                  <c:v>0.80761000000000005</c:v>
                </c:pt>
                <c:pt idx="536">
                  <c:v>0.80703999999999998</c:v>
                </c:pt>
                <c:pt idx="537">
                  <c:v>0.80717000000000005</c:v>
                </c:pt>
                <c:pt idx="538">
                  <c:v>0.80733900000000003</c:v>
                </c:pt>
                <c:pt idx="539">
                  <c:v>0.80598000000000003</c:v>
                </c:pt>
                <c:pt idx="540">
                  <c:v>0.80539000000000005</c:v>
                </c:pt>
                <c:pt idx="541">
                  <c:v>0.80320999999999998</c:v>
                </c:pt>
                <c:pt idx="542">
                  <c:v>0.80354000000000003</c:v>
                </c:pt>
                <c:pt idx="543">
                  <c:v>0.80118</c:v>
                </c:pt>
                <c:pt idx="544">
                  <c:v>0.79895000000000005</c:v>
                </c:pt>
                <c:pt idx="545">
                  <c:v>0.80059999999999998</c:v>
                </c:pt>
                <c:pt idx="546">
                  <c:v>0.79790000000000005</c:v>
                </c:pt>
                <c:pt idx="547">
                  <c:v>0.79859999999999998</c:v>
                </c:pt>
                <c:pt idx="548">
                  <c:v>0.79730999999999996</c:v>
                </c:pt>
                <c:pt idx="549">
                  <c:v>0.79474999999999996</c:v>
                </c:pt>
                <c:pt idx="550">
                  <c:v>0.79679999999999995</c:v>
                </c:pt>
                <c:pt idx="551">
                  <c:v>0.79503000000000001</c:v>
                </c:pt>
                <c:pt idx="552">
                  <c:v>0.79569999999999996</c:v>
                </c:pt>
                <c:pt idx="553">
                  <c:v>0.79054999999999997</c:v>
                </c:pt>
                <c:pt idx="554">
                  <c:v>0.79754000000000003</c:v>
                </c:pt>
                <c:pt idx="555">
                  <c:v>0.79503999999999997</c:v>
                </c:pt>
                <c:pt idx="556">
                  <c:v>0.79657999999999995</c:v>
                </c:pt>
                <c:pt idx="557">
                  <c:v>0.79574</c:v>
                </c:pt>
                <c:pt idx="558">
                  <c:v>0.79515999999999998</c:v>
                </c:pt>
                <c:pt idx="559">
                  <c:v>0.79949000000000003</c:v>
                </c:pt>
                <c:pt idx="560">
                  <c:v>0.79218900000000003</c:v>
                </c:pt>
                <c:pt idx="561">
                  <c:v>0.79442999999999997</c:v>
                </c:pt>
                <c:pt idx="562">
                  <c:v>0.79779</c:v>
                </c:pt>
                <c:pt idx="563">
                  <c:v>0.79747000000000001</c:v>
                </c:pt>
                <c:pt idx="564">
                  <c:v>0.79615000000000002</c:v>
                </c:pt>
                <c:pt idx="565">
                  <c:v>0.79808000000000001</c:v>
                </c:pt>
                <c:pt idx="566">
                  <c:v>0.79788000000000003</c:v>
                </c:pt>
                <c:pt idx="567">
                  <c:v>0.80198000000000003</c:v>
                </c:pt>
                <c:pt idx="568">
                  <c:v>0.79698999999999998</c:v>
                </c:pt>
                <c:pt idx="569">
                  <c:v>0.79776999999999998</c:v>
                </c:pt>
                <c:pt idx="570">
                  <c:v>0.80218</c:v>
                </c:pt>
                <c:pt idx="571">
                  <c:v>0.81015000000000004</c:v>
                </c:pt>
                <c:pt idx="572">
                  <c:v>0.80771000000000004</c:v>
                </c:pt>
                <c:pt idx="573">
                  <c:v>0.87278999999999995</c:v>
                </c:pt>
                <c:pt idx="574">
                  <c:v>0.87161</c:v>
                </c:pt>
                <c:pt idx="575">
                  <c:v>0.87161999999999995</c:v>
                </c:pt>
                <c:pt idx="576">
                  <c:v>0.86880999999999997</c:v>
                </c:pt>
                <c:pt idx="577">
                  <c:v>0.86533000000000004</c:v>
                </c:pt>
                <c:pt idx="578">
                  <c:v>0.86978999999999995</c:v>
                </c:pt>
                <c:pt idx="579">
                  <c:v>0.87261999999999995</c:v>
                </c:pt>
                <c:pt idx="580">
                  <c:v>0.86731000000000003</c:v>
                </c:pt>
                <c:pt idx="581">
                  <c:v>0.87360000000000004</c:v>
                </c:pt>
                <c:pt idx="582">
                  <c:v>0.87534000000000001</c:v>
                </c:pt>
                <c:pt idx="583">
                  <c:v>0.87463000000000002</c:v>
                </c:pt>
                <c:pt idx="584">
                  <c:v>0.87080000000000002</c:v>
                </c:pt>
                <c:pt idx="585">
                  <c:v>0.87944</c:v>
                </c:pt>
                <c:pt idx="586">
                  <c:v>0.89285000000000003</c:v>
                </c:pt>
                <c:pt idx="587">
                  <c:v>0.90258000000000005</c:v>
                </c:pt>
                <c:pt idx="588">
                  <c:v>0.91786999999999996</c:v>
                </c:pt>
                <c:pt idx="589">
                  <c:v>0.93723000000000001</c:v>
                </c:pt>
                <c:pt idx="590">
                  <c:v>0.96130000000000004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2380800"/>
        <c:axId val="242382720"/>
      </c:scatterChart>
      <c:valAx>
        <c:axId val="242380800"/>
        <c:scaling>
          <c:orientation val="minMax"/>
          <c:max val="800"/>
          <c:min val="320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/>
                  <a:t>Wavelength (nm)</a:t>
                </a:r>
                <a:endParaRPr lang="ms-MY" sz="1000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/>
            </a:pPr>
            <a:endParaRPr lang="en-US"/>
          </a:p>
        </c:txPr>
        <c:crossAx val="242382720"/>
        <c:crossesAt val="0"/>
        <c:crossBetween val="midCat"/>
      </c:valAx>
      <c:valAx>
        <c:axId val="242382720"/>
        <c:scaling>
          <c:orientation val="minMax"/>
          <c:max val="1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Absorbaance (a.u)</a:t>
                </a:r>
                <a:endParaRPr lang="ms-MY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/>
            </a:pPr>
            <a:endParaRPr lang="en-US"/>
          </a:p>
        </c:txPr>
        <c:crossAx val="242380800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05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smoothMarker"/>
        <c:varyColors val="0"/>
        <c:ser>
          <c:idx val="1"/>
          <c:order val="0"/>
          <c:tx>
            <c:v>tio2</c:v>
          </c:tx>
          <c:spPr>
            <a:ln w="28575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TiO2'!$M$2:$M$592</c:f>
              <c:numCache>
                <c:formatCode>General</c:formatCode>
                <c:ptCount val="591"/>
                <c:pt idx="0">
                  <c:v>1.3772222222222221</c:v>
                </c:pt>
                <c:pt idx="1">
                  <c:v>1.378754171301446</c:v>
                </c:pt>
                <c:pt idx="2">
                  <c:v>1.3802895322939865</c:v>
                </c:pt>
                <c:pt idx="3">
                  <c:v>1.3818283166109253</c:v>
                </c:pt>
                <c:pt idx="4">
                  <c:v>1.3833705357142858</c:v>
                </c:pt>
                <c:pt idx="5">
                  <c:v>1.3849162011173184</c:v>
                </c:pt>
                <c:pt idx="6">
                  <c:v>1.3864653243847875</c:v>
                </c:pt>
                <c:pt idx="7">
                  <c:v>1.3880179171332587</c:v>
                </c:pt>
                <c:pt idx="8">
                  <c:v>1.3895739910313902</c:v>
                </c:pt>
                <c:pt idx="9">
                  <c:v>1.3911335578002244</c:v>
                </c:pt>
                <c:pt idx="10">
                  <c:v>1.3926966292134833</c:v>
                </c:pt>
                <c:pt idx="11">
                  <c:v>1.3942632170978628</c:v>
                </c:pt>
                <c:pt idx="12">
                  <c:v>1.3958333333333333</c:v>
                </c:pt>
                <c:pt idx="13">
                  <c:v>1.3974069898534385</c:v>
                </c:pt>
                <c:pt idx="14">
                  <c:v>1.3989841986455982</c:v>
                </c:pt>
                <c:pt idx="15">
                  <c:v>1.4005649717514124</c:v>
                </c:pt>
                <c:pt idx="16">
                  <c:v>1.4021493212669682</c:v>
                </c:pt>
                <c:pt idx="17">
                  <c:v>1.4037372593431483</c:v>
                </c:pt>
                <c:pt idx="18">
                  <c:v>1.405328798185941</c:v>
                </c:pt>
                <c:pt idx="19">
                  <c:v>1.4069239500567536</c:v>
                </c:pt>
                <c:pt idx="20">
                  <c:v>1.4085227272727272</c:v>
                </c:pt>
                <c:pt idx="21">
                  <c:v>1.4101251422070535</c:v>
                </c:pt>
                <c:pt idx="22">
                  <c:v>1.4117312072892938</c:v>
                </c:pt>
                <c:pt idx="23">
                  <c:v>1.4133409350057013</c:v>
                </c:pt>
                <c:pt idx="24">
                  <c:v>1.4149543378995433</c:v>
                </c:pt>
                <c:pt idx="25">
                  <c:v>1.4165714285714286</c:v>
                </c:pt>
                <c:pt idx="26">
                  <c:v>1.4181922196796339</c:v>
                </c:pt>
                <c:pt idx="27">
                  <c:v>1.4198167239404353</c:v>
                </c:pt>
                <c:pt idx="28">
                  <c:v>1.4214449541284404</c:v>
                </c:pt>
                <c:pt idx="29">
                  <c:v>1.4230769230769231</c:v>
                </c:pt>
                <c:pt idx="30">
                  <c:v>1.424712643678161</c:v>
                </c:pt>
                <c:pt idx="31">
                  <c:v>1.4263521288837744</c:v>
                </c:pt>
                <c:pt idx="32">
                  <c:v>1.4279953917050692</c:v>
                </c:pt>
                <c:pt idx="33">
                  <c:v>1.4296424452133796</c:v>
                </c:pt>
                <c:pt idx="34">
                  <c:v>1.4312933025404158</c:v>
                </c:pt>
                <c:pt idx="35">
                  <c:v>1.4329479768786126</c:v>
                </c:pt>
                <c:pt idx="36">
                  <c:v>1.4346064814814814</c:v>
                </c:pt>
                <c:pt idx="37">
                  <c:v>1.436268829663963</c:v>
                </c:pt>
                <c:pt idx="38">
                  <c:v>1.4379350348027842</c:v>
                </c:pt>
                <c:pt idx="39">
                  <c:v>1.4396051103368177</c:v>
                </c:pt>
                <c:pt idx="40">
                  <c:v>1.4412790697674418</c:v>
                </c:pt>
                <c:pt idx="41">
                  <c:v>1.4429569266589057</c:v>
                </c:pt>
                <c:pt idx="42">
                  <c:v>1.4446386946386947</c:v>
                </c:pt>
                <c:pt idx="43">
                  <c:v>1.4463243873978997</c:v>
                </c:pt>
                <c:pt idx="44">
                  <c:v>1.4480140186915889</c:v>
                </c:pt>
                <c:pt idx="45">
                  <c:v>1.4497076023391813</c:v>
                </c:pt>
                <c:pt idx="46">
                  <c:v>1.4514051522248244</c:v>
                </c:pt>
                <c:pt idx="47">
                  <c:v>1.4531066822977725</c:v>
                </c:pt>
                <c:pt idx="48">
                  <c:v>1.45481220657277</c:v>
                </c:pt>
                <c:pt idx="49">
                  <c:v>1.4565217391304348</c:v>
                </c:pt>
                <c:pt idx="50">
                  <c:v>1.4582352941176471</c:v>
                </c:pt>
                <c:pt idx="51">
                  <c:v>1.4599528857479387</c:v>
                </c:pt>
                <c:pt idx="52">
                  <c:v>1.4616745283018868</c:v>
                </c:pt>
                <c:pt idx="53">
                  <c:v>1.4634002361275089</c:v>
                </c:pt>
                <c:pt idx="54">
                  <c:v>1.4651300236406619</c:v>
                </c:pt>
                <c:pt idx="55">
                  <c:v>1.4668639053254438</c:v>
                </c:pt>
                <c:pt idx="56">
                  <c:v>1.4686018957345972</c:v>
                </c:pt>
                <c:pt idx="57">
                  <c:v>1.4703440094899169</c:v>
                </c:pt>
                <c:pt idx="58">
                  <c:v>1.4720902612826603</c:v>
                </c:pt>
                <c:pt idx="59">
                  <c:v>1.4738406658739596</c:v>
                </c:pt>
                <c:pt idx="60">
                  <c:v>1.4755952380952382</c:v>
                </c:pt>
                <c:pt idx="61">
                  <c:v>1.4773539928486292</c:v>
                </c:pt>
                <c:pt idx="62">
                  <c:v>1.4791169451073987</c:v>
                </c:pt>
                <c:pt idx="63">
                  <c:v>1.4808841099163679</c:v>
                </c:pt>
                <c:pt idx="64">
                  <c:v>1.4826555023923444</c:v>
                </c:pt>
                <c:pt idx="65">
                  <c:v>1.4844311377245509</c:v>
                </c:pt>
                <c:pt idx="66">
                  <c:v>1.48621103117506</c:v>
                </c:pt>
                <c:pt idx="67">
                  <c:v>1.4879951980792316</c:v>
                </c:pt>
                <c:pt idx="68">
                  <c:v>1.4897836538461537</c:v>
                </c:pt>
                <c:pt idx="69">
                  <c:v>1.4915764139590855</c:v>
                </c:pt>
                <c:pt idx="70">
                  <c:v>1.4933734939759036</c:v>
                </c:pt>
                <c:pt idx="71">
                  <c:v>1.4951749095295537</c:v>
                </c:pt>
                <c:pt idx="72">
                  <c:v>1.4969806763285025</c:v>
                </c:pt>
                <c:pt idx="73">
                  <c:v>1.4987908101571947</c:v>
                </c:pt>
                <c:pt idx="74">
                  <c:v>1.5006053268765134</c:v>
                </c:pt>
                <c:pt idx="75">
                  <c:v>1.5024242424242424</c:v>
                </c:pt>
                <c:pt idx="76">
                  <c:v>1.504247572815534</c:v>
                </c:pt>
                <c:pt idx="77">
                  <c:v>1.5060753341433779</c:v>
                </c:pt>
                <c:pt idx="78">
                  <c:v>1.5079075425790753</c:v>
                </c:pt>
                <c:pt idx="79">
                  <c:v>1.5097442143727162</c:v>
                </c:pt>
                <c:pt idx="80">
                  <c:v>1.5115853658536584</c:v>
                </c:pt>
                <c:pt idx="81">
                  <c:v>1.5134310134310134</c:v>
                </c:pt>
                <c:pt idx="82">
                  <c:v>1.5152811735941321</c:v>
                </c:pt>
                <c:pt idx="83">
                  <c:v>1.5171358629130967</c:v>
                </c:pt>
                <c:pt idx="84">
                  <c:v>1.5189950980392157</c:v>
                </c:pt>
                <c:pt idx="85">
                  <c:v>1.5208588957055216</c:v>
                </c:pt>
                <c:pt idx="86">
                  <c:v>1.5227272727272727</c:v>
                </c:pt>
                <c:pt idx="87">
                  <c:v>1.5246002460024601</c:v>
                </c:pt>
                <c:pt idx="88">
                  <c:v>1.5264778325123152</c:v>
                </c:pt>
                <c:pt idx="89">
                  <c:v>1.528360049321825</c:v>
                </c:pt>
                <c:pt idx="90">
                  <c:v>1.530246913580247</c:v>
                </c:pt>
                <c:pt idx="91">
                  <c:v>1.5321384425216316</c:v>
                </c:pt>
                <c:pt idx="92">
                  <c:v>1.5340346534653466</c:v>
                </c:pt>
                <c:pt idx="93">
                  <c:v>1.5359355638166048</c:v>
                </c:pt>
                <c:pt idx="94">
                  <c:v>1.5378411910669976</c:v>
                </c:pt>
                <c:pt idx="95">
                  <c:v>1.539751552795031</c:v>
                </c:pt>
                <c:pt idx="96">
                  <c:v>1.5416666666666667</c:v>
                </c:pt>
                <c:pt idx="97">
                  <c:v>1.5435865504358655</c:v>
                </c:pt>
                <c:pt idx="98">
                  <c:v>1.5455112219451372</c:v>
                </c:pt>
                <c:pt idx="99">
                  <c:v>1.5474406991260923</c:v>
                </c:pt>
                <c:pt idx="100">
                  <c:v>1.5493749999999999</c:v>
                </c:pt>
                <c:pt idx="101">
                  <c:v>1.5513141426783479</c:v>
                </c:pt>
                <c:pt idx="102">
                  <c:v>1.5532581453634084</c:v>
                </c:pt>
                <c:pt idx="103">
                  <c:v>1.555207026348808</c:v>
                </c:pt>
                <c:pt idx="104">
                  <c:v>1.5571608040201006</c:v>
                </c:pt>
                <c:pt idx="105">
                  <c:v>1.5591194968553459</c:v>
                </c:pt>
                <c:pt idx="106">
                  <c:v>1.5610831234256928</c:v>
                </c:pt>
                <c:pt idx="107">
                  <c:v>1.5630517023959647</c:v>
                </c:pt>
                <c:pt idx="108">
                  <c:v>1.5650252525252526</c:v>
                </c:pt>
                <c:pt idx="109">
                  <c:v>1.5670037926675096</c:v>
                </c:pt>
                <c:pt idx="110">
                  <c:v>1.5689873417721518</c:v>
                </c:pt>
                <c:pt idx="111">
                  <c:v>1.5709759188846641</c:v>
                </c:pt>
                <c:pt idx="112">
                  <c:v>1.5729695431472082</c:v>
                </c:pt>
                <c:pt idx="113">
                  <c:v>1.5749682337992377</c:v>
                </c:pt>
                <c:pt idx="114">
                  <c:v>1.5769720101781171</c:v>
                </c:pt>
                <c:pt idx="115">
                  <c:v>1.5789808917197452</c:v>
                </c:pt>
                <c:pt idx="116">
                  <c:v>1.5809948979591837</c:v>
                </c:pt>
                <c:pt idx="117">
                  <c:v>1.58301404853129</c:v>
                </c:pt>
                <c:pt idx="118">
                  <c:v>1.5850383631713556</c:v>
                </c:pt>
                <c:pt idx="119">
                  <c:v>1.587067861715749</c:v>
                </c:pt>
                <c:pt idx="120">
                  <c:v>1.589102564102564</c:v>
                </c:pt>
                <c:pt idx="121">
                  <c:v>1.5911424903722722</c:v>
                </c:pt>
                <c:pt idx="122">
                  <c:v>1.5931876606683804</c:v>
                </c:pt>
                <c:pt idx="123">
                  <c:v>1.5952380952380953</c:v>
                </c:pt>
                <c:pt idx="124">
                  <c:v>1.5972938144329898</c:v>
                </c:pt>
                <c:pt idx="125">
                  <c:v>1.5993548387096774</c:v>
                </c:pt>
                <c:pt idx="126">
                  <c:v>1.601421188630491</c:v>
                </c:pt>
                <c:pt idx="127">
                  <c:v>1.6034928848641656</c:v>
                </c:pt>
                <c:pt idx="128">
                  <c:v>1.6055699481865284</c:v>
                </c:pt>
                <c:pt idx="129">
                  <c:v>1.6076523994811933</c:v>
                </c:pt>
                <c:pt idx="130">
                  <c:v>1.6097402597402597</c:v>
                </c:pt>
                <c:pt idx="131">
                  <c:v>1.6118335500650196</c:v>
                </c:pt>
                <c:pt idx="132">
                  <c:v>1.6139322916666667</c:v>
                </c:pt>
                <c:pt idx="133">
                  <c:v>1.6160365058670143</c:v>
                </c:pt>
                <c:pt idx="134">
                  <c:v>1.6181462140992167</c:v>
                </c:pt>
                <c:pt idx="135">
                  <c:v>1.6202614379084967</c:v>
                </c:pt>
                <c:pt idx="136">
                  <c:v>1.6223821989528795</c:v>
                </c:pt>
                <c:pt idx="137">
                  <c:v>1.6245085190039319</c:v>
                </c:pt>
                <c:pt idx="138">
                  <c:v>1.6266404199475066</c:v>
                </c:pt>
                <c:pt idx="139">
                  <c:v>1.6287779237844942</c:v>
                </c:pt>
                <c:pt idx="140">
                  <c:v>1.6309210526315789</c:v>
                </c:pt>
                <c:pt idx="141">
                  <c:v>1.6330698287220027</c:v>
                </c:pt>
                <c:pt idx="142">
                  <c:v>1.6352242744063326</c:v>
                </c:pt>
                <c:pt idx="143">
                  <c:v>1.6373844121532364</c:v>
                </c:pt>
                <c:pt idx="144">
                  <c:v>1.6395502645502646</c:v>
                </c:pt>
                <c:pt idx="145">
                  <c:v>1.6417218543046357</c:v>
                </c:pt>
                <c:pt idx="146">
                  <c:v>1.6438992042440319</c:v>
                </c:pt>
                <c:pt idx="147">
                  <c:v>1.6460823373173972</c:v>
                </c:pt>
                <c:pt idx="148">
                  <c:v>1.6482712765957446</c:v>
                </c:pt>
                <c:pt idx="149">
                  <c:v>1.6504660452729694</c:v>
                </c:pt>
                <c:pt idx="150">
                  <c:v>1.6526666666666667</c:v>
                </c:pt>
                <c:pt idx="151">
                  <c:v>1.6548731642189587</c:v>
                </c:pt>
                <c:pt idx="152">
                  <c:v>1.6570855614973261</c:v>
                </c:pt>
                <c:pt idx="153">
                  <c:v>1.6593038821954484</c:v>
                </c:pt>
                <c:pt idx="154">
                  <c:v>1.6615281501340482</c:v>
                </c:pt>
                <c:pt idx="155">
                  <c:v>1.6637583892617449</c:v>
                </c:pt>
                <c:pt idx="156">
                  <c:v>1.665994623655914</c:v>
                </c:pt>
                <c:pt idx="157">
                  <c:v>1.6682368775235532</c:v>
                </c:pt>
                <c:pt idx="158">
                  <c:v>1.6704851752021563</c:v>
                </c:pt>
                <c:pt idx="159">
                  <c:v>1.6727395411605939</c:v>
                </c:pt>
                <c:pt idx="160">
                  <c:v>1.675</c:v>
                </c:pt>
                <c:pt idx="161">
                  <c:v>1.6772665764546684</c:v>
                </c:pt>
                <c:pt idx="162">
                  <c:v>1.679539295392954</c:v>
                </c:pt>
                <c:pt idx="163">
                  <c:v>1.6818181818181819</c:v>
                </c:pt>
                <c:pt idx="164">
                  <c:v>1.6841032608695652</c:v>
                </c:pt>
                <c:pt idx="165">
                  <c:v>1.6863945578231292</c:v>
                </c:pt>
                <c:pt idx="166">
                  <c:v>1.688692098092643</c:v>
                </c:pt>
                <c:pt idx="167">
                  <c:v>1.6909959072305594</c:v>
                </c:pt>
                <c:pt idx="168">
                  <c:v>1.6933060109289617</c:v>
                </c:pt>
                <c:pt idx="169">
                  <c:v>1.6956224350205198</c:v>
                </c:pt>
                <c:pt idx="170">
                  <c:v>1.6979452054794522</c:v>
                </c:pt>
                <c:pt idx="171">
                  <c:v>1.7002743484224965</c:v>
                </c:pt>
                <c:pt idx="172">
                  <c:v>1.7026098901098901</c:v>
                </c:pt>
                <c:pt idx="173">
                  <c:v>1.7049518569463549</c:v>
                </c:pt>
                <c:pt idx="174">
                  <c:v>1.7073002754820936</c:v>
                </c:pt>
                <c:pt idx="175">
                  <c:v>1.7096551724137932</c:v>
                </c:pt>
                <c:pt idx="176">
                  <c:v>1.7120165745856353</c:v>
                </c:pt>
                <c:pt idx="177">
                  <c:v>1.714384508990318</c:v>
                </c:pt>
                <c:pt idx="178">
                  <c:v>1.7167590027700832</c:v>
                </c:pt>
                <c:pt idx="179">
                  <c:v>1.719140083217753</c:v>
                </c:pt>
                <c:pt idx="180">
                  <c:v>1.7215277777777778</c:v>
                </c:pt>
                <c:pt idx="181">
                  <c:v>1.7239221140472878</c:v>
                </c:pt>
                <c:pt idx="182">
                  <c:v>1.7263231197771587</c:v>
                </c:pt>
                <c:pt idx="183">
                  <c:v>1.7287308228730822</c:v>
                </c:pt>
                <c:pt idx="184">
                  <c:v>1.7311452513966481</c:v>
                </c:pt>
                <c:pt idx="185">
                  <c:v>1.7335664335664336</c:v>
                </c:pt>
                <c:pt idx="186">
                  <c:v>1.7359943977591037</c:v>
                </c:pt>
                <c:pt idx="187">
                  <c:v>1.738429172510519</c:v>
                </c:pt>
                <c:pt idx="188">
                  <c:v>1.740870786516854</c:v>
                </c:pt>
                <c:pt idx="189">
                  <c:v>1.7433192686357244</c:v>
                </c:pt>
                <c:pt idx="190">
                  <c:v>1.7457746478873239</c:v>
                </c:pt>
                <c:pt idx="191">
                  <c:v>1.7482369534555713</c:v>
                </c:pt>
                <c:pt idx="192">
                  <c:v>1.7507062146892656</c:v>
                </c:pt>
                <c:pt idx="193">
                  <c:v>1.7531824611032532</c:v>
                </c:pt>
                <c:pt idx="194">
                  <c:v>1.7556657223796035</c:v>
                </c:pt>
                <c:pt idx="195">
                  <c:v>1.7581560283687943</c:v>
                </c:pt>
                <c:pt idx="196">
                  <c:v>1.7606534090909092</c:v>
                </c:pt>
                <c:pt idx="197">
                  <c:v>1.763157894736842</c:v>
                </c:pt>
                <c:pt idx="198">
                  <c:v>1.7656695156695157</c:v>
                </c:pt>
                <c:pt idx="199">
                  <c:v>1.7681883024251071</c:v>
                </c:pt>
                <c:pt idx="200">
                  <c:v>1.7707142857142857</c:v>
                </c:pt>
                <c:pt idx="201">
                  <c:v>1.7732474964234621</c:v>
                </c:pt>
                <c:pt idx="202">
                  <c:v>1.7757879656160458</c:v>
                </c:pt>
                <c:pt idx="203">
                  <c:v>1.7783357245337159</c:v>
                </c:pt>
                <c:pt idx="204">
                  <c:v>1.7808908045977012</c:v>
                </c:pt>
                <c:pt idx="205">
                  <c:v>1.783453237410072</c:v>
                </c:pt>
                <c:pt idx="206">
                  <c:v>1.7860230547550433</c:v>
                </c:pt>
                <c:pt idx="207">
                  <c:v>1.7886002886002885</c:v>
                </c:pt>
                <c:pt idx="208">
                  <c:v>1.7911849710982659</c:v>
                </c:pt>
                <c:pt idx="209">
                  <c:v>1.7937771345875542</c:v>
                </c:pt>
                <c:pt idx="210">
                  <c:v>1.7963768115942029</c:v>
                </c:pt>
                <c:pt idx="211">
                  <c:v>1.7989840348330914</c:v>
                </c:pt>
                <c:pt idx="212">
                  <c:v>1.8015988372093024</c:v>
                </c:pt>
                <c:pt idx="213">
                  <c:v>1.8042212518195051</c:v>
                </c:pt>
                <c:pt idx="214">
                  <c:v>1.8068513119533527</c:v>
                </c:pt>
                <c:pt idx="215">
                  <c:v>1.8094890510948904</c:v>
                </c:pt>
                <c:pt idx="216">
                  <c:v>1.8121345029239766</c:v>
                </c:pt>
                <c:pt idx="217">
                  <c:v>1.8147877013177161</c:v>
                </c:pt>
                <c:pt idx="218">
                  <c:v>1.8174486803519061</c:v>
                </c:pt>
                <c:pt idx="219">
                  <c:v>1.8201174743024964</c:v>
                </c:pt>
                <c:pt idx="220">
                  <c:v>1.8227941176470588</c:v>
                </c:pt>
                <c:pt idx="221">
                  <c:v>1.8254786450662739</c:v>
                </c:pt>
                <c:pt idx="222">
                  <c:v>1.8281710914454277</c:v>
                </c:pt>
                <c:pt idx="223">
                  <c:v>1.8308714918759232</c:v>
                </c:pt>
                <c:pt idx="224">
                  <c:v>1.8335798816568047</c:v>
                </c:pt>
                <c:pt idx="225">
                  <c:v>1.8362962962962963</c:v>
                </c:pt>
                <c:pt idx="226">
                  <c:v>1.8390207715133531</c:v>
                </c:pt>
                <c:pt idx="227">
                  <c:v>1.8417533432392272</c:v>
                </c:pt>
                <c:pt idx="228">
                  <c:v>1.8444940476190477</c:v>
                </c:pt>
                <c:pt idx="229">
                  <c:v>1.8472429210134129</c:v>
                </c:pt>
                <c:pt idx="230">
                  <c:v>1.85</c:v>
                </c:pt>
                <c:pt idx="231">
                  <c:v>1.8527653213751869</c:v>
                </c:pt>
                <c:pt idx="232">
                  <c:v>1.8555389221556886</c:v>
                </c:pt>
                <c:pt idx="233">
                  <c:v>1.85832083958021</c:v>
                </c:pt>
                <c:pt idx="234">
                  <c:v>1.8611111111111112</c:v>
                </c:pt>
                <c:pt idx="235">
                  <c:v>1.8639097744360902</c:v>
                </c:pt>
                <c:pt idx="236">
                  <c:v>1.8667168674698795</c:v>
                </c:pt>
                <c:pt idx="237">
                  <c:v>1.8695324283559578</c:v>
                </c:pt>
                <c:pt idx="238">
                  <c:v>1.8723564954682779</c:v>
                </c:pt>
                <c:pt idx="239">
                  <c:v>1.8751891074130105</c:v>
                </c:pt>
                <c:pt idx="240">
                  <c:v>1.8780303030303029</c:v>
                </c:pt>
                <c:pt idx="241">
                  <c:v>1.8808801213960546</c:v>
                </c:pt>
                <c:pt idx="242">
                  <c:v>1.8837386018237081</c:v>
                </c:pt>
                <c:pt idx="243">
                  <c:v>1.8866057838660579</c:v>
                </c:pt>
                <c:pt idx="244">
                  <c:v>1.8894817073170731</c:v>
                </c:pt>
                <c:pt idx="245">
                  <c:v>1.8923664122137405</c:v>
                </c:pt>
                <c:pt idx="246">
                  <c:v>1.8952599388379205</c:v>
                </c:pt>
                <c:pt idx="247">
                  <c:v>1.8981623277182236</c:v>
                </c:pt>
                <c:pt idx="248">
                  <c:v>1.9010736196319018</c:v>
                </c:pt>
                <c:pt idx="249">
                  <c:v>1.9039938556067588</c:v>
                </c:pt>
                <c:pt idx="250">
                  <c:v>1.9069230769230769</c:v>
                </c:pt>
                <c:pt idx="251">
                  <c:v>1.9098613251155625</c:v>
                </c:pt>
                <c:pt idx="252">
                  <c:v>1.9128086419753085</c:v>
                </c:pt>
                <c:pt idx="253">
                  <c:v>1.9157650695517774</c:v>
                </c:pt>
                <c:pt idx="254">
                  <c:v>1.9187306501547987</c:v>
                </c:pt>
                <c:pt idx="255">
                  <c:v>1.9217054263565891</c:v>
                </c:pt>
                <c:pt idx="256">
                  <c:v>1.9246894409937889</c:v>
                </c:pt>
                <c:pt idx="257">
                  <c:v>1.927682737169518</c:v>
                </c:pt>
                <c:pt idx="258">
                  <c:v>1.9306853582554517</c:v>
                </c:pt>
                <c:pt idx="259">
                  <c:v>1.9336973478939157</c:v>
                </c:pt>
                <c:pt idx="260">
                  <c:v>1.93671875</c:v>
                </c:pt>
                <c:pt idx="261">
                  <c:v>1.9397496087636932</c:v>
                </c:pt>
                <c:pt idx="262">
                  <c:v>1.9427899686520376</c:v>
                </c:pt>
                <c:pt idx="263">
                  <c:v>1.945839874411303</c:v>
                </c:pt>
                <c:pt idx="264">
                  <c:v>1.9488993710691824</c:v>
                </c:pt>
                <c:pt idx="265">
                  <c:v>1.9519685039370078</c:v>
                </c:pt>
                <c:pt idx="266">
                  <c:v>1.9550473186119874</c:v>
                </c:pt>
                <c:pt idx="267">
                  <c:v>1.9581358609794628</c:v>
                </c:pt>
                <c:pt idx="268">
                  <c:v>1.9612341772151898</c:v>
                </c:pt>
                <c:pt idx="269">
                  <c:v>1.9643423137876386</c:v>
                </c:pt>
                <c:pt idx="270">
                  <c:v>1.9674603174603174</c:v>
                </c:pt>
                <c:pt idx="271">
                  <c:v>1.9705882352941178</c:v>
                </c:pt>
                <c:pt idx="272">
                  <c:v>1.9737261146496816</c:v>
                </c:pt>
                <c:pt idx="273">
                  <c:v>1.9768740031897927</c:v>
                </c:pt>
                <c:pt idx="274">
                  <c:v>1.9800319488817892</c:v>
                </c:pt>
                <c:pt idx="275">
                  <c:v>1.9832000000000001</c:v>
                </c:pt>
                <c:pt idx="276">
                  <c:v>1.9863782051282051</c:v>
                </c:pt>
                <c:pt idx="277">
                  <c:v>1.9895666131621188</c:v>
                </c:pt>
                <c:pt idx="278">
                  <c:v>1.992765273311897</c:v>
                </c:pt>
                <c:pt idx="279">
                  <c:v>1.9959742351046699</c:v>
                </c:pt>
                <c:pt idx="280">
                  <c:v>1.9991935483870968</c:v>
                </c:pt>
                <c:pt idx="281">
                  <c:v>2.0024232633279482</c:v>
                </c:pt>
                <c:pt idx="282">
                  <c:v>2.0056634304207122</c:v>
                </c:pt>
                <c:pt idx="283">
                  <c:v>2.0089141004862237</c:v>
                </c:pt>
                <c:pt idx="284">
                  <c:v>2.0121753246753249</c:v>
                </c:pt>
                <c:pt idx="285">
                  <c:v>2.0154471544715449</c:v>
                </c:pt>
                <c:pt idx="286">
                  <c:v>2.018729641693811</c:v>
                </c:pt>
                <c:pt idx="287">
                  <c:v>2.0220228384991845</c:v>
                </c:pt>
                <c:pt idx="288">
                  <c:v>2.0253267973856208</c:v>
                </c:pt>
                <c:pt idx="289">
                  <c:v>2.0286415711947625</c:v>
                </c:pt>
                <c:pt idx="290">
                  <c:v>2.0319672131147541</c:v>
                </c:pt>
                <c:pt idx="291">
                  <c:v>2.035303776683087</c:v>
                </c:pt>
                <c:pt idx="292">
                  <c:v>2.0386513157894739</c:v>
                </c:pt>
                <c:pt idx="293">
                  <c:v>2.0420098846787478</c:v>
                </c:pt>
                <c:pt idx="294">
                  <c:v>2.0453795379537953</c:v>
                </c:pt>
                <c:pt idx="295">
                  <c:v>2.0487603305785123</c:v>
                </c:pt>
                <c:pt idx="296">
                  <c:v>2.0521523178807946</c:v>
                </c:pt>
                <c:pt idx="297">
                  <c:v>2.0555555555555554</c:v>
                </c:pt>
                <c:pt idx="298">
                  <c:v>2.058970099667774</c:v>
                </c:pt>
                <c:pt idx="299">
                  <c:v>2.062396006655574</c:v>
                </c:pt>
                <c:pt idx="300">
                  <c:v>2.0658333333333334</c:v>
                </c:pt>
                <c:pt idx="301">
                  <c:v>2.0692821368948247</c:v>
                </c:pt>
                <c:pt idx="302">
                  <c:v>2.0727424749163879</c:v>
                </c:pt>
                <c:pt idx="303">
                  <c:v>2.0762144053601341</c:v>
                </c:pt>
                <c:pt idx="304">
                  <c:v>2.0796979865771812</c:v>
                </c:pt>
                <c:pt idx="305">
                  <c:v>2.0831932773109245</c:v>
                </c:pt>
                <c:pt idx="306">
                  <c:v>2.0867003367003365</c:v>
                </c:pt>
                <c:pt idx="307">
                  <c:v>2.0902192242833051</c:v>
                </c:pt>
                <c:pt idx="308">
                  <c:v>2.09375</c:v>
                </c:pt>
                <c:pt idx="309">
                  <c:v>2.0972927241962775</c:v>
                </c:pt>
                <c:pt idx="310">
                  <c:v>2.1008474576271188</c:v>
                </c:pt>
                <c:pt idx="311">
                  <c:v>2.1044142614601018</c:v>
                </c:pt>
                <c:pt idx="312">
                  <c:v>2.1079931972789114</c:v>
                </c:pt>
                <c:pt idx="313">
                  <c:v>2.1115843270868826</c:v>
                </c:pt>
                <c:pt idx="314">
                  <c:v>2.1151877133105801</c:v>
                </c:pt>
                <c:pt idx="315">
                  <c:v>2.1188034188034188</c:v>
                </c:pt>
                <c:pt idx="316">
                  <c:v>2.1224315068493151</c:v>
                </c:pt>
                <c:pt idx="317">
                  <c:v>2.1260720411663807</c:v>
                </c:pt>
                <c:pt idx="318">
                  <c:v>2.1297250859106529</c:v>
                </c:pt>
                <c:pt idx="319">
                  <c:v>2.1333907056798624</c:v>
                </c:pt>
                <c:pt idx="320">
                  <c:v>2.1370689655172415</c:v>
                </c:pt>
                <c:pt idx="321">
                  <c:v>2.1407599309153715</c:v>
                </c:pt>
                <c:pt idx="322">
                  <c:v>2.144463667820069</c:v>
                </c:pt>
                <c:pt idx="323">
                  <c:v>2.1481802426343153</c:v>
                </c:pt>
                <c:pt idx="324">
                  <c:v>2.1519097222222223</c:v>
                </c:pt>
                <c:pt idx="325">
                  <c:v>2.1556521739130434</c:v>
                </c:pt>
                <c:pt idx="326">
                  <c:v>2.1594076655052263</c:v>
                </c:pt>
                <c:pt idx="327">
                  <c:v>2.163176265270506</c:v>
                </c:pt>
                <c:pt idx="328">
                  <c:v>2.1669580419580421</c:v>
                </c:pt>
                <c:pt idx="329">
                  <c:v>2.1707530647985989</c:v>
                </c:pt>
                <c:pt idx="330">
                  <c:v>2.1745614035087719</c:v>
                </c:pt>
                <c:pt idx="331">
                  <c:v>2.178383128295255</c:v>
                </c:pt>
                <c:pt idx="332">
                  <c:v>2.182218309859155</c:v>
                </c:pt>
                <c:pt idx="333">
                  <c:v>2.1860670194003529</c:v>
                </c:pt>
                <c:pt idx="334">
                  <c:v>2.1899293286219081</c:v>
                </c:pt>
                <c:pt idx="335">
                  <c:v>2.1938053097345134</c:v>
                </c:pt>
                <c:pt idx="336">
                  <c:v>2.1976950354609928</c:v>
                </c:pt>
                <c:pt idx="337">
                  <c:v>2.2015985790408528</c:v>
                </c:pt>
                <c:pt idx="338">
                  <c:v>2.2055160142348753</c:v>
                </c:pt>
                <c:pt idx="339">
                  <c:v>2.2094474153297683</c:v>
                </c:pt>
                <c:pt idx="340">
                  <c:v>2.2133928571428569</c:v>
                </c:pt>
                <c:pt idx="341">
                  <c:v>2.2173524150268338</c:v>
                </c:pt>
                <c:pt idx="342">
                  <c:v>2.2213261648745521</c:v>
                </c:pt>
                <c:pt idx="343">
                  <c:v>2.2253141831238779</c:v>
                </c:pt>
                <c:pt idx="344">
                  <c:v>2.2293165467625897</c:v>
                </c:pt>
                <c:pt idx="345">
                  <c:v>2.2333333333333334</c:v>
                </c:pt>
                <c:pt idx="346">
                  <c:v>2.237364620938628</c:v>
                </c:pt>
                <c:pt idx="347">
                  <c:v>2.2414104882459314</c:v>
                </c:pt>
                <c:pt idx="348">
                  <c:v>2.2454710144927534</c:v>
                </c:pt>
                <c:pt idx="349">
                  <c:v>2.2495462794918328</c:v>
                </c:pt>
                <c:pt idx="350">
                  <c:v>2.2536363636363634</c:v>
                </c:pt>
                <c:pt idx="351">
                  <c:v>2.2577413479052821</c:v>
                </c:pt>
                <c:pt idx="352">
                  <c:v>2.261861313868613</c:v>
                </c:pt>
                <c:pt idx="353">
                  <c:v>2.2659963436928701</c:v>
                </c:pt>
                <c:pt idx="354">
                  <c:v>2.2701465201465201</c:v>
                </c:pt>
                <c:pt idx="355">
                  <c:v>2.2743119266055047</c:v>
                </c:pt>
                <c:pt idx="356">
                  <c:v>2.2784926470588234</c:v>
                </c:pt>
                <c:pt idx="357">
                  <c:v>2.2826887661141804</c:v>
                </c:pt>
                <c:pt idx="358">
                  <c:v>2.28690036900369</c:v>
                </c:pt>
                <c:pt idx="359">
                  <c:v>2.2911275415896486</c:v>
                </c:pt>
                <c:pt idx="360">
                  <c:v>2.2953703703703705</c:v>
                </c:pt>
                <c:pt idx="361">
                  <c:v>2.2996289424860854</c:v>
                </c:pt>
                <c:pt idx="362">
                  <c:v>2.303903345724907</c:v>
                </c:pt>
                <c:pt idx="363">
                  <c:v>2.308193668528864</c:v>
                </c:pt>
                <c:pt idx="364">
                  <c:v>2.3125</c:v>
                </c:pt>
                <c:pt idx="365">
                  <c:v>2.3168224299065421</c:v>
                </c:pt>
                <c:pt idx="366">
                  <c:v>2.3211610486891385</c:v>
                </c:pt>
                <c:pt idx="367">
                  <c:v>2.3255159474671672</c:v>
                </c:pt>
                <c:pt idx="368">
                  <c:v>2.3298872180451129</c:v>
                </c:pt>
                <c:pt idx="369">
                  <c:v>2.3342749529190208</c:v>
                </c:pt>
                <c:pt idx="370">
                  <c:v>2.3386792452830187</c:v>
                </c:pt>
                <c:pt idx="371">
                  <c:v>2.3431001890359169</c:v>
                </c:pt>
                <c:pt idx="372">
                  <c:v>2.3475378787878789</c:v>
                </c:pt>
                <c:pt idx="373">
                  <c:v>2.3519924098671727</c:v>
                </c:pt>
                <c:pt idx="374">
                  <c:v>2.3564638783269962</c:v>
                </c:pt>
                <c:pt idx="375">
                  <c:v>2.3609523809523809</c:v>
                </c:pt>
                <c:pt idx="376">
                  <c:v>2.3654580152671754</c:v>
                </c:pt>
                <c:pt idx="377">
                  <c:v>2.3699808795411088</c:v>
                </c:pt>
                <c:pt idx="378">
                  <c:v>2.3745210727969348</c:v>
                </c:pt>
                <c:pt idx="379">
                  <c:v>2.3790786948176583</c:v>
                </c:pt>
                <c:pt idx="380">
                  <c:v>2.3836538461538463</c:v>
                </c:pt>
                <c:pt idx="381">
                  <c:v>2.3882466281310211</c:v>
                </c:pt>
                <c:pt idx="382">
                  <c:v>2.3928571428571428</c:v>
                </c:pt>
                <c:pt idx="383">
                  <c:v>2.3974854932301741</c:v>
                </c:pt>
                <c:pt idx="384">
                  <c:v>2.4021317829457365</c:v>
                </c:pt>
                <c:pt idx="385">
                  <c:v>2.4067961165048546</c:v>
                </c:pt>
                <c:pt idx="386">
                  <c:v>2.4114785992217898</c:v>
                </c:pt>
                <c:pt idx="387">
                  <c:v>2.4161793372319686</c:v>
                </c:pt>
                <c:pt idx="388">
                  <c:v>2.4208984375</c:v>
                </c:pt>
                <c:pt idx="389">
                  <c:v>2.4256360078277885</c:v>
                </c:pt>
                <c:pt idx="390">
                  <c:v>2.4303921568627449</c:v>
                </c:pt>
                <c:pt idx="391">
                  <c:v>2.4351669941060905</c:v>
                </c:pt>
                <c:pt idx="392">
                  <c:v>2.4399606299212597</c:v>
                </c:pt>
                <c:pt idx="393">
                  <c:v>2.4447731755424065</c:v>
                </c:pt>
                <c:pt idx="394">
                  <c:v>2.4496047430830039</c:v>
                </c:pt>
                <c:pt idx="395">
                  <c:v>2.4544554455445544</c:v>
                </c:pt>
                <c:pt idx="396">
                  <c:v>2.4593253968253967</c:v>
                </c:pt>
                <c:pt idx="397">
                  <c:v>2.4642147117296225</c:v>
                </c:pt>
                <c:pt idx="398">
                  <c:v>2.4691235059760954</c:v>
                </c:pt>
                <c:pt idx="399">
                  <c:v>2.4740518962075848</c:v>
                </c:pt>
                <c:pt idx="400">
                  <c:v>2.4790000000000001</c:v>
                </c:pt>
                <c:pt idx="401">
                  <c:v>2.4839679358717435</c:v>
                </c:pt>
                <c:pt idx="402">
                  <c:v>2.4889558232931726</c:v>
                </c:pt>
                <c:pt idx="403">
                  <c:v>2.4939637826961771</c:v>
                </c:pt>
                <c:pt idx="404">
                  <c:v>2.498991935483871</c:v>
                </c:pt>
                <c:pt idx="405">
                  <c:v>2.5040404040404041</c:v>
                </c:pt>
                <c:pt idx="406">
                  <c:v>2.5091093117408905</c:v>
                </c:pt>
                <c:pt idx="407">
                  <c:v>2.5141987829614605</c:v>
                </c:pt>
                <c:pt idx="408">
                  <c:v>2.5193089430894311</c:v>
                </c:pt>
                <c:pt idx="409">
                  <c:v>2.5244399185336048</c:v>
                </c:pt>
                <c:pt idx="410">
                  <c:v>2.5295918367346939</c:v>
                </c:pt>
                <c:pt idx="411">
                  <c:v>2.5347648261758691</c:v>
                </c:pt>
                <c:pt idx="412">
                  <c:v>2.5399590163934427</c:v>
                </c:pt>
                <c:pt idx="413">
                  <c:v>2.5451745379876796</c:v>
                </c:pt>
                <c:pt idx="414">
                  <c:v>2.5504115226337447</c:v>
                </c:pt>
                <c:pt idx="415">
                  <c:v>2.5556701030927833</c:v>
                </c:pt>
                <c:pt idx="416">
                  <c:v>2.5609504132231407</c:v>
                </c:pt>
                <c:pt idx="417">
                  <c:v>2.5662525879917184</c:v>
                </c:pt>
                <c:pt idx="418">
                  <c:v>2.5715767634854774</c:v>
                </c:pt>
                <c:pt idx="419">
                  <c:v>2.5769230769230771</c:v>
                </c:pt>
                <c:pt idx="420">
                  <c:v>2.5822916666666669</c:v>
                </c:pt>
                <c:pt idx="421">
                  <c:v>2.5876826722338206</c:v>
                </c:pt>
                <c:pt idx="422">
                  <c:v>2.5930962343096233</c:v>
                </c:pt>
                <c:pt idx="423">
                  <c:v>2.5985324947589099</c:v>
                </c:pt>
                <c:pt idx="424">
                  <c:v>2.6039915966386555</c:v>
                </c:pt>
                <c:pt idx="425">
                  <c:v>2.6094736842105264</c:v>
                </c:pt>
                <c:pt idx="426">
                  <c:v>2.6149789029535864</c:v>
                </c:pt>
                <c:pt idx="427">
                  <c:v>2.6205073995771668</c:v>
                </c:pt>
                <c:pt idx="428">
                  <c:v>2.6260593220338984</c:v>
                </c:pt>
                <c:pt idx="429">
                  <c:v>2.6316348195329087</c:v>
                </c:pt>
                <c:pt idx="430">
                  <c:v>2.6372340425531915</c:v>
                </c:pt>
                <c:pt idx="431">
                  <c:v>2.6428571428571428</c:v>
                </c:pt>
                <c:pt idx="432">
                  <c:v>2.6485042735042734</c:v>
                </c:pt>
                <c:pt idx="433">
                  <c:v>2.6541755888650962</c:v>
                </c:pt>
                <c:pt idx="434">
                  <c:v>2.6598712446351933</c:v>
                </c:pt>
                <c:pt idx="435">
                  <c:v>2.6655913978494623</c:v>
                </c:pt>
                <c:pt idx="436">
                  <c:v>2.6713362068965516</c:v>
                </c:pt>
                <c:pt idx="437">
                  <c:v>2.6771058315334773</c:v>
                </c:pt>
                <c:pt idx="438">
                  <c:v>2.6829004329004329</c:v>
                </c:pt>
                <c:pt idx="439">
                  <c:v>2.688720173535792</c:v>
                </c:pt>
                <c:pt idx="440">
                  <c:v>2.6945652173913044</c:v>
                </c:pt>
                <c:pt idx="441">
                  <c:v>2.7004357298474946</c:v>
                </c:pt>
                <c:pt idx="442">
                  <c:v>2.7063318777292578</c:v>
                </c:pt>
                <c:pt idx="443">
                  <c:v>2.7122538293216629</c:v>
                </c:pt>
                <c:pt idx="444">
                  <c:v>2.7182017543859649</c:v>
                </c:pt>
                <c:pt idx="445">
                  <c:v>2.7241758241758243</c:v>
                </c:pt>
                <c:pt idx="446">
                  <c:v>2.7301762114537445</c:v>
                </c:pt>
                <c:pt idx="447">
                  <c:v>2.7362030905077264</c:v>
                </c:pt>
                <c:pt idx="448">
                  <c:v>2.7422566371681416</c:v>
                </c:pt>
                <c:pt idx="449">
                  <c:v>2.7483370288248339</c:v>
                </c:pt>
                <c:pt idx="450">
                  <c:v>2.7544444444444443</c:v>
                </c:pt>
                <c:pt idx="451">
                  <c:v>2.7605790645879731</c:v>
                </c:pt>
                <c:pt idx="452">
                  <c:v>2.7667410714285716</c:v>
                </c:pt>
                <c:pt idx="453">
                  <c:v>2.7729306487695751</c:v>
                </c:pt>
                <c:pt idx="454">
                  <c:v>2.7791479820627805</c:v>
                </c:pt>
                <c:pt idx="455">
                  <c:v>2.7853932584269665</c:v>
                </c:pt>
                <c:pt idx="456">
                  <c:v>2.7916666666666665</c:v>
                </c:pt>
                <c:pt idx="457">
                  <c:v>2.7979683972911964</c:v>
                </c:pt>
                <c:pt idx="458">
                  <c:v>2.8042986425339365</c:v>
                </c:pt>
                <c:pt idx="459">
                  <c:v>2.8106575963718821</c:v>
                </c:pt>
                <c:pt idx="460">
                  <c:v>2.8170454545454544</c:v>
                </c:pt>
                <c:pt idx="461">
                  <c:v>2.8234624145785876</c:v>
                </c:pt>
                <c:pt idx="462">
                  <c:v>2.8299086757990866</c:v>
                </c:pt>
                <c:pt idx="463">
                  <c:v>2.8363844393592679</c:v>
                </c:pt>
                <c:pt idx="464">
                  <c:v>2.8428899082568808</c:v>
                </c:pt>
                <c:pt idx="465">
                  <c:v>2.8494252873563219</c:v>
                </c:pt>
                <c:pt idx="466">
                  <c:v>2.8559907834101383</c:v>
                </c:pt>
                <c:pt idx="467">
                  <c:v>2.8625866050808315</c:v>
                </c:pt>
                <c:pt idx="468">
                  <c:v>2.8692129629629628</c:v>
                </c:pt>
                <c:pt idx="469">
                  <c:v>2.8758700696055683</c:v>
                </c:pt>
                <c:pt idx="470">
                  <c:v>2.8825581395348836</c:v>
                </c:pt>
                <c:pt idx="471">
                  <c:v>2.8892773892773893</c:v>
                </c:pt>
                <c:pt idx="472">
                  <c:v>2.8960280373831777</c:v>
                </c:pt>
                <c:pt idx="473">
                  <c:v>2.9028103044496487</c:v>
                </c:pt>
                <c:pt idx="474">
                  <c:v>2.90962441314554</c:v>
                </c:pt>
                <c:pt idx="475">
                  <c:v>2.9164705882352941</c:v>
                </c:pt>
                <c:pt idx="476">
                  <c:v>2.9233490566037736</c:v>
                </c:pt>
                <c:pt idx="477">
                  <c:v>2.9302600472813238</c:v>
                </c:pt>
                <c:pt idx="478">
                  <c:v>2.9372037914691944</c:v>
                </c:pt>
                <c:pt idx="479">
                  <c:v>2.9441805225653206</c:v>
                </c:pt>
                <c:pt idx="480">
                  <c:v>2.9511904761904764</c:v>
                </c:pt>
                <c:pt idx="481">
                  <c:v>2.9582338902147973</c:v>
                </c:pt>
                <c:pt idx="482">
                  <c:v>2.9653110047846889</c:v>
                </c:pt>
                <c:pt idx="483">
                  <c:v>2.9724220623501201</c:v>
                </c:pt>
                <c:pt idx="484">
                  <c:v>2.9795673076923075</c:v>
                </c:pt>
                <c:pt idx="485">
                  <c:v>2.9867469879518072</c:v>
                </c:pt>
                <c:pt idx="486">
                  <c:v>2.993961352657005</c:v>
                </c:pt>
                <c:pt idx="487">
                  <c:v>3.0012106537530268</c:v>
                </c:pt>
                <c:pt idx="488">
                  <c:v>3.008495145631068</c:v>
                </c:pt>
                <c:pt idx="489">
                  <c:v>3.0158150851581507</c:v>
                </c:pt>
                <c:pt idx="490">
                  <c:v>3.0231707317073169</c:v>
                </c:pt>
                <c:pt idx="491">
                  <c:v>3.0305623471882641</c:v>
                </c:pt>
                <c:pt idx="492">
                  <c:v>3.0379901960784315</c:v>
                </c:pt>
                <c:pt idx="493">
                  <c:v>3.0454545454545454</c:v>
                </c:pt>
                <c:pt idx="494">
                  <c:v>3.0529556650246303</c:v>
                </c:pt>
                <c:pt idx="495">
                  <c:v>3.060493827160494</c:v>
                </c:pt>
                <c:pt idx="496">
                  <c:v>3.0680693069306932</c:v>
                </c:pt>
                <c:pt idx="497">
                  <c:v>3.0756823821339951</c:v>
                </c:pt>
                <c:pt idx="498">
                  <c:v>3.0833333333333335</c:v>
                </c:pt>
                <c:pt idx="499">
                  <c:v>3.0910224438902745</c:v>
                </c:pt>
                <c:pt idx="500">
                  <c:v>3.0987499999999999</c:v>
                </c:pt>
                <c:pt idx="501">
                  <c:v>3.1065162907268169</c:v>
                </c:pt>
                <c:pt idx="502">
                  <c:v>3.1143216080402012</c:v>
                </c:pt>
                <c:pt idx="503">
                  <c:v>3.1221662468513856</c:v>
                </c:pt>
                <c:pt idx="504">
                  <c:v>3.1300505050505052</c:v>
                </c:pt>
                <c:pt idx="505">
                  <c:v>3.1379746835443036</c:v>
                </c:pt>
                <c:pt idx="506">
                  <c:v>3.1459390862944163</c:v>
                </c:pt>
                <c:pt idx="507">
                  <c:v>3.1539440203562341</c:v>
                </c:pt>
                <c:pt idx="508">
                  <c:v>3.1619897959183674</c:v>
                </c:pt>
                <c:pt idx="509">
                  <c:v>3.1700767263427112</c:v>
                </c:pt>
                <c:pt idx="510">
                  <c:v>3.178205128205128</c:v>
                </c:pt>
                <c:pt idx="511">
                  <c:v>3.1863753213367607</c:v>
                </c:pt>
                <c:pt idx="512">
                  <c:v>3.1945876288659796</c:v>
                </c:pt>
                <c:pt idx="513">
                  <c:v>3.202842377260982</c:v>
                </c:pt>
                <c:pt idx="514">
                  <c:v>3.2111398963730569</c:v>
                </c:pt>
                <c:pt idx="515">
                  <c:v>3.2194805194805194</c:v>
                </c:pt>
                <c:pt idx="516">
                  <c:v>3.2278645833333335</c:v>
                </c:pt>
                <c:pt idx="517">
                  <c:v>3.2362924281984333</c:v>
                </c:pt>
                <c:pt idx="518">
                  <c:v>3.244764397905759</c:v>
                </c:pt>
                <c:pt idx="519">
                  <c:v>3.2532808398950133</c:v>
                </c:pt>
                <c:pt idx="520">
                  <c:v>3.2618421052631579</c:v>
                </c:pt>
                <c:pt idx="521">
                  <c:v>3.2704485488126651</c:v>
                </c:pt>
                <c:pt idx="522">
                  <c:v>3.2791005291005293</c:v>
                </c:pt>
                <c:pt idx="523">
                  <c:v>3.2877984084880638</c:v>
                </c:pt>
                <c:pt idx="524">
                  <c:v>3.2965425531914891</c:v>
                </c:pt>
                <c:pt idx="525">
                  <c:v>3.3053333333333335</c:v>
                </c:pt>
                <c:pt idx="526">
                  <c:v>3.3141711229946522</c:v>
                </c:pt>
                <c:pt idx="527">
                  <c:v>3.3230563002680964</c:v>
                </c:pt>
                <c:pt idx="528">
                  <c:v>3.331989247311828</c:v>
                </c:pt>
                <c:pt idx="529">
                  <c:v>3.3409703504043127</c:v>
                </c:pt>
                <c:pt idx="530">
                  <c:v>3.35</c:v>
                </c:pt>
                <c:pt idx="531">
                  <c:v>3.359078590785908</c:v>
                </c:pt>
                <c:pt idx="532">
                  <c:v>3.3682065217391304</c:v>
                </c:pt>
                <c:pt idx="533">
                  <c:v>3.377384196185286</c:v>
                </c:pt>
                <c:pt idx="534">
                  <c:v>3.3866120218579234</c:v>
                </c:pt>
                <c:pt idx="535">
                  <c:v>3.3958904109589043</c:v>
                </c:pt>
                <c:pt idx="536">
                  <c:v>3.4052197802197801</c:v>
                </c:pt>
                <c:pt idx="537">
                  <c:v>3.4146005509641872</c:v>
                </c:pt>
                <c:pt idx="538">
                  <c:v>3.4240331491712706</c:v>
                </c:pt>
                <c:pt idx="539">
                  <c:v>3.4335180055401664</c:v>
                </c:pt>
                <c:pt idx="540">
                  <c:v>3.4430555555555555</c:v>
                </c:pt>
                <c:pt idx="541">
                  <c:v>3.4526462395543174</c:v>
                </c:pt>
                <c:pt idx="542">
                  <c:v>3.4622905027932962</c:v>
                </c:pt>
                <c:pt idx="543">
                  <c:v>3.4719887955182074</c:v>
                </c:pt>
                <c:pt idx="544">
                  <c:v>3.481741573033708</c:v>
                </c:pt>
                <c:pt idx="545">
                  <c:v>3.4915492957746479</c:v>
                </c:pt>
                <c:pt idx="546">
                  <c:v>3.5014124293785311</c:v>
                </c:pt>
                <c:pt idx="547">
                  <c:v>3.511331444759207</c:v>
                </c:pt>
                <c:pt idx="548">
                  <c:v>3.5213068181818183</c:v>
                </c:pt>
                <c:pt idx="549">
                  <c:v>3.5313390313390314</c:v>
                </c:pt>
                <c:pt idx="550">
                  <c:v>3.5414285714285714</c:v>
                </c:pt>
                <c:pt idx="551">
                  <c:v>3.5515759312320916</c:v>
                </c:pt>
                <c:pt idx="552">
                  <c:v>3.5617816091954024</c:v>
                </c:pt>
                <c:pt idx="553">
                  <c:v>3.5720461095100866</c:v>
                </c:pt>
                <c:pt idx="554">
                  <c:v>3.5823699421965318</c:v>
                </c:pt>
                <c:pt idx="555">
                  <c:v>3.5927536231884059</c:v>
                </c:pt>
                <c:pt idx="556">
                  <c:v>3.6031976744186047</c:v>
                </c:pt>
                <c:pt idx="557">
                  <c:v>3.6137026239067054</c:v>
                </c:pt>
                <c:pt idx="558">
                  <c:v>3.6242690058479532</c:v>
                </c:pt>
                <c:pt idx="559">
                  <c:v>3.6348973607038122</c:v>
                </c:pt>
                <c:pt idx="560">
                  <c:v>3.6455882352941176</c:v>
                </c:pt>
                <c:pt idx="561">
                  <c:v>3.6563421828908553</c:v>
                </c:pt>
                <c:pt idx="562">
                  <c:v>3.6671597633136095</c:v>
                </c:pt>
                <c:pt idx="563">
                  <c:v>3.6780415430267062</c:v>
                </c:pt>
                <c:pt idx="564">
                  <c:v>3.6889880952380953</c:v>
                </c:pt>
                <c:pt idx="565">
                  <c:v>3.7</c:v>
                </c:pt>
                <c:pt idx="566">
                  <c:v>3.7110778443113772</c:v>
                </c:pt>
                <c:pt idx="567">
                  <c:v>3.7222222222222223</c:v>
                </c:pt>
                <c:pt idx="568">
                  <c:v>3.7334337349397591</c:v>
                </c:pt>
                <c:pt idx="569">
                  <c:v>3.7447129909365557</c:v>
                </c:pt>
                <c:pt idx="570">
                  <c:v>3.7560606060606059</c:v>
                </c:pt>
                <c:pt idx="571">
                  <c:v>3.7674772036474162</c:v>
                </c:pt>
                <c:pt idx="572">
                  <c:v>3.7789634146341462</c:v>
                </c:pt>
                <c:pt idx="573">
                  <c:v>3.7905198776758411</c:v>
                </c:pt>
                <c:pt idx="574">
                  <c:v>3.8021472392638036</c:v>
                </c:pt>
                <c:pt idx="575">
                  <c:v>3.8138461538461539</c:v>
                </c:pt>
                <c:pt idx="576">
                  <c:v>3.8256172839506171</c:v>
                </c:pt>
                <c:pt idx="577">
                  <c:v>3.8374613003095974</c:v>
                </c:pt>
                <c:pt idx="578">
                  <c:v>3.8493788819875778</c:v>
                </c:pt>
                <c:pt idx="579">
                  <c:v>3.8613707165109035</c:v>
                </c:pt>
                <c:pt idx="580">
                  <c:v>3.8734375000000001</c:v>
                </c:pt>
                <c:pt idx="581">
                  <c:v>3.8855799373040751</c:v>
                </c:pt>
                <c:pt idx="582">
                  <c:v>3.8977987421383649</c:v>
                </c:pt>
                <c:pt idx="583">
                  <c:v>3.9100946372239749</c:v>
                </c:pt>
                <c:pt idx="584">
                  <c:v>3.9224683544303796</c:v>
                </c:pt>
                <c:pt idx="585">
                  <c:v>3.9349206349206347</c:v>
                </c:pt>
                <c:pt idx="586">
                  <c:v>3.9474522292993632</c:v>
                </c:pt>
                <c:pt idx="587">
                  <c:v>3.9600638977635785</c:v>
                </c:pt>
                <c:pt idx="588">
                  <c:v>3.9727564102564101</c:v>
                </c:pt>
                <c:pt idx="589">
                  <c:v>3.985530546623794</c:v>
                </c:pt>
                <c:pt idx="590">
                  <c:v>3.9983870967741937</c:v>
                </c:pt>
              </c:numCache>
            </c:numRef>
          </c:xVal>
          <c:yVal>
            <c:numRef>
              <c:f>'TiO2'!$N$2:$N$592</c:f>
              <c:numCache>
                <c:formatCode>General</c:formatCode>
                <c:ptCount val="591"/>
                <c:pt idx="0">
                  <c:v>0</c:v>
                </c:pt>
                <c:pt idx="1">
                  <c:v>3.2215559672111363E-6</c:v>
                </c:pt>
                <c:pt idx="2">
                  <c:v>9.3748393371093777E-6</c:v>
                </c:pt>
                <c:pt idx="3">
                  <c:v>2.1777718338347991E-5</c:v>
                </c:pt>
                <c:pt idx="4">
                  <c:v>3.5458964254188118E-5</c:v>
                </c:pt>
                <c:pt idx="5">
                  <c:v>5.651032762082788E-5</c:v>
                </c:pt>
                <c:pt idx="6">
                  <c:v>7.7163957018919671E-5</c:v>
                </c:pt>
                <c:pt idx="7">
                  <c:v>1.0793394098920504E-4</c:v>
                </c:pt>
                <c:pt idx="8">
                  <c:v>1.3002155294654689E-4</c:v>
                </c:pt>
                <c:pt idx="9">
                  <c:v>1.6266784245455053E-4</c:v>
                </c:pt>
                <c:pt idx="10">
                  <c:v>2.0255717073506502E-4</c:v>
                </c:pt>
                <c:pt idx="11">
                  <c:v>2.5014479157944104E-4</c:v>
                </c:pt>
                <c:pt idx="12">
                  <c:v>2.8110517062211114E-4</c:v>
                </c:pt>
                <c:pt idx="13">
                  <c:v>3.3982577546501396E-4</c:v>
                </c:pt>
                <c:pt idx="14">
                  <c:v>4.0326345166807269E-4</c:v>
                </c:pt>
                <c:pt idx="15">
                  <c:v>4.6846328554343467E-4</c:v>
                </c:pt>
                <c:pt idx="16">
                  <c:v>5.3756688723787958E-4</c:v>
                </c:pt>
                <c:pt idx="17">
                  <c:v>6.0829397478378178E-4</c:v>
                </c:pt>
                <c:pt idx="18">
                  <c:v>6.9114080111786326E-4</c:v>
                </c:pt>
                <c:pt idx="19">
                  <c:v>7.3168826318489844E-4</c:v>
                </c:pt>
                <c:pt idx="20">
                  <c:v>8.1625042873087223E-4</c:v>
                </c:pt>
                <c:pt idx="21">
                  <c:v>9.2716782037428219E-4</c:v>
                </c:pt>
                <c:pt idx="22">
                  <c:v>1.0247695959832495E-3</c:v>
                </c:pt>
                <c:pt idx="23">
                  <c:v>1.0657290605020173E-3</c:v>
                </c:pt>
                <c:pt idx="24">
                  <c:v>1.1905069458811712E-3</c:v>
                </c:pt>
                <c:pt idx="25">
                  <c:v>1.3038272392695363E-3</c:v>
                </c:pt>
                <c:pt idx="26">
                  <c:v>1.3906224224326364E-3</c:v>
                </c:pt>
                <c:pt idx="27">
                  <c:v>1.5128890547727158E-3</c:v>
                </c:pt>
                <c:pt idx="28">
                  <c:v>1.645441925812815E-3</c:v>
                </c:pt>
                <c:pt idx="29">
                  <c:v>1.7889150912740672E-3</c:v>
                </c:pt>
                <c:pt idx="30">
                  <c:v>1.9142882399357489E-3</c:v>
                </c:pt>
                <c:pt idx="31">
                  <c:v>2.0419982986076765E-3</c:v>
                </c:pt>
                <c:pt idx="32">
                  <c:v>2.1443965140144779E-3</c:v>
                </c:pt>
                <c:pt idx="33">
                  <c:v>2.3199487967774839E-3</c:v>
                </c:pt>
                <c:pt idx="34">
                  <c:v>2.4456911424413524E-3</c:v>
                </c:pt>
                <c:pt idx="35">
                  <c:v>2.5704676901502081E-3</c:v>
                </c:pt>
                <c:pt idx="36">
                  <c:v>2.7335631412099652E-3</c:v>
                </c:pt>
                <c:pt idx="37">
                  <c:v>2.8971267768739366E-3</c:v>
                </c:pt>
                <c:pt idx="38">
                  <c:v>3.0537626180655859E-3</c:v>
                </c:pt>
                <c:pt idx="39">
                  <c:v>3.1953951491970776E-3</c:v>
                </c:pt>
                <c:pt idx="40">
                  <c:v>3.4064648078172767E-3</c:v>
                </c:pt>
                <c:pt idx="41">
                  <c:v>3.5132791187672172E-3</c:v>
                </c:pt>
                <c:pt idx="42">
                  <c:v>3.6599662600639953E-3</c:v>
                </c:pt>
                <c:pt idx="43">
                  <c:v>3.8174773835205123E-3</c:v>
                </c:pt>
                <c:pt idx="44">
                  <c:v>3.9889689451494707E-3</c:v>
                </c:pt>
                <c:pt idx="45">
                  <c:v>4.175136533505765E-3</c:v>
                </c:pt>
                <c:pt idx="46">
                  <c:v>4.3182422855252084E-3</c:v>
                </c:pt>
                <c:pt idx="47">
                  <c:v>4.4835324076535656E-3</c:v>
                </c:pt>
                <c:pt idx="48">
                  <c:v>4.6836657198090033E-3</c:v>
                </c:pt>
                <c:pt idx="49">
                  <c:v>4.8410399550050534E-3</c:v>
                </c:pt>
                <c:pt idx="50">
                  <c:v>5.0459135248057934E-3</c:v>
                </c:pt>
                <c:pt idx="51">
                  <c:v>5.2519718246003388E-3</c:v>
                </c:pt>
                <c:pt idx="52">
                  <c:v>5.359638677420067E-3</c:v>
                </c:pt>
                <c:pt idx="53">
                  <c:v>5.5498977533272086E-3</c:v>
                </c:pt>
                <c:pt idx="54">
                  <c:v>5.7083225055971363E-3</c:v>
                </c:pt>
                <c:pt idx="55">
                  <c:v>5.9013750829762148E-3</c:v>
                </c:pt>
                <c:pt idx="56">
                  <c:v>6.0679939576003669E-3</c:v>
                </c:pt>
                <c:pt idx="57">
                  <c:v>6.2102788259470942E-3</c:v>
                </c:pt>
                <c:pt idx="58">
                  <c:v>6.3744274694213223E-3</c:v>
                </c:pt>
                <c:pt idx="59">
                  <c:v>6.5543864840353705E-3</c:v>
                </c:pt>
                <c:pt idx="60">
                  <c:v>6.7056894796397887E-3</c:v>
                </c:pt>
                <c:pt idx="61">
                  <c:v>6.8657158691462902E-3</c:v>
                </c:pt>
                <c:pt idx="62">
                  <c:v>6.9816798449332026E-3</c:v>
                </c:pt>
                <c:pt idx="63">
                  <c:v>7.1271091302599482E-3</c:v>
                </c:pt>
                <c:pt idx="64">
                  <c:v>7.230878903612104E-3</c:v>
                </c:pt>
                <c:pt idx="65">
                  <c:v>7.3571170790663488E-3</c:v>
                </c:pt>
                <c:pt idx="66">
                  <c:v>7.4844476852637971E-3</c:v>
                </c:pt>
                <c:pt idx="67">
                  <c:v>7.6091863323142148E-3</c:v>
                </c:pt>
                <c:pt idx="68">
                  <c:v>7.7349558772741751E-3</c:v>
                </c:pt>
                <c:pt idx="69">
                  <c:v>7.8056878696111387E-3</c:v>
                </c:pt>
                <c:pt idx="70">
                  <c:v>7.9405892438040946E-3</c:v>
                </c:pt>
                <c:pt idx="71">
                  <c:v>8.0387367888945325E-3</c:v>
                </c:pt>
                <c:pt idx="72">
                  <c:v>8.1603613394916757E-3</c:v>
                </c:pt>
                <c:pt idx="73">
                  <c:v>8.2330079839149344E-3</c:v>
                </c:pt>
                <c:pt idx="74">
                  <c:v>8.3290861530546968E-3</c:v>
                </c:pt>
                <c:pt idx="75">
                  <c:v>8.4451156746862092E-3</c:v>
                </c:pt>
                <c:pt idx="76">
                  <c:v>8.4257216848185323E-3</c:v>
                </c:pt>
                <c:pt idx="77">
                  <c:v>8.4839705379363955E-3</c:v>
                </c:pt>
                <c:pt idx="78">
                  <c:v>8.561947798496396E-3</c:v>
                </c:pt>
                <c:pt idx="79">
                  <c:v>8.6206648362185112E-3</c:v>
                </c:pt>
                <c:pt idx="80">
                  <c:v>8.561947798496396E-3</c:v>
                </c:pt>
                <c:pt idx="81">
                  <c:v>8.6324323218282886E-3</c:v>
                </c:pt>
                <c:pt idx="82">
                  <c:v>8.6481347875641337E-3</c:v>
                </c:pt>
                <c:pt idx="83">
                  <c:v>8.6874533765175822E-3</c:v>
                </c:pt>
                <c:pt idx="84">
                  <c:v>8.6874533765175822E-3</c:v>
                </c:pt>
                <c:pt idx="85">
                  <c:v>8.7387008632967104E-3</c:v>
                </c:pt>
                <c:pt idx="86">
                  <c:v>8.6795825244852659E-3</c:v>
                </c:pt>
                <c:pt idx="87">
                  <c:v>8.7071461127517426E-3</c:v>
                </c:pt>
                <c:pt idx="88">
                  <c:v>8.6481347875641337E-3</c:v>
                </c:pt>
                <c:pt idx="89">
                  <c:v>8.6638515217830996E-3</c:v>
                </c:pt>
                <c:pt idx="90">
                  <c:v>8.5385171655600767E-3</c:v>
                </c:pt>
                <c:pt idx="91">
                  <c:v>8.5190161620686197E-3</c:v>
                </c:pt>
                <c:pt idx="92">
                  <c:v>8.5073262613360734E-3</c:v>
                </c:pt>
                <c:pt idx="93">
                  <c:v>8.4102225449679963E-3</c:v>
                </c:pt>
                <c:pt idx="94">
                  <c:v>8.387000588598122E-3</c:v>
                </c:pt>
                <c:pt idx="95">
                  <c:v>8.2675319166309203E-3</c:v>
                </c:pt>
                <c:pt idx="96">
                  <c:v>8.2176872001040839E-3</c:v>
                </c:pt>
                <c:pt idx="97">
                  <c:v>8.1565467496924268E-3</c:v>
                </c:pt>
                <c:pt idx="98">
                  <c:v>8.0614718332760321E-3</c:v>
                </c:pt>
                <c:pt idx="99">
                  <c:v>8.0122531464485273E-3</c:v>
                </c:pt>
                <c:pt idx="100">
                  <c:v>7.8655013510873298E-3</c:v>
                </c:pt>
                <c:pt idx="101">
                  <c:v>7.7982272364702093E-3</c:v>
                </c:pt>
                <c:pt idx="102">
                  <c:v>7.7052702980252947E-3</c:v>
                </c:pt>
                <c:pt idx="103">
                  <c:v>7.6091863323142148E-3</c:v>
                </c:pt>
                <c:pt idx="104">
                  <c:v>7.4844476852637971E-3</c:v>
                </c:pt>
                <c:pt idx="105">
                  <c:v>7.5356858083508726E-3</c:v>
                </c:pt>
                <c:pt idx="106">
                  <c:v>7.386124905364346E-3</c:v>
                </c:pt>
                <c:pt idx="107">
                  <c:v>7.3173245089373914E-3</c:v>
                </c:pt>
                <c:pt idx="108">
                  <c:v>7.2344705483616909E-3</c:v>
                </c:pt>
                <c:pt idx="109">
                  <c:v>7.1378091549720623E-3</c:v>
                </c:pt>
                <c:pt idx="110">
                  <c:v>7.0595286891445754E-3</c:v>
                </c:pt>
                <c:pt idx="111">
                  <c:v>6.92181954499658E-3</c:v>
                </c:pt>
                <c:pt idx="112">
                  <c:v>6.8098404890268157E-3</c:v>
                </c:pt>
                <c:pt idx="113">
                  <c:v>6.581767703251226E-3</c:v>
                </c:pt>
                <c:pt idx="114">
                  <c:v>6.4386530334297467E-3</c:v>
                </c:pt>
                <c:pt idx="115">
                  <c:v>6.2402680563535626E-3</c:v>
                </c:pt>
                <c:pt idx="116">
                  <c:v>6.1042354589787599E-3</c:v>
                </c:pt>
                <c:pt idx="117">
                  <c:v>5.8981312325040326E-3</c:v>
                </c:pt>
                <c:pt idx="118">
                  <c:v>5.7115137410375929E-3</c:v>
                </c:pt>
                <c:pt idx="119">
                  <c:v>5.5404631647167982E-3</c:v>
                </c:pt>
                <c:pt idx="120">
                  <c:v>5.4652753926178544E-3</c:v>
                </c:pt>
                <c:pt idx="121">
                  <c:v>5.3318485769831957E-3</c:v>
                </c:pt>
                <c:pt idx="122">
                  <c:v>5.2275156444356744E-3</c:v>
                </c:pt>
                <c:pt idx="123">
                  <c:v>5.1878960796652128E-3</c:v>
                </c:pt>
                <c:pt idx="124">
                  <c:v>5.1605554364484059E-3</c:v>
                </c:pt>
                <c:pt idx="125">
                  <c:v>5.1030735143012826E-3</c:v>
                </c:pt>
                <c:pt idx="126">
                  <c:v>5.0519152055419703E-3</c:v>
                </c:pt>
                <c:pt idx="127">
                  <c:v>4.9266290054496252E-3</c:v>
                </c:pt>
                <c:pt idx="128">
                  <c:v>4.8970308206602369E-3</c:v>
                </c:pt>
                <c:pt idx="129">
                  <c:v>4.7795298617011213E-3</c:v>
                </c:pt>
                <c:pt idx="130">
                  <c:v>4.6548077125843782E-3</c:v>
                </c:pt>
                <c:pt idx="131">
                  <c:v>4.5317344650547542E-3</c:v>
                </c:pt>
                <c:pt idx="132">
                  <c:v>4.4215358482513432E-3</c:v>
                </c:pt>
                <c:pt idx="133">
                  <c:v>4.3043773328884684E-3</c:v>
                </c:pt>
                <c:pt idx="134">
                  <c:v>4.1942603139732493E-3</c:v>
                </c:pt>
                <c:pt idx="135">
                  <c:v>4.072084197323347E-3</c:v>
                </c:pt>
                <c:pt idx="136">
                  <c:v>4.0076619957811052E-3</c:v>
                </c:pt>
                <c:pt idx="137">
                  <c:v>3.885621875611432E-3</c:v>
                </c:pt>
                <c:pt idx="138">
                  <c:v>3.8226978648027588E-3</c:v>
                </c:pt>
                <c:pt idx="139">
                  <c:v>3.734434811432858E-3</c:v>
                </c:pt>
                <c:pt idx="140">
                  <c:v>3.6829969295813026E-3</c:v>
                </c:pt>
                <c:pt idx="141">
                  <c:v>3.6395551948799026E-3</c:v>
                </c:pt>
                <c:pt idx="142">
                  <c:v>3.5610013984215694E-3</c:v>
                </c:pt>
                <c:pt idx="143">
                  <c:v>3.5408685686593999E-3</c:v>
                </c:pt>
                <c:pt idx="144">
                  <c:v>3.5007741309332394E-3</c:v>
                </c:pt>
                <c:pt idx="145">
                  <c:v>3.5182873563621955E-3</c:v>
                </c:pt>
                <c:pt idx="146">
                  <c:v>3.4683655008481574E-3</c:v>
                </c:pt>
                <c:pt idx="147">
                  <c:v>3.4857975742790394E-3</c:v>
                </c:pt>
                <c:pt idx="148">
                  <c:v>3.473341634355981E-3</c:v>
                </c:pt>
                <c:pt idx="149">
                  <c:v>3.4882914376042325E-3</c:v>
                </c:pt>
                <c:pt idx="150">
                  <c:v>3.4633929344611114E-3</c:v>
                </c:pt>
                <c:pt idx="151">
                  <c:v>3.5333334718718767E-3</c:v>
                </c:pt>
                <c:pt idx="152">
                  <c:v>3.5358442790208579E-3</c:v>
                </c:pt>
                <c:pt idx="153">
                  <c:v>3.5710892160274164E-3</c:v>
                </c:pt>
                <c:pt idx="154">
                  <c:v>3.5913076566886195E-3</c:v>
                </c:pt>
                <c:pt idx="155">
                  <c:v>3.6497535932303641E-3</c:v>
                </c:pt>
                <c:pt idx="156">
                  <c:v>3.7138168532426978E-3</c:v>
                </c:pt>
                <c:pt idx="157">
                  <c:v>3.7473500181581429E-3</c:v>
                </c:pt>
                <c:pt idx="158">
                  <c:v>3.8200871782715397E-3</c:v>
                </c:pt>
                <c:pt idx="159">
                  <c:v>3.9093508090241955E-3</c:v>
                </c:pt>
                <c:pt idx="160">
                  <c:v>3.9969749018818421E-3</c:v>
                </c:pt>
                <c:pt idx="161">
                  <c:v>4.1370200642599306E-3</c:v>
                </c:pt>
                <c:pt idx="162">
                  <c:v>4.2408857039834156E-3</c:v>
                </c:pt>
                <c:pt idx="163">
                  <c:v>4.3488236579835061E-3</c:v>
                </c:pt>
                <c:pt idx="164">
                  <c:v>4.4609382645434455E-3</c:v>
                </c:pt>
                <c:pt idx="165">
                  <c:v>4.5944961718672982E-3</c:v>
                </c:pt>
                <c:pt idx="166">
                  <c:v>4.7532887834691182E-3</c:v>
                </c:pt>
                <c:pt idx="167">
                  <c:v>4.9325593437698967E-3</c:v>
                </c:pt>
                <c:pt idx="168">
                  <c:v>5.0789669119744429E-3</c:v>
                </c:pt>
                <c:pt idx="169">
                  <c:v>5.2397366002764076E-3</c:v>
                </c:pt>
                <c:pt idx="170">
                  <c:v>5.4185438807640854E-3</c:v>
                </c:pt>
                <c:pt idx="171">
                  <c:v>5.5908737157796574E-3</c:v>
                </c:pt>
                <c:pt idx="172">
                  <c:v>5.8398944184188681E-3</c:v>
                </c:pt>
                <c:pt idx="173">
                  <c:v>6.0220244719262411E-3</c:v>
                </c:pt>
                <c:pt idx="174">
                  <c:v>6.3306691527494482E-3</c:v>
                </c:pt>
                <c:pt idx="175">
                  <c:v>6.5783419296185546E-3</c:v>
                </c:pt>
                <c:pt idx="176">
                  <c:v>6.8098404890268157E-3</c:v>
                </c:pt>
                <c:pt idx="177">
                  <c:v>7.0701778823854308E-3</c:v>
                </c:pt>
                <c:pt idx="178">
                  <c:v>7.4224649484546735E-3</c:v>
                </c:pt>
                <c:pt idx="179">
                  <c:v>7.7126863421563049E-3</c:v>
                </c:pt>
                <c:pt idx="180">
                  <c:v>8.031165575008983E-3</c:v>
                </c:pt>
                <c:pt idx="181">
                  <c:v>8.3754016494458437E-3</c:v>
                </c:pt>
                <c:pt idx="182">
                  <c:v>8.7821818363268342E-3</c:v>
                </c:pt>
                <c:pt idx="183">
                  <c:v>9.0815190072179326E-3</c:v>
                </c:pt>
                <c:pt idx="184">
                  <c:v>9.4514503904053401E-3</c:v>
                </c:pt>
                <c:pt idx="185">
                  <c:v>9.8413313425240855E-3</c:v>
                </c:pt>
                <c:pt idx="186">
                  <c:v>1.0234819099655786E-2</c:v>
                </c:pt>
                <c:pt idx="187">
                  <c:v>1.0679618997631053E-2</c:v>
                </c:pt>
                <c:pt idx="188">
                  <c:v>1.1107158489863678E-2</c:v>
                </c:pt>
                <c:pt idx="189">
                  <c:v>1.1520413000986036E-2</c:v>
                </c:pt>
                <c:pt idx="190">
                  <c:v>1.198740975399301E-2</c:v>
                </c:pt>
                <c:pt idx="191">
                  <c:v>1.2416580758098804E-2</c:v>
                </c:pt>
                <c:pt idx="192">
                  <c:v>1.292521963336651E-2</c:v>
                </c:pt>
                <c:pt idx="193">
                  <c:v>1.3424488574088149E-2</c:v>
                </c:pt>
                <c:pt idx="194">
                  <c:v>1.3868488099335236E-2</c:v>
                </c:pt>
                <c:pt idx="195">
                  <c:v>1.4426035767811426E-2</c:v>
                </c:pt>
                <c:pt idx="196">
                  <c:v>1.492741778171356E-2</c:v>
                </c:pt>
                <c:pt idx="197">
                  <c:v>1.5447860705579138E-2</c:v>
                </c:pt>
                <c:pt idx="198">
                  <c:v>1.5982560073588583E-2</c:v>
                </c:pt>
                <c:pt idx="199">
                  <c:v>1.655351342789927E-2</c:v>
                </c:pt>
                <c:pt idx="200">
                  <c:v>1.701859240758926E-2</c:v>
                </c:pt>
                <c:pt idx="201">
                  <c:v>1.7624416597113182E-2</c:v>
                </c:pt>
                <c:pt idx="202">
                  <c:v>1.8229430158436651E-2</c:v>
                </c:pt>
                <c:pt idx="203">
                  <c:v>1.8717325334506204E-2</c:v>
                </c:pt>
                <c:pt idx="204">
                  <c:v>1.9328914883013672E-2</c:v>
                </c:pt>
                <c:pt idx="205">
                  <c:v>1.9837160037323706E-2</c:v>
                </c:pt>
                <c:pt idx="206">
                  <c:v>2.0430399424685886E-2</c:v>
                </c:pt>
                <c:pt idx="207">
                  <c:v>2.1001766565008673E-2</c:v>
                </c:pt>
                <c:pt idx="208">
                  <c:v>2.1605837068772209E-2</c:v>
                </c:pt>
                <c:pt idx="209">
                  <c:v>2.2017486375537187E-2</c:v>
                </c:pt>
                <c:pt idx="210">
                  <c:v>2.2566050250293311E-2</c:v>
                </c:pt>
                <c:pt idx="211">
                  <c:v>2.3134209211351862E-2</c:v>
                </c:pt>
                <c:pt idx="212">
                  <c:v>2.3644447940295715E-2</c:v>
                </c:pt>
                <c:pt idx="213">
                  <c:v>2.4153688321307359E-2</c:v>
                </c:pt>
                <c:pt idx="214">
                  <c:v>2.4562339463044886E-2</c:v>
                </c:pt>
                <c:pt idx="215">
                  <c:v>2.5108078624022083E-2</c:v>
                </c:pt>
                <c:pt idx="216">
                  <c:v>2.5605722295331982E-2</c:v>
                </c:pt>
                <c:pt idx="217">
                  <c:v>2.6019613983406138E-2</c:v>
                </c:pt>
                <c:pt idx="218">
                  <c:v>2.6409364289725866E-2</c:v>
                </c:pt>
                <c:pt idx="219">
                  <c:v>2.6705303778060494E-2</c:v>
                </c:pt>
                <c:pt idx="220">
                  <c:v>2.698901428453257E-2</c:v>
                </c:pt>
                <c:pt idx="221">
                  <c:v>2.7371955849036431E-2</c:v>
                </c:pt>
                <c:pt idx="222">
                  <c:v>2.7764631640297362E-2</c:v>
                </c:pt>
                <c:pt idx="223">
                  <c:v>2.8018542865545396E-2</c:v>
                </c:pt>
                <c:pt idx="224">
                  <c:v>2.8252310113778708E-2</c:v>
                </c:pt>
                <c:pt idx="225">
                  <c:v>2.8522699653535186E-2</c:v>
                </c:pt>
                <c:pt idx="226">
                  <c:v>2.8801543715463916E-2</c:v>
                </c:pt>
                <c:pt idx="227">
                  <c:v>2.8887614773105825E-2</c:v>
                </c:pt>
                <c:pt idx="228">
                  <c:v>2.9110559376849674E-2</c:v>
                </c:pt>
                <c:pt idx="229">
                  <c:v>2.9218743462184622E-2</c:v>
                </c:pt>
                <c:pt idx="230">
                  <c:v>2.9421223939822602E-2</c:v>
                </c:pt>
                <c:pt idx="231">
                  <c:v>2.9457454739838587E-2</c:v>
                </c:pt>
                <c:pt idx="232">
                  <c:v>2.94937078343596E-2</c:v>
                </c:pt>
                <c:pt idx="233">
                  <c:v>2.9515470392434545E-2</c:v>
                </c:pt>
                <c:pt idx="234">
                  <c:v>2.9595335105784749E-2</c:v>
                </c:pt>
                <c:pt idx="235">
                  <c:v>2.9580806222790232E-2</c:v>
                </c:pt>
                <c:pt idx="236">
                  <c:v>2.9631672919424566E-2</c:v>
                </c:pt>
                <c:pt idx="237">
                  <c:v>2.9486455431895011E-2</c:v>
                </c:pt>
                <c:pt idx="238">
                  <c:v>2.9370538274568533E-2</c:v>
                </c:pt>
                <c:pt idx="239">
                  <c:v>2.934882922330544E-2</c:v>
                </c:pt>
                <c:pt idx="240">
                  <c:v>2.917544574998527E-2</c:v>
                </c:pt>
                <c:pt idx="241">
                  <c:v>2.9038548125817958E-2</c:v>
                </c:pt>
                <c:pt idx="242">
                  <c:v>2.881587997393557E-2</c:v>
                </c:pt>
                <c:pt idx="243">
                  <c:v>2.8651228366429377E-2</c:v>
                </c:pt>
                <c:pt idx="244">
                  <c:v>2.8387343917331134E-2</c:v>
                </c:pt>
                <c:pt idx="245">
                  <c:v>2.8231018415648512E-2</c:v>
                </c:pt>
                <c:pt idx="246">
                  <c:v>2.8089278870893207E-2</c:v>
                </c:pt>
                <c:pt idx="247">
                  <c:v>2.7849140299031398E-2</c:v>
                </c:pt>
                <c:pt idx="248">
                  <c:v>2.7610032625079189E-2</c:v>
                </c:pt>
                <c:pt idx="249">
                  <c:v>2.7302129459491117E-2</c:v>
                </c:pt>
                <c:pt idx="250">
                  <c:v>2.7079284289239308E-2</c:v>
                </c:pt>
                <c:pt idx="251">
                  <c:v>2.6795098463921328E-2</c:v>
                </c:pt>
                <c:pt idx="252">
                  <c:v>2.641622787602382E-2</c:v>
                </c:pt>
                <c:pt idx="253">
                  <c:v>2.6149208819527696E-2</c:v>
                </c:pt>
                <c:pt idx="254">
                  <c:v>2.5849584941302777E-2</c:v>
                </c:pt>
                <c:pt idx="255">
                  <c:v>2.5565190885308519E-2</c:v>
                </c:pt>
                <c:pt idx="256">
                  <c:v>2.5221970102627618E-2</c:v>
                </c:pt>
                <c:pt idx="257">
                  <c:v>2.4981093136761494E-2</c:v>
                </c:pt>
                <c:pt idx="258">
                  <c:v>2.4648459122707564E-2</c:v>
                </c:pt>
                <c:pt idx="259">
                  <c:v>2.4364176985128147E-2</c:v>
                </c:pt>
                <c:pt idx="260">
                  <c:v>2.3963721749305285E-2</c:v>
                </c:pt>
                <c:pt idx="261">
                  <c:v>2.3741957416654139E-2</c:v>
                </c:pt>
                <c:pt idx="262">
                  <c:v>2.3398321956180961E-2</c:v>
                </c:pt>
                <c:pt idx="263">
                  <c:v>2.3159910316673669E-2</c:v>
                </c:pt>
                <c:pt idx="264">
                  <c:v>2.2922719524258145E-2</c:v>
                </c:pt>
                <c:pt idx="265">
                  <c:v>2.2585086636301387E-2</c:v>
                </c:pt>
                <c:pt idx="266">
                  <c:v>2.2439346119685347E-2</c:v>
                </c:pt>
                <c:pt idx="267">
                  <c:v>2.2199591013308932E-2</c:v>
                </c:pt>
                <c:pt idx="268">
                  <c:v>2.1961123637539194E-2</c:v>
                </c:pt>
                <c:pt idx="269">
                  <c:v>2.1892333942474678E-2</c:v>
                </c:pt>
                <c:pt idx="270">
                  <c:v>2.16306749308618E-2</c:v>
                </c:pt>
                <c:pt idx="271">
                  <c:v>2.1457109534381139E-2</c:v>
                </c:pt>
                <c:pt idx="272">
                  <c:v>2.1345900976502897E-2</c:v>
                </c:pt>
                <c:pt idx="273">
                  <c:v>2.1247291489269567E-2</c:v>
                </c:pt>
                <c:pt idx="274">
                  <c:v>2.1130489240096029E-2</c:v>
                </c:pt>
                <c:pt idx="275">
                  <c:v>2.1050757401995426E-2</c:v>
                </c:pt>
                <c:pt idx="276">
                  <c:v>2.095894640110563E-2</c:v>
                </c:pt>
                <c:pt idx="277">
                  <c:v>2.0800282651742556E-2</c:v>
                </c:pt>
                <c:pt idx="278">
                  <c:v>2.0879539170997306E-2</c:v>
                </c:pt>
                <c:pt idx="279">
                  <c:v>2.0916169934432356E-2</c:v>
                </c:pt>
                <c:pt idx="280">
                  <c:v>2.0928387323152314E-2</c:v>
                </c:pt>
                <c:pt idx="281">
                  <c:v>2.0910062577742711E-2</c:v>
                </c:pt>
                <c:pt idx="282">
                  <c:v>2.0983409715511891E-2</c:v>
                </c:pt>
                <c:pt idx="283">
                  <c:v>2.1087537984503864E-2</c:v>
                </c:pt>
                <c:pt idx="284">
                  <c:v>2.1284243293576116E-2</c:v>
                </c:pt>
                <c:pt idx="285">
                  <c:v>2.1376763259723746E-2</c:v>
                </c:pt>
                <c:pt idx="286">
                  <c:v>2.1543804838162022E-2</c:v>
                </c:pt>
                <c:pt idx="287">
                  <c:v>2.1748849629760904E-2</c:v>
                </c:pt>
                <c:pt idx="288">
                  <c:v>2.1998690770182776E-2</c:v>
                </c:pt>
                <c:pt idx="289">
                  <c:v>2.2287772022900557E-2</c:v>
                </c:pt>
                <c:pt idx="290">
                  <c:v>2.2502653595979361E-2</c:v>
                </c:pt>
                <c:pt idx="291">
                  <c:v>2.2903541345198595E-2</c:v>
                </c:pt>
                <c:pt idx="292">
                  <c:v>2.3249976549605016E-2</c:v>
                </c:pt>
                <c:pt idx="293">
                  <c:v>2.3657437610667589E-2</c:v>
                </c:pt>
                <c:pt idx="294">
                  <c:v>2.408154374913583E-2</c:v>
                </c:pt>
                <c:pt idx="295">
                  <c:v>2.4535871426752315E-2</c:v>
                </c:pt>
                <c:pt idx="296">
                  <c:v>2.49677449707498E-2</c:v>
                </c:pt>
                <c:pt idx="297">
                  <c:v>2.5524691579372157E-2</c:v>
                </c:pt>
                <c:pt idx="298">
                  <c:v>2.6046870353394199E-2</c:v>
                </c:pt>
                <c:pt idx="299">
                  <c:v>2.6670807490530652E-2</c:v>
                </c:pt>
                <c:pt idx="300">
                  <c:v>2.7204522333200896E-2</c:v>
                </c:pt>
                <c:pt idx="301">
                  <c:v>2.7877338388909177E-2</c:v>
                </c:pt>
                <c:pt idx="302">
                  <c:v>2.8479920957411409E-2</c:v>
                </c:pt>
                <c:pt idx="303">
                  <c:v>2.9132180141873132E-2</c:v>
                </c:pt>
                <c:pt idx="304">
                  <c:v>2.9711694586089684E-2</c:v>
                </c:pt>
                <c:pt idx="305">
                  <c:v>3.046622401549973E-2</c:v>
                </c:pt>
                <c:pt idx="306">
                  <c:v>3.1140718847431699E-2</c:v>
                </c:pt>
                <c:pt idx="307">
                  <c:v>3.1928158533288509E-2</c:v>
                </c:pt>
                <c:pt idx="308">
                  <c:v>3.2534711753124758E-2</c:v>
                </c:pt>
                <c:pt idx="309">
                  <c:v>3.3200816716948925E-2</c:v>
                </c:pt>
                <c:pt idx="310">
                  <c:v>3.4005937282911965E-2</c:v>
                </c:pt>
                <c:pt idx="311">
                  <c:v>3.4718330097941133E-2</c:v>
                </c:pt>
                <c:pt idx="312">
                  <c:v>3.5414261096395387E-2</c:v>
                </c:pt>
                <c:pt idx="313">
                  <c:v>3.6109072464810502E-2</c:v>
                </c:pt>
                <c:pt idx="314">
                  <c:v>3.6907930504329341E-2</c:v>
                </c:pt>
                <c:pt idx="315">
                  <c:v>3.7527125600259933E-2</c:v>
                </c:pt>
                <c:pt idx="316">
                  <c:v>3.8283569235866122E-2</c:v>
                </c:pt>
                <c:pt idx="317">
                  <c:v>3.9072600749377316E-2</c:v>
                </c:pt>
                <c:pt idx="318">
                  <c:v>3.9886547709855343E-2</c:v>
                </c:pt>
                <c:pt idx="319">
                  <c:v>4.0564157975910967E-2</c:v>
                </c:pt>
                <c:pt idx="320">
                  <c:v>4.1367643016989905E-2</c:v>
                </c:pt>
                <c:pt idx="321">
                  <c:v>4.2265786959022604E-2</c:v>
                </c:pt>
                <c:pt idx="322">
                  <c:v>4.3042049963651137E-2</c:v>
                </c:pt>
                <c:pt idx="323">
                  <c:v>4.3666381267635272E-2</c:v>
                </c:pt>
                <c:pt idx="324">
                  <c:v>4.4490968057661999E-2</c:v>
                </c:pt>
                <c:pt idx="325">
                  <c:v>4.494643543037221E-2</c:v>
                </c:pt>
                <c:pt idx="326">
                  <c:v>4.5530295073606203E-2</c:v>
                </c:pt>
                <c:pt idx="327">
                  <c:v>4.6199583246849092E-2</c:v>
                </c:pt>
                <c:pt idx="328">
                  <c:v>4.6691064716986974E-2</c:v>
                </c:pt>
                <c:pt idx="329">
                  <c:v>4.7203495887548921E-2</c:v>
                </c:pt>
                <c:pt idx="330">
                  <c:v>4.766338693593393E-2</c:v>
                </c:pt>
                <c:pt idx="331">
                  <c:v>4.8032904978999348E-2</c:v>
                </c:pt>
                <c:pt idx="332">
                  <c:v>4.8394558858383882E-2</c:v>
                </c:pt>
                <c:pt idx="333">
                  <c:v>4.8608477754738429E-2</c:v>
                </c:pt>
                <c:pt idx="334">
                  <c:v>4.890688881189334E-2</c:v>
                </c:pt>
                <c:pt idx="335">
                  <c:v>4.910321734383169E-2</c:v>
                </c:pt>
                <c:pt idx="336">
                  <c:v>4.9318695071973208E-2</c:v>
                </c:pt>
                <c:pt idx="337">
                  <c:v>4.9412528184463192E-2</c:v>
                </c:pt>
                <c:pt idx="338">
                  <c:v>4.939375442772366E-2</c:v>
                </c:pt>
                <c:pt idx="339">
                  <c:v>4.9431305508323545E-2</c:v>
                </c:pt>
                <c:pt idx="340">
                  <c:v>4.9939641624213833E-2</c:v>
                </c:pt>
                <c:pt idx="341">
                  <c:v>4.9873599503941012E-2</c:v>
                </c:pt>
                <c:pt idx="342">
                  <c:v>4.9873599503941012E-2</c:v>
                </c:pt>
                <c:pt idx="343">
                  <c:v>4.965691163007005E-2</c:v>
                </c:pt>
                <c:pt idx="344">
                  <c:v>4.9553445061985425E-2</c:v>
                </c:pt>
                <c:pt idx="345">
                  <c:v>4.933745456022972E-2</c:v>
                </c:pt>
                <c:pt idx="346">
                  <c:v>4.9112576131125234E-2</c:v>
                </c:pt>
                <c:pt idx="347">
                  <c:v>4.8850867179821275E-2</c:v>
                </c:pt>
                <c:pt idx="348">
                  <c:v>4.8627101692404605E-2</c:v>
                </c:pt>
                <c:pt idx="349">
                  <c:v>4.8227473136825752E-2</c:v>
                </c:pt>
                <c:pt idx="350">
                  <c:v>4.7986637192848791E-2</c:v>
                </c:pt>
                <c:pt idx="351">
                  <c:v>4.7746404092285942E-2</c:v>
                </c:pt>
                <c:pt idx="352">
                  <c:v>4.7534392713776137E-2</c:v>
                </c:pt>
                <c:pt idx="353">
                  <c:v>4.7038480879611877E-2</c:v>
                </c:pt>
                <c:pt idx="354">
                  <c:v>4.6828048843833583E-2</c:v>
                </c:pt>
                <c:pt idx="355">
                  <c:v>4.6399502531756835E-2</c:v>
                </c:pt>
                <c:pt idx="356">
                  <c:v>4.622681955178265E-2</c:v>
                </c:pt>
                <c:pt idx="357">
                  <c:v>4.597292616213873E-2</c:v>
                </c:pt>
                <c:pt idx="358">
                  <c:v>4.5575363415389737E-2</c:v>
                </c:pt>
                <c:pt idx="359">
                  <c:v>4.5251368967899171E-2</c:v>
                </c:pt>
                <c:pt idx="360">
                  <c:v>4.5080837853544123E-2</c:v>
                </c:pt>
                <c:pt idx="361">
                  <c:v>4.474074142278877E-2</c:v>
                </c:pt>
                <c:pt idx="362">
                  <c:v>4.4553345853099148E-2</c:v>
                </c:pt>
                <c:pt idx="363">
                  <c:v>4.4482060511149023E-2</c:v>
                </c:pt>
                <c:pt idx="364">
                  <c:v>4.4153108211644712E-2</c:v>
                </c:pt>
                <c:pt idx="365">
                  <c:v>4.4188611764908799E-2</c:v>
                </c:pt>
                <c:pt idx="366">
                  <c:v>4.3922682909705364E-2</c:v>
                </c:pt>
                <c:pt idx="367">
                  <c:v>4.4037820205248261E-2</c:v>
                </c:pt>
                <c:pt idx="368">
                  <c:v>4.3975804472571808E-2</c:v>
                </c:pt>
                <c:pt idx="369">
                  <c:v>4.3860748329026998E-2</c:v>
                </c:pt>
                <c:pt idx="370">
                  <c:v>4.4011236683420038E-2</c:v>
                </c:pt>
                <c:pt idx="371">
                  <c:v>4.4073277385942064E-2</c:v>
                </c:pt>
                <c:pt idx="372">
                  <c:v>4.4250777316658621E-2</c:v>
                </c:pt>
                <c:pt idx="373">
                  <c:v>4.4366343558477052E-2</c:v>
                </c:pt>
                <c:pt idx="374">
                  <c:v>4.4696087758797597E-2</c:v>
                </c:pt>
                <c:pt idx="375">
                  <c:v>4.4919579023803204E-2</c:v>
                </c:pt>
                <c:pt idx="376">
                  <c:v>4.5161575619708655E-2</c:v>
                </c:pt>
                <c:pt idx="377">
                  <c:v>4.5602415121822233E-2</c:v>
                </c:pt>
                <c:pt idx="378">
                  <c:v>4.6000095583557346E-2</c:v>
                </c:pt>
                <c:pt idx="379">
                  <c:v>4.6326754670281058E-2</c:v>
                </c:pt>
                <c:pt idx="380">
                  <c:v>4.691033563220303E-2</c:v>
                </c:pt>
                <c:pt idx="381">
                  <c:v>4.739637858080023E-2</c:v>
                </c:pt>
                <c:pt idx="382">
                  <c:v>4.8125507434815286E-2</c:v>
                </c:pt>
                <c:pt idx="383">
                  <c:v>4.8785549185069658E-2</c:v>
                </c:pt>
                <c:pt idx="384">
                  <c:v>4.9309316665515357E-2</c:v>
                </c:pt>
                <c:pt idx="385">
                  <c:v>5.0109664869745954E-2</c:v>
                </c:pt>
                <c:pt idx="386">
                  <c:v>5.0887871509317159E-2</c:v>
                </c:pt>
                <c:pt idx="387">
                  <c:v>5.1720085695382056E-2</c:v>
                </c:pt>
                <c:pt idx="388">
                  <c:v>5.2694685966846171E-2</c:v>
                </c:pt>
                <c:pt idx="389">
                  <c:v>5.3600134926375241E-2</c:v>
                </c:pt>
                <c:pt idx="390">
                  <c:v>5.437533849612787E-2</c:v>
                </c:pt>
                <c:pt idx="391">
                  <c:v>5.5314915883854864E-2</c:v>
                </c:pt>
                <c:pt idx="392">
                  <c:v>5.6142397392406063E-2</c:v>
                </c:pt>
                <c:pt idx="393">
                  <c:v>5.7026436938818793E-2</c:v>
                </c:pt>
                <c:pt idx="394">
                  <c:v>5.7947877300868013E-2</c:v>
                </c:pt>
                <c:pt idx="395">
                  <c:v>5.8979221546364903E-2</c:v>
                </c:pt>
                <c:pt idx="396">
                  <c:v>5.9761280676393837E-2</c:v>
                </c:pt>
                <c:pt idx="397">
                  <c:v>6.0766917574107619E-2</c:v>
                </c:pt>
                <c:pt idx="398">
                  <c:v>6.1686507046354803E-2</c:v>
                </c:pt>
                <c:pt idx="399">
                  <c:v>6.2507371099942713E-2</c:v>
                </c:pt>
                <c:pt idx="400">
                  <c:v>6.3418715172474202E-2</c:v>
                </c:pt>
                <c:pt idx="401">
                  <c:v>6.4261692253755207E-2</c:v>
                </c:pt>
                <c:pt idx="402">
                  <c:v>6.5110234935255307E-2</c:v>
                </c:pt>
                <c:pt idx="403">
                  <c:v>6.5910120751452972E-2</c:v>
                </c:pt>
                <c:pt idx="404">
                  <c:v>6.6791269592352001E-2</c:v>
                </c:pt>
                <c:pt idx="405">
                  <c:v>6.7469682460586322E-2</c:v>
                </c:pt>
                <c:pt idx="406">
                  <c:v>6.8162548856388352E-2</c:v>
                </c:pt>
                <c:pt idx="407">
                  <c:v>6.8969820842080337E-2</c:v>
                </c:pt>
                <c:pt idx="408">
                  <c:v>6.9592319091866361E-2</c:v>
                </c:pt>
                <c:pt idx="409">
                  <c:v>7.0206423460533754E-2</c:v>
                </c:pt>
                <c:pt idx="410">
                  <c:v>7.0800749036177724E-2</c:v>
                </c:pt>
                <c:pt idx="411">
                  <c:v>7.1138270005719609E-2</c:v>
                </c:pt>
                <c:pt idx="412">
                  <c:v>7.1668666534271272E-2</c:v>
                </c:pt>
                <c:pt idx="413">
                  <c:v>7.1985583814106066E-2</c:v>
                </c:pt>
                <c:pt idx="414">
                  <c:v>7.2325913891273366E-2</c:v>
                </c:pt>
                <c:pt idx="415">
                  <c:v>7.2496379905674091E-2</c:v>
                </c:pt>
                <c:pt idx="416">
                  <c:v>7.2872111427272721E-2</c:v>
                </c:pt>
                <c:pt idx="417">
                  <c:v>7.3123138635358659E-2</c:v>
                </c:pt>
                <c:pt idx="418">
                  <c:v>7.3225955987458777E-2</c:v>
                </c:pt>
                <c:pt idx="419">
                  <c:v>7.3294541018967735E-2</c:v>
                </c:pt>
                <c:pt idx="420">
                  <c:v>7.3283107950932375E-2</c:v>
                </c:pt>
                <c:pt idx="421">
                  <c:v>7.3317409830379002E-2</c:v>
                </c:pt>
                <c:pt idx="422">
                  <c:v>7.3157403060036846E-2</c:v>
                </c:pt>
                <c:pt idx="423">
                  <c:v>7.3077465220710416E-2</c:v>
                </c:pt>
                <c:pt idx="424">
                  <c:v>7.2997571078613641E-2</c:v>
                </c:pt>
                <c:pt idx="425">
                  <c:v>7.2929125164815659E-2</c:v>
                </c:pt>
                <c:pt idx="426">
                  <c:v>7.2644279422150737E-2</c:v>
                </c:pt>
                <c:pt idx="427">
                  <c:v>7.2382713601568657E-2</c:v>
                </c:pt>
                <c:pt idx="428">
                  <c:v>7.2257783667665693E-2</c:v>
                </c:pt>
                <c:pt idx="429">
                  <c:v>7.2212381354197774E-2</c:v>
                </c:pt>
                <c:pt idx="430">
                  <c:v>7.1940267111537351E-2</c:v>
                </c:pt>
                <c:pt idx="431">
                  <c:v>7.1804402614729951E-2</c:v>
                </c:pt>
                <c:pt idx="432">
                  <c:v>7.148788485242398E-2</c:v>
                </c:pt>
                <c:pt idx="433">
                  <c:v>7.1250955351606679E-2</c:v>
                </c:pt>
                <c:pt idx="434">
                  <c:v>7.1239682804007151E-2</c:v>
                </c:pt>
                <c:pt idx="435">
                  <c:v>7.107070160363689E-2</c:v>
                </c:pt>
                <c:pt idx="436">
                  <c:v>7.1025673837852479E-2</c:v>
                </c:pt>
                <c:pt idx="437">
                  <c:v>7.1138270005719609E-2</c:v>
                </c:pt>
                <c:pt idx="438">
                  <c:v>7.0969409195676389E-2</c:v>
                </c:pt>
                <c:pt idx="439">
                  <c:v>7.1183333442712104E-2</c:v>
                </c:pt>
                <c:pt idx="440">
                  <c:v>7.1307331466307675E-2</c:v>
                </c:pt>
                <c:pt idx="441">
                  <c:v>7.1408864654921841E-2</c:v>
                </c:pt>
                <c:pt idx="442">
                  <c:v>7.165736099080422E-2</c:v>
                </c:pt>
                <c:pt idx="443">
                  <c:v>7.1883641298380777E-2</c:v>
                </c:pt>
                <c:pt idx="444">
                  <c:v>7.212161953271165E-2</c:v>
                </c:pt>
                <c:pt idx="445">
                  <c:v>7.2701203981673831E-2</c:v>
                </c:pt>
                <c:pt idx="446">
                  <c:v>7.294053058766474E-2</c:v>
                </c:pt>
                <c:pt idx="447">
                  <c:v>7.347759138963994E-2</c:v>
                </c:pt>
                <c:pt idx="448">
                  <c:v>7.4407787249678531E-2</c:v>
                </c:pt>
                <c:pt idx="449">
                  <c:v>7.4915531223516921E-2</c:v>
                </c:pt>
                <c:pt idx="450">
                  <c:v>7.5425001683819742E-2</c:v>
                </c:pt>
                <c:pt idx="451">
                  <c:v>7.5819865903687875E-2</c:v>
                </c:pt>
                <c:pt idx="452">
                  <c:v>7.6764725305530773E-2</c:v>
                </c:pt>
                <c:pt idx="453">
                  <c:v>7.7480148389674652E-2</c:v>
                </c:pt>
                <c:pt idx="454">
                  <c:v>7.8045437156164105E-2</c:v>
                </c:pt>
                <c:pt idx="455">
                  <c:v>7.8683842981131694E-2</c:v>
                </c:pt>
                <c:pt idx="456">
                  <c:v>7.9491460531650709E-2</c:v>
                </c:pt>
                <c:pt idx="457">
                  <c:v>7.9956513649714844E-2</c:v>
                </c:pt>
                <c:pt idx="458">
                  <c:v>8.0938741763107183E-2</c:v>
                </c:pt>
                <c:pt idx="459">
                  <c:v>8.166124424435714E-2</c:v>
                </c:pt>
                <c:pt idx="460">
                  <c:v>8.2326358440380651E-2</c:v>
                </c:pt>
                <c:pt idx="461">
                  <c:v>8.3249864611259744E-2</c:v>
                </c:pt>
                <c:pt idx="462">
                  <c:v>8.3982586893584871E-2</c:v>
                </c:pt>
                <c:pt idx="463">
                  <c:v>8.4583358256503885E-2</c:v>
                </c:pt>
                <c:pt idx="464">
                  <c:v>8.5284908807879256E-2</c:v>
                </c:pt>
                <c:pt idx="465">
                  <c:v>8.6051288658457542E-2</c:v>
                </c:pt>
                <c:pt idx="466">
                  <c:v>8.663453832403567E-2</c:v>
                </c:pt>
                <c:pt idx="467">
                  <c:v>8.7481875764597497E-2</c:v>
                </c:pt>
                <c:pt idx="468">
                  <c:v>8.7819462279983995E-2</c:v>
                </c:pt>
                <c:pt idx="469">
                  <c:v>8.8308234967768878E-2</c:v>
                </c:pt>
                <c:pt idx="470">
                  <c:v>8.8798364053235726E-2</c:v>
                </c:pt>
                <c:pt idx="471">
                  <c:v>8.918892142063499E-2</c:v>
                </c:pt>
                <c:pt idx="472">
                  <c:v>8.9100656137814566E-2</c:v>
                </c:pt>
                <c:pt idx="473">
                  <c:v>8.9542419524213795E-2</c:v>
                </c:pt>
                <c:pt idx="474">
                  <c:v>8.9605617757433628E-2</c:v>
                </c:pt>
                <c:pt idx="475">
                  <c:v>8.9782691417215427E-2</c:v>
                </c:pt>
                <c:pt idx="476">
                  <c:v>8.9985275341356363E-2</c:v>
                </c:pt>
                <c:pt idx="477">
                  <c:v>9.0061303170402326E-2</c:v>
                </c:pt>
                <c:pt idx="478">
                  <c:v>8.9947273465866007E-2</c:v>
                </c:pt>
                <c:pt idx="479">
                  <c:v>9.5358670174228943E-2</c:v>
                </c:pt>
                <c:pt idx="480">
                  <c:v>9.5554391403852149E-2</c:v>
                </c:pt>
                <c:pt idx="481">
                  <c:v>9.5371712013742421E-2</c:v>
                </c:pt>
                <c:pt idx="482">
                  <c:v>9.5410842882964142E-2</c:v>
                </c:pt>
                <c:pt idx="483">
                  <c:v>9.5345629226495726E-2</c:v>
                </c:pt>
                <c:pt idx="484">
                  <c:v>9.504593355996481E-2</c:v>
                </c:pt>
                <c:pt idx="485">
                  <c:v>9.4928789758975188E-2</c:v>
                </c:pt>
                <c:pt idx="486">
                  <c:v>9.4967829666616599E-2</c:v>
                </c:pt>
                <c:pt idx="487">
                  <c:v>9.4811718192181663E-2</c:v>
                </c:pt>
                <c:pt idx="488">
                  <c:v>9.4837727853452208E-2</c:v>
                </c:pt>
                <c:pt idx="489">
                  <c:v>9.4993860730611834E-2</c:v>
                </c:pt>
                <c:pt idx="490">
                  <c:v>9.5319550006369658E-2</c:v>
                </c:pt>
                <c:pt idx="491">
                  <c:v>9.5423888289598316E-2</c:v>
                </c:pt>
                <c:pt idx="492">
                  <c:v>9.5489128699472875E-2</c:v>
                </c:pt>
                <c:pt idx="493">
                  <c:v>9.5867962724382069E-2</c:v>
                </c:pt>
                <c:pt idx="494">
                  <c:v>9.6299962009387674E-2</c:v>
                </c:pt>
                <c:pt idx="495">
                  <c:v>9.6509765786015958E-2</c:v>
                </c:pt>
                <c:pt idx="496">
                  <c:v>9.7022118925810599E-2</c:v>
                </c:pt>
                <c:pt idx="497">
                  <c:v>9.7667767343660478E-2</c:v>
                </c:pt>
                <c:pt idx="498">
                  <c:v>9.8302315327489148E-2</c:v>
                </c:pt>
                <c:pt idx="499">
                  <c:v>9.9124980777078237E-2</c:v>
                </c:pt>
                <c:pt idx="500">
                  <c:v>9.9870979882999242E-2</c:v>
                </c:pt>
                <c:pt idx="501">
                  <c:v>0.10063317237965522</c:v>
                </c:pt>
                <c:pt idx="502">
                  <c:v>0.1013982622701763</c:v>
                </c:pt>
                <c:pt idx="503">
                  <c:v>0.10220675019816894</c:v>
                </c:pt>
                <c:pt idx="504">
                  <c:v>0.10338476018223795</c:v>
                </c:pt>
                <c:pt idx="505">
                  <c:v>0.10436476954649626</c:v>
                </c:pt>
                <c:pt idx="506">
                  <c:v>0.10566491150409543</c:v>
                </c:pt>
                <c:pt idx="507">
                  <c:v>0.10693166744051176</c:v>
                </c:pt>
                <c:pt idx="508">
                  <c:v>0.10817818888422348</c:v>
                </c:pt>
                <c:pt idx="509">
                  <c:v>0.10939002587478322</c:v>
                </c:pt>
                <c:pt idx="510">
                  <c:v>0.1106507533770575</c:v>
                </c:pt>
                <c:pt idx="511">
                  <c:v>0.11197522532792317</c:v>
                </c:pt>
                <c:pt idx="512">
                  <c:v>0.113364447655444</c:v>
                </c:pt>
                <c:pt idx="513">
                  <c:v>0.11483377993586981</c:v>
                </c:pt>
                <c:pt idx="514">
                  <c:v>0.11624056854974149</c:v>
                </c:pt>
                <c:pt idx="515">
                  <c:v>0.11769938406628591</c:v>
                </c:pt>
                <c:pt idx="516">
                  <c:v>0.11903612334556252</c:v>
                </c:pt>
                <c:pt idx="517">
                  <c:v>0.13951933354771565</c:v>
                </c:pt>
                <c:pt idx="518">
                  <c:v>0.1399139797273253</c:v>
                </c:pt>
                <c:pt idx="519">
                  <c:v>0.13898350919898567</c:v>
                </c:pt>
                <c:pt idx="520">
                  <c:v>0.13843300213517701</c:v>
                </c:pt>
                <c:pt idx="521">
                  <c:v>0.13983500590239342</c:v>
                </c:pt>
                <c:pt idx="522">
                  <c:v>0.13887332039176453</c:v>
                </c:pt>
                <c:pt idx="523">
                  <c:v>0.13967712513604449</c:v>
                </c:pt>
                <c:pt idx="524">
                  <c:v>0.13906224224326397</c:v>
                </c:pt>
                <c:pt idx="525">
                  <c:v>0.13975605437196639</c:v>
                </c:pt>
                <c:pt idx="526">
                  <c:v>0.14005618879435508</c:v>
                </c:pt>
                <c:pt idx="527">
                  <c:v>0.14091096011465171</c:v>
                </c:pt>
                <c:pt idx="528">
                  <c:v>0.1407683176424456</c:v>
                </c:pt>
                <c:pt idx="529">
                  <c:v>0.14261235500546138</c:v>
                </c:pt>
                <c:pt idx="530">
                  <c:v>0.14368291260984836</c:v>
                </c:pt>
                <c:pt idx="531">
                  <c:v>0.14480568171540911</c:v>
                </c:pt>
                <c:pt idx="532">
                  <c:v>0.1462395122261311</c:v>
                </c:pt>
                <c:pt idx="533">
                  <c:v>0.14860693717122817</c:v>
                </c:pt>
                <c:pt idx="534">
                  <c:v>0.15041954864593773</c:v>
                </c:pt>
                <c:pt idx="535">
                  <c:v>0.15288648020914777</c:v>
                </c:pt>
                <c:pt idx="536">
                  <c:v>0.15537347682682506</c:v>
                </c:pt>
                <c:pt idx="537">
                  <c:v>0.15796445278620094</c:v>
                </c:pt>
                <c:pt idx="538">
                  <c:v>0.16195056758882503</c:v>
                </c:pt>
                <c:pt idx="539">
                  <c:v>0.16512716534910726</c:v>
                </c:pt>
                <c:pt idx="540">
                  <c:v>0.16835194287228561</c:v>
                </c:pt>
                <c:pt idx="541">
                  <c:v>0.17220324859996744</c:v>
                </c:pt>
                <c:pt idx="542">
                  <c:v>0.17631084214712606</c:v>
                </c:pt>
                <c:pt idx="543">
                  <c:v>0.18150891789775753</c:v>
                </c:pt>
                <c:pt idx="544">
                  <c:v>0.1851070944914254</c:v>
                </c:pt>
                <c:pt idx="545">
                  <c:v>0.1909117983714298</c:v>
                </c:pt>
                <c:pt idx="546">
                  <c:v>0.19639415313841005</c:v>
                </c:pt>
                <c:pt idx="547">
                  <c:v>0.20051429670830287</c:v>
                </c:pt>
                <c:pt idx="548">
                  <c:v>0.20571025626452313</c:v>
                </c:pt>
                <c:pt idx="549">
                  <c:v>0.21276106958578758</c:v>
                </c:pt>
                <c:pt idx="550">
                  <c:v>0.21959412489694261</c:v>
                </c:pt>
                <c:pt idx="551">
                  <c:v>0.22577199464691436</c:v>
                </c:pt>
                <c:pt idx="552">
                  <c:v>0.23440138599826588</c:v>
                </c:pt>
                <c:pt idx="553">
                  <c:v>0.2423186819432841</c:v>
                </c:pt>
                <c:pt idx="554">
                  <c:v>0.25032521476564906</c:v>
                </c:pt>
                <c:pt idx="555">
                  <c:v>0.26149808497122223</c:v>
                </c:pt>
                <c:pt idx="556">
                  <c:v>0.27014206896785187</c:v>
                </c:pt>
                <c:pt idx="557">
                  <c:v>0.28342778717935596</c:v>
                </c:pt>
                <c:pt idx="558">
                  <c:v>0.29758507071585527</c:v>
                </c:pt>
                <c:pt idx="559">
                  <c:v>0.31112080886971094</c:v>
                </c:pt>
                <c:pt idx="560">
                  <c:v>0.32587305203757538</c:v>
                </c:pt>
                <c:pt idx="561">
                  <c:v>0.34445297143320136</c:v>
                </c:pt>
                <c:pt idx="562">
                  <c:v>0.36553687942640689</c:v>
                </c:pt>
                <c:pt idx="563">
                  <c:v>0.38806216684971528</c:v>
                </c:pt>
                <c:pt idx="564">
                  <c:v>0.41497968176505007</c:v>
                </c:pt>
                <c:pt idx="565">
                  <c:v>0.44282781346067723</c:v>
                </c:pt>
                <c:pt idx="566">
                  <c:v>0.47126129050534882</c:v>
                </c:pt>
                <c:pt idx="567">
                  <c:v>0.50777630800488416</c:v>
                </c:pt>
                <c:pt idx="568">
                  <c:v>0.54316084785082264</c:v>
                </c:pt>
                <c:pt idx="569">
                  <c:v>0.59234569161978678</c:v>
                </c:pt>
                <c:pt idx="570">
                  <c:v>0.63609473199402444</c:v>
                </c:pt>
                <c:pt idx="571">
                  <c:v>0.69513653644527207</c:v>
                </c:pt>
                <c:pt idx="572">
                  <c:v>0.75834205729280313</c:v>
                </c:pt>
                <c:pt idx="573">
                  <c:v>0.76102915556443895</c:v>
                </c:pt>
                <c:pt idx="574">
                  <c:v>0.83364108833522788</c:v>
                </c:pt>
                <c:pt idx="575">
                  <c:v>0.91520861316907043</c:v>
                </c:pt>
                <c:pt idx="576">
                  <c:v>1.0066750301901315</c:v>
                </c:pt>
                <c:pt idx="577">
                  <c:v>1.1084470625113603</c:v>
                </c:pt>
                <c:pt idx="578">
                  <c:v>1.2239333932438159</c:v>
                </c:pt>
                <c:pt idx="579">
                  <c:v>1.3648545566616095</c:v>
                </c:pt>
                <c:pt idx="580">
                  <c:v>1.5228188489273755</c:v>
                </c:pt>
                <c:pt idx="581">
                  <c:v>1.7045047887616624</c:v>
                </c:pt>
                <c:pt idx="582">
                  <c:v>1.9195276911663592</c:v>
                </c:pt>
                <c:pt idx="583">
                  <c:v>2.1676040810649662</c:v>
                </c:pt>
                <c:pt idx="584">
                  <c:v>2.4463157898814156</c:v>
                </c:pt>
                <c:pt idx="585">
                  <c:v>2.7661985938049898</c:v>
                </c:pt>
                <c:pt idx="586">
                  <c:v>3.1339273690800158</c:v>
                </c:pt>
                <c:pt idx="587">
                  <c:v>3.5733674651820979</c:v>
                </c:pt>
                <c:pt idx="588">
                  <c:v>4.0605847099447017</c:v>
                </c:pt>
                <c:pt idx="589">
                  <c:v>4.631857410744475</c:v>
                </c:pt>
                <c:pt idx="590">
                  <c:v>5.3018981104783967</c:v>
                </c:pt>
              </c:numCache>
            </c:numRef>
          </c:yVal>
          <c:smooth val="1"/>
        </c:ser>
        <c:ser>
          <c:idx val="0"/>
          <c:order val="1"/>
          <c:tx>
            <c:v>tio2-dye</c:v>
          </c:tx>
          <c:spPr>
            <a:ln w="28575">
              <a:solidFill>
                <a:schemeClr val="tx1"/>
              </a:solidFill>
              <a:prstDash val="sysDash"/>
            </a:ln>
          </c:spPr>
          <c:marker>
            <c:symbol val="none"/>
          </c:marker>
          <c:xVal>
            <c:numRef>
              <c:f>'TiO2-dye'!$M$2:$M$592</c:f>
              <c:numCache>
                <c:formatCode>General</c:formatCode>
                <c:ptCount val="591"/>
                <c:pt idx="0">
                  <c:v>1.3772222222222221</c:v>
                </c:pt>
                <c:pt idx="1">
                  <c:v>1.378754171301446</c:v>
                </c:pt>
                <c:pt idx="2">
                  <c:v>1.3802895322939865</c:v>
                </c:pt>
                <c:pt idx="3">
                  <c:v>1.3818283166109253</c:v>
                </c:pt>
                <c:pt idx="4">
                  <c:v>1.3833705357142858</c:v>
                </c:pt>
                <c:pt idx="5">
                  <c:v>1.3849162011173184</c:v>
                </c:pt>
                <c:pt idx="6">
                  <c:v>1.3864653243847875</c:v>
                </c:pt>
                <c:pt idx="7">
                  <c:v>1.3880179171332587</c:v>
                </c:pt>
                <c:pt idx="8">
                  <c:v>1.3895739910313902</c:v>
                </c:pt>
                <c:pt idx="9">
                  <c:v>1.3911335578002244</c:v>
                </c:pt>
                <c:pt idx="10">
                  <c:v>1.3926966292134833</c:v>
                </c:pt>
                <c:pt idx="11">
                  <c:v>1.3942632170978628</c:v>
                </c:pt>
                <c:pt idx="12">
                  <c:v>1.3958333333333333</c:v>
                </c:pt>
                <c:pt idx="13">
                  <c:v>1.3974069898534385</c:v>
                </c:pt>
                <c:pt idx="14">
                  <c:v>1.3989841986455982</c:v>
                </c:pt>
                <c:pt idx="15">
                  <c:v>1.4005649717514124</c:v>
                </c:pt>
                <c:pt idx="16">
                  <c:v>1.4021493212669682</c:v>
                </c:pt>
                <c:pt idx="17">
                  <c:v>1.4037372593431483</c:v>
                </c:pt>
                <c:pt idx="18">
                  <c:v>1.405328798185941</c:v>
                </c:pt>
                <c:pt idx="19">
                  <c:v>1.4069239500567536</c:v>
                </c:pt>
                <c:pt idx="20">
                  <c:v>1.4085227272727272</c:v>
                </c:pt>
                <c:pt idx="21">
                  <c:v>1.4101251422070535</c:v>
                </c:pt>
                <c:pt idx="22">
                  <c:v>1.4117312072892938</c:v>
                </c:pt>
                <c:pt idx="23">
                  <c:v>1.4133409350057013</c:v>
                </c:pt>
                <c:pt idx="24">
                  <c:v>1.4149543378995433</c:v>
                </c:pt>
                <c:pt idx="25">
                  <c:v>1.4165714285714286</c:v>
                </c:pt>
                <c:pt idx="26">
                  <c:v>1.4181922196796339</c:v>
                </c:pt>
                <c:pt idx="27">
                  <c:v>1.4198167239404353</c:v>
                </c:pt>
                <c:pt idx="28">
                  <c:v>1.4214449541284404</c:v>
                </c:pt>
                <c:pt idx="29">
                  <c:v>1.4230769230769231</c:v>
                </c:pt>
                <c:pt idx="30">
                  <c:v>1.424712643678161</c:v>
                </c:pt>
                <c:pt idx="31">
                  <c:v>1.4263521288837744</c:v>
                </c:pt>
                <c:pt idx="32">
                  <c:v>1.4279953917050692</c:v>
                </c:pt>
                <c:pt idx="33">
                  <c:v>1.4296424452133796</c:v>
                </c:pt>
                <c:pt idx="34">
                  <c:v>1.4312933025404158</c:v>
                </c:pt>
                <c:pt idx="35">
                  <c:v>1.4329479768786126</c:v>
                </c:pt>
                <c:pt idx="36">
                  <c:v>1.4346064814814814</c:v>
                </c:pt>
                <c:pt idx="37">
                  <c:v>1.436268829663963</c:v>
                </c:pt>
                <c:pt idx="38">
                  <c:v>1.4379350348027842</c:v>
                </c:pt>
                <c:pt idx="39">
                  <c:v>1.4396051103368177</c:v>
                </c:pt>
                <c:pt idx="40">
                  <c:v>1.4412790697674418</c:v>
                </c:pt>
                <c:pt idx="41">
                  <c:v>1.4429569266589057</c:v>
                </c:pt>
                <c:pt idx="42">
                  <c:v>1.4446386946386947</c:v>
                </c:pt>
                <c:pt idx="43">
                  <c:v>1.4463243873978997</c:v>
                </c:pt>
                <c:pt idx="44">
                  <c:v>1.4480140186915889</c:v>
                </c:pt>
                <c:pt idx="45">
                  <c:v>1.4497076023391813</c:v>
                </c:pt>
                <c:pt idx="46">
                  <c:v>1.4514051522248244</c:v>
                </c:pt>
                <c:pt idx="47">
                  <c:v>1.4531066822977725</c:v>
                </c:pt>
                <c:pt idx="48">
                  <c:v>1.45481220657277</c:v>
                </c:pt>
                <c:pt idx="49">
                  <c:v>1.4565217391304348</c:v>
                </c:pt>
                <c:pt idx="50">
                  <c:v>1.4582352941176471</c:v>
                </c:pt>
                <c:pt idx="51">
                  <c:v>1.4599528857479387</c:v>
                </c:pt>
                <c:pt idx="52">
                  <c:v>1.4616745283018868</c:v>
                </c:pt>
                <c:pt idx="53">
                  <c:v>1.4634002361275089</c:v>
                </c:pt>
                <c:pt idx="54">
                  <c:v>1.4651300236406619</c:v>
                </c:pt>
                <c:pt idx="55">
                  <c:v>1.4668639053254438</c:v>
                </c:pt>
                <c:pt idx="56">
                  <c:v>1.4686018957345972</c:v>
                </c:pt>
                <c:pt idx="57">
                  <c:v>1.4703440094899169</c:v>
                </c:pt>
                <c:pt idx="58">
                  <c:v>1.4720902612826603</c:v>
                </c:pt>
                <c:pt idx="59">
                  <c:v>1.4738406658739596</c:v>
                </c:pt>
                <c:pt idx="60">
                  <c:v>1.4755952380952382</c:v>
                </c:pt>
                <c:pt idx="61">
                  <c:v>1.4773539928486292</c:v>
                </c:pt>
                <c:pt idx="62">
                  <c:v>1.4791169451073987</c:v>
                </c:pt>
                <c:pt idx="63">
                  <c:v>1.4808841099163679</c:v>
                </c:pt>
                <c:pt idx="64">
                  <c:v>1.4826555023923444</c:v>
                </c:pt>
                <c:pt idx="65">
                  <c:v>1.4844311377245509</c:v>
                </c:pt>
                <c:pt idx="66">
                  <c:v>1.48621103117506</c:v>
                </c:pt>
                <c:pt idx="67">
                  <c:v>1.4879951980792316</c:v>
                </c:pt>
                <c:pt idx="68">
                  <c:v>1.4897836538461537</c:v>
                </c:pt>
                <c:pt idx="69">
                  <c:v>1.4915764139590855</c:v>
                </c:pt>
                <c:pt idx="70">
                  <c:v>1.4933734939759036</c:v>
                </c:pt>
                <c:pt idx="71">
                  <c:v>1.4951749095295537</c:v>
                </c:pt>
                <c:pt idx="72">
                  <c:v>1.4969806763285025</c:v>
                </c:pt>
                <c:pt idx="73">
                  <c:v>1.4987908101571947</c:v>
                </c:pt>
                <c:pt idx="74">
                  <c:v>1.5006053268765134</c:v>
                </c:pt>
                <c:pt idx="75">
                  <c:v>1.5024242424242424</c:v>
                </c:pt>
                <c:pt idx="76">
                  <c:v>1.504247572815534</c:v>
                </c:pt>
                <c:pt idx="77">
                  <c:v>1.5060753341433779</c:v>
                </c:pt>
                <c:pt idx="78">
                  <c:v>1.5079075425790753</c:v>
                </c:pt>
                <c:pt idx="79">
                  <c:v>1.5097442143727162</c:v>
                </c:pt>
                <c:pt idx="80">
                  <c:v>1.5115853658536584</c:v>
                </c:pt>
                <c:pt idx="81">
                  <c:v>1.5134310134310134</c:v>
                </c:pt>
                <c:pt idx="82">
                  <c:v>1.5152811735941321</c:v>
                </c:pt>
                <c:pt idx="83">
                  <c:v>1.5171358629130967</c:v>
                </c:pt>
                <c:pt idx="84">
                  <c:v>1.5189950980392157</c:v>
                </c:pt>
                <c:pt idx="85">
                  <c:v>1.5208588957055216</c:v>
                </c:pt>
                <c:pt idx="86">
                  <c:v>1.5227272727272727</c:v>
                </c:pt>
                <c:pt idx="87">
                  <c:v>1.5246002460024601</c:v>
                </c:pt>
                <c:pt idx="88">
                  <c:v>1.5264778325123152</c:v>
                </c:pt>
                <c:pt idx="89">
                  <c:v>1.528360049321825</c:v>
                </c:pt>
                <c:pt idx="90">
                  <c:v>1.530246913580247</c:v>
                </c:pt>
                <c:pt idx="91">
                  <c:v>1.5321384425216316</c:v>
                </c:pt>
                <c:pt idx="92">
                  <c:v>1.5340346534653466</c:v>
                </c:pt>
                <c:pt idx="93">
                  <c:v>1.5359355638166048</c:v>
                </c:pt>
                <c:pt idx="94">
                  <c:v>1.5378411910669976</c:v>
                </c:pt>
                <c:pt idx="95">
                  <c:v>1.539751552795031</c:v>
                </c:pt>
                <c:pt idx="96">
                  <c:v>1.5416666666666667</c:v>
                </c:pt>
                <c:pt idx="97">
                  <c:v>1.5435865504358655</c:v>
                </c:pt>
                <c:pt idx="98">
                  <c:v>1.5455112219451372</c:v>
                </c:pt>
                <c:pt idx="99">
                  <c:v>1.5474406991260923</c:v>
                </c:pt>
                <c:pt idx="100">
                  <c:v>1.5493749999999999</c:v>
                </c:pt>
                <c:pt idx="101">
                  <c:v>1.5513141426783479</c:v>
                </c:pt>
                <c:pt idx="102">
                  <c:v>1.5532581453634084</c:v>
                </c:pt>
                <c:pt idx="103">
                  <c:v>1.555207026348808</c:v>
                </c:pt>
                <c:pt idx="104">
                  <c:v>1.5571608040201006</c:v>
                </c:pt>
                <c:pt idx="105">
                  <c:v>1.5591194968553459</c:v>
                </c:pt>
                <c:pt idx="106">
                  <c:v>1.5610831234256928</c:v>
                </c:pt>
                <c:pt idx="107">
                  <c:v>1.5630517023959647</c:v>
                </c:pt>
                <c:pt idx="108">
                  <c:v>1.5650252525252526</c:v>
                </c:pt>
                <c:pt idx="109">
                  <c:v>1.5670037926675096</c:v>
                </c:pt>
                <c:pt idx="110">
                  <c:v>1.5689873417721518</c:v>
                </c:pt>
                <c:pt idx="111">
                  <c:v>1.5709759188846641</c:v>
                </c:pt>
                <c:pt idx="112">
                  <c:v>1.5729695431472082</c:v>
                </c:pt>
                <c:pt idx="113">
                  <c:v>1.5749682337992377</c:v>
                </c:pt>
                <c:pt idx="114">
                  <c:v>1.5769720101781171</c:v>
                </c:pt>
                <c:pt idx="115">
                  <c:v>1.5789808917197452</c:v>
                </c:pt>
                <c:pt idx="116">
                  <c:v>1.5809948979591837</c:v>
                </c:pt>
                <c:pt idx="117">
                  <c:v>1.58301404853129</c:v>
                </c:pt>
                <c:pt idx="118">
                  <c:v>1.5850383631713556</c:v>
                </c:pt>
                <c:pt idx="119">
                  <c:v>1.587067861715749</c:v>
                </c:pt>
                <c:pt idx="120">
                  <c:v>1.589102564102564</c:v>
                </c:pt>
                <c:pt idx="121">
                  <c:v>1.5911424903722722</c:v>
                </c:pt>
                <c:pt idx="122">
                  <c:v>1.5931876606683804</c:v>
                </c:pt>
                <c:pt idx="123">
                  <c:v>1.5952380952380953</c:v>
                </c:pt>
                <c:pt idx="124">
                  <c:v>1.5972938144329898</c:v>
                </c:pt>
                <c:pt idx="125">
                  <c:v>1.5993548387096774</c:v>
                </c:pt>
                <c:pt idx="126">
                  <c:v>1.601421188630491</c:v>
                </c:pt>
                <c:pt idx="127">
                  <c:v>1.6034928848641656</c:v>
                </c:pt>
                <c:pt idx="128">
                  <c:v>1.6055699481865284</c:v>
                </c:pt>
                <c:pt idx="129">
                  <c:v>1.6076523994811933</c:v>
                </c:pt>
                <c:pt idx="130">
                  <c:v>1.6097402597402597</c:v>
                </c:pt>
                <c:pt idx="131">
                  <c:v>1.6118335500650196</c:v>
                </c:pt>
                <c:pt idx="132">
                  <c:v>1.6139322916666667</c:v>
                </c:pt>
                <c:pt idx="133">
                  <c:v>1.6160365058670143</c:v>
                </c:pt>
                <c:pt idx="134">
                  <c:v>1.6181462140992167</c:v>
                </c:pt>
                <c:pt idx="135">
                  <c:v>1.6202614379084967</c:v>
                </c:pt>
                <c:pt idx="136">
                  <c:v>1.6223821989528795</c:v>
                </c:pt>
                <c:pt idx="137">
                  <c:v>1.6245085190039319</c:v>
                </c:pt>
                <c:pt idx="138">
                  <c:v>1.6266404199475066</c:v>
                </c:pt>
                <c:pt idx="139">
                  <c:v>1.6287779237844942</c:v>
                </c:pt>
                <c:pt idx="140">
                  <c:v>1.6309210526315789</c:v>
                </c:pt>
                <c:pt idx="141">
                  <c:v>1.6330698287220027</c:v>
                </c:pt>
                <c:pt idx="142">
                  <c:v>1.6352242744063326</c:v>
                </c:pt>
                <c:pt idx="143">
                  <c:v>1.6373844121532364</c:v>
                </c:pt>
                <c:pt idx="144">
                  <c:v>1.6395502645502646</c:v>
                </c:pt>
                <c:pt idx="145">
                  <c:v>1.6417218543046357</c:v>
                </c:pt>
                <c:pt idx="146">
                  <c:v>1.6438992042440319</c:v>
                </c:pt>
                <c:pt idx="147">
                  <c:v>1.6460823373173972</c:v>
                </c:pt>
                <c:pt idx="148">
                  <c:v>1.6482712765957446</c:v>
                </c:pt>
                <c:pt idx="149">
                  <c:v>1.6504660452729694</c:v>
                </c:pt>
                <c:pt idx="150">
                  <c:v>1.6526666666666667</c:v>
                </c:pt>
                <c:pt idx="151">
                  <c:v>1.6548731642189587</c:v>
                </c:pt>
                <c:pt idx="152">
                  <c:v>1.6570855614973261</c:v>
                </c:pt>
                <c:pt idx="153">
                  <c:v>1.6593038821954484</c:v>
                </c:pt>
                <c:pt idx="154">
                  <c:v>1.6615281501340482</c:v>
                </c:pt>
                <c:pt idx="155">
                  <c:v>1.6637583892617449</c:v>
                </c:pt>
                <c:pt idx="156">
                  <c:v>1.665994623655914</c:v>
                </c:pt>
                <c:pt idx="157">
                  <c:v>1.6682368775235532</c:v>
                </c:pt>
                <c:pt idx="158">
                  <c:v>1.6704851752021563</c:v>
                </c:pt>
                <c:pt idx="159">
                  <c:v>1.6727395411605939</c:v>
                </c:pt>
                <c:pt idx="160">
                  <c:v>1.675</c:v>
                </c:pt>
                <c:pt idx="161">
                  <c:v>1.6772665764546684</c:v>
                </c:pt>
                <c:pt idx="162">
                  <c:v>1.679539295392954</c:v>
                </c:pt>
                <c:pt idx="163">
                  <c:v>1.6818181818181819</c:v>
                </c:pt>
                <c:pt idx="164">
                  <c:v>1.6841032608695652</c:v>
                </c:pt>
                <c:pt idx="165">
                  <c:v>1.6863945578231292</c:v>
                </c:pt>
                <c:pt idx="166">
                  <c:v>1.688692098092643</c:v>
                </c:pt>
                <c:pt idx="167">
                  <c:v>1.6909959072305594</c:v>
                </c:pt>
                <c:pt idx="168">
                  <c:v>1.6933060109289617</c:v>
                </c:pt>
                <c:pt idx="169">
                  <c:v>1.6956224350205198</c:v>
                </c:pt>
                <c:pt idx="170">
                  <c:v>1.6979452054794522</c:v>
                </c:pt>
                <c:pt idx="171">
                  <c:v>1.7002743484224965</c:v>
                </c:pt>
                <c:pt idx="172">
                  <c:v>1.7026098901098901</c:v>
                </c:pt>
                <c:pt idx="173">
                  <c:v>1.7049518569463549</c:v>
                </c:pt>
                <c:pt idx="174">
                  <c:v>1.7073002754820936</c:v>
                </c:pt>
                <c:pt idx="175">
                  <c:v>1.7096551724137932</c:v>
                </c:pt>
                <c:pt idx="176">
                  <c:v>1.7120165745856353</c:v>
                </c:pt>
                <c:pt idx="177">
                  <c:v>1.714384508990318</c:v>
                </c:pt>
                <c:pt idx="178">
                  <c:v>1.7167590027700832</c:v>
                </c:pt>
                <c:pt idx="179">
                  <c:v>1.719140083217753</c:v>
                </c:pt>
                <c:pt idx="180">
                  <c:v>1.7215277777777778</c:v>
                </c:pt>
                <c:pt idx="181">
                  <c:v>1.7239221140472878</c:v>
                </c:pt>
                <c:pt idx="182">
                  <c:v>1.7263231197771587</c:v>
                </c:pt>
                <c:pt idx="183">
                  <c:v>1.7287308228730822</c:v>
                </c:pt>
                <c:pt idx="184">
                  <c:v>1.7311452513966481</c:v>
                </c:pt>
                <c:pt idx="185">
                  <c:v>1.7335664335664336</c:v>
                </c:pt>
                <c:pt idx="186">
                  <c:v>1.7359943977591037</c:v>
                </c:pt>
                <c:pt idx="187">
                  <c:v>1.738429172510519</c:v>
                </c:pt>
                <c:pt idx="188">
                  <c:v>1.740870786516854</c:v>
                </c:pt>
                <c:pt idx="189">
                  <c:v>1.7433192686357244</c:v>
                </c:pt>
                <c:pt idx="190">
                  <c:v>1.7457746478873239</c:v>
                </c:pt>
                <c:pt idx="191">
                  <c:v>1.7482369534555713</c:v>
                </c:pt>
                <c:pt idx="192">
                  <c:v>1.7507062146892656</c:v>
                </c:pt>
                <c:pt idx="193">
                  <c:v>1.7531824611032532</c:v>
                </c:pt>
                <c:pt idx="194">
                  <c:v>1.7556657223796035</c:v>
                </c:pt>
                <c:pt idx="195">
                  <c:v>1.7581560283687943</c:v>
                </c:pt>
                <c:pt idx="196">
                  <c:v>1.7606534090909092</c:v>
                </c:pt>
                <c:pt idx="197">
                  <c:v>1.763157894736842</c:v>
                </c:pt>
                <c:pt idx="198">
                  <c:v>1.7656695156695157</c:v>
                </c:pt>
                <c:pt idx="199">
                  <c:v>1.7681883024251071</c:v>
                </c:pt>
                <c:pt idx="200">
                  <c:v>1.7707142857142857</c:v>
                </c:pt>
                <c:pt idx="201">
                  <c:v>1.7732474964234621</c:v>
                </c:pt>
                <c:pt idx="202">
                  <c:v>1.7757879656160458</c:v>
                </c:pt>
                <c:pt idx="203">
                  <c:v>1.7783357245337159</c:v>
                </c:pt>
                <c:pt idx="204">
                  <c:v>1.7808908045977012</c:v>
                </c:pt>
                <c:pt idx="205">
                  <c:v>1.783453237410072</c:v>
                </c:pt>
                <c:pt idx="206">
                  <c:v>1.7860230547550433</c:v>
                </c:pt>
                <c:pt idx="207">
                  <c:v>1.7886002886002885</c:v>
                </c:pt>
                <c:pt idx="208">
                  <c:v>1.7911849710982659</c:v>
                </c:pt>
                <c:pt idx="209">
                  <c:v>1.7937771345875542</c:v>
                </c:pt>
                <c:pt idx="210">
                  <c:v>1.7963768115942029</c:v>
                </c:pt>
                <c:pt idx="211">
                  <c:v>1.7989840348330914</c:v>
                </c:pt>
                <c:pt idx="212">
                  <c:v>1.8015988372093024</c:v>
                </c:pt>
                <c:pt idx="213">
                  <c:v>1.8042212518195051</c:v>
                </c:pt>
                <c:pt idx="214">
                  <c:v>1.8068513119533527</c:v>
                </c:pt>
                <c:pt idx="215">
                  <c:v>1.8094890510948904</c:v>
                </c:pt>
                <c:pt idx="216">
                  <c:v>1.8121345029239766</c:v>
                </c:pt>
                <c:pt idx="217">
                  <c:v>1.8147877013177161</c:v>
                </c:pt>
                <c:pt idx="218">
                  <c:v>1.8174486803519061</c:v>
                </c:pt>
                <c:pt idx="219">
                  <c:v>1.8201174743024964</c:v>
                </c:pt>
                <c:pt idx="220">
                  <c:v>1.8227941176470588</c:v>
                </c:pt>
                <c:pt idx="221">
                  <c:v>1.8254786450662739</c:v>
                </c:pt>
                <c:pt idx="222">
                  <c:v>1.8281710914454277</c:v>
                </c:pt>
                <c:pt idx="223">
                  <c:v>1.8308714918759232</c:v>
                </c:pt>
                <c:pt idx="224">
                  <c:v>1.8335798816568047</c:v>
                </c:pt>
                <c:pt idx="225">
                  <c:v>1.8362962962962963</c:v>
                </c:pt>
                <c:pt idx="226">
                  <c:v>1.8390207715133531</c:v>
                </c:pt>
                <c:pt idx="227">
                  <c:v>1.8417533432392272</c:v>
                </c:pt>
                <c:pt idx="228">
                  <c:v>1.8444940476190477</c:v>
                </c:pt>
                <c:pt idx="229">
                  <c:v>1.8472429210134129</c:v>
                </c:pt>
                <c:pt idx="230">
                  <c:v>1.85</c:v>
                </c:pt>
                <c:pt idx="231">
                  <c:v>1.8527653213751869</c:v>
                </c:pt>
                <c:pt idx="232">
                  <c:v>1.8555389221556886</c:v>
                </c:pt>
                <c:pt idx="233">
                  <c:v>1.85832083958021</c:v>
                </c:pt>
                <c:pt idx="234">
                  <c:v>1.8611111111111112</c:v>
                </c:pt>
                <c:pt idx="235">
                  <c:v>1.8639097744360902</c:v>
                </c:pt>
                <c:pt idx="236">
                  <c:v>1.8667168674698795</c:v>
                </c:pt>
                <c:pt idx="237">
                  <c:v>1.8695324283559578</c:v>
                </c:pt>
                <c:pt idx="238">
                  <c:v>1.8723564954682779</c:v>
                </c:pt>
                <c:pt idx="239">
                  <c:v>1.8751891074130105</c:v>
                </c:pt>
                <c:pt idx="240">
                  <c:v>1.8780303030303029</c:v>
                </c:pt>
                <c:pt idx="241">
                  <c:v>1.8808801213960546</c:v>
                </c:pt>
                <c:pt idx="242">
                  <c:v>1.8837386018237081</c:v>
                </c:pt>
                <c:pt idx="243">
                  <c:v>1.8866057838660579</c:v>
                </c:pt>
                <c:pt idx="244">
                  <c:v>1.8894817073170731</c:v>
                </c:pt>
                <c:pt idx="245">
                  <c:v>1.8923664122137405</c:v>
                </c:pt>
                <c:pt idx="246">
                  <c:v>1.8952599388379205</c:v>
                </c:pt>
                <c:pt idx="247">
                  <c:v>1.8981623277182236</c:v>
                </c:pt>
                <c:pt idx="248">
                  <c:v>1.9010736196319018</c:v>
                </c:pt>
                <c:pt idx="249">
                  <c:v>1.9039938556067588</c:v>
                </c:pt>
                <c:pt idx="250">
                  <c:v>1.9069230769230769</c:v>
                </c:pt>
                <c:pt idx="251">
                  <c:v>1.9098613251155625</c:v>
                </c:pt>
                <c:pt idx="252">
                  <c:v>1.9128086419753085</c:v>
                </c:pt>
                <c:pt idx="253">
                  <c:v>1.9157650695517774</c:v>
                </c:pt>
                <c:pt idx="254">
                  <c:v>1.9187306501547987</c:v>
                </c:pt>
                <c:pt idx="255">
                  <c:v>1.9217054263565891</c:v>
                </c:pt>
                <c:pt idx="256">
                  <c:v>1.9246894409937889</c:v>
                </c:pt>
                <c:pt idx="257">
                  <c:v>1.927682737169518</c:v>
                </c:pt>
                <c:pt idx="258">
                  <c:v>1.9306853582554517</c:v>
                </c:pt>
                <c:pt idx="259">
                  <c:v>1.9336973478939157</c:v>
                </c:pt>
                <c:pt idx="260">
                  <c:v>1.93671875</c:v>
                </c:pt>
                <c:pt idx="261">
                  <c:v>1.9397496087636932</c:v>
                </c:pt>
                <c:pt idx="262">
                  <c:v>1.9427899686520376</c:v>
                </c:pt>
                <c:pt idx="263">
                  <c:v>1.945839874411303</c:v>
                </c:pt>
                <c:pt idx="264">
                  <c:v>1.9488993710691824</c:v>
                </c:pt>
                <c:pt idx="265">
                  <c:v>1.9519685039370078</c:v>
                </c:pt>
                <c:pt idx="266">
                  <c:v>1.9550473186119874</c:v>
                </c:pt>
                <c:pt idx="267">
                  <c:v>1.9581358609794628</c:v>
                </c:pt>
                <c:pt idx="268">
                  <c:v>1.9612341772151898</c:v>
                </c:pt>
                <c:pt idx="269">
                  <c:v>1.9643423137876386</c:v>
                </c:pt>
                <c:pt idx="270">
                  <c:v>1.9674603174603174</c:v>
                </c:pt>
                <c:pt idx="271">
                  <c:v>1.9705882352941178</c:v>
                </c:pt>
                <c:pt idx="272">
                  <c:v>1.9737261146496816</c:v>
                </c:pt>
                <c:pt idx="273">
                  <c:v>1.9768740031897927</c:v>
                </c:pt>
                <c:pt idx="274">
                  <c:v>1.9800319488817892</c:v>
                </c:pt>
                <c:pt idx="275">
                  <c:v>1.9832000000000001</c:v>
                </c:pt>
                <c:pt idx="276">
                  <c:v>1.9863782051282051</c:v>
                </c:pt>
                <c:pt idx="277">
                  <c:v>1.9895666131621188</c:v>
                </c:pt>
                <c:pt idx="278">
                  <c:v>1.992765273311897</c:v>
                </c:pt>
                <c:pt idx="279">
                  <c:v>1.9959742351046699</c:v>
                </c:pt>
                <c:pt idx="280">
                  <c:v>1.9991935483870968</c:v>
                </c:pt>
                <c:pt idx="281">
                  <c:v>2.0024232633279482</c:v>
                </c:pt>
                <c:pt idx="282">
                  <c:v>2.0056634304207122</c:v>
                </c:pt>
                <c:pt idx="283">
                  <c:v>2.0089141004862237</c:v>
                </c:pt>
                <c:pt idx="284">
                  <c:v>2.0121753246753249</c:v>
                </c:pt>
                <c:pt idx="285">
                  <c:v>2.0154471544715449</c:v>
                </c:pt>
                <c:pt idx="286">
                  <c:v>2.018729641693811</c:v>
                </c:pt>
                <c:pt idx="287">
                  <c:v>2.0220228384991845</c:v>
                </c:pt>
                <c:pt idx="288">
                  <c:v>2.0253267973856208</c:v>
                </c:pt>
                <c:pt idx="289">
                  <c:v>2.0286415711947625</c:v>
                </c:pt>
                <c:pt idx="290">
                  <c:v>2.0319672131147541</c:v>
                </c:pt>
                <c:pt idx="291">
                  <c:v>2.035303776683087</c:v>
                </c:pt>
                <c:pt idx="292">
                  <c:v>2.0386513157894739</c:v>
                </c:pt>
                <c:pt idx="293">
                  <c:v>2.0420098846787478</c:v>
                </c:pt>
                <c:pt idx="294">
                  <c:v>2.0453795379537953</c:v>
                </c:pt>
                <c:pt idx="295">
                  <c:v>2.0487603305785123</c:v>
                </c:pt>
                <c:pt idx="296">
                  <c:v>2.0521523178807946</c:v>
                </c:pt>
                <c:pt idx="297">
                  <c:v>2.0555555555555554</c:v>
                </c:pt>
                <c:pt idx="298">
                  <c:v>2.058970099667774</c:v>
                </c:pt>
                <c:pt idx="299">
                  <c:v>2.062396006655574</c:v>
                </c:pt>
                <c:pt idx="300">
                  <c:v>2.0658333333333334</c:v>
                </c:pt>
                <c:pt idx="301">
                  <c:v>2.0692821368948247</c:v>
                </c:pt>
                <c:pt idx="302">
                  <c:v>2.0727424749163879</c:v>
                </c:pt>
                <c:pt idx="303">
                  <c:v>2.0762144053601341</c:v>
                </c:pt>
                <c:pt idx="304">
                  <c:v>2.0796979865771812</c:v>
                </c:pt>
                <c:pt idx="305">
                  <c:v>2.0831932773109245</c:v>
                </c:pt>
                <c:pt idx="306">
                  <c:v>2.0867003367003365</c:v>
                </c:pt>
                <c:pt idx="307">
                  <c:v>2.0902192242833051</c:v>
                </c:pt>
                <c:pt idx="308">
                  <c:v>2.09375</c:v>
                </c:pt>
                <c:pt idx="309">
                  <c:v>2.0972927241962775</c:v>
                </c:pt>
                <c:pt idx="310">
                  <c:v>2.1008474576271188</c:v>
                </c:pt>
                <c:pt idx="311">
                  <c:v>2.1044142614601018</c:v>
                </c:pt>
                <c:pt idx="312">
                  <c:v>2.1079931972789114</c:v>
                </c:pt>
                <c:pt idx="313">
                  <c:v>2.1115843270868826</c:v>
                </c:pt>
                <c:pt idx="314">
                  <c:v>2.1151877133105801</c:v>
                </c:pt>
                <c:pt idx="315">
                  <c:v>2.1188034188034188</c:v>
                </c:pt>
                <c:pt idx="316">
                  <c:v>2.1224315068493151</c:v>
                </c:pt>
                <c:pt idx="317">
                  <c:v>2.1260720411663807</c:v>
                </c:pt>
                <c:pt idx="318">
                  <c:v>2.1297250859106529</c:v>
                </c:pt>
                <c:pt idx="319">
                  <c:v>2.1333907056798624</c:v>
                </c:pt>
                <c:pt idx="320">
                  <c:v>2.1370689655172415</c:v>
                </c:pt>
                <c:pt idx="321">
                  <c:v>2.1407599309153715</c:v>
                </c:pt>
                <c:pt idx="322">
                  <c:v>2.144463667820069</c:v>
                </c:pt>
                <c:pt idx="323">
                  <c:v>2.1481802426343153</c:v>
                </c:pt>
                <c:pt idx="324">
                  <c:v>2.1519097222222223</c:v>
                </c:pt>
                <c:pt idx="325">
                  <c:v>2.1556521739130434</c:v>
                </c:pt>
                <c:pt idx="326">
                  <c:v>2.1594076655052263</c:v>
                </c:pt>
                <c:pt idx="327">
                  <c:v>2.163176265270506</c:v>
                </c:pt>
                <c:pt idx="328">
                  <c:v>2.1669580419580421</c:v>
                </c:pt>
                <c:pt idx="329">
                  <c:v>2.1707530647985989</c:v>
                </c:pt>
                <c:pt idx="330">
                  <c:v>2.1745614035087719</c:v>
                </c:pt>
                <c:pt idx="331">
                  <c:v>2.178383128295255</c:v>
                </c:pt>
                <c:pt idx="332">
                  <c:v>2.182218309859155</c:v>
                </c:pt>
                <c:pt idx="333">
                  <c:v>2.1860670194003529</c:v>
                </c:pt>
                <c:pt idx="334">
                  <c:v>2.1899293286219081</c:v>
                </c:pt>
                <c:pt idx="335">
                  <c:v>2.1938053097345134</c:v>
                </c:pt>
                <c:pt idx="336">
                  <c:v>2.1976950354609928</c:v>
                </c:pt>
                <c:pt idx="337">
                  <c:v>2.2015985790408528</c:v>
                </c:pt>
                <c:pt idx="338">
                  <c:v>2.2055160142348753</c:v>
                </c:pt>
                <c:pt idx="339">
                  <c:v>2.2094474153297683</c:v>
                </c:pt>
                <c:pt idx="340">
                  <c:v>2.2133928571428569</c:v>
                </c:pt>
                <c:pt idx="341">
                  <c:v>2.2173524150268338</c:v>
                </c:pt>
                <c:pt idx="342">
                  <c:v>2.2213261648745521</c:v>
                </c:pt>
                <c:pt idx="343">
                  <c:v>2.2253141831238779</c:v>
                </c:pt>
                <c:pt idx="344">
                  <c:v>2.2293165467625897</c:v>
                </c:pt>
                <c:pt idx="345">
                  <c:v>2.2333333333333334</c:v>
                </c:pt>
                <c:pt idx="346">
                  <c:v>2.237364620938628</c:v>
                </c:pt>
                <c:pt idx="347">
                  <c:v>2.2414104882459314</c:v>
                </c:pt>
                <c:pt idx="348">
                  <c:v>2.2454710144927534</c:v>
                </c:pt>
                <c:pt idx="349">
                  <c:v>2.2495462794918328</c:v>
                </c:pt>
                <c:pt idx="350">
                  <c:v>2.2536363636363634</c:v>
                </c:pt>
                <c:pt idx="351">
                  <c:v>2.2577413479052821</c:v>
                </c:pt>
                <c:pt idx="352">
                  <c:v>2.261861313868613</c:v>
                </c:pt>
                <c:pt idx="353">
                  <c:v>2.2659963436928701</c:v>
                </c:pt>
                <c:pt idx="354">
                  <c:v>2.2701465201465201</c:v>
                </c:pt>
                <c:pt idx="355">
                  <c:v>2.2743119266055047</c:v>
                </c:pt>
                <c:pt idx="356">
                  <c:v>2.2784926470588234</c:v>
                </c:pt>
                <c:pt idx="357">
                  <c:v>2.2826887661141804</c:v>
                </c:pt>
                <c:pt idx="358">
                  <c:v>2.28690036900369</c:v>
                </c:pt>
                <c:pt idx="359">
                  <c:v>2.2911275415896486</c:v>
                </c:pt>
                <c:pt idx="360">
                  <c:v>2.2953703703703705</c:v>
                </c:pt>
                <c:pt idx="361">
                  <c:v>2.2996289424860854</c:v>
                </c:pt>
                <c:pt idx="362">
                  <c:v>2.303903345724907</c:v>
                </c:pt>
                <c:pt idx="363">
                  <c:v>2.308193668528864</c:v>
                </c:pt>
                <c:pt idx="364">
                  <c:v>2.3125</c:v>
                </c:pt>
                <c:pt idx="365">
                  <c:v>2.3168224299065421</c:v>
                </c:pt>
                <c:pt idx="366">
                  <c:v>2.3211610486891385</c:v>
                </c:pt>
                <c:pt idx="367">
                  <c:v>2.3255159474671672</c:v>
                </c:pt>
                <c:pt idx="368">
                  <c:v>2.3298872180451129</c:v>
                </c:pt>
                <c:pt idx="369">
                  <c:v>2.3342749529190208</c:v>
                </c:pt>
                <c:pt idx="370">
                  <c:v>2.3386792452830187</c:v>
                </c:pt>
                <c:pt idx="371">
                  <c:v>2.3431001890359169</c:v>
                </c:pt>
                <c:pt idx="372">
                  <c:v>2.3475378787878789</c:v>
                </c:pt>
                <c:pt idx="373">
                  <c:v>2.3519924098671727</c:v>
                </c:pt>
                <c:pt idx="374">
                  <c:v>2.3564638783269962</c:v>
                </c:pt>
                <c:pt idx="375">
                  <c:v>2.3609523809523809</c:v>
                </c:pt>
                <c:pt idx="376">
                  <c:v>2.3654580152671754</c:v>
                </c:pt>
                <c:pt idx="377">
                  <c:v>2.3699808795411088</c:v>
                </c:pt>
                <c:pt idx="378">
                  <c:v>2.3745210727969348</c:v>
                </c:pt>
                <c:pt idx="379">
                  <c:v>2.3790786948176583</c:v>
                </c:pt>
                <c:pt idx="380">
                  <c:v>2.3836538461538463</c:v>
                </c:pt>
                <c:pt idx="381">
                  <c:v>2.3882466281310211</c:v>
                </c:pt>
                <c:pt idx="382">
                  <c:v>2.3928571428571428</c:v>
                </c:pt>
                <c:pt idx="383">
                  <c:v>2.3974854932301741</c:v>
                </c:pt>
                <c:pt idx="384">
                  <c:v>2.4021317829457365</c:v>
                </c:pt>
                <c:pt idx="385">
                  <c:v>2.4067961165048546</c:v>
                </c:pt>
                <c:pt idx="386">
                  <c:v>2.4114785992217898</c:v>
                </c:pt>
                <c:pt idx="387">
                  <c:v>2.4161793372319686</c:v>
                </c:pt>
                <c:pt idx="388">
                  <c:v>2.4208984375</c:v>
                </c:pt>
                <c:pt idx="389">
                  <c:v>2.4256360078277885</c:v>
                </c:pt>
                <c:pt idx="390">
                  <c:v>2.4303921568627449</c:v>
                </c:pt>
                <c:pt idx="391">
                  <c:v>2.4351669941060905</c:v>
                </c:pt>
                <c:pt idx="392">
                  <c:v>2.4399606299212597</c:v>
                </c:pt>
                <c:pt idx="393">
                  <c:v>2.4447731755424065</c:v>
                </c:pt>
                <c:pt idx="394">
                  <c:v>2.4496047430830039</c:v>
                </c:pt>
                <c:pt idx="395">
                  <c:v>2.4544554455445544</c:v>
                </c:pt>
                <c:pt idx="396">
                  <c:v>2.4593253968253967</c:v>
                </c:pt>
                <c:pt idx="397">
                  <c:v>2.4642147117296225</c:v>
                </c:pt>
                <c:pt idx="398">
                  <c:v>2.4691235059760954</c:v>
                </c:pt>
                <c:pt idx="399">
                  <c:v>2.4740518962075848</c:v>
                </c:pt>
                <c:pt idx="400">
                  <c:v>2.4790000000000001</c:v>
                </c:pt>
                <c:pt idx="401">
                  <c:v>2.4839679358717435</c:v>
                </c:pt>
                <c:pt idx="402">
                  <c:v>2.4889558232931726</c:v>
                </c:pt>
                <c:pt idx="403">
                  <c:v>2.4939637826961771</c:v>
                </c:pt>
                <c:pt idx="404">
                  <c:v>2.498991935483871</c:v>
                </c:pt>
                <c:pt idx="405">
                  <c:v>2.5040404040404041</c:v>
                </c:pt>
                <c:pt idx="406">
                  <c:v>2.5091093117408905</c:v>
                </c:pt>
                <c:pt idx="407">
                  <c:v>2.5141987829614605</c:v>
                </c:pt>
                <c:pt idx="408">
                  <c:v>2.5193089430894311</c:v>
                </c:pt>
                <c:pt idx="409">
                  <c:v>2.5244399185336048</c:v>
                </c:pt>
                <c:pt idx="410">
                  <c:v>2.5295918367346939</c:v>
                </c:pt>
                <c:pt idx="411">
                  <c:v>2.5347648261758691</c:v>
                </c:pt>
                <c:pt idx="412">
                  <c:v>2.5399590163934427</c:v>
                </c:pt>
                <c:pt idx="413">
                  <c:v>2.5451745379876796</c:v>
                </c:pt>
                <c:pt idx="414">
                  <c:v>2.5504115226337447</c:v>
                </c:pt>
                <c:pt idx="415">
                  <c:v>2.5556701030927833</c:v>
                </c:pt>
                <c:pt idx="416">
                  <c:v>2.5609504132231407</c:v>
                </c:pt>
                <c:pt idx="417">
                  <c:v>2.5662525879917184</c:v>
                </c:pt>
                <c:pt idx="418">
                  <c:v>2.5715767634854774</c:v>
                </c:pt>
                <c:pt idx="419">
                  <c:v>2.5769230769230771</c:v>
                </c:pt>
                <c:pt idx="420">
                  <c:v>2.5822916666666669</c:v>
                </c:pt>
                <c:pt idx="421">
                  <c:v>2.5876826722338206</c:v>
                </c:pt>
                <c:pt idx="422">
                  <c:v>2.5930962343096233</c:v>
                </c:pt>
                <c:pt idx="423">
                  <c:v>2.5985324947589099</c:v>
                </c:pt>
                <c:pt idx="424">
                  <c:v>2.6039915966386555</c:v>
                </c:pt>
                <c:pt idx="425">
                  <c:v>2.6094736842105264</c:v>
                </c:pt>
                <c:pt idx="426">
                  <c:v>2.6149789029535864</c:v>
                </c:pt>
                <c:pt idx="427">
                  <c:v>2.6205073995771668</c:v>
                </c:pt>
                <c:pt idx="428">
                  <c:v>2.6260593220338984</c:v>
                </c:pt>
                <c:pt idx="429">
                  <c:v>2.6316348195329087</c:v>
                </c:pt>
                <c:pt idx="430">
                  <c:v>2.6372340425531915</c:v>
                </c:pt>
                <c:pt idx="431">
                  <c:v>2.6428571428571428</c:v>
                </c:pt>
                <c:pt idx="432">
                  <c:v>2.6485042735042734</c:v>
                </c:pt>
                <c:pt idx="433">
                  <c:v>2.6541755888650962</c:v>
                </c:pt>
                <c:pt idx="434">
                  <c:v>2.6598712446351933</c:v>
                </c:pt>
                <c:pt idx="435">
                  <c:v>2.6655913978494623</c:v>
                </c:pt>
                <c:pt idx="436">
                  <c:v>2.6713362068965516</c:v>
                </c:pt>
                <c:pt idx="437">
                  <c:v>2.6771058315334773</c:v>
                </c:pt>
                <c:pt idx="438">
                  <c:v>2.6829004329004329</c:v>
                </c:pt>
                <c:pt idx="439">
                  <c:v>2.688720173535792</c:v>
                </c:pt>
                <c:pt idx="440">
                  <c:v>2.6945652173913044</c:v>
                </c:pt>
                <c:pt idx="441">
                  <c:v>2.7004357298474946</c:v>
                </c:pt>
                <c:pt idx="442">
                  <c:v>2.7063318777292578</c:v>
                </c:pt>
                <c:pt idx="443">
                  <c:v>2.7122538293216629</c:v>
                </c:pt>
                <c:pt idx="444">
                  <c:v>2.7182017543859649</c:v>
                </c:pt>
                <c:pt idx="445">
                  <c:v>2.7241758241758243</c:v>
                </c:pt>
                <c:pt idx="446">
                  <c:v>2.7301762114537445</c:v>
                </c:pt>
                <c:pt idx="447">
                  <c:v>2.7362030905077264</c:v>
                </c:pt>
                <c:pt idx="448">
                  <c:v>2.7422566371681416</c:v>
                </c:pt>
                <c:pt idx="449">
                  <c:v>2.7483370288248339</c:v>
                </c:pt>
                <c:pt idx="450">
                  <c:v>2.7544444444444443</c:v>
                </c:pt>
                <c:pt idx="451">
                  <c:v>2.7605790645879731</c:v>
                </c:pt>
                <c:pt idx="452">
                  <c:v>2.7667410714285716</c:v>
                </c:pt>
                <c:pt idx="453">
                  <c:v>2.7729306487695751</c:v>
                </c:pt>
                <c:pt idx="454">
                  <c:v>2.7791479820627805</c:v>
                </c:pt>
                <c:pt idx="455">
                  <c:v>2.7853932584269665</c:v>
                </c:pt>
                <c:pt idx="456">
                  <c:v>2.7916666666666665</c:v>
                </c:pt>
                <c:pt idx="457">
                  <c:v>2.7979683972911964</c:v>
                </c:pt>
                <c:pt idx="458">
                  <c:v>2.8042986425339365</c:v>
                </c:pt>
                <c:pt idx="459">
                  <c:v>2.8106575963718821</c:v>
                </c:pt>
                <c:pt idx="460">
                  <c:v>2.8170454545454544</c:v>
                </c:pt>
                <c:pt idx="461">
                  <c:v>2.8234624145785876</c:v>
                </c:pt>
                <c:pt idx="462">
                  <c:v>2.8299086757990866</c:v>
                </c:pt>
                <c:pt idx="463">
                  <c:v>2.8363844393592679</c:v>
                </c:pt>
                <c:pt idx="464">
                  <c:v>2.8428899082568808</c:v>
                </c:pt>
                <c:pt idx="465">
                  <c:v>2.8494252873563219</c:v>
                </c:pt>
                <c:pt idx="466">
                  <c:v>2.8559907834101383</c:v>
                </c:pt>
                <c:pt idx="467">
                  <c:v>2.8625866050808315</c:v>
                </c:pt>
                <c:pt idx="468">
                  <c:v>2.8692129629629628</c:v>
                </c:pt>
                <c:pt idx="469">
                  <c:v>2.8758700696055683</c:v>
                </c:pt>
                <c:pt idx="470">
                  <c:v>2.8825581395348836</c:v>
                </c:pt>
                <c:pt idx="471">
                  <c:v>2.8892773892773893</c:v>
                </c:pt>
                <c:pt idx="472">
                  <c:v>2.8960280373831777</c:v>
                </c:pt>
                <c:pt idx="473">
                  <c:v>2.9028103044496487</c:v>
                </c:pt>
                <c:pt idx="474">
                  <c:v>2.90962441314554</c:v>
                </c:pt>
                <c:pt idx="475">
                  <c:v>2.9164705882352941</c:v>
                </c:pt>
                <c:pt idx="476">
                  <c:v>2.9233490566037736</c:v>
                </c:pt>
                <c:pt idx="477">
                  <c:v>2.9302600472813238</c:v>
                </c:pt>
                <c:pt idx="478">
                  <c:v>2.9372037914691944</c:v>
                </c:pt>
                <c:pt idx="479">
                  <c:v>2.9441805225653206</c:v>
                </c:pt>
                <c:pt idx="480">
                  <c:v>2.9511904761904764</c:v>
                </c:pt>
                <c:pt idx="481">
                  <c:v>2.9582338902147973</c:v>
                </c:pt>
                <c:pt idx="482">
                  <c:v>2.9653110047846889</c:v>
                </c:pt>
                <c:pt idx="483">
                  <c:v>2.9724220623501201</c:v>
                </c:pt>
                <c:pt idx="484">
                  <c:v>2.9795673076923075</c:v>
                </c:pt>
                <c:pt idx="485">
                  <c:v>2.9867469879518072</c:v>
                </c:pt>
                <c:pt idx="486">
                  <c:v>2.993961352657005</c:v>
                </c:pt>
                <c:pt idx="487">
                  <c:v>3.0012106537530268</c:v>
                </c:pt>
                <c:pt idx="488">
                  <c:v>3.008495145631068</c:v>
                </c:pt>
                <c:pt idx="489">
                  <c:v>3.0158150851581507</c:v>
                </c:pt>
                <c:pt idx="490">
                  <c:v>3.0231707317073169</c:v>
                </c:pt>
                <c:pt idx="491">
                  <c:v>3.0305623471882641</c:v>
                </c:pt>
                <c:pt idx="492">
                  <c:v>3.0379901960784315</c:v>
                </c:pt>
                <c:pt idx="493">
                  <c:v>3.0454545454545454</c:v>
                </c:pt>
                <c:pt idx="494">
                  <c:v>3.0529556650246303</c:v>
                </c:pt>
                <c:pt idx="495">
                  <c:v>3.060493827160494</c:v>
                </c:pt>
                <c:pt idx="496">
                  <c:v>3.0680693069306932</c:v>
                </c:pt>
                <c:pt idx="497">
                  <c:v>3.0756823821339951</c:v>
                </c:pt>
                <c:pt idx="498">
                  <c:v>3.0833333333333335</c:v>
                </c:pt>
                <c:pt idx="499">
                  <c:v>3.0910224438902745</c:v>
                </c:pt>
                <c:pt idx="500">
                  <c:v>3.0987499999999999</c:v>
                </c:pt>
                <c:pt idx="501">
                  <c:v>3.1065162907268169</c:v>
                </c:pt>
                <c:pt idx="502">
                  <c:v>3.1143216080402012</c:v>
                </c:pt>
                <c:pt idx="503">
                  <c:v>3.1221662468513856</c:v>
                </c:pt>
                <c:pt idx="504">
                  <c:v>3.1300505050505052</c:v>
                </c:pt>
                <c:pt idx="505">
                  <c:v>3.1379746835443036</c:v>
                </c:pt>
                <c:pt idx="506">
                  <c:v>3.1459390862944163</c:v>
                </c:pt>
                <c:pt idx="507">
                  <c:v>3.1539440203562341</c:v>
                </c:pt>
                <c:pt idx="508">
                  <c:v>3.1619897959183674</c:v>
                </c:pt>
                <c:pt idx="509">
                  <c:v>3.1700767263427112</c:v>
                </c:pt>
                <c:pt idx="510">
                  <c:v>3.178205128205128</c:v>
                </c:pt>
                <c:pt idx="511">
                  <c:v>3.1863753213367607</c:v>
                </c:pt>
                <c:pt idx="512">
                  <c:v>3.1945876288659796</c:v>
                </c:pt>
                <c:pt idx="513">
                  <c:v>3.202842377260982</c:v>
                </c:pt>
                <c:pt idx="514">
                  <c:v>3.2111398963730569</c:v>
                </c:pt>
                <c:pt idx="515">
                  <c:v>3.2194805194805194</c:v>
                </c:pt>
                <c:pt idx="516">
                  <c:v>3.2278645833333335</c:v>
                </c:pt>
                <c:pt idx="517">
                  <c:v>3.2362924281984333</c:v>
                </c:pt>
                <c:pt idx="518">
                  <c:v>3.244764397905759</c:v>
                </c:pt>
                <c:pt idx="519">
                  <c:v>3.2532808398950133</c:v>
                </c:pt>
                <c:pt idx="520">
                  <c:v>3.2618421052631579</c:v>
                </c:pt>
                <c:pt idx="521">
                  <c:v>3.2704485488126651</c:v>
                </c:pt>
                <c:pt idx="522">
                  <c:v>3.2791005291005293</c:v>
                </c:pt>
                <c:pt idx="523">
                  <c:v>3.2877984084880638</c:v>
                </c:pt>
                <c:pt idx="524">
                  <c:v>3.2965425531914891</c:v>
                </c:pt>
                <c:pt idx="525">
                  <c:v>3.3053333333333335</c:v>
                </c:pt>
                <c:pt idx="526">
                  <c:v>3.3141711229946522</c:v>
                </c:pt>
                <c:pt idx="527">
                  <c:v>3.3230563002680964</c:v>
                </c:pt>
                <c:pt idx="528">
                  <c:v>3.331989247311828</c:v>
                </c:pt>
                <c:pt idx="529">
                  <c:v>3.3409703504043127</c:v>
                </c:pt>
                <c:pt idx="530">
                  <c:v>3.35</c:v>
                </c:pt>
                <c:pt idx="531">
                  <c:v>3.359078590785908</c:v>
                </c:pt>
                <c:pt idx="532">
                  <c:v>3.3682065217391304</c:v>
                </c:pt>
                <c:pt idx="533">
                  <c:v>3.377384196185286</c:v>
                </c:pt>
                <c:pt idx="534">
                  <c:v>3.3866120218579234</c:v>
                </c:pt>
                <c:pt idx="535">
                  <c:v>3.3958904109589043</c:v>
                </c:pt>
                <c:pt idx="536">
                  <c:v>3.4052197802197801</c:v>
                </c:pt>
                <c:pt idx="537">
                  <c:v>3.4146005509641872</c:v>
                </c:pt>
                <c:pt idx="538">
                  <c:v>3.4240331491712706</c:v>
                </c:pt>
                <c:pt idx="539">
                  <c:v>3.4335180055401664</c:v>
                </c:pt>
                <c:pt idx="540">
                  <c:v>3.4430555555555555</c:v>
                </c:pt>
                <c:pt idx="541">
                  <c:v>3.4526462395543174</c:v>
                </c:pt>
                <c:pt idx="542">
                  <c:v>3.4622905027932962</c:v>
                </c:pt>
                <c:pt idx="543">
                  <c:v>3.4719887955182074</c:v>
                </c:pt>
                <c:pt idx="544">
                  <c:v>3.481741573033708</c:v>
                </c:pt>
                <c:pt idx="545">
                  <c:v>3.4915492957746479</c:v>
                </c:pt>
                <c:pt idx="546">
                  <c:v>3.5014124293785311</c:v>
                </c:pt>
                <c:pt idx="547">
                  <c:v>3.511331444759207</c:v>
                </c:pt>
                <c:pt idx="548">
                  <c:v>3.5213068181818183</c:v>
                </c:pt>
                <c:pt idx="549">
                  <c:v>3.5313390313390314</c:v>
                </c:pt>
                <c:pt idx="550">
                  <c:v>3.5414285714285714</c:v>
                </c:pt>
                <c:pt idx="551">
                  <c:v>3.5515759312320916</c:v>
                </c:pt>
                <c:pt idx="552">
                  <c:v>3.5617816091954024</c:v>
                </c:pt>
                <c:pt idx="553">
                  <c:v>3.5720461095100866</c:v>
                </c:pt>
                <c:pt idx="554">
                  <c:v>3.5823699421965318</c:v>
                </c:pt>
                <c:pt idx="555">
                  <c:v>3.5927536231884059</c:v>
                </c:pt>
                <c:pt idx="556">
                  <c:v>3.6031976744186047</c:v>
                </c:pt>
                <c:pt idx="557">
                  <c:v>3.6137026239067054</c:v>
                </c:pt>
                <c:pt idx="558">
                  <c:v>3.6242690058479532</c:v>
                </c:pt>
                <c:pt idx="559">
                  <c:v>3.6348973607038122</c:v>
                </c:pt>
                <c:pt idx="560">
                  <c:v>3.6455882352941176</c:v>
                </c:pt>
                <c:pt idx="561">
                  <c:v>3.6563421828908553</c:v>
                </c:pt>
                <c:pt idx="562">
                  <c:v>3.6671597633136095</c:v>
                </c:pt>
                <c:pt idx="563">
                  <c:v>3.6780415430267062</c:v>
                </c:pt>
                <c:pt idx="564">
                  <c:v>3.6889880952380953</c:v>
                </c:pt>
                <c:pt idx="565">
                  <c:v>3.7</c:v>
                </c:pt>
                <c:pt idx="566">
                  <c:v>3.7110778443113772</c:v>
                </c:pt>
                <c:pt idx="567">
                  <c:v>3.7222222222222223</c:v>
                </c:pt>
                <c:pt idx="568">
                  <c:v>3.7334337349397591</c:v>
                </c:pt>
                <c:pt idx="569">
                  <c:v>3.7447129909365557</c:v>
                </c:pt>
                <c:pt idx="570">
                  <c:v>3.7560606060606059</c:v>
                </c:pt>
                <c:pt idx="571">
                  <c:v>3.7674772036474162</c:v>
                </c:pt>
                <c:pt idx="572">
                  <c:v>3.7789634146341462</c:v>
                </c:pt>
                <c:pt idx="573">
                  <c:v>3.7905198776758411</c:v>
                </c:pt>
                <c:pt idx="574">
                  <c:v>3.8021472392638036</c:v>
                </c:pt>
                <c:pt idx="575">
                  <c:v>3.8138461538461539</c:v>
                </c:pt>
                <c:pt idx="576">
                  <c:v>3.8256172839506171</c:v>
                </c:pt>
                <c:pt idx="577">
                  <c:v>3.8374613003095974</c:v>
                </c:pt>
                <c:pt idx="578">
                  <c:v>3.8493788819875778</c:v>
                </c:pt>
                <c:pt idx="579">
                  <c:v>3.8613707165109035</c:v>
                </c:pt>
                <c:pt idx="580">
                  <c:v>3.8734375000000001</c:v>
                </c:pt>
                <c:pt idx="581">
                  <c:v>3.8855799373040751</c:v>
                </c:pt>
                <c:pt idx="582">
                  <c:v>3.8977987421383649</c:v>
                </c:pt>
                <c:pt idx="583">
                  <c:v>3.9100946372239749</c:v>
                </c:pt>
                <c:pt idx="584">
                  <c:v>3.9224683544303796</c:v>
                </c:pt>
                <c:pt idx="585">
                  <c:v>3.9349206349206347</c:v>
                </c:pt>
                <c:pt idx="586">
                  <c:v>3.9474522292993632</c:v>
                </c:pt>
                <c:pt idx="587">
                  <c:v>3.9600638977635785</c:v>
                </c:pt>
                <c:pt idx="588">
                  <c:v>3.9727564102564101</c:v>
                </c:pt>
                <c:pt idx="589">
                  <c:v>3.985530546623794</c:v>
                </c:pt>
                <c:pt idx="590">
                  <c:v>3.9983870967741937</c:v>
                </c:pt>
              </c:numCache>
            </c:numRef>
          </c:xVal>
          <c:yVal>
            <c:numRef>
              <c:f>'TiO2-dye'!$N$2:$N$592</c:f>
              <c:numCache>
                <c:formatCode>General</c:formatCode>
                <c:ptCount val="591"/>
                <c:pt idx="0">
                  <c:v>0</c:v>
                </c:pt>
                <c:pt idx="1">
                  <c:v>6.244468817903209E-6</c:v>
                </c:pt>
                <c:pt idx="2">
                  <c:v>2.1614170056560637E-5</c:v>
                </c:pt>
                <c:pt idx="3">
                  <c:v>4.8227461242221606E-5</c:v>
                </c:pt>
                <c:pt idx="4">
                  <c:v>9.3062510949781289E-5</c:v>
                </c:pt>
                <c:pt idx="5">
                  <c:v>1.4822676989452579E-4</c:v>
                </c:pt>
                <c:pt idx="6">
                  <c:v>2.1107587945860535E-4</c:v>
                </c:pt>
                <c:pt idx="7">
                  <c:v>2.8206829645219408E-4</c:v>
                </c:pt>
                <c:pt idx="8">
                  <c:v>3.8014006017328357E-4</c:v>
                </c:pt>
                <c:pt idx="9">
                  <c:v>4.6609691271697263E-4</c:v>
                </c:pt>
                <c:pt idx="10">
                  <c:v>5.9574056218395812E-4</c:v>
                </c:pt>
                <c:pt idx="11">
                  <c:v>7.1306582332574919E-4</c:v>
                </c:pt>
                <c:pt idx="12">
                  <c:v>8.6468838196901703E-4</c:v>
                </c:pt>
                <c:pt idx="13">
                  <c:v>1.0365210339186688E-3</c:v>
                </c:pt>
                <c:pt idx="14">
                  <c:v>1.2097256790848041E-3</c:v>
                </c:pt>
                <c:pt idx="15">
                  <c:v>1.4268729451401632E-3</c:v>
                </c:pt>
                <c:pt idx="16">
                  <c:v>1.6359765315811156E-3</c:v>
                </c:pt>
                <c:pt idx="17">
                  <c:v>1.8518624081808252E-3</c:v>
                </c:pt>
                <c:pt idx="18">
                  <c:v>2.0784734723675738E-3</c:v>
                </c:pt>
                <c:pt idx="19">
                  <c:v>2.3603214056016207E-3</c:v>
                </c:pt>
                <c:pt idx="20">
                  <c:v>2.591593025206822E-3</c:v>
                </c:pt>
                <c:pt idx="21">
                  <c:v>2.9587637390426358E-3</c:v>
                </c:pt>
                <c:pt idx="22">
                  <c:v>3.200593374138382E-3</c:v>
                </c:pt>
                <c:pt idx="23">
                  <c:v>3.558578065700172E-3</c:v>
                </c:pt>
                <c:pt idx="24">
                  <c:v>3.8341182073524625E-3</c:v>
                </c:pt>
                <c:pt idx="25">
                  <c:v>4.2137128474532427E-3</c:v>
                </c:pt>
                <c:pt idx="26">
                  <c:v>4.6349299623761808E-3</c:v>
                </c:pt>
                <c:pt idx="27">
                  <c:v>5.0060655255317558E-3</c:v>
                </c:pt>
                <c:pt idx="28">
                  <c:v>5.365921193689103E-3</c:v>
                </c:pt>
                <c:pt idx="29">
                  <c:v>5.795637067822575E-3</c:v>
                </c:pt>
                <c:pt idx="30">
                  <c:v>6.2740836080948971E-3</c:v>
                </c:pt>
                <c:pt idx="31">
                  <c:v>6.661960865705651E-3</c:v>
                </c:pt>
                <c:pt idx="32">
                  <c:v>7.1005925849874684E-3</c:v>
                </c:pt>
                <c:pt idx="33">
                  <c:v>7.6342337791311674E-3</c:v>
                </c:pt>
                <c:pt idx="34">
                  <c:v>8.045848630145824E-3</c:v>
                </c:pt>
                <c:pt idx="35">
                  <c:v>8.5325659676788769E-3</c:v>
                </c:pt>
                <c:pt idx="36">
                  <c:v>8.9729200661370547E-3</c:v>
                </c:pt>
                <c:pt idx="37">
                  <c:v>9.5488777525946505E-3</c:v>
                </c:pt>
                <c:pt idx="38">
                  <c:v>1.0095982210633774E-2</c:v>
                </c:pt>
                <c:pt idx="39">
                  <c:v>1.0502906955606834E-2</c:v>
                </c:pt>
                <c:pt idx="40">
                  <c:v>1.1076319911261691E-2</c:v>
                </c:pt>
                <c:pt idx="41">
                  <c:v>1.1646150487090303E-2</c:v>
                </c:pt>
                <c:pt idx="42">
                  <c:v>1.2223847438794681E-2</c:v>
                </c:pt>
                <c:pt idx="43">
                  <c:v>1.2703931927891616E-2</c:v>
                </c:pt>
                <c:pt idx="44">
                  <c:v>1.3226659654763785E-2</c:v>
                </c:pt>
                <c:pt idx="45">
                  <c:v>1.3828179474527314E-2</c:v>
                </c:pt>
                <c:pt idx="46">
                  <c:v>1.4429109970435417E-2</c:v>
                </c:pt>
                <c:pt idx="47">
                  <c:v>1.4950305286422784E-2</c:v>
                </c:pt>
                <c:pt idx="48">
                  <c:v>1.5459063167288898E-2</c:v>
                </c:pt>
                <c:pt idx="49">
                  <c:v>1.600572858749872E-2</c:v>
                </c:pt>
                <c:pt idx="50">
                  <c:v>1.6561892422284178E-2</c:v>
                </c:pt>
                <c:pt idx="51">
                  <c:v>1.718083444513821E-2</c:v>
                </c:pt>
                <c:pt idx="52">
                  <c:v>1.7694984048269267E-2</c:v>
                </c:pt>
                <c:pt idx="53">
                  <c:v>1.835817179697544E-2</c:v>
                </c:pt>
                <c:pt idx="54">
                  <c:v>1.8761940535398806E-2</c:v>
                </c:pt>
                <c:pt idx="55">
                  <c:v>1.9307130957363021E-2</c:v>
                </c:pt>
                <c:pt idx="56">
                  <c:v>1.9942111369841826E-2</c:v>
                </c:pt>
                <c:pt idx="57">
                  <c:v>2.0429241571795115E-2</c:v>
                </c:pt>
                <c:pt idx="58">
                  <c:v>2.0855056763676206E-2</c:v>
                </c:pt>
                <c:pt idx="59">
                  <c:v>2.1480716065318137E-2</c:v>
                </c:pt>
                <c:pt idx="60">
                  <c:v>2.1977561667851097E-2</c:v>
                </c:pt>
                <c:pt idx="61">
                  <c:v>2.2410436081444812E-2</c:v>
                </c:pt>
                <c:pt idx="62">
                  <c:v>2.293545778097501E-2</c:v>
                </c:pt>
                <c:pt idx="63">
                  <c:v>2.324452774823103E-2</c:v>
                </c:pt>
                <c:pt idx="64">
                  <c:v>2.3743342266567616E-2</c:v>
                </c:pt>
                <c:pt idx="65">
                  <c:v>2.410288047660222E-2</c:v>
                </c:pt>
                <c:pt idx="66">
                  <c:v>2.4629009902347777E-2</c:v>
                </c:pt>
                <c:pt idx="67">
                  <c:v>2.4949250005144769E-2</c:v>
                </c:pt>
                <c:pt idx="68">
                  <c:v>2.5262321126771837E-2</c:v>
                </c:pt>
                <c:pt idx="69">
                  <c:v>2.5661059504835982E-2</c:v>
                </c:pt>
                <c:pt idx="70">
                  <c:v>2.5950458888733572E-2</c:v>
                </c:pt>
                <c:pt idx="71">
                  <c:v>2.6316846933208349E-2</c:v>
                </c:pt>
                <c:pt idx="72">
                  <c:v>2.6524660423874004E-2</c:v>
                </c:pt>
                <c:pt idx="73">
                  <c:v>2.6876008045482094E-2</c:v>
                </c:pt>
                <c:pt idx="74">
                  <c:v>2.7086013348080133E-2</c:v>
                </c:pt>
                <c:pt idx="75">
                  <c:v>2.7335255123758923E-2</c:v>
                </c:pt>
                <c:pt idx="76">
                  <c:v>2.756633761937613E-2</c:v>
                </c:pt>
                <c:pt idx="77">
                  <c:v>2.7653244313377359E-2</c:v>
                </c:pt>
                <c:pt idx="78">
                  <c:v>2.7769332669865514E-2</c:v>
                </c:pt>
                <c:pt idx="79">
                  <c:v>2.7875960605436383E-2</c:v>
                </c:pt>
                <c:pt idx="80">
                  <c:v>2.7992515017466375E-2</c:v>
                </c:pt>
                <c:pt idx="81">
                  <c:v>2.8128802491315219E-2</c:v>
                </c:pt>
                <c:pt idx="82">
                  <c:v>2.8226353319765803E-2</c:v>
                </c:pt>
                <c:pt idx="83">
                  <c:v>2.8236117689949523E-2</c:v>
                </c:pt>
                <c:pt idx="84">
                  <c:v>2.8255651496138186E-2</c:v>
                </c:pt>
                <c:pt idx="85">
                  <c:v>2.8226353319765803E-2</c:v>
                </c:pt>
                <c:pt idx="86">
                  <c:v>2.8167802559410988E-2</c:v>
                </c:pt>
                <c:pt idx="87">
                  <c:v>2.8148299148149005E-2</c:v>
                </c:pt>
                <c:pt idx="88">
                  <c:v>2.8119056695808848E-2</c:v>
                </c:pt>
                <c:pt idx="89">
                  <c:v>2.810931258890954E-2</c:v>
                </c:pt>
                <c:pt idx="90">
                  <c:v>2.8031420523568128E-2</c:v>
                </c:pt>
                <c:pt idx="91">
                  <c:v>2.7866258713712948E-2</c:v>
                </c:pt>
                <c:pt idx="92">
                  <c:v>2.7740287784548533E-2</c:v>
                </c:pt>
                <c:pt idx="93">
                  <c:v>2.7508475810691897E-2</c:v>
                </c:pt>
                <c:pt idx="94">
                  <c:v>2.7258443766920458E-2</c:v>
                </c:pt>
                <c:pt idx="95">
                  <c:v>2.7181740480932203E-2</c:v>
                </c:pt>
                <c:pt idx="96">
                  <c:v>2.6904597006899549E-2</c:v>
                </c:pt>
                <c:pt idx="97">
                  <c:v>2.6685803348984394E-2</c:v>
                </c:pt>
                <c:pt idx="98">
                  <c:v>2.6562532502470038E-2</c:v>
                </c:pt>
                <c:pt idx="99">
                  <c:v>2.6345137011180471E-2</c:v>
                </c:pt>
                <c:pt idx="100">
                  <c:v>2.6156823554562645E-2</c:v>
                </c:pt>
                <c:pt idx="101">
                  <c:v>2.5875619824912679E-2</c:v>
                </c:pt>
                <c:pt idx="102">
                  <c:v>2.555875946909756E-2</c:v>
                </c:pt>
                <c:pt idx="103">
                  <c:v>2.5308525636785342E-2</c:v>
                </c:pt>
                <c:pt idx="104">
                  <c:v>2.5114750380710663E-2</c:v>
                </c:pt>
                <c:pt idx="105">
                  <c:v>2.4592542744805473E-2</c:v>
                </c:pt>
                <c:pt idx="106">
                  <c:v>2.410288047660222E-2</c:v>
                </c:pt>
                <c:pt idx="107">
                  <c:v>2.3949746614662034E-2</c:v>
                </c:pt>
                <c:pt idx="108">
                  <c:v>2.3680700855668889E-2</c:v>
                </c:pt>
                <c:pt idx="109">
                  <c:v>2.3377619533264862E-2</c:v>
                </c:pt>
                <c:pt idx="110">
                  <c:v>2.3050013726578271E-2</c:v>
                </c:pt>
                <c:pt idx="111">
                  <c:v>2.2812408986285795E-2</c:v>
                </c:pt>
                <c:pt idx="112">
                  <c:v>2.2419136629196146E-2</c:v>
                </c:pt>
                <c:pt idx="113">
                  <c:v>2.2141556650244695E-2</c:v>
                </c:pt>
                <c:pt idx="114">
                  <c:v>2.192590042420188E-2</c:v>
                </c:pt>
                <c:pt idx="115">
                  <c:v>2.1685618397454351E-2</c:v>
                </c:pt>
                <c:pt idx="116">
                  <c:v>2.1412631429639964E-2</c:v>
                </c:pt>
                <c:pt idx="117">
                  <c:v>2.1183643651050518E-2</c:v>
                </c:pt>
                <c:pt idx="118">
                  <c:v>2.1031669017840288E-2</c:v>
                </c:pt>
                <c:pt idx="119">
                  <c:v>2.0787971783363151E-2</c:v>
                </c:pt>
                <c:pt idx="120">
                  <c:v>2.0512388582231422E-2</c:v>
                </c:pt>
                <c:pt idx="121">
                  <c:v>2.0396030048617599E-2</c:v>
                </c:pt>
                <c:pt idx="122">
                  <c:v>2.0106581695115981E-2</c:v>
                </c:pt>
                <c:pt idx="123">
                  <c:v>1.9966738859153513E-2</c:v>
                </c:pt>
                <c:pt idx="124">
                  <c:v>1.9843753387228213E-2</c:v>
                </c:pt>
                <c:pt idx="125">
                  <c:v>1.9631478596774245E-2</c:v>
                </c:pt>
                <c:pt idx="126">
                  <c:v>1.9542013663113977E-2</c:v>
                </c:pt>
                <c:pt idx="127">
                  <c:v>1.9444648581437324E-2</c:v>
                </c:pt>
                <c:pt idx="128">
                  <c:v>1.9266777470728049E-2</c:v>
                </c:pt>
                <c:pt idx="129">
                  <c:v>1.9137929999478449E-2</c:v>
                </c:pt>
                <c:pt idx="130">
                  <c:v>1.9017528096317633E-2</c:v>
                </c:pt>
                <c:pt idx="131">
                  <c:v>1.8953469099812492E-2</c:v>
                </c:pt>
                <c:pt idx="132">
                  <c:v>1.8985485089208772E-2</c:v>
                </c:pt>
                <c:pt idx="133">
                  <c:v>1.8961470564251064E-2</c:v>
                </c:pt>
                <c:pt idx="134">
                  <c:v>1.8993493308075465E-2</c:v>
                </c:pt>
                <c:pt idx="135">
                  <c:v>1.9089723645824147E-2</c:v>
                </c:pt>
                <c:pt idx="136">
                  <c:v>1.9089723645824147E-2</c:v>
                </c:pt>
                <c:pt idx="137">
                  <c:v>1.916205597250056E-2</c:v>
                </c:pt>
                <c:pt idx="138">
                  <c:v>1.9315206720511062E-2</c:v>
                </c:pt>
                <c:pt idx="139">
                  <c:v>1.9412247589636906E-2</c:v>
                </c:pt>
                <c:pt idx="140">
                  <c:v>1.9452753050904978E-2</c:v>
                </c:pt>
                <c:pt idx="141">
                  <c:v>1.9672212019992166E-2</c:v>
                </c:pt>
                <c:pt idx="142">
                  <c:v>1.9942111369841826E-2</c:v>
                </c:pt>
                <c:pt idx="143">
                  <c:v>2.0040712511868581E-2</c:v>
                </c:pt>
                <c:pt idx="144">
                  <c:v>2.0337974894427718E-2</c:v>
                </c:pt>
                <c:pt idx="145">
                  <c:v>2.0620732142550516E-2</c:v>
                </c:pt>
                <c:pt idx="146">
                  <c:v>2.0829887231506021E-2</c:v>
                </c:pt>
                <c:pt idx="147">
                  <c:v>2.1217490090473471E-2</c:v>
                </c:pt>
                <c:pt idx="148">
                  <c:v>2.1625754745129348E-2</c:v>
                </c:pt>
                <c:pt idx="149">
                  <c:v>2.2089702905393437E-2</c:v>
                </c:pt>
                <c:pt idx="150">
                  <c:v>2.2514954102524583E-2</c:v>
                </c:pt>
                <c:pt idx="151">
                  <c:v>2.3014735348389048E-2</c:v>
                </c:pt>
                <c:pt idx="152">
                  <c:v>2.3609211988206813E-2</c:v>
                </c:pt>
                <c:pt idx="153">
                  <c:v>2.4184148911711334E-2</c:v>
                </c:pt>
                <c:pt idx="154">
                  <c:v>2.4729433895669586E-2</c:v>
                </c:pt>
                <c:pt idx="155">
                  <c:v>2.5401061302340006E-2</c:v>
                </c:pt>
                <c:pt idx="156">
                  <c:v>2.6166223185626666E-2</c:v>
                </c:pt>
                <c:pt idx="157">
                  <c:v>2.6799845113745318E-2</c:v>
                </c:pt>
                <c:pt idx="158">
                  <c:v>2.7643581259615736E-2</c:v>
                </c:pt>
                <c:pt idx="159">
                  <c:v>2.844155953203361E-2</c:v>
                </c:pt>
                <c:pt idx="160">
                  <c:v>2.9270773657397359E-2</c:v>
                </c:pt>
                <c:pt idx="161">
                  <c:v>3.0243141977120407E-2</c:v>
                </c:pt>
                <c:pt idx="162">
                  <c:v>3.1344471749068042E-2</c:v>
                </c:pt>
                <c:pt idx="163">
                  <c:v>3.2339966386448156E-2</c:v>
                </c:pt>
                <c:pt idx="164">
                  <c:v>3.3467867234405528E-2</c:v>
                </c:pt>
                <c:pt idx="165">
                  <c:v>3.483168168270917E-2</c:v>
                </c:pt>
                <c:pt idx="166">
                  <c:v>3.5792661192280147E-2</c:v>
                </c:pt>
                <c:pt idx="167">
                  <c:v>3.7057009087451291E-2</c:v>
                </c:pt>
                <c:pt idx="168">
                  <c:v>3.8354682486774823E-2</c:v>
                </c:pt>
                <c:pt idx="169">
                  <c:v>3.974417051644883E-2</c:v>
                </c:pt>
                <c:pt idx="170">
                  <c:v>4.1134805110300043E-2</c:v>
                </c:pt>
                <c:pt idx="171">
                  <c:v>4.2693322704244474E-2</c:v>
                </c:pt>
                <c:pt idx="172">
                  <c:v>4.4134193357406766E-2</c:v>
                </c:pt>
                <c:pt idx="173">
                  <c:v>4.5822622245033355E-2</c:v>
                </c:pt>
                <c:pt idx="174">
                  <c:v>4.7542744598112432E-2</c:v>
                </c:pt>
                <c:pt idx="175">
                  <c:v>4.9449513752665E-2</c:v>
                </c:pt>
                <c:pt idx="176">
                  <c:v>5.1143760735833002E-2</c:v>
                </c:pt>
                <c:pt idx="177">
                  <c:v>5.3080552479176334E-2</c:v>
                </c:pt>
                <c:pt idx="178">
                  <c:v>5.5162476620021293E-2</c:v>
                </c:pt>
                <c:pt idx="179">
                  <c:v>5.7076001891323641E-2</c:v>
                </c:pt>
                <c:pt idx="180">
                  <c:v>5.9135154321989035E-2</c:v>
                </c:pt>
                <c:pt idx="181">
                  <c:v>6.1446688493116131E-2</c:v>
                </c:pt>
                <c:pt idx="182">
                  <c:v>6.3626511315461057E-2</c:v>
                </c:pt>
                <c:pt idx="183">
                  <c:v>6.5739984545856986E-2</c:v>
                </c:pt>
                <c:pt idx="184">
                  <c:v>6.8267059273444952E-2</c:v>
                </c:pt>
                <c:pt idx="185">
                  <c:v>7.0486484152293805E-2</c:v>
                </c:pt>
                <c:pt idx="186">
                  <c:v>7.2976706719935391E-2</c:v>
                </c:pt>
                <c:pt idx="187">
                  <c:v>7.5558072696630674E-2</c:v>
                </c:pt>
                <c:pt idx="188">
                  <c:v>7.7989431267312267E-2</c:v>
                </c:pt>
                <c:pt idx="189">
                  <c:v>8.0459291767014246E-2</c:v>
                </c:pt>
                <c:pt idx="190">
                  <c:v>8.2950915878495415E-2</c:v>
                </c:pt>
                <c:pt idx="191">
                  <c:v>8.5752602013866058E-2</c:v>
                </c:pt>
                <c:pt idx="192">
                  <c:v>8.8635418962872484E-2</c:v>
                </c:pt>
                <c:pt idx="193">
                  <c:v>9.1284748839842944E-2</c:v>
                </c:pt>
                <c:pt idx="194">
                  <c:v>9.4169157300980424E-2</c:v>
                </c:pt>
                <c:pt idx="195">
                  <c:v>9.697171138036749E-2</c:v>
                </c:pt>
                <c:pt idx="196">
                  <c:v>9.972357938666826E-2</c:v>
                </c:pt>
                <c:pt idx="197">
                  <c:v>0.10271872585290148</c:v>
                </c:pt>
                <c:pt idx="198">
                  <c:v>0.10551264524021156</c:v>
                </c:pt>
                <c:pt idx="199">
                  <c:v>0.10855456949854686</c:v>
                </c:pt>
                <c:pt idx="200">
                  <c:v>0.11162030564899557</c:v>
                </c:pt>
                <c:pt idx="201">
                  <c:v>0.11433538735102439</c:v>
                </c:pt>
                <c:pt idx="202">
                  <c:v>0.11748113308003716</c:v>
                </c:pt>
                <c:pt idx="203">
                  <c:v>0.12018555967167095</c:v>
                </c:pt>
                <c:pt idx="204">
                  <c:v>0.12326737558261673</c:v>
                </c:pt>
                <c:pt idx="205">
                  <c:v>0.12616104605334511</c:v>
                </c:pt>
                <c:pt idx="206">
                  <c:v>0.12919270695811746</c:v>
                </c:pt>
                <c:pt idx="207">
                  <c:v>0.13166925518598419</c:v>
                </c:pt>
                <c:pt idx="208">
                  <c:v>0.13485135071435034</c:v>
                </c:pt>
                <c:pt idx="209">
                  <c:v>0.13744592666388558</c:v>
                </c:pt>
                <c:pt idx="210">
                  <c:v>0.14030456951456935</c:v>
                </c:pt>
                <c:pt idx="211">
                  <c:v>0.14292886748084307</c:v>
                </c:pt>
                <c:pt idx="212">
                  <c:v>0.14551096969020599</c:v>
                </c:pt>
                <c:pt idx="213">
                  <c:v>0.14809382248539618</c:v>
                </c:pt>
                <c:pt idx="214">
                  <c:v>0.15078964984570067</c:v>
                </c:pt>
                <c:pt idx="215">
                  <c:v>0.15366921875907402</c:v>
                </c:pt>
                <c:pt idx="216">
                  <c:v>0.15609349109033047</c:v>
                </c:pt>
                <c:pt idx="217">
                  <c:v>0.15832855415893674</c:v>
                </c:pt>
                <c:pt idx="218">
                  <c:v>0.16071926120384167</c:v>
                </c:pt>
                <c:pt idx="219">
                  <c:v>0.16249476395756593</c:v>
                </c:pt>
                <c:pt idx="220">
                  <c:v>0.16463352576692811</c:v>
                </c:pt>
                <c:pt idx="221">
                  <c:v>0.16671507841422528</c:v>
                </c:pt>
                <c:pt idx="222">
                  <c:v>0.16849945057640442</c:v>
                </c:pt>
                <c:pt idx="223">
                  <c:v>0.17048522796554885</c:v>
                </c:pt>
                <c:pt idx="224">
                  <c:v>0.17221725246531888</c:v>
                </c:pt>
                <c:pt idx="225">
                  <c:v>0.17371573248041364</c:v>
                </c:pt>
                <c:pt idx="226">
                  <c:v>0.17517205473225592</c:v>
                </c:pt>
                <c:pt idx="227">
                  <c:v>0.17665888082589404</c:v>
                </c:pt>
                <c:pt idx="228">
                  <c:v>0.17798033065658322</c:v>
                </c:pt>
                <c:pt idx="229">
                  <c:v>0.17918368522132247</c:v>
                </c:pt>
                <c:pt idx="230">
                  <c:v>0.18036641260681754</c:v>
                </c:pt>
                <c:pt idx="231">
                  <c:v>0.18150351045299465</c:v>
                </c:pt>
                <c:pt idx="232">
                  <c:v>0.18286777407076976</c:v>
                </c:pt>
                <c:pt idx="233">
                  <c:v>0.18353937277112073</c:v>
                </c:pt>
                <c:pt idx="234">
                  <c:v>0.18456156175282401</c:v>
                </c:pt>
                <c:pt idx="235">
                  <c:v>0.18531130327666112</c:v>
                </c:pt>
                <c:pt idx="236">
                  <c:v>0.18581197526273688</c:v>
                </c:pt>
                <c:pt idx="237">
                  <c:v>0.1865893516850162</c:v>
                </c:pt>
                <c:pt idx="238">
                  <c:v>0.18694095681919703</c:v>
                </c:pt>
                <c:pt idx="239">
                  <c:v>0.18792217343978712</c:v>
                </c:pt>
                <c:pt idx="240">
                  <c:v>0.18832546683532991</c:v>
                </c:pt>
                <c:pt idx="241">
                  <c:v>0.18875443972236783</c:v>
                </c:pt>
                <c:pt idx="242">
                  <c:v>0.1893608792987298</c:v>
                </c:pt>
                <c:pt idx="243">
                  <c:v>0.18981634727446059</c:v>
                </c:pt>
                <c:pt idx="244">
                  <c:v>0.19014563662236181</c:v>
                </c:pt>
                <c:pt idx="245">
                  <c:v>0.1906020468408188</c:v>
                </c:pt>
                <c:pt idx="246">
                  <c:v>0.19067816840168311</c:v>
                </c:pt>
                <c:pt idx="247">
                  <c:v>0.19131310575468252</c:v>
                </c:pt>
                <c:pt idx="248">
                  <c:v>0.19164369026418016</c:v>
                </c:pt>
                <c:pt idx="249">
                  <c:v>0.19200002349806106</c:v>
                </c:pt>
                <c:pt idx="250">
                  <c:v>0.1920509552634708</c:v>
                </c:pt>
                <c:pt idx="251">
                  <c:v>0.19286678211225586</c:v>
                </c:pt>
                <c:pt idx="252">
                  <c:v>0.19342866610337459</c:v>
                </c:pt>
                <c:pt idx="253">
                  <c:v>0.19414497320790533</c:v>
                </c:pt>
                <c:pt idx="254">
                  <c:v>0.19450362321063905</c:v>
                </c:pt>
                <c:pt idx="255">
                  <c:v>0.19506788476046405</c:v>
                </c:pt>
                <c:pt idx="256">
                  <c:v>0.1956843749259024</c:v>
                </c:pt>
                <c:pt idx="257">
                  <c:v>0.19645635540439918</c:v>
                </c:pt>
                <c:pt idx="258">
                  <c:v>0.19722985562922779</c:v>
                </c:pt>
                <c:pt idx="259">
                  <c:v>0.19857418946246461</c:v>
                </c:pt>
                <c:pt idx="260">
                  <c:v>0.19896282659324122</c:v>
                </c:pt>
                <c:pt idx="261">
                  <c:v>0.19992308928912586</c:v>
                </c:pt>
                <c:pt idx="262">
                  <c:v>0.20179833468323313</c:v>
                </c:pt>
                <c:pt idx="263">
                  <c:v>0.20271307422204277</c:v>
                </c:pt>
                <c:pt idx="264">
                  <c:v>0.20425974623763207</c:v>
                </c:pt>
                <c:pt idx="265">
                  <c:v>0.20578593291696792</c:v>
                </c:pt>
                <c:pt idx="266">
                  <c:v>0.20755601270919727</c:v>
                </c:pt>
                <c:pt idx="267">
                  <c:v>0.20970608143126995</c:v>
                </c:pt>
                <c:pt idx="268">
                  <c:v>0.21173350409143193</c:v>
                </c:pt>
                <c:pt idx="269">
                  <c:v>0.21355578126004421</c:v>
                </c:pt>
                <c:pt idx="270">
                  <c:v>0.21662829294622371</c:v>
                </c:pt>
                <c:pt idx="271">
                  <c:v>0.21934154673113632</c:v>
                </c:pt>
                <c:pt idx="272">
                  <c:v>0.22152430772972337</c:v>
                </c:pt>
                <c:pt idx="273">
                  <c:v>0.22490138417958749</c:v>
                </c:pt>
                <c:pt idx="274">
                  <c:v>0.22827624095550339</c:v>
                </c:pt>
                <c:pt idx="275">
                  <c:v>0.23150843070018978</c:v>
                </c:pt>
                <c:pt idx="276">
                  <c:v>0.23504500199469749</c:v>
                </c:pt>
                <c:pt idx="277">
                  <c:v>0.23843808897217036</c:v>
                </c:pt>
                <c:pt idx="278">
                  <c:v>0.24257051143262304</c:v>
                </c:pt>
                <c:pt idx="279">
                  <c:v>0.24647870460911284</c:v>
                </c:pt>
                <c:pt idx="280">
                  <c:v>0.2510874442763657</c:v>
                </c:pt>
                <c:pt idx="281">
                  <c:v>0.25579765402899901</c:v>
                </c:pt>
                <c:pt idx="282">
                  <c:v>0.26049231002222689</c:v>
                </c:pt>
                <c:pt idx="283">
                  <c:v>0.26573869050234356</c:v>
                </c:pt>
                <c:pt idx="284">
                  <c:v>0.27085587903537506</c:v>
                </c:pt>
                <c:pt idx="285">
                  <c:v>0.27623563160929315</c:v>
                </c:pt>
                <c:pt idx="286">
                  <c:v>0.28200765519632892</c:v>
                </c:pt>
                <c:pt idx="287">
                  <c:v>0.28830722748332388</c:v>
                </c:pt>
                <c:pt idx="288">
                  <c:v>0.29448713663273585</c:v>
                </c:pt>
                <c:pt idx="289">
                  <c:v>0.30076444885748288</c:v>
                </c:pt>
                <c:pt idx="290">
                  <c:v>0.30730122230768903</c:v>
                </c:pt>
                <c:pt idx="291">
                  <c:v>0.31423395046726038</c:v>
                </c:pt>
                <c:pt idx="292">
                  <c:v>0.32154052018276236</c:v>
                </c:pt>
                <c:pt idx="293">
                  <c:v>0.32923109855715627</c:v>
                </c:pt>
                <c:pt idx="294">
                  <c:v>0.33670900278553229</c:v>
                </c:pt>
                <c:pt idx="295">
                  <c:v>0.34464606037449469</c:v>
                </c:pt>
                <c:pt idx="296">
                  <c:v>0.35184778363484837</c:v>
                </c:pt>
                <c:pt idx="297">
                  <c:v>0.36044857523689267</c:v>
                </c:pt>
                <c:pt idx="298">
                  <c:v>0.36862378129761297</c:v>
                </c:pt>
                <c:pt idx="299">
                  <c:v>0.37753311771012538</c:v>
                </c:pt>
                <c:pt idx="300">
                  <c:v>0.3853574303845303</c:v>
                </c:pt>
                <c:pt idx="301">
                  <c:v>0.39442904953190216</c:v>
                </c:pt>
                <c:pt idx="302">
                  <c:v>0.40279438176889293</c:v>
                </c:pt>
                <c:pt idx="303">
                  <c:v>0.41147113029261628</c:v>
                </c:pt>
                <c:pt idx="304">
                  <c:v>0.42057946397846102</c:v>
                </c:pt>
                <c:pt idx="305">
                  <c:v>0.42910201144059734</c:v>
                </c:pt>
                <c:pt idx="306">
                  <c:v>0.43847934022722401</c:v>
                </c:pt>
                <c:pt idx="307">
                  <c:v>0.44760803766961599</c:v>
                </c:pt>
                <c:pt idx="308">
                  <c:v>0.45690934452319348</c:v>
                </c:pt>
                <c:pt idx="309">
                  <c:v>0.46559226321702468</c:v>
                </c:pt>
                <c:pt idx="310">
                  <c:v>0.47475724544739889</c:v>
                </c:pt>
                <c:pt idx="311">
                  <c:v>0.48336488603958011</c:v>
                </c:pt>
                <c:pt idx="312">
                  <c:v>0.49237602941457642</c:v>
                </c:pt>
                <c:pt idx="313">
                  <c:v>0.50122350624124767</c:v>
                </c:pt>
                <c:pt idx="314">
                  <c:v>0.50956882510765211</c:v>
                </c:pt>
                <c:pt idx="315">
                  <c:v>0.5174394621831695</c:v>
                </c:pt>
                <c:pt idx="316">
                  <c:v>0.52570745044607159</c:v>
                </c:pt>
                <c:pt idx="317">
                  <c:v>0.53365882404548248</c:v>
                </c:pt>
                <c:pt idx="318">
                  <c:v>0.54184097619124427</c:v>
                </c:pt>
                <c:pt idx="319">
                  <c:v>0.54905142279554409</c:v>
                </c:pt>
                <c:pt idx="320">
                  <c:v>0.55630952864481842</c:v>
                </c:pt>
                <c:pt idx="321">
                  <c:v>0.56374618695774137</c:v>
                </c:pt>
                <c:pt idx="322">
                  <c:v>0.57017857156530571</c:v>
                </c:pt>
                <c:pt idx="323">
                  <c:v>0.57669157618287714</c:v>
                </c:pt>
                <c:pt idx="324">
                  <c:v>0.58324156804895821</c:v>
                </c:pt>
                <c:pt idx="325">
                  <c:v>0.58987317958041174</c:v>
                </c:pt>
                <c:pt idx="326">
                  <c:v>0.59573462588593196</c:v>
                </c:pt>
                <c:pt idx="327">
                  <c:v>0.60216608007101935</c:v>
                </c:pt>
                <c:pt idx="328">
                  <c:v>0.60790688215826938</c:v>
                </c:pt>
                <c:pt idx="329">
                  <c:v>0.61367491978839728</c:v>
                </c:pt>
                <c:pt idx="330">
                  <c:v>0.61965316366536061</c:v>
                </c:pt>
                <c:pt idx="331">
                  <c:v>0.6253846125582404</c:v>
                </c:pt>
                <c:pt idx="332">
                  <c:v>0.63058854905621142</c:v>
                </c:pt>
                <c:pt idx="333">
                  <c:v>0.6357677094674522</c:v>
                </c:pt>
                <c:pt idx="334">
                  <c:v>0.6412007038212052</c:v>
                </c:pt>
                <c:pt idx="335">
                  <c:v>0.64665681351666937</c:v>
                </c:pt>
                <c:pt idx="336">
                  <c:v>0.65213603855384472</c:v>
                </c:pt>
                <c:pt idx="337">
                  <c:v>0.65707297250733621</c:v>
                </c:pt>
                <c:pt idx="338">
                  <c:v>0.66254875363046228</c:v>
                </c:pt>
                <c:pt idx="339">
                  <c:v>0.66795226237246175</c:v>
                </c:pt>
                <c:pt idx="340">
                  <c:v>0.67805924416932584</c:v>
                </c:pt>
                <c:pt idx="341">
                  <c:v>0.68338137809397337</c:v>
                </c:pt>
                <c:pt idx="342">
                  <c:v>0.6884349779075587</c:v>
                </c:pt>
                <c:pt idx="343">
                  <c:v>0.69341040703564272</c:v>
                </c:pt>
                <c:pt idx="344">
                  <c:v>0.69816094156859154</c:v>
                </c:pt>
                <c:pt idx="345">
                  <c:v>0.70512194123145755</c:v>
                </c:pt>
                <c:pt idx="346">
                  <c:v>0.71050005332364086</c:v>
                </c:pt>
                <c:pt idx="347">
                  <c:v>0.71570192887672501</c:v>
                </c:pt>
                <c:pt idx="348">
                  <c:v>0.72171247833919128</c:v>
                </c:pt>
                <c:pt idx="349">
                  <c:v>0.72824400359873043</c:v>
                </c:pt>
                <c:pt idx="350">
                  <c:v>0.73485476758772195</c:v>
                </c:pt>
                <c:pt idx="351">
                  <c:v>0.74079498065702754</c:v>
                </c:pt>
                <c:pt idx="352">
                  <c:v>0.74776382727678847</c:v>
                </c:pt>
                <c:pt idx="353">
                  <c:v>0.75532076591316544</c:v>
                </c:pt>
                <c:pt idx="354">
                  <c:v>0.76357571475253838</c:v>
                </c:pt>
                <c:pt idx="355">
                  <c:v>0.77141608607985213</c:v>
                </c:pt>
                <c:pt idx="356">
                  <c:v>0.77996356751347695</c:v>
                </c:pt>
                <c:pt idx="357">
                  <c:v>0.78850653783340607</c:v>
                </c:pt>
                <c:pt idx="358">
                  <c:v>0.79735548121528788</c:v>
                </c:pt>
                <c:pt idx="359">
                  <c:v>0.8064103527580806</c:v>
                </c:pt>
                <c:pt idx="360">
                  <c:v>0.81546386919372638</c:v>
                </c:pt>
                <c:pt idx="361">
                  <c:v>0.8246734686435</c:v>
                </c:pt>
                <c:pt idx="362">
                  <c:v>0.83494340777373444</c:v>
                </c:pt>
                <c:pt idx="363">
                  <c:v>0.84597162180346064</c:v>
                </c:pt>
                <c:pt idx="364">
                  <c:v>0.85669562736558647</c:v>
                </c:pt>
                <c:pt idx="365">
                  <c:v>0.86867837127031033</c:v>
                </c:pt>
                <c:pt idx="366">
                  <c:v>0.88041713509887909</c:v>
                </c:pt>
                <c:pt idx="367">
                  <c:v>0.89327795888366901</c:v>
                </c:pt>
                <c:pt idx="368">
                  <c:v>0.90567889898532938</c:v>
                </c:pt>
                <c:pt idx="369">
                  <c:v>0.91978090550967095</c:v>
                </c:pt>
                <c:pt idx="370">
                  <c:v>0.93365490618041458</c:v>
                </c:pt>
                <c:pt idx="371">
                  <c:v>0.94853812648652491</c:v>
                </c:pt>
                <c:pt idx="372">
                  <c:v>0.96359608131577468</c:v>
                </c:pt>
                <c:pt idx="373">
                  <c:v>0.97946266446201724</c:v>
                </c:pt>
                <c:pt idx="374">
                  <c:v>0.99504718523037483</c:v>
                </c:pt>
                <c:pt idx="375">
                  <c:v>1.0127538527422801</c:v>
                </c:pt>
                <c:pt idx="376">
                  <c:v>1.0299619176644756</c:v>
                </c:pt>
                <c:pt idx="377">
                  <c:v>1.047790783765872</c:v>
                </c:pt>
                <c:pt idx="378">
                  <c:v>1.0665527107924135</c:v>
                </c:pt>
                <c:pt idx="379">
                  <c:v>1.0858383826022895</c:v>
                </c:pt>
                <c:pt idx="380">
                  <c:v>1.1051868881385185</c:v>
                </c:pt>
                <c:pt idx="381">
                  <c:v>1.1253164889247449</c:v>
                </c:pt>
                <c:pt idx="382">
                  <c:v>1.14450840284685</c:v>
                </c:pt>
                <c:pt idx="383">
                  <c:v>1.1648659216791082</c:v>
                </c:pt>
                <c:pt idx="384">
                  <c:v>1.1855294465011568</c:v>
                </c:pt>
                <c:pt idx="385">
                  <c:v>1.2065023004916422</c:v>
                </c:pt>
                <c:pt idx="386">
                  <c:v>1.229720387186604</c:v>
                </c:pt>
                <c:pt idx="387">
                  <c:v>1.2495193080570361</c:v>
                </c:pt>
                <c:pt idx="388">
                  <c:v>1.269410866753748</c:v>
                </c:pt>
                <c:pt idx="389">
                  <c:v>1.2906476154074624</c:v>
                </c:pt>
                <c:pt idx="390">
                  <c:v>1.3115280561564027</c:v>
                </c:pt>
                <c:pt idx="391">
                  <c:v>1.3311005880144717</c:v>
                </c:pt>
                <c:pt idx="392">
                  <c:v>1.3510207204751381</c:v>
                </c:pt>
                <c:pt idx="393">
                  <c:v>1.370884667069602</c:v>
                </c:pt>
                <c:pt idx="394">
                  <c:v>1.3908935788894714</c:v>
                </c:pt>
                <c:pt idx="395">
                  <c:v>1.410909395423509</c:v>
                </c:pt>
                <c:pt idx="396">
                  <c:v>1.4287055025484128</c:v>
                </c:pt>
                <c:pt idx="397">
                  <c:v>1.4467529368786851</c:v>
                </c:pt>
                <c:pt idx="398">
                  <c:v>1.4663207271281988</c:v>
                </c:pt>
                <c:pt idx="399">
                  <c:v>1.483541519925925</c:v>
                </c:pt>
                <c:pt idx="400">
                  <c:v>1.5011476393403356</c:v>
                </c:pt>
                <c:pt idx="401">
                  <c:v>1.5175687179776118</c:v>
                </c:pt>
                <c:pt idx="402">
                  <c:v>1.534583015242464</c:v>
                </c:pt>
                <c:pt idx="403">
                  <c:v>1.5507512249761486</c:v>
                </c:pt>
                <c:pt idx="404">
                  <c:v>1.5665677113731598</c:v>
                </c:pt>
                <c:pt idx="405">
                  <c:v>1.5812949854423117</c:v>
                </c:pt>
                <c:pt idx="406">
                  <c:v>1.5968988719920152</c:v>
                </c:pt>
                <c:pt idx="407">
                  <c:v>1.6128007681328904</c:v>
                </c:pt>
                <c:pt idx="408">
                  <c:v>1.6264830823544629</c:v>
                </c:pt>
                <c:pt idx="409">
                  <c:v>1.6394790031451409</c:v>
                </c:pt>
                <c:pt idx="410">
                  <c:v>1.6540958288053031</c:v>
                </c:pt>
                <c:pt idx="411">
                  <c:v>1.6685523153173045</c:v>
                </c:pt>
                <c:pt idx="412">
                  <c:v>1.6820163652592675</c:v>
                </c:pt>
                <c:pt idx="413">
                  <c:v>1.694626582873894</c:v>
                </c:pt>
                <c:pt idx="414">
                  <c:v>1.7086509666657168</c:v>
                </c:pt>
                <c:pt idx="415">
                  <c:v>1.7196834511826353</c:v>
                </c:pt>
                <c:pt idx="416">
                  <c:v>1.7340404947820027</c:v>
                </c:pt>
                <c:pt idx="417">
                  <c:v>1.7467670734631529</c:v>
                </c:pt>
                <c:pt idx="418">
                  <c:v>1.7600798309691477</c:v>
                </c:pt>
                <c:pt idx="419">
                  <c:v>1.7735205181884686</c:v>
                </c:pt>
                <c:pt idx="420">
                  <c:v>1.7892659353368667</c:v>
                </c:pt>
                <c:pt idx="421">
                  <c:v>1.8029734528627499</c:v>
                </c:pt>
                <c:pt idx="422">
                  <c:v>1.8177517017567901</c:v>
                </c:pt>
                <c:pt idx="423">
                  <c:v>1.8341640173678559</c:v>
                </c:pt>
                <c:pt idx="424">
                  <c:v>1.8500176894247022</c:v>
                </c:pt>
                <c:pt idx="425">
                  <c:v>1.867130519442997</c:v>
                </c:pt>
                <c:pt idx="426">
                  <c:v>1.8835244858057081</c:v>
                </c:pt>
                <c:pt idx="427">
                  <c:v>1.9038370539186771</c:v>
                </c:pt>
                <c:pt idx="428">
                  <c:v>1.9228883685088689</c:v>
                </c:pt>
                <c:pt idx="429">
                  <c:v>1.9434115295596837</c:v>
                </c:pt>
                <c:pt idx="430">
                  <c:v>1.9661617268855609</c:v>
                </c:pt>
                <c:pt idx="431">
                  <c:v>1.989372164190653</c:v>
                </c:pt>
                <c:pt idx="432">
                  <c:v>2.0132959628253007</c:v>
                </c:pt>
                <c:pt idx="433">
                  <c:v>2.0409311415763076</c:v>
                </c:pt>
                <c:pt idx="434">
                  <c:v>2.0650785430217096</c:v>
                </c:pt>
                <c:pt idx="435">
                  <c:v>2.090544142040649</c:v>
                </c:pt>
                <c:pt idx="436">
                  <c:v>2.1200563493547917</c:v>
                </c:pt>
                <c:pt idx="437">
                  <c:v>2.1484123133961877</c:v>
                </c:pt>
                <c:pt idx="438">
                  <c:v>2.1783287732346688</c:v>
                </c:pt>
                <c:pt idx="439">
                  <c:v>2.2113893754697846</c:v>
                </c:pt>
                <c:pt idx="440">
                  <c:v>2.2411306060232641</c:v>
                </c:pt>
                <c:pt idx="441">
                  <c:v>2.2768543197016715</c:v>
                </c:pt>
                <c:pt idx="442">
                  <c:v>2.3089734196650684</c:v>
                </c:pt>
                <c:pt idx="443">
                  <c:v>2.3433631380068141</c:v>
                </c:pt>
                <c:pt idx="444">
                  <c:v>2.3782759217968397</c:v>
                </c:pt>
                <c:pt idx="445">
                  <c:v>2.4120025756581924</c:v>
                </c:pt>
                <c:pt idx="446">
                  <c:v>2.4423325373660516</c:v>
                </c:pt>
                <c:pt idx="447">
                  <c:v>2.4775148709642707</c:v>
                </c:pt>
                <c:pt idx="448">
                  <c:v>2.5081606536903145</c:v>
                </c:pt>
                <c:pt idx="449">
                  <c:v>2.5365877857638357</c:v>
                </c:pt>
                <c:pt idx="450">
                  <c:v>2.5681544030557846</c:v>
                </c:pt>
                <c:pt idx="451">
                  <c:v>2.5961694069417516</c:v>
                </c:pt>
                <c:pt idx="452">
                  <c:v>2.6221715380500799</c:v>
                </c:pt>
                <c:pt idx="453">
                  <c:v>2.649438221375032</c:v>
                </c:pt>
                <c:pt idx="454">
                  <c:v>2.6686752692302895</c:v>
                </c:pt>
                <c:pt idx="455">
                  <c:v>2.6943693165178715</c:v>
                </c:pt>
                <c:pt idx="456">
                  <c:v>2.7149174309591566</c:v>
                </c:pt>
                <c:pt idx="457">
                  <c:v>2.7353513702357239</c:v>
                </c:pt>
                <c:pt idx="458">
                  <c:v>2.7535470423118364</c:v>
                </c:pt>
                <c:pt idx="459">
                  <c:v>2.7734480631180709</c:v>
                </c:pt>
                <c:pt idx="460">
                  <c:v>2.7919640014703893</c:v>
                </c:pt>
                <c:pt idx="461">
                  <c:v>2.8116133286435314</c:v>
                </c:pt>
                <c:pt idx="462">
                  <c:v>2.8270306283373108</c:v>
                </c:pt>
                <c:pt idx="463">
                  <c:v>2.8433719532199886</c:v>
                </c:pt>
                <c:pt idx="464">
                  <c:v>2.857981866406833</c:v>
                </c:pt>
                <c:pt idx="465">
                  <c:v>2.8762944417527461</c:v>
                </c:pt>
                <c:pt idx="466">
                  <c:v>2.88902259337135</c:v>
                </c:pt>
                <c:pt idx="467">
                  <c:v>2.9060371734778805</c:v>
                </c:pt>
                <c:pt idx="468">
                  <c:v>2.9194266325812563</c:v>
                </c:pt>
                <c:pt idx="469">
                  <c:v>2.9351363449781886</c:v>
                </c:pt>
                <c:pt idx="470">
                  <c:v>2.9491913668560668</c:v>
                </c:pt>
                <c:pt idx="471">
                  <c:v>2.9652810605841111</c:v>
                </c:pt>
                <c:pt idx="472">
                  <c:v>2.976098675765865</c:v>
                </c:pt>
                <c:pt idx="473">
                  <c:v>2.9934679368042927</c:v>
                </c:pt>
                <c:pt idx="474">
                  <c:v>3.0083673001936635</c:v>
                </c:pt>
                <c:pt idx="475">
                  <c:v>3.0270435177485937</c:v>
                </c:pt>
                <c:pt idx="476">
                  <c:v>3.0374666734825126</c:v>
                </c:pt>
                <c:pt idx="477">
                  <c:v>3.058366728246475</c:v>
                </c:pt>
                <c:pt idx="478">
                  <c:v>3.0728152842155332</c:v>
                </c:pt>
                <c:pt idx="479">
                  <c:v>3.0938363918406693</c:v>
                </c:pt>
                <c:pt idx="480">
                  <c:v>3.1100079348846426</c:v>
                </c:pt>
                <c:pt idx="481">
                  <c:v>3.1272492341262117</c:v>
                </c:pt>
                <c:pt idx="482">
                  <c:v>3.1442290432809661</c:v>
                </c:pt>
                <c:pt idx="483">
                  <c:v>3.1639418679887732</c:v>
                </c:pt>
                <c:pt idx="484">
                  <c:v>3.1796735795581661</c:v>
                </c:pt>
                <c:pt idx="485">
                  <c:v>3.1947171643415415</c:v>
                </c:pt>
                <c:pt idx="486">
                  <c:v>3.2147957717282014</c:v>
                </c:pt>
                <c:pt idx="487">
                  <c:v>3.2333696217031109</c:v>
                </c:pt>
                <c:pt idx="488">
                  <c:v>3.2522065735402497</c:v>
                </c:pt>
                <c:pt idx="489">
                  <c:v>3.2708880283099</c:v>
                </c:pt>
                <c:pt idx="490">
                  <c:v>3.2905716789539516</c:v>
                </c:pt>
                <c:pt idx="491">
                  <c:v>3.3070374415106056</c:v>
                </c:pt>
                <c:pt idx="492">
                  <c:v>3.32523963245418</c:v>
                </c:pt>
                <c:pt idx="493">
                  <c:v>3.3449796175618522</c:v>
                </c:pt>
                <c:pt idx="494">
                  <c:v>3.3628594939488834</c:v>
                </c:pt>
                <c:pt idx="495">
                  <c:v>3.3802527838654295</c:v>
                </c:pt>
                <c:pt idx="496">
                  <c:v>3.3940498288034329</c:v>
                </c:pt>
                <c:pt idx="497">
                  <c:v>3.4098062978848791</c:v>
                </c:pt>
                <c:pt idx="498">
                  <c:v>3.4234484097501459</c:v>
                </c:pt>
                <c:pt idx="499">
                  <c:v>3.4342093958063526</c:v>
                </c:pt>
                <c:pt idx="500">
                  <c:v>3.4459581046860572</c:v>
                </c:pt>
                <c:pt idx="501">
                  <c:v>3.4579430040976624</c:v>
                </c:pt>
                <c:pt idx="502">
                  <c:v>3.4629158167291445</c:v>
                </c:pt>
                <c:pt idx="503">
                  <c:v>3.4687580255790125</c:v>
                </c:pt>
                <c:pt idx="504">
                  <c:v>3.4681086481029464</c:v>
                </c:pt>
                <c:pt idx="505">
                  <c:v>3.4729804609261077</c:v>
                </c:pt>
                <c:pt idx="506">
                  <c:v>3.4764469415197783</c:v>
                </c:pt>
                <c:pt idx="507">
                  <c:v>3.4725472724316044</c:v>
                </c:pt>
                <c:pt idx="508">
                  <c:v>3.4687580255790125</c:v>
                </c:pt>
                <c:pt idx="509">
                  <c:v>3.4650790236582596</c:v>
                </c:pt>
                <c:pt idx="510">
                  <c:v>3.4593480019829599</c:v>
                </c:pt>
                <c:pt idx="511">
                  <c:v>3.453945725924096</c:v>
                </c:pt>
                <c:pt idx="512">
                  <c:v>3.4469290782163697</c:v>
                </c:pt>
                <c:pt idx="513">
                  <c:v>3.444340119418138</c:v>
                </c:pt>
                <c:pt idx="514">
                  <c:v>3.4395962211108393</c:v>
                </c:pt>
                <c:pt idx="515">
                  <c:v>3.4347478883685088</c:v>
                </c:pt>
                <c:pt idx="516">
                  <c:v>3.4300106026463628</c:v>
                </c:pt>
                <c:pt idx="517">
                  <c:v>3.6881580960527907</c:v>
                </c:pt>
                <c:pt idx="518">
                  <c:v>3.6220519632446573</c:v>
                </c:pt>
                <c:pt idx="519">
                  <c:v>3.5499709392888303</c:v>
                </c:pt>
                <c:pt idx="520">
                  <c:v>3.5181795810649863</c:v>
                </c:pt>
                <c:pt idx="521">
                  <c:v>3.5102268641786787</c:v>
                </c:pt>
                <c:pt idx="522">
                  <c:v>3.4750384752356305</c:v>
                </c:pt>
                <c:pt idx="523">
                  <c:v>3.4877249452781665</c:v>
                </c:pt>
                <c:pt idx="524">
                  <c:v>3.4637810184476523</c:v>
                </c:pt>
                <c:pt idx="525">
                  <c:v>3.4559980935316919</c:v>
                </c:pt>
                <c:pt idx="526">
                  <c:v>3.4636728623227149</c:v>
                </c:pt>
                <c:pt idx="527">
                  <c:v>3.4695157094660405</c:v>
                </c:pt>
                <c:pt idx="528">
                  <c:v>3.4515700618349681</c:v>
                </c:pt>
                <c:pt idx="529">
                  <c:v>3.4353941351671309</c:v>
                </c:pt>
                <c:pt idx="530">
                  <c:v>3.4366868111339319</c:v>
                </c:pt>
                <c:pt idx="531">
                  <c:v>3.471464419397841</c:v>
                </c:pt>
                <c:pt idx="532">
                  <c:v>3.4723306883159957</c:v>
                </c:pt>
                <c:pt idx="533">
                  <c:v>3.455349911589408</c:v>
                </c:pt>
                <c:pt idx="534">
                  <c:v>3.458051070726428</c:v>
                </c:pt>
                <c:pt idx="535">
                  <c:v>3.4447715450068963</c:v>
                </c:pt>
                <c:pt idx="536">
                  <c:v>3.4386262810080335</c:v>
                </c:pt>
                <c:pt idx="537">
                  <c:v>3.4400273495047595</c:v>
                </c:pt>
                <c:pt idx="538">
                  <c:v>3.4418491651855114</c:v>
                </c:pt>
                <c:pt idx="539">
                  <c:v>3.4272128340793153</c:v>
                </c:pt>
                <c:pt idx="540">
                  <c:v>3.4208682857439263</c:v>
                </c:pt>
                <c:pt idx="541">
                  <c:v>3.3974767014304743</c:v>
                </c:pt>
                <c:pt idx="542">
                  <c:v>3.4010124748581587</c:v>
                </c:pt>
                <c:pt idx="543">
                  <c:v>3.3757667865106882</c:v>
                </c:pt>
                <c:pt idx="544">
                  <c:v>3.3519981708626188</c:v>
                </c:pt>
                <c:pt idx="545">
                  <c:v>3.369576734743116</c:v>
                </c:pt>
                <c:pt idx="546">
                  <c:v>3.3408357480343045</c:v>
                </c:pt>
                <c:pt idx="547">
                  <c:v>3.3482752947095609</c:v>
                </c:pt>
                <c:pt idx="548">
                  <c:v>3.3345716989735181</c:v>
                </c:pt>
                <c:pt idx="549">
                  <c:v>3.307460180904771</c:v>
                </c:pt>
                <c:pt idx="550">
                  <c:v>3.3291617490399803</c:v>
                </c:pt>
                <c:pt idx="551">
                  <c:v>3.3104201131598834</c:v>
                </c:pt>
                <c:pt idx="552">
                  <c:v>3.3175081821907888</c:v>
                </c:pt>
                <c:pt idx="553">
                  <c:v>3.2632200612280173</c:v>
                </c:pt>
                <c:pt idx="554">
                  <c:v>3.3370129173206817</c:v>
                </c:pt>
                <c:pt idx="555">
                  <c:v>3.3105258495109378</c:v>
                </c:pt>
                <c:pt idx="556">
                  <c:v>3.3268294010985309</c:v>
                </c:pt>
                <c:pt idx="557">
                  <c:v>3.3179315902733419</c:v>
                </c:pt>
                <c:pt idx="558">
                  <c:v>3.3117948174349596</c:v>
                </c:pt>
                <c:pt idx="559">
                  <c:v>3.3577460946500408</c:v>
                </c:pt>
                <c:pt idx="560">
                  <c:v>3.2804488018009224</c:v>
                </c:pt>
                <c:pt idx="561">
                  <c:v>3.3040790222473988</c:v>
                </c:pt>
                <c:pt idx="562">
                  <c:v>3.3396674286883403</c:v>
                </c:pt>
                <c:pt idx="563">
                  <c:v>3.3362698432617246</c:v>
                </c:pt>
                <c:pt idx="564">
                  <c:v>3.3222730808594876</c:v>
                </c:pt>
                <c:pt idx="565">
                  <c:v>3.3427479840541348</c:v>
                </c:pt>
                <c:pt idx="566">
                  <c:v>3.3406233111375743</c:v>
                </c:pt>
                <c:pt idx="567">
                  <c:v>3.3843141100595546</c:v>
                </c:pt>
                <c:pt idx="568">
                  <c:v>3.3311767072473093</c:v>
                </c:pt>
                <c:pt idx="569">
                  <c:v>3.3394550289409661</c:v>
                </c:pt>
                <c:pt idx="570">
                  <c:v>3.3864526295538075</c:v>
                </c:pt>
                <c:pt idx="571">
                  <c:v>3.4722223987911023</c:v>
                </c:pt>
                <c:pt idx="572">
                  <c:v>3.4458502271812805</c:v>
                </c:pt>
                <c:pt idx="573">
                  <c:v>4.1836712187739264</c:v>
                </c:pt>
                <c:pt idx="574">
                  <c:v>4.169656773278815</c:v>
                </c:pt>
                <c:pt idx="575">
                  <c:v>4.1697754409825487</c:v>
                </c:pt>
                <c:pt idx="576">
                  <c:v>4.1364962460337562</c:v>
                </c:pt>
                <c:pt idx="577">
                  <c:v>4.0954669653543299</c:v>
                </c:pt>
                <c:pt idx="578">
                  <c:v>4.1480873715719824</c:v>
                </c:pt>
                <c:pt idx="579">
                  <c:v>4.1816507388215918</c:v>
                </c:pt>
                <c:pt idx="580">
                  <c:v>4.1187861354436617</c:v>
                </c:pt>
                <c:pt idx="581">
                  <c:v>4.1933049135693174</c:v>
                </c:pt>
                <c:pt idx="582">
                  <c:v>4.2140369789509444</c:v>
                </c:pt>
                <c:pt idx="583">
                  <c:v>4.2055711686852062</c:v>
                </c:pt>
                <c:pt idx="584">
                  <c:v>4.1600502971402333</c:v>
                </c:pt>
                <c:pt idx="585">
                  <c:v>4.2630905574132241</c:v>
                </c:pt>
                <c:pt idx="586">
                  <c:v>4.4255141533386642</c:v>
                </c:pt>
                <c:pt idx="587">
                  <c:v>4.5452660972982519</c:v>
                </c:pt>
                <c:pt idx="588">
                  <c:v>4.7366776555975436</c:v>
                </c:pt>
                <c:pt idx="589">
                  <c:v>4.9847042826357546</c:v>
                </c:pt>
                <c:pt idx="590">
                  <c:v>5.3018981104783967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2252416"/>
        <c:axId val="242320128"/>
      </c:scatterChart>
      <c:valAx>
        <c:axId val="242252416"/>
        <c:scaling>
          <c:orientation val="minMax"/>
          <c:max val="4"/>
          <c:min val="1.5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ms-MY" sz="1000"/>
                  <a:t>Band Gap (eV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/>
            </a:pPr>
            <a:endParaRPr lang="en-US"/>
          </a:p>
        </c:txPr>
        <c:crossAx val="242320128"/>
        <c:crosses val="autoZero"/>
        <c:crossBetween val="midCat"/>
      </c:valAx>
      <c:valAx>
        <c:axId val="242320128"/>
        <c:scaling>
          <c:orientation val="minMax"/>
          <c:max val="4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ms-MY"/>
                  <a:t>(ahv)</a:t>
                </a:r>
                <a:r>
                  <a:rPr lang="ms-MY" baseline="30000"/>
                  <a:t>2 </a:t>
                </a:r>
                <a:r>
                  <a:rPr lang="ms-MY" baseline="0"/>
                  <a:t>(eV.cm</a:t>
                </a:r>
                <a:r>
                  <a:rPr lang="ms-MY" baseline="30000"/>
                  <a:t>-1</a:t>
                </a:r>
                <a:r>
                  <a:rPr lang="ms-MY" baseline="0"/>
                  <a:t>)</a:t>
                </a:r>
                <a:r>
                  <a:rPr lang="ms-MY" baseline="30000"/>
                  <a:t>2 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/>
            </a:pPr>
            <a:endParaRPr lang="en-US"/>
          </a:p>
        </c:txPr>
        <c:crossAx val="242252416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05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920607725977665"/>
          <c:y val="4.8807534457874766E-2"/>
          <c:w val="0.82836978710994458"/>
          <c:h val="0.71730258478582842"/>
        </c:manualLayout>
      </c:layout>
      <c:scatterChart>
        <c:scatterStyle val="smoothMarker"/>
        <c:varyColors val="0"/>
        <c:ser>
          <c:idx val="0"/>
          <c:order val="0"/>
          <c:tx>
            <c:v>0%</c:v>
          </c:tx>
          <c:spPr>
            <a:ln w="22225" cap="rnd" cmpd="sng" algn="ctr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'pittaya skin'!$G$4:$G$1000</c:f>
              <c:numCache>
                <c:formatCode>General</c:formatCode>
                <c:ptCount val="997"/>
                <c:pt idx="0">
                  <c:v>-0.498411655426025</c:v>
                </c:pt>
                <c:pt idx="1">
                  <c:v>-0.49626469612121599</c:v>
                </c:pt>
                <c:pt idx="2">
                  <c:v>-0.49381104111671398</c:v>
                </c:pt>
                <c:pt idx="3">
                  <c:v>-0.49197080731391901</c:v>
                </c:pt>
                <c:pt idx="4">
                  <c:v>-0.49013057351112399</c:v>
                </c:pt>
                <c:pt idx="5">
                  <c:v>-0.48798364400863598</c:v>
                </c:pt>
                <c:pt idx="6">
                  <c:v>-0.48614338040351901</c:v>
                </c:pt>
                <c:pt idx="7">
                  <c:v>-0.48399645090103099</c:v>
                </c:pt>
                <c:pt idx="8">
                  <c:v>-0.48184949159622198</c:v>
                </c:pt>
                <c:pt idx="9">
                  <c:v>-0.48031598329544101</c:v>
                </c:pt>
                <c:pt idx="10">
                  <c:v>-0.47816902399063099</c:v>
                </c:pt>
                <c:pt idx="11">
                  <c:v>-0.47632879018783603</c:v>
                </c:pt>
                <c:pt idx="12">
                  <c:v>-0.47418186068534901</c:v>
                </c:pt>
                <c:pt idx="13">
                  <c:v>-0.472034871578217</c:v>
                </c:pt>
                <c:pt idx="14">
                  <c:v>-0.46988794207572898</c:v>
                </c:pt>
                <c:pt idx="15">
                  <c:v>-0.46835443377494801</c:v>
                </c:pt>
                <c:pt idx="16">
                  <c:v>-0.46651419997215299</c:v>
                </c:pt>
                <c:pt idx="17">
                  <c:v>-0.46436724066734297</c:v>
                </c:pt>
                <c:pt idx="18">
                  <c:v>-0.46191358566284202</c:v>
                </c:pt>
                <c:pt idx="19">
                  <c:v>-0.46038004755973799</c:v>
                </c:pt>
                <c:pt idx="20">
                  <c:v>-0.45792639255523698</c:v>
                </c:pt>
                <c:pt idx="21">
                  <c:v>-0.45608615875244102</c:v>
                </c:pt>
                <c:pt idx="22">
                  <c:v>-0.454245895147324</c:v>
                </c:pt>
                <c:pt idx="23">
                  <c:v>-0.45271238684654203</c:v>
                </c:pt>
                <c:pt idx="24">
                  <c:v>-0.45025873184204102</c:v>
                </c:pt>
                <c:pt idx="25">
                  <c:v>-0.448111772537231</c:v>
                </c:pt>
                <c:pt idx="26">
                  <c:v>-0.44596484303474399</c:v>
                </c:pt>
                <c:pt idx="27">
                  <c:v>-0.44381791353225702</c:v>
                </c:pt>
                <c:pt idx="28">
                  <c:v>-0.441977649927139</c:v>
                </c:pt>
                <c:pt idx="29">
                  <c:v>-0.44044411182403598</c:v>
                </c:pt>
                <c:pt idx="30">
                  <c:v>-0.43799048662185702</c:v>
                </c:pt>
                <c:pt idx="31">
                  <c:v>-0.43584352731704701</c:v>
                </c:pt>
                <c:pt idx="32">
                  <c:v>-0.43400329351425199</c:v>
                </c:pt>
                <c:pt idx="33">
                  <c:v>-0.43246975541114802</c:v>
                </c:pt>
                <c:pt idx="34">
                  <c:v>-0.43062952160835299</c:v>
                </c:pt>
                <c:pt idx="35">
                  <c:v>-0.42848259210586498</c:v>
                </c:pt>
                <c:pt idx="36">
                  <c:v>-0.42602893710136402</c:v>
                </c:pt>
                <c:pt idx="37">
                  <c:v>-0.42357528209686302</c:v>
                </c:pt>
                <c:pt idx="38">
                  <c:v>-0.42234846949577298</c:v>
                </c:pt>
                <c:pt idx="39">
                  <c:v>-0.42020151019096402</c:v>
                </c:pt>
                <c:pt idx="40">
                  <c:v>-0.41866797208786</c:v>
                </c:pt>
                <c:pt idx="41">
                  <c:v>-0.41621434688568099</c:v>
                </c:pt>
                <c:pt idx="42">
                  <c:v>-0.41406738758087203</c:v>
                </c:pt>
                <c:pt idx="43">
                  <c:v>-0.41161376237869302</c:v>
                </c:pt>
                <c:pt idx="44">
                  <c:v>-0.409466803073883</c:v>
                </c:pt>
                <c:pt idx="45">
                  <c:v>-0.40823996067047102</c:v>
                </c:pt>
                <c:pt idx="46">
                  <c:v>-0.40609303116798401</c:v>
                </c:pt>
                <c:pt idx="47">
                  <c:v>-0.40455949306487998</c:v>
                </c:pt>
                <c:pt idx="48">
                  <c:v>-0.40210583806037897</c:v>
                </c:pt>
                <c:pt idx="49">
                  <c:v>-0.39995890855789201</c:v>
                </c:pt>
                <c:pt idx="50">
                  <c:v>-0.397811979055405</c:v>
                </c:pt>
                <c:pt idx="51">
                  <c:v>-0.39597171545028698</c:v>
                </c:pt>
                <c:pt idx="52">
                  <c:v>-0.39443817734718301</c:v>
                </c:pt>
                <c:pt idx="53">
                  <c:v>-0.39198455214500399</c:v>
                </c:pt>
                <c:pt idx="54">
                  <c:v>-0.39014431834220897</c:v>
                </c:pt>
                <c:pt idx="55">
                  <c:v>-0.388610780239105</c:v>
                </c:pt>
                <c:pt idx="56">
                  <c:v>-0.38615712523460399</c:v>
                </c:pt>
                <c:pt idx="57">
                  <c:v>-0.38401019573211698</c:v>
                </c:pt>
                <c:pt idx="58">
                  <c:v>-0.38155651092529302</c:v>
                </c:pt>
                <c:pt idx="59">
                  <c:v>-0.380023002624512</c:v>
                </c:pt>
                <c:pt idx="60">
                  <c:v>-0.37787604331970198</c:v>
                </c:pt>
                <c:pt idx="61">
                  <c:v>-0.37603580951690702</c:v>
                </c:pt>
                <c:pt idx="62">
                  <c:v>-0.373888850212097</c:v>
                </c:pt>
                <c:pt idx="63">
                  <c:v>-0.37204861640930198</c:v>
                </c:pt>
                <c:pt idx="64">
                  <c:v>-0.36990165710449202</c:v>
                </c:pt>
                <c:pt idx="65">
                  <c:v>-0.36836814880371099</c:v>
                </c:pt>
                <c:pt idx="66">
                  <c:v>-0.36560776829719499</c:v>
                </c:pt>
                <c:pt idx="67">
                  <c:v>-0.36468768119812001</c:v>
                </c:pt>
                <c:pt idx="68">
                  <c:v>-0.36254072189331099</c:v>
                </c:pt>
                <c:pt idx="69">
                  <c:v>-0.36070048809051503</c:v>
                </c:pt>
                <c:pt idx="70">
                  <c:v>-0.35794010758400002</c:v>
                </c:pt>
                <c:pt idx="71">
                  <c:v>-0.35579317808151201</c:v>
                </c:pt>
                <c:pt idx="72">
                  <c:v>-0.35395294427871699</c:v>
                </c:pt>
                <c:pt idx="73">
                  <c:v>-0.35241940617561301</c:v>
                </c:pt>
                <c:pt idx="74">
                  <c:v>-0.350272446870804</c:v>
                </c:pt>
                <c:pt idx="75">
                  <c:v>-0.34843221306800798</c:v>
                </c:pt>
                <c:pt idx="76">
                  <c:v>-0.34628528356552102</c:v>
                </c:pt>
                <c:pt idx="77">
                  <c:v>-0.344445049762726</c:v>
                </c:pt>
                <c:pt idx="78">
                  <c:v>-0.34260478615760798</c:v>
                </c:pt>
                <c:pt idx="79">
                  <c:v>-0.34015116095542902</c:v>
                </c:pt>
                <c:pt idx="80">
                  <c:v>-0.338310927152634</c:v>
                </c:pt>
                <c:pt idx="81">
                  <c:v>-0.33647066354751598</c:v>
                </c:pt>
                <c:pt idx="82">
                  <c:v>-0.33401703834533703</c:v>
                </c:pt>
                <c:pt idx="83">
                  <c:v>-0.332176804542542</c:v>
                </c:pt>
                <c:pt idx="84">
                  <c:v>-0.33033654093742398</c:v>
                </c:pt>
                <c:pt idx="85">
                  <c:v>-0.32849630713462802</c:v>
                </c:pt>
                <c:pt idx="86">
                  <c:v>-0.326349377632141</c:v>
                </c:pt>
                <c:pt idx="87">
                  <c:v>-0.32420241832733199</c:v>
                </c:pt>
                <c:pt idx="88">
                  <c:v>-0.32205548882484403</c:v>
                </c:pt>
                <c:pt idx="89">
                  <c:v>-0.32021525502204901</c:v>
                </c:pt>
                <c:pt idx="90">
                  <c:v>-0.31837502121925398</c:v>
                </c:pt>
                <c:pt idx="91">
                  <c:v>-0.31622806191444403</c:v>
                </c:pt>
                <c:pt idx="92">
                  <c:v>-0.31377443671226501</c:v>
                </c:pt>
                <c:pt idx="93">
                  <c:v>-0.31224089860916099</c:v>
                </c:pt>
                <c:pt idx="94">
                  <c:v>-0.31009393930435197</c:v>
                </c:pt>
                <c:pt idx="95">
                  <c:v>-0.308560401201248</c:v>
                </c:pt>
                <c:pt idx="96">
                  <c:v>-0.305800050497055</c:v>
                </c:pt>
                <c:pt idx="97">
                  <c:v>-0.30395981669425998</c:v>
                </c:pt>
                <c:pt idx="98">
                  <c:v>-0.30211958289146401</c:v>
                </c:pt>
                <c:pt idx="99">
                  <c:v>-0.299972653388977</c:v>
                </c:pt>
                <c:pt idx="100">
                  <c:v>-0.29782569408416698</c:v>
                </c:pt>
                <c:pt idx="101">
                  <c:v>-0.29629215598106401</c:v>
                </c:pt>
                <c:pt idx="102">
                  <c:v>-0.29414522647857699</c:v>
                </c:pt>
                <c:pt idx="103">
                  <c:v>-0.29199826717376698</c:v>
                </c:pt>
                <c:pt idx="104">
                  <c:v>-0.29046472907066301</c:v>
                </c:pt>
                <c:pt idx="105">
                  <c:v>-0.288011103868485</c:v>
                </c:pt>
                <c:pt idx="106">
                  <c:v>-0.28617084026336698</c:v>
                </c:pt>
                <c:pt idx="107">
                  <c:v>-0.28463730216026301</c:v>
                </c:pt>
                <c:pt idx="108">
                  <c:v>-0.281876981258392</c:v>
                </c:pt>
                <c:pt idx="109">
                  <c:v>-0.28034344315528897</c:v>
                </c:pt>
                <c:pt idx="110">
                  <c:v>-0.27788978815078702</c:v>
                </c:pt>
                <c:pt idx="111">
                  <c:v>-0.27666294574737499</c:v>
                </c:pt>
                <c:pt idx="112">
                  <c:v>-0.27390256524085999</c:v>
                </c:pt>
                <c:pt idx="113">
                  <c:v>-0.27236905694007901</c:v>
                </c:pt>
                <c:pt idx="114">
                  <c:v>-0.270222127437592</c:v>
                </c:pt>
                <c:pt idx="115">
                  <c:v>-0.26868858933448803</c:v>
                </c:pt>
                <c:pt idx="116">
                  <c:v>-0.26623493432998702</c:v>
                </c:pt>
                <c:pt idx="117">
                  <c:v>-0.264087975025177</c:v>
                </c:pt>
                <c:pt idx="118">
                  <c:v>-0.26194104552268999</c:v>
                </c:pt>
                <c:pt idx="119">
                  <c:v>-0.26040753722190901</c:v>
                </c:pt>
                <c:pt idx="120">
                  <c:v>-0.25856727361679099</c:v>
                </c:pt>
                <c:pt idx="121">
                  <c:v>-0.25580692291259799</c:v>
                </c:pt>
                <c:pt idx="122">
                  <c:v>-0.25427338480949402</c:v>
                </c:pt>
                <c:pt idx="123">
                  <c:v>-0.252126425504684</c:v>
                </c:pt>
                <c:pt idx="124">
                  <c:v>-0.25059291720390298</c:v>
                </c:pt>
                <c:pt idx="125">
                  <c:v>-0.247832551598549</c:v>
                </c:pt>
                <c:pt idx="126">
                  <c:v>-0.246299028396606</c:v>
                </c:pt>
                <c:pt idx="127">
                  <c:v>-0.24415208399295801</c:v>
                </c:pt>
                <c:pt idx="128">
                  <c:v>-0.242005124688148</c:v>
                </c:pt>
                <c:pt idx="129">
                  <c:v>-0.240471601486206</c:v>
                </c:pt>
                <c:pt idx="130">
                  <c:v>-0.23832465708255801</c:v>
                </c:pt>
                <c:pt idx="131">
                  <c:v>-0.235871002078056</c:v>
                </c:pt>
                <c:pt idx="132">
                  <c:v>-0.23403076827526101</c:v>
                </c:pt>
                <c:pt idx="133">
                  <c:v>-0.23188382387161299</c:v>
                </c:pt>
                <c:pt idx="134">
                  <c:v>-0.22943018376827201</c:v>
                </c:pt>
                <c:pt idx="135">
                  <c:v>-0.22820334136486101</c:v>
                </c:pt>
                <c:pt idx="136">
                  <c:v>-0.22605639696121199</c:v>
                </c:pt>
                <c:pt idx="137">
                  <c:v>-0.224216163158417</c:v>
                </c:pt>
                <c:pt idx="138">
                  <c:v>-0.22206921875476801</c:v>
                </c:pt>
                <c:pt idx="139">
                  <c:v>-0.22022898495197299</c:v>
                </c:pt>
                <c:pt idx="140">
                  <c:v>-0.218082040548325</c:v>
                </c:pt>
                <c:pt idx="141">
                  <c:v>-0.21593509614467599</c:v>
                </c:pt>
                <c:pt idx="142">
                  <c:v>-0.21409486234188099</c:v>
                </c:pt>
                <c:pt idx="143">
                  <c:v>-0.21194791793823201</c:v>
                </c:pt>
                <c:pt idx="144">
                  <c:v>-0.20980097353458399</c:v>
                </c:pt>
                <c:pt idx="145">
                  <c:v>-0.207654014229774</c:v>
                </c:pt>
                <c:pt idx="146">
                  <c:v>-0.206427201628685</c:v>
                </c:pt>
                <c:pt idx="147">
                  <c:v>-0.20397354662418399</c:v>
                </c:pt>
                <c:pt idx="148">
                  <c:v>-0.20213331282138799</c:v>
                </c:pt>
                <c:pt idx="149">
                  <c:v>-0.200293079018593</c:v>
                </c:pt>
                <c:pt idx="150">
                  <c:v>-0.19814613461494399</c:v>
                </c:pt>
                <c:pt idx="151">
                  <c:v>-0.19630588591098799</c:v>
                </c:pt>
                <c:pt idx="152">
                  <c:v>-0.19385223090648701</c:v>
                </c:pt>
                <c:pt idx="153">
                  <c:v>-0.19231870770454401</c:v>
                </c:pt>
                <c:pt idx="154">
                  <c:v>-0.190171763300896</c:v>
                </c:pt>
                <c:pt idx="155">
                  <c:v>-0.1883315294981</c:v>
                </c:pt>
                <c:pt idx="156">
                  <c:v>-0.18618458509445199</c:v>
                </c:pt>
                <c:pt idx="157">
                  <c:v>-0.18373093008995101</c:v>
                </c:pt>
                <c:pt idx="158">
                  <c:v>-0.18158398568630199</c:v>
                </c:pt>
                <c:pt idx="159">
                  <c:v>-0.18035715818405201</c:v>
                </c:pt>
                <c:pt idx="160">
                  <c:v>-0.17851692438125599</c:v>
                </c:pt>
                <c:pt idx="161">
                  <c:v>-0.176369979977608</c:v>
                </c:pt>
                <c:pt idx="162">
                  <c:v>-0.17452974617481201</c:v>
                </c:pt>
                <c:pt idx="163">
                  <c:v>-0.17268949747085599</c:v>
                </c:pt>
                <c:pt idx="164">
                  <c:v>-0.170542567968369</c:v>
                </c:pt>
                <c:pt idx="165">
                  <c:v>-0.16839560866355899</c:v>
                </c:pt>
                <c:pt idx="166">
                  <c:v>-0.16594196856021901</c:v>
                </c:pt>
                <c:pt idx="167">
                  <c:v>-0.16410171985626201</c:v>
                </c:pt>
                <c:pt idx="168">
                  <c:v>-0.16226148605346699</c:v>
                </c:pt>
                <c:pt idx="169">
                  <c:v>-0.160114541649818</c:v>
                </c:pt>
                <c:pt idx="170">
                  <c:v>-0.158581003546715</c:v>
                </c:pt>
                <c:pt idx="171">
                  <c:v>-0.15643405914306599</c:v>
                </c:pt>
                <c:pt idx="172">
                  <c:v>-0.154593825340271</c:v>
                </c:pt>
                <c:pt idx="173">
                  <c:v>-0.15244688093662301</c:v>
                </c:pt>
                <c:pt idx="174">
                  <c:v>-0.15029993653297399</c:v>
                </c:pt>
                <c:pt idx="175">
                  <c:v>-0.148459702730179</c:v>
                </c:pt>
                <c:pt idx="176">
                  <c:v>-0.14661945402622201</c:v>
                </c:pt>
                <c:pt idx="177">
                  <c:v>-0.144165813922882</c:v>
                </c:pt>
                <c:pt idx="178">
                  <c:v>-0.142632275819778</c:v>
                </c:pt>
                <c:pt idx="179">
                  <c:v>-0.14048533141613001</c:v>
                </c:pt>
                <c:pt idx="180">
                  <c:v>-0.13833838701248199</c:v>
                </c:pt>
                <c:pt idx="181">
                  <c:v>-0.136498153209686</c:v>
                </c:pt>
                <c:pt idx="182">
                  <c:v>-0.13404449820518499</c:v>
                </c:pt>
                <c:pt idx="183">
                  <c:v>-0.13220426440239</c:v>
                </c:pt>
                <c:pt idx="184">
                  <c:v>-0.13036403059959401</c:v>
                </c:pt>
                <c:pt idx="185">
                  <c:v>-0.12883049249649001</c:v>
                </c:pt>
                <c:pt idx="186">
                  <c:v>-0.126070126891136</c:v>
                </c:pt>
                <c:pt idx="187">
                  <c:v>-0.124229900538921</c:v>
                </c:pt>
                <c:pt idx="188">
                  <c:v>-0.12208296358585401</c:v>
                </c:pt>
                <c:pt idx="189">
                  <c:v>-0.12054942548274999</c:v>
                </c:pt>
                <c:pt idx="190">
                  <c:v>-0.11840248852968201</c:v>
                </c:pt>
                <c:pt idx="191">
                  <c:v>-0.11686895787715899</c:v>
                </c:pt>
                <c:pt idx="192">
                  <c:v>-0.114415302872658</c:v>
                </c:pt>
                <c:pt idx="193">
                  <c:v>-0.112881772220135</c:v>
                </c:pt>
                <c:pt idx="194">
                  <c:v>-0.110428124666214</c:v>
                </c:pt>
                <c:pt idx="195">
                  <c:v>-0.108281172811985</c:v>
                </c:pt>
                <c:pt idx="196">
                  <c:v>-0.106134235858917</c:v>
                </c:pt>
                <c:pt idx="197">
                  <c:v>-0.10429399460554099</c:v>
                </c:pt>
                <c:pt idx="198">
                  <c:v>-0.10276046395301799</c:v>
                </c:pt>
                <c:pt idx="199">
                  <c:v>-0.10061351954937001</c:v>
                </c:pt>
                <c:pt idx="200">
                  <c:v>-9.8159871995449094E-2</c:v>
                </c:pt>
                <c:pt idx="201">
                  <c:v>-9.6319630742073101E-2</c:v>
                </c:pt>
                <c:pt idx="202">
                  <c:v>-9.4479389488697094E-2</c:v>
                </c:pt>
                <c:pt idx="203">
                  <c:v>-9.23324525356293E-2</c:v>
                </c:pt>
                <c:pt idx="204">
                  <c:v>-9.0492211282253293E-2</c:v>
                </c:pt>
                <c:pt idx="205">
                  <c:v>-8.8345266878604903E-2</c:v>
                </c:pt>
                <c:pt idx="206">
                  <c:v>-8.6505025625228896E-2</c:v>
                </c:pt>
                <c:pt idx="207">
                  <c:v>-8.4664784371852903E-2</c:v>
                </c:pt>
                <c:pt idx="208">
                  <c:v>-8.2211136817932101E-2</c:v>
                </c:pt>
                <c:pt idx="209">
                  <c:v>-8.0370903015136705E-2</c:v>
                </c:pt>
                <c:pt idx="210">
                  <c:v>-7.8530661761760698E-2</c:v>
                </c:pt>
                <c:pt idx="211">
                  <c:v>-7.6690427958965302E-2</c:v>
                </c:pt>
                <c:pt idx="212">
                  <c:v>-7.4543483555316897E-2</c:v>
                </c:pt>
                <c:pt idx="213">
                  <c:v>-7.2089836001396193E-2</c:v>
                </c:pt>
                <c:pt idx="214">
                  <c:v>-7.02495947480202E-2</c:v>
                </c:pt>
                <c:pt idx="215">
                  <c:v>-6.8409353494644207E-2</c:v>
                </c:pt>
                <c:pt idx="216">
                  <c:v>-6.65691122412682E-2</c:v>
                </c:pt>
                <c:pt idx="217">
                  <c:v>-6.4115464687347398E-2</c:v>
                </c:pt>
                <c:pt idx="218">
                  <c:v>-6.2581934034824399E-2</c:v>
                </c:pt>
                <c:pt idx="219">
                  <c:v>-6.0434985905885703E-2</c:v>
                </c:pt>
                <c:pt idx="220">
                  <c:v>-5.8594744652509703E-2</c:v>
                </c:pt>
                <c:pt idx="221">
                  <c:v>-5.6447803974151597E-2</c:v>
                </c:pt>
                <c:pt idx="222">
                  <c:v>-5.3994152694940602E-2</c:v>
                </c:pt>
                <c:pt idx="223">
                  <c:v>-5.21539151668549E-2</c:v>
                </c:pt>
                <c:pt idx="224">
                  <c:v>-4.97002638876438E-2</c:v>
                </c:pt>
                <c:pt idx="225">
                  <c:v>-4.7860026359558099E-2</c:v>
                </c:pt>
                <c:pt idx="226">
                  <c:v>-4.6326491981744801E-2</c:v>
                </c:pt>
                <c:pt idx="227">
                  <c:v>-4.4486254453659099E-2</c:v>
                </c:pt>
                <c:pt idx="228">
                  <c:v>-4.2339310050010702E-2</c:v>
                </c:pt>
                <c:pt idx="229">
                  <c:v>-4.0499076247215299E-2</c:v>
                </c:pt>
                <c:pt idx="230">
                  <c:v>-3.8045424968004199E-2</c:v>
                </c:pt>
                <c:pt idx="231">
                  <c:v>-3.6511890590190901E-2</c:v>
                </c:pt>
                <c:pt idx="232">
                  <c:v>-3.4058239310979802E-2</c:v>
                </c:pt>
                <c:pt idx="233">
                  <c:v>-3.22180017828941E-2</c:v>
                </c:pt>
                <c:pt idx="234">
                  <c:v>-3.09911798685789E-2</c:v>
                </c:pt>
                <c:pt idx="235">
                  <c:v>-2.8537528589367901E-2</c:v>
                </c:pt>
                <c:pt idx="236">
                  <c:v>-2.5777170434594199E-2</c:v>
                </c:pt>
                <c:pt idx="237">
                  <c:v>-2.42436397820711E-2</c:v>
                </c:pt>
                <c:pt idx="238">
                  <c:v>-2.2403402253985401E-2</c:v>
                </c:pt>
                <c:pt idx="239">
                  <c:v>-2.02564559876919E-2</c:v>
                </c:pt>
                <c:pt idx="240">
                  <c:v>-1.8416218459606198E-2</c:v>
                </c:pt>
                <c:pt idx="241">
                  <c:v>-1.6269274055957801E-2</c:v>
                </c:pt>
                <c:pt idx="242">
                  <c:v>-1.41223296523094E-2</c:v>
                </c:pt>
                <c:pt idx="243">
                  <c:v>-1.22820911929011E-2</c:v>
                </c:pt>
                <c:pt idx="244">
                  <c:v>-1.04418536648154E-2</c:v>
                </c:pt>
                <c:pt idx="245">
                  <c:v>-8.6016152054071392E-3</c:v>
                </c:pt>
                <c:pt idx="246">
                  <c:v>-6.4546708017587696E-3</c:v>
                </c:pt>
                <c:pt idx="247">
                  <c:v>-4.3077268637716796E-3</c:v>
                </c:pt>
                <c:pt idx="248">
                  <c:v>-2.3700816511074102E-3</c:v>
                </c:pt>
                <c:pt idx="249">
                  <c:v>-3.7122808827344501E-4</c:v>
                </c:pt>
                <c:pt idx="250">
                  <c:v>1.62762547456058E-3</c:v>
                </c:pt>
                <c:pt idx="251">
                  <c:v>3.6264790373945499E-3</c:v>
                </c:pt>
                <c:pt idx="252">
                  <c:v>5.6253326002285702E-3</c:v>
                </c:pt>
                <c:pt idx="253">
                  <c:v>7.6241861630625997E-3</c:v>
                </c:pt>
                <c:pt idx="254">
                  <c:v>9.6230397258966205E-3</c:v>
                </c:pt>
                <c:pt idx="255">
                  <c:v>1.1621893288730501E-2</c:v>
                </c:pt>
                <c:pt idx="256">
                  <c:v>1.36207468515646E-2</c:v>
                </c:pt>
                <c:pt idx="257">
                  <c:v>1.56196004143986E-2</c:v>
                </c:pt>
                <c:pt idx="258">
                  <c:v>1.76184539772326E-2</c:v>
                </c:pt>
                <c:pt idx="259">
                  <c:v>1.9617307540066499E-2</c:v>
                </c:pt>
                <c:pt idx="260">
                  <c:v>2.1616161102900499E-2</c:v>
                </c:pt>
                <c:pt idx="261">
                  <c:v>2.36150146657346E-2</c:v>
                </c:pt>
                <c:pt idx="262">
                  <c:v>2.56138682285686E-2</c:v>
                </c:pt>
                <c:pt idx="263">
                  <c:v>2.7612721791402599E-2</c:v>
                </c:pt>
                <c:pt idx="264">
                  <c:v>2.9611575354236499E-2</c:v>
                </c:pt>
                <c:pt idx="265">
                  <c:v>3.1610428917070603E-2</c:v>
                </c:pt>
                <c:pt idx="266">
                  <c:v>3.3609282479904599E-2</c:v>
                </c:pt>
                <c:pt idx="267">
                  <c:v>3.5608136042738603E-2</c:v>
                </c:pt>
                <c:pt idx="268">
                  <c:v>3.7606989605572502E-2</c:v>
                </c:pt>
                <c:pt idx="269">
                  <c:v>3.9605843168406499E-2</c:v>
                </c:pt>
                <c:pt idx="270">
                  <c:v>4.1604696731240599E-2</c:v>
                </c:pt>
                <c:pt idx="271">
                  <c:v>4.3603550294074603E-2</c:v>
                </c:pt>
                <c:pt idx="272">
                  <c:v>4.5602403856908599E-2</c:v>
                </c:pt>
                <c:pt idx="273">
                  <c:v>4.7601257419742499E-2</c:v>
                </c:pt>
                <c:pt idx="274">
                  <c:v>4.9600110982576599E-2</c:v>
                </c:pt>
                <c:pt idx="275">
                  <c:v>5.1598964545410603E-2</c:v>
                </c:pt>
                <c:pt idx="276">
                  <c:v>5.3597818108244599E-2</c:v>
                </c:pt>
                <c:pt idx="277">
                  <c:v>5.5596671671078603E-2</c:v>
                </c:pt>
                <c:pt idx="278">
                  <c:v>5.7595525233913501E-2</c:v>
                </c:pt>
                <c:pt idx="279">
                  <c:v>5.9594378796747602E-2</c:v>
                </c:pt>
                <c:pt idx="280">
                  <c:v>6.1593232359581598E-2</c:v>
                </c:pt>
                <c:pt idx="281">
                  <c:v>6.3592085922415595E-2</c:v>
                </c:pt>
                <c:pt idx="282">
                  <c:v>6.5590939485249494E-2</c:v>
                </c:pt>
                <c:pt idx="283">
                  <c:v>6.7589793048083505E-2</c:v>
                </c:pt>
                <c:pt idx="284">
                  <c:v>6.9588646610917598E-2</c:v>
                </c:pt>
                <c:pt idx="285">
                  <c:v>7.1587500173751595E-2</c:v>
                </c:pt>
                <c:pt idx="286">
                  <c:v>7.3586353736585605E-2</c:v>
                </c:pt>
                <c:pt idx="287">
                  <c:v>7.5585207299419505E-2</c:v>
                </c:pt>
                <c:pt idx="288">
                  <c:v>7.7584060862253598E-2</c:v>
                </c:pt>
                <c:pt idx="289">
                  <c:v>7.9582914425087595E-2</c:v>
                </c:pt>
                <c:pt idx="290">
                  <c:v>8.1581767987921605E-2</c:v>
                </c:pt>
                <c:pt idx="291">
                  <c:v>8.3580621550755504E-2</c:v>
                </c:pt>
                <c:pt idx="292">
                  <c:v>8.5579475113589501E-2</c:v>
                </c:pt>
                <c:pt idx="293">
                  <c:v>8.7578328676423595E-2</c:v>
                </c:pt>
                <c:pt idx="294">
                  <c:v>8.9577182239257605E-2</c:v>
                </c:pt>
                <c:pt idx="295">
                  <c:v>9.1576035802091602E-2</c:v>
                </c:pt>
                <c:pt idx="296">
                  <c:v>9.3574889364925501E-2</c:v>
                </c:pt>
                <c:pt idx="297">
                  <c:v>9.5573742927759595E-2</c:v>
                </c:pt>
                <c:pt idx="298">
                  <c:v>9.7572596490593605E-2</c:v>
                </c:pt>
                <c:pt idx="299">
                  <c:v>9.9571450053427601E-2</c:v>
                </c:pt>
                <c:pt idx="300">
                  <c:v>0.101570303616262</c:v>
                </c:pt>
                <c:pt idx="301">
                  <c:v>0.103569157179096</c:v>
                </c:pt>
                <c:pt idx="302">
                  <c:v>0.10556801074192999</c:v>
                </c:pt>
                <c:pt idx="303">
                  <c:v>0.107566864304764</c:v>
                </c:pt>
                <c:pt idx="304">
                  <c:v>0.109565717867598</c:v>
                </c:pt>
                <c:pt idx="305">
                  <c:v>0.111564571430432</c:v>
                </c:pt>
                <c:pt idx="306">
                  <c:v>0.11356342499326599</c:v>
                </c:pt>
                <c:pt idx="307">
                  <c:v>0.1155622785561</c:v>
                </c:pt>
                <c:pt idx="308">
                  <c:v>0.117561132118934</c:v>
                </c:pt>
                <c:pt idx="309">
                  <c:v>0.119559985681768</c:v>
                </c:pt>
                <c:pt idx="310">
                  <c:v>0.12155883924460301</c:v>
                </c:pt>
                <c:pt idx="311">
                  <c:v>0.123557692807437</c:v>
                </c:pt>
                <c:pt idx="312">
                  <c:v>0.125556546370271</c:v>
                </c:pt>
                <c:pt idx="313">
                  <c:v>0.127555399933105</c:v>
                </c:pt>
                <c:pt idx="314">
                  <c:v>0.12955425349593899</c:v>
                </c:pt>
                <c:pt idx="315">
                  <c:v>0.13155310705877299</c:v>
                </c:pt>
                <c:pt idx="316">
                  <c:v>0.13355196062160701</c:v>
                </c:pt>
                <c:pt idx="317">
                  <c:v>0.13555081418444101</c:v>
                </c:pt>
                <c:pt idx="318">
                  <c:v>0.13754966774727501</c:v>
                </c:pt>
                <c:pt idx="319">
                  <c:v>0.139548521310109</c:v>
                </c:pt>
                <c:pt idx="320">
                  <c:v>0.141547374872943</c:v>
                </c:pt>
                <c:pt idx="321">
                  <c:v>0.143546228435777</c:v>
                </c:pt>
                <c:pt idx="322">
                  <c:v>0.14554508199861099</c:v>
                </c:pt>
                <c:pt idx="323">
                  <c:v>0.14754393556144499</c:v>
                </c:pt>
                <c:pt idx="324">
                  <c:v>0.14954278912427901</c:v>
                </c:pt>
                <c:pt idx="325">
                  <c:v>0.15154164268711301</c:v>
                </c:pt>
                <c:pt idx="326">
                  <c:v>0.15354049624994701</c:v>
                </c:pt>
                <c:pt idx="327">
                  <c:v>0.155539349812781</c:v>
                </c:pt>
                <c:pt idx="328">
                  <c:v>0.157538203375615</c:v>
                </c:pt>
                <c:pt idx="329">
                  <c:v>0.159537056938449</c:v>
                </c:pt>
                <c:pt idx="330">
                  <c:v>0.16153591050128299</c:v>
                </c:pt>
                <c:pt idx="331">
                  <c:v>0.16353476406411699</c:v>
                </c:pt>
                <c:pt idx="332">
                  <c:v>0.16553361762695101</c:v>
                </c:pt>
                <c:pt idx="333">
                  <c:v>0.16753247118978501</c:v>
                </c:pt>
                <c:pt idx="334">
                  <c:v>0.16953132475261901</c:v>
                </c:pt>
                <c:pt idx="335">
                  <c:v>0.171530178315453</c:v>
                </c:pt>
                <c:pt idx="336">
                  <c:v>0.173529031878287</c:v>
                </c:pt>
                <c:pt idx="337">
                  <c:v>0.175527885441121</c:v>
                </c:pt>
                <c:pt idx="338">
                  <c:v>0.17752673900395499</c:v>
                </c:pt>
                <c:pt idx="339">
                  <c:v>0.17952559256678899</c:v>
                </c:pt>
                <c:pt idx="340">
                  <c:v>0.18152444612962301</c:v>
                </c:pt>
                <c:pt idx="341">
                  <c:v>0.18352329969245701</c:v>
                </c:pt>
                <c:pt idx="342">
                  <c:v>0.185522153255292</c:v>
                </c:pt>
                <c:pt idx="343">
                  <c:v>0.187521006818126</c:v>
                </c:pt>
                <c:pt idx="344">
                  <c:v>0.18951986038096</c:v>
                </c:pt>
                <c:pt idx="345">
                  <c:v>0.19151871394379399</c:v>
                </c:pt>
                <c:pt idx="346">
                  <c:v>0.19351756750662799</c:v>
                </c:pt>
                <c:pt idx="347">
                  <c:v>0.19551642106946199</c:v>
                </c:pt>
                <c:pt idx="348">
                  <c:v>0.19751527463229601</c:v>
                </c:pt>
                <c:pt idx="349">
                  <c:v>0.19951412819513001</c:v>
                </c:pt>
                <c:pt idx="350">
                  <c:v>0.201512981757964</c:v>
                </c:pt>
                <c:pt idx="351">
                  <c:v>0.203511835320798</c:v>
                </c:pt>
                <c:pt idx="352">
                  <c:v>0.205510688883632</c:v>
                </c:pt>
                <c:pt idx="353">
                  <c:v>0.20750954244646599</c:v>
                </c:pt>
                <c:pt idx="354">
                  <c:v>0.20950839600929999</c:v>
                </c:pt>
                <c:pt idx="355">
                  <c:v>0.21150724957213399</c:v>
                </c:pt>
                <c:pt idx="356">
                  <c:v>0.21350610313496801</c:v>
                </c:pt>
                <c:pt idx="357">
                  <c:v>0.21550495669780201</c:v>
                </c:pt>
                <c:pt idx="358">
                  <c:v>0.217503810260636</c:v>
                </c:pt>
                <c:pt idx="359">
                  <c:v>0.21950266382347</c:v>
                </c:pt>
                <c:pt idx="360">
                  <c:v>0.221501517386304</c:v>
                </c:pt>
                <c:pt idx="361">
                  <c:v>0.22350037094913799</c:v>
                </c:pt>
                <c:pt idx="362">
                  <c:v>0.22549922451197199</c:v>
                </c:pt>
                <c:pt idx="363">
                  <c:v>0.22749807807480599</c:v>
                </c:pt>
                <c:pt idx="364">
                  <c:v>0.22949693163764001</c:v>
                </c:pt>
                <c:pt idx="365">
                  <c:v>0.23149578520047401</c:v>
                </c:pt>
                <c:pt idx="366">
                  <c:v>0.233494638763308</c:v>
                </c:pt>
                <c:pt idx="367">
                  <c:v>0.235493492326142</c:v>
                </c:pt>
                <c:pt idx="368">
                  <c:v>0.237492345888976</c:v>
                </c:pt>
                <c:pt idx="369">
                  <c:v>0.23949119945180999</c:v>
                </c:pt>
                <c:pt idx="370">
                  <c:v>0.24149005301464399</c:v>
                </c:pt>
                <c:pt idx="371">
                  <c:v>0.24348890657747799</c:v>
                </c:pt>
                <c:pt idx="372">
                  <c:v>0.24548776014031201</c:v>
                </c:pt>
                <c:pt idx="373">
                  <c:v>0.24748661370314601</c:v>
                </c:pt>
                <c:pt idx="374">
                  <c:v>0.249485467265981</c:v>
                </c:pt>
                <c:pt idx="375">
                  <c:v>0.251484320828815</c:v>
                </c:pt>
                <c:pt idx="376">
                  <c:v>0.25348317439164902</c:v>
                </c:pt>
                <c:pt idx="377">
                  <c:v>0.25548202795448299</c:v>
                </c:pt>
                <c:pt idx="378">
                  <c:v>0.25748088151731702</c:v>
                </c:pt>
                <c:pt idx="379">
                  <c:v>0.25947973508015099</c:v>
                </c:pt>
                <c:pt idx="380">
                  <c:v>0.26147858864298501</c:v>
                </c:pt>
                <c:pt idx="381">
                  <c:v>0.26347744220581898</c:v>
                </c:pt>
                <c:pt idx="382">
                  <c:v>0.265476295768653</c:v>
                </c:pt>
                <c:pt idx="383">
                  <c:v>0.26747514933148703</c:v>
                </c:pt>
                <c:pt idx="384">
                  <c:v>0.269474002894321</c:v>
                </c:pt>
                <c:pt idx="385">
                  <c:v>0.27147285645715502</c:v>
                </c:pt>
                <c:pt idx="386">
                  <c:v>0.27347171001998899</c:v>
                </c:pt>
                <c:pt idx="387">
                  <c:v>0.27547056358282301</c:v>
                </c:pt>
                <c:pt idx="388">
                  <c:v>0.27746941714565698</c:v>
                </c:pt>
                <c:pt idx="389">
                  <c:v>0.27946827070849101</c:v>
                </c:pt>
                <c:pt idx="390">
                  <c:v>0.28146712427132498</c:v>
                </c:pt>
                <c:pt idx="391">
                  <c:v>0.283465977834159</c:v>
                </c:pt>
                <c:pt idx="392">
                  <c:v>0.28546483139699302</c:v>
                </c:pt>
                <c:pt idx="393">
                  <c:v>0.28746368495982699</c:v>
                </c:pt>
                <c:pt idx="394">
                  <c:v>0.28946253852266102</c:v>
                </c:pt>
                <c:pt idx="395">
                  <c:v>0.29146139208549499</c:v>
                </c:pt>
                <c:pt idx="396">
                  <c:v>0.29346024564832901</c:v>
                </c:pt>
                <c:pt idx="397">
                  <c:v>0.29545909921116298</c:v>
                </c:pt>
                <c:pt idx="398">
                  <c:v>0.297457952773997</c:v>
                </c:pt>
                <c:pt idx="399">
                  <c:v>0.29945680633683103</c:v>
                </c:pt>
                <c:pt idx="400">
                  <c:v>0.301455659899665</c:v>
                </c:pt>
                <c:pt idx="401">
                  <c:v>0.30345451346249902</c:v>
                </c:pt>
                <c:pt idx="402">
                  <c:v>0.30545336702533299</c:v>
                </c:pt>
                <c:pt idx="403">
                  <c:v>0.30745222058816701</c:v>
                </c:pt>
                <c:pt idx="404">
                  <c:v>0.30945107415100098</c:v>
                </c:pt>
                <c:pt idx="405">
                  <c:v>0.31144992771383501</c:v>
                </c:pt>
                <c:pt idx="406">
                  <c:v>0.31344878127666997</c:v>
                </c:pt>
                <c:pt idx="407">
                  <c:v>0.315447634839504</c:v>
                </c:pt>
                <c:pt idx="408">
                  <c:v>0.31744648840233802</c:v>
                </c:pt>
                <c:pt idx="409">
                  <c:v>0.31944534196517199</c:v>
                </c:pt>
                <c:pt idx="410">
                  <c:v>0.32144419552800602</c:v>
                </c:pt>
                <c:pt idx="411">
                  <c:v>0.32344304909083998</c:v>
                </c:pt>
                <c:pt idx="412">
                  <c:v>0.32544190265367401</c:v>
                </c:pt>
                <c:pt idx="413">
                  <c:v>0.32744075621650798</c:v>
                </c:pt>
                <c:pt idx="414">
                  <c:v>0.329439609779342</c:v>
                </c:pt>
                <c:pt idx="415">
                  <c:v>0.33143846334217603</c:v>
                </c:pt>
                <c:pt idx="416">
                  <c:v>0.33343731690500999</c:v>
                </c:pt>
                <c:pt idx="417">
                  <c:v>0.33543617046784402</c:v>
                </c:pt>
                <c:pt idx="418">
                  <c:v>0.33743502403067799</c:v>
                </c:pt>
                <c:pt idx="419">
                  <c:v>0.33943387759351201</c:v>
                </c:pt>
                <c:pt idx="420">
                  <c:v>0.34143273115634598</c:v>
                </c:pt>
                <c:pt idx="421">
                  <c:v>0.34343158471918001</c:v>
                </c:pt>
                <c:pt idx="422">
                  <c:v>0.34543043828201397</c:v>
                </c:pt>
                <c:pt idx="423">
                  <c:v>0.347429291844848</c:v>
                </c:pt>
                <c:pt idx="424">
                  <c:v>0.34942814540768202</c:v>
                </c:pt>
                <c:pt idx="425">
                  <c:v>0.35142699897051599</c:v>
                </c:pt>
                <c:pt idx="426">
                  <c:v>0.35342585253335002</c:v>
                </c:pt>
                <c:pt idx="427">
                  <c:v>0.35542470609618398</c:v>
                </c:pt>
                <c:pt idx="428">
                  <c:v>0.35742355965901801</c:v>
                </c:pt>
                <c:pt idx="429">
                  <c:v>0.35942241322185198</c:v>
                </c:pt>
                <c:pt idx="430">
                  <c:v>0.361421266784686</c:v>
                </c:pt>
                <c:pt idx="431">
                  <c:v>0.36342012034752003</c:v>
                </c:pt>
                <c:pt idx="432">
                  <c:v>0.36541897391035399</c:v>
                </c:pt>
                <c:pt idx="433">
                  <c:v>0.36741782747318802</c:v>
                </c:pt>
                <c:pt idx="434">
                  <c:v>0.36941668103602199</c:v>
                </c:pt>
                <c:pt idx="435">
                  <c:v>0.37141553459885601</c:v>
                </c:pt>
                <c:pt idx="436">
                  <c:v>0.37341438816168998</c:v>
                </c:pt>
                <c:pt idx="437">
                  <c:v>0.375413241724524</c:v>
                </c:pt>
                <c:pt idx="438">
                  <c:v>0.37741209528735897</c:v>
                </c:pt>
                <c:pt idx="439">
                  <c:v>0.379410948850193</c:v>
                </c:pt>
                <c:pt idx="440">
                  <c:v>0.38140980241302702</c:v>
                </c:pt>
                <c:pt idx="441">
                  <c:v>0.38340865597586099</c:v>
                </c:pt>
                <c:pt idx="442">
                  <c:v>0.38540750953869501</c:v>
                </c:pt>
                <c:pt idx="443">
                  <c:v>0.38740636310152898</c:v>
                </c:pt>
                <c:pt idx="444">
                  <c:v>0.38940521666436301</c:v>
                </c:pt>
                <c:pt idx="445">
                  <c:v>0.39140407022719698</c:v>
                </c:pt>
                <c:pt idx="446">
                  <c:v>0.393402923790031</c:v>
                </c:pt>
                <c:pt idx="447">
                  <c:v>0.39540177735286502</c:v>
                </c:pt>
                <c:pt idx="448">
                  <c:v>0.39740063091569899</c:v>
                </c:pt>
                <c:pt idx="449">
                  <c:v>0.39939948447853302</c:v>
                </c:pt>
                <c:pt idx="450">
                  <c:v>0.40139833804136699</c:v>
                </c:pt>
                <c:pt idx="451">
                  <c:v>0.40339719160420101</c:v>
                </c:pt>
                <c:pt idx="452">
                  <c:v>0.40539604516703498</c:v>
                </c:pt>
                <c:pt idx="453">
                  <c:v>0.407394898729869</c:v>
                </c:pt>
                <c:pt idx="454">
                  <c:v>0.40939375229270297</c:v>
                </c:pt>
                <c:pt idx="455">
                  <c:v>0.411392605855537</c:v>
                </c:pt>
                <c:pt idx="456">
                  <c:v>0.41339145941837102</c:v>
                </c:pt>
                <c:pt idx="457">
                  <c:v>0.41539031298120499</c:v>
                </c:pt>
                <c:pt idx="458">
                  <c:v>0.41738916654403901</c:v>
                </c:pt>
                <c:pt idx="459">
                  <c:v>0.41938802010687298</c:v>
                </c:pt>
                <c:pt idx="460">
                  <c:v>0.42138687366970701</c:v>
                </c:pt>
                <c:pt idx="461">
                  <c:v>0.42338572723254098</c:v>
                </c:pt>
                <c:pt idx="462">
                  <c:v>0.425384580795375</c:v>
                </c:pt>
                <c:pt idx="463">
                  <c:v>0.42738343435820902</c:v>
                </c:pt>
                <c:pt idx="464">
                  <c:v>0.42938228792104299</c:v>
                </c:pt>
                <c:pt idx="465">
                  <c:v>0.43138114148387702</c:v>
                </c:pt>
                <c:pt idx="466">
                  <c:v>0.43337999504671099</c:v>
                </c:pt>
                <c:pt idx="467">
                  <c:v>0.43537884860954501</c:v>
                </c:pt>
                <c:pt idx="468">
                  <c:v>0.43737770217237898</c:v>
                </c:pt>
                <c:pt idx="469">
                  <c:v>0.439376555735213</c:v>
                </c:pt>
                <c:pt idx="470">
                  <c:v>0.44137540929804803</c:v>
                </c:pt>
                <c:pt idx="471">
                  <c:v>0.443374262860882</c:v>
                </c:pt>
                <c:pt idx="472">
                  <c:v>0.44537311642371602</c:v>
                </c:pt>
                <c:pt idx="473">
                  <c:v>0.44737196998654999</c:v>
                </c:pt>
                <c:pt idx="474">
                  <c:v>0.44937082354938401</c:v>
                </c:pt>
                <c:pt idx="475">
                  <c:v>0.45136967711221798</c:v>
                </c:pt>
                <c:pt idx="476">
                  <c:v>0.45336853067505201</c:v>
                </c:pt>
                <c:pt idx="477">
                  <c:v>0.45536738423788597</c:v>
                </c:pt>
                <c:pt idx="478">
                  <c:v>0.45736623780072</c:v>
                </c:pt>
                <c:pt idx="479">
                  <c:v>0.45936509136355402</c:v>
                </c:pt>
                <c:pt idx="480">
                  <c:v>0.46136394492638799</c:v>
                </c:pt>
                <c:pt idx="481">
                  <c:v>0.46336279848922202</c:v>
                </c:pt>
                <c:pt idx="482">
                  <c:v>0.46536165205205599</c:v>
                </c:pt>
                <c:pt idx="483">
                  <c:v>0.46736050561489001</c:v>
                </c:pt>
                <c:pt idx="484">
                  <c:v>0.46935935917772398</c:v>
                </c:pt>
                <c:pt idx="485">
                  <c:v>0.471358212740558</c:v>
                </c:pt>
                <c:pt idx="486">
                  <c:v>0.47335706630339203</c:v>
                </c:pt>
                <c:pt idx="487">
                  <c:v>0.475355919866226</c:v>
                </c:pt>
                <c:pt idx="488">
                  <c:v>0.47735477342906002</c:v>
                </c:pt>
                <c:pt idx="489">
                  <c:v>0.47935362699189399</c:v>
                </c:pt>
                <c:pt idx="490">
                  <c:v>0.48135248055472801</c:v>
                </c:pt>
                <c:pt idx="491">
                  <c:v>0.48335133411756198</c:v>
                </c:pt>
                <c:pt idx="492">
                  <c:v>0.48535018768039601</c:v>
                </c:pt>
                <c:pt idx="493">
                  <c:v>0.48734904124322997</c:v>
                </c:pt>
                <c:pt idx="494">
                  <c:v>0.489347894806064</c:v>
                </c:pt>
                <c:pt idx="495">
                  <c:v>0.49134674836889802</c:v>
                </c:pt>
                <c:pt idx="496">
                  <c:v>0.49334560193173199</c:v>
                </c:pt>
                <c:pt idx="497">
                  <c:v>0.49534445549456602</c:v>
                </c:pt>
                <c:pt idx="498">
                  <c:v>0.49734330905739998</c:v>
                </c:pt>
                <c:pt idx="499">
                  <c:v>0.49934216262023401</c:v>
                </c:pt>
                <c:pt idx="500">
                  <c:v>0.50134101618306803</c:v>
                </c:pt>
                <c:pt idx="501">
                  <c:v>0.50333986974590295</c:v>
                </c:pt>
                <c:pt idx="502">
                  <c:v>0.50533872330873297</c:v>
                </c:pt>
                <c:pt idx="503">
                  <c:v>0.50733757687157299</c:v>
                </c:pt>
                <c:pt idx="504">
                  <c:v>0.50933643043440302</c:v>
                </c:pt>
                <c:pt idx="505">
                  <c:v>0.51133528399724204</c:v>
                </c:pt>
                <c:pt idx="506">
                  <c:v>0.51333413756007296</c:v>
                </c:pt>
                <c:pt idx="507">
                  <c:v>0.51533299112290298</c:v>
                </c:pt>
                <c:pt idx="508">
                  <c:v>0.517331844685743</c:v>
                </c:pt>
                <c:pt idx="509">
                  <c:v>0.51933069824857303</c:v>
                </c:pt>
                <c:pt idx="510">
                  <c:v>0.52132955181141205</c:v>
                </c:pt>
                <c:pt idx="511">
                  <c:v>0.52332840537424297</c:v>
                </c:pt>
                <c:pt idx="512">
                  <c:v>0.52532725893707299</c:v>
                </c:pt>
                <c:pt idx="513">
                  <c:v>0.52732611249991201</c:v>
                </c:pt>
                <c:pt idx="514">
                  <c:v>0.52932496606274304</c:v>
                </c:pt>
                <c:pt idx="515">
                  <c:v>0.53132381962558295</c:v>
                </c:pt>
                <c:pt idx="516">
                  <c:v>0.53332267318841298</c:v>
                </c:pt>
                <c:pt idx="517">
                  <c:v>0.535321526751243</c:v>
                </c:pt>
                <c:pt idx="518">
                  <c:v>0.53732038031408202</c:v>
                </c:pt>
                <c:pt idx="519">
                  <c:v>0.53931923387691305</c:v>
                </c:pt>
                <c:pt idx="520">
                  <c:v>0.54131808743975296</c:v>
                </c:pt>
                <c:pt idx="521">
                  <c:v>0.54331694100258299</c:v>
                </c:pt>
                <c:pt idx="522">
                  <c:v>0.54531579456541301</c:v>
                </c:pt>
                <c:pt idx="523">
                  <c:v>0.54731464812825203</c:v>
                </c:pt>
                <c:pt idx="524">
                  <c:v>0.54931350169108295</c:v>
                </c:pt>
                <c:pt idx="525">
                  <c:v>0.55131235525392297</c:v>
                </c:pt>
                <c:pt idx="526">
                  <c:v>0.553311208816753</c:v>
                </c:pt>
                <c:pt idx="527">
                  <c:v>0.55531006237958302</c:v>
                </c:pt>
                <c:pt idx="528">
                  <c:v>0.55730891594242205</c:v>
                </c:pt>
                <c:pt idx="529">
                  <c:v>0.55930776950525296</c:v>
                </c:pt>
                <c:pt idx="530">
                  <c:v>0.56130662306809298</c:v>
                </c:pt>
                <c:pt idx="531">
                  <c:v>0.56330547663092301</c:v>
                </c:pt>
                <c:pt idx="532">
                  <c:v>0.56530433019375304</c:v>
                </c:pt>
                <c:pt idx="533">
                  <c:v>0.56730318375659206</c:v>
                </c:pt>
                <c:pt idx="534">
                  <c:v>0.56930203731942297</c:v>
                </c:pt>
                <c:pt idx="535">
                  <c:v>0.57130089088226299</c:v>
                </c:pt>
                <c:pt idx="536">
                  <c:v>0.57329974444509202</c:v>
                </c:pt>
                <c:pt idx="537">
                  <c:v>0.57529859800792305</c:v>
                </c:pt>
                <c:pt idx="538">
                  <c:v>0.57729745157076295</c:v>
                </c:pt>
                <c:pt idx="539">
                  <c:v>0.57929630513359298</c:v>
                </c:pt>
                <c:pt idx="540">
                  <c:v>0.581295158696433</c:v>
                </c:pt>
                <c:pt idx="541">
                  <c:v>0.58329401225926203</c:v>
                </c:pt>
                <c:pt idx="542">
                  <c:v>0.58529286582209294</c:v>
                </c:pt>
                <c:pt idx="543">
                  <c:v>0.58729171938493296</c:v>
                </c:pt>
                <c:pt idx="544">
                  <c:v>0.58929057294776299</c:v>
                </c:pt>
                <c:pt idx="545">
                  <c:v>0.59128942651060301</c:v>
                </c:pt>
                <c:pt idx="546">
                  <c:v>0.59328828007343204</c:v>
                </c:pt>
                <c:pt idx="547">
                  <c:v>0.59528713363626296</c:v>
                </c:pt>
                <c:pt idx="548">
                  <c:v>0.59728598719910297</c:v>
                </c:pt>
                <c:pt idx="549">
                  <c:v>0.599284840761933</c:v>
                </c:pt>
                <c:pt idx="550">
                  <c:v>0.60128369432477302</c:v>
                </c:pt>
                <c:pt idx="551">
                  <c:v>0.60328254788760205</c:v>
                </c:pt>
                <c:pt idx="552">
                  <c:v>0.60528140145043297</c:v>
                </c:pt>
                <c:pt idx="553">
                  <c:v>0.60728025501327298</c:v>
                </c:pt>
                <c:pt idx="554">
                  <c:v>0.60927910857610301</c:v>
                </c:pt>
                <c:pt idx="555">
                  <c:v>0.61127796213894303</c:v>
                </c:pt>
                <c:pt idx="556">
                  <c:v>0.61327681570177295</c:v>
                </c:pt>
                <c:pt idx="557">
                  <c:v>0.61527566926461297</c:v>
                </c:pt>
                <c:pt idx="558">
                  <c:v>0.617274522827443</c:v>
                </c:pt>
                <c:pt idx="559">
                  <c:v>0.61927337639027202</c:v>
                </c:pt>
                <c:pt idx="560">
                  <c:v>0.62127222995311304</c:v>
                </c:pt>
                <c:pt idx="561">
                  <c:v>0.62327108351594296</c:v>
                </c:pt>
                <c:pt idx="562">
                  <c:v>0.62526993707878298</c:v>
                </c:pt>
                <c:pt idx="563">
                  <c:v>0.62726879064161301</c:v>
                </c:pt>
                <c:pt idx="564">
                  <c:v>0.62926764420444203</c:v>
                </c:pt>
                <c:pt idx="565">
                  <c:v>0.63126649776728305</c:v>
                </c:pt>
                <c:pt idx="566">
                  <c:v>0.63326535133011297</c:v>
                </c:pt>
                <c:pt idx="567">
                  <c:v>0.63526420489295299</c:v>
                </c:pt>
                <c:pt idx="568">
                  <c:v>0.63726305845578302</c:v>
                </c:pt>
                <c:pt idx="569">
                  <c:v>0.63926191201861204</c:v>
                </c:pt>
                <c:pt idx="570">
                  <c:v>0.64126076558145295</c:v>
                </c:pt>
                <c:pt idx="571">
                  <c:v>0.64325961914428298</c:v>
                </c:pt>
                <c:pt idx="572">
                  <c:v>0.645258472707123</c:v>
                </c:pt>
                <c:pt idx="573">
                  <c:v>0.64725732626995303</c:v>
                </c:pt>
                <c:pt idx="574">
                  <c:v>0.64925617983278205</c:v>
                </c:pt>
                <c:pt idx="575">
                  <c:v>0.65125503339562296</c:v>
                </c:pt>
                <c:pt idx="576">
                  <c:v>0.65325388695845299</c:v>
                </c:pt>
                <c:pt idx="577">
                  <c:v>0.65525274052129301</c:v>
                </c:pt>
                <c:pt idx="578">
                  <c:v>0.65725159408412304</c:v>
                </c:pt>
                <c:pt idx="579">
                  <c:v>0.65925044764695295</c:v>
                </c:pt>
                <c:pt idx="580">
                  <c:v>0.66124930120979297</c:v>
                </c:pt>
                <c:pt idx="581">
                  <c:v>0.663248154772623</c:v>
                </c:pt>
                <c:pt idx="582">
                  <c:v>0.66524700833546202</c:v>
                </c:pt>
                <c:pt idx="583">
                  <c:v>0.66724586189829305</c:v>
                </c:pt>
                <c:pt idx="584">
                  <c:v>0.66924471546112296</c:v>
                </c:pt>
                <c:pt idx="585">
                  <c:v>0.67124356902396298</c:v>
                </c:pt>
                <c:pt idx="586">
                  <c:v>0.67324242258679301</c:v>
                </c:pt>
                <c:pt idx="587">
                  <c:v>0.67524127614963203</c:v>
                </c:pt>
                <c:pt idx="588">
                  <c:v>0.67724012971246295</c:v>
                </c:pt>
                <c:pt idx="589">
                  <c:v>0.67923898327529297</c:v>
                </c:pt>
                <c:pt idx="590">
                  <c:v>0.68123783683813299</c:v>
                </c:pt>
                <c:pt idx="591">
                  <c:v>0.68323669040096302</c:v>
                </c:pt>
                <c:pt idx="592">
                  <c:v>0.68523554396380204</c:v>
                </c:pt>
                <c:pt idx="593">
                  <c:v>0.68723439752663296</c:v>
                </c:pt>
                <c:pt idx="594">
                  <c:v>0.68923325108946298</c:v>
                </c:pt>
                <c:pt idx="595">
                  <c:v>0.691232104652303</c:v>
                </c:pt>
                <c:pt idx="596">
                  <c:v>0.69323095821513303</c:v>
                </c:pt>
                <c:pt idx="597">
                  <c:v>0.69522981177797205</c:v>
                </c:pt>
                <c:pt idx="598">
                  <c:v>0.69722866534080297</c:v>
                </c:pt>
                <c:pt idx="599">
                  <c:v>0.69922751890363299</c:v>
                </c:pt>
                <c:pt idx="600">
                  <c:v>0.70122637246647201</c:v>
                </c:pt>
                <c:pt idx="601">
                  <c:v>0.70322522602930304</c:v>
                </c:pt>
                <c:pt idx="602">
                  <c:v>0.70522407959214295</c:v>
                </c:pt>
                <c:pt idx="603">
                  <c:v>0.70722293315497298</c:v>
                </c:pt>
                <c:pt idx="604">
                  <c:v>0.709221786717803</c:v>
                </c:pt>
                <c:pt idx="605">
                  <c:v>0.71122064028064202</c:v>
                </c:pt>
                <c:pt idx="606">
                  <c:v>0.71321949384347305</c:v>
                </c:pt>
                <c:pt idx="607">
                  <c:v>0.71521834740631296</c:v>
                </c:pt>
                <c:pt idx="608">
                  <c:v>0.71721720096914299</c:v>
                </c:pt>
                <c:pt idx="609">
                  <c:v>0.71921605453197301</c:v>
                </c:pt>
                <c:pt idx="610">
                  <c:v>0.72121490809481203</c:v>
                </c:pt>
                <c:pt idx="611">
                  <c:v>0.72321376165764295</c:v>
                </c:pt>
                <c:pt idx="612">
                  <c:v>0.72521261522048297</c:v>
                </c:pt>
                <c:pt idx="613">
                  <c:v>0.727211468783313</c:v>
                </c:pt>
                <c:pt idx="614">
                  <c:v>0.72921032234614303</c:v>
                </c:pt>
                <c:pt idx="615">
                  <c:v>0.73120917590898205</c:v>
                </c:pt>
                <c:pt idx="616">
                  <c:v>0.73320802947181296</c:v>
                </c:pt>
                <c:pt idx="617">
                  <c:v>0.73520688303465298</c:v>
                </c:pt>
                <c:pt idx="618">
                  <c:v>0.73720573659748301</c:v>
                </c:pt>
                <c:pt idx="619">
                  <c:v>0.73920459016032303</c:v>
                </c:pt>
                <c:pt idx="620">
                  <c:v>0.74120344372315194</c:v>
                </c:pt>
                <c:pt idx="621">
                  <c:v>0.74320229728598297</c:v>
                </c:pt>
                <c:pt idx="622">
                  <c:v>0.74520115084882299</c:v>
                </c:pt>
                <c:pt idx="623">
                  <c:v>0.74720000441165202</c:v>
                </c:pt>
                <c:pt idx="624">
                  <c:v>0.74919885797449304</c:v>
                </c:pt>
                <c:pt idx="625">
                  <c:v>0.75119771153732295</c:v>
                </c:pt>
                <c:pt idx="626">
                  <c:v>0.75319656510015298</c:v>
                </c:pt>
                <c:pt idx="627">
                  <c:v>0.755195418662993</c:v>
                </c:pt>
                <c:pt idx="628">
                  <c:v>0.75719427222582203</c:v>
                </c:pt>
                <c:pt idx="629">
                  <c:v>0.75919312578866305</c:v>
                </c:pt>
                <c:pt idx="630">
                  <c:v>0.76119197935149296</c:v>
                </c:pt>
                <c:pt idx="631">
                  <c:v>0.76319083291432299</c:v>
                </c:pt>
                <c:pt idx="632">
                  <c:v>0.76518968647716301</c:v>
                </c:pt>
                <c:pt idx="633">
                  <c:v>0.76718854003999204</c:v>
                </c:pt>
                <c:pt idx="634">
                  <c:v>0.76918739360283295</c:v>
                </c:pt>
                <c:pt idx="635">
                  <c:v>0.77118624716566297</c:v>
                </c:pt>
                <c:pt idx="636">
                  <c:v>0.773185100728493</c:v>
                </c:pt>
                <c:pt idx="637">
                  <c:v>0.77518395429133302</c:v>
                </c:pt>
                <c:pt idx="638">
                  <c:v>0.77718280785416205</c:v>
                </c:pt>
                <c:pt idx="639">
                  <c:v>0.77918166141700296</c:v>
                </c:pt>
                <c:pt idx="640">
                  <c:v>0.78118051497983299</c:v>
                </c:pt>
                <c:pt idx="641">
                  <c:v>0.78317936854266301</c:v>
                </c:pt>
                <c:pt idx="642">
                  <c:v>0.78517822210550303</c:v>
                </c:pt>
                <c:pt idx="643">
                  <c:v>0.78717707566833295</c:v>
                </c:pt>
                <c:pt idx="644">
                  <c:v>0.78917592923117297</c:v>
                </c:pt>
                <c:pt idx="645">
                  <c:v>0.791174782794003</c:v>
                </c:pt>
                <c:pt idx="646">
                  <c:v>0.79317363635683202</c:v>
                </c:pt>
                <c:pt idx="647">
                  <c:v>0.79517248991967304</c:v>
                </c:pt>
                <c:pt idx="648">
                  <c:v>0.79717134348250296</c:v>
                </c:pt>
                <c:pt idx="649">
                  <c:v>0.79917019704534298</c:v>
                </c:pt>
                <c:pt idx="650">
                  <c:v>0.80116905060817301</c:v>
                </c:pt>
                <c:pt idx="651">
                  <c:v>0.80316790417100203</c:v>
                </c:pt>
                <c:pt idx="652">
                  <c:v>0.80516675773384305</c:v>
                </c:pt>
                <c:pt idx="653">
                  <c:v>0.80716561129667297</c:v>
                </c:pt>
                <c:pt idx="654">
                  <c:v>0.80916446485951299</c:v>
                </c:pt>
                <c:pt idx="655">
                  <c:v>0.81116331842234302</c:v>
                </c:pt>
                <c:pt idx="656">
                  <c:v>0.81316217198517204</c:v>
                </c:pt>
                <c:pt idx="657">
                  <c:v>0.81516102554801295</c:v>
                </c:pt>
                <c:pt idx="658">
                  <c:v>0.81715987911084298</c:v>
                </c:pt>
                <c:pt idx="659">
                  <c:v>0.819158732673683</c:v>
                </c:pt>
                <c:pt idx="660">
                  <c:v>0.82115758623651303</c:v>
                </c:pt>
                <c:pt idx="661">
                  <c:v>0.82315643979934205</c:v>
                </c:pt>
                <c:pt idx="662">
                  <c:v>0.82515529336218296</c:v>
                </c:pt>
                <c:pt idx="663">
                  <c:v>0.82715414692501299</c:v>
                </c:pt>
                <c:pt idx="664">
                  <c:v>0.82915300048785301</c:v>
                </c:pt>
                <c:pt idx="665">
                  <c:v>0.83115185405068304</c:v>
                </c:pt>
                <c:pt idx="666">
                  <c:v>0.83315070761351295</c:v>
                </c:pt>
                <c:pt idx="667">
                  <c:v>0.83514956117635297</c:v>
                </c:pt>
                <c:pt idx="668">
                  <c:v>0.837148414739183</c:v>
                </c:pt>
                <c:pt idx="669">
                  <c:v>0.83914726830202202</c:v>
                </c:pt>
                <c:pt idx="670">
                  <c:v>0.84114612186485305</c:v>
                </c:pt>
                <c:pt idx="671">
                  <c:v>0.84314497542768296</c:v>
                </c:pt>
                <c:pt idx="672">
                  <c:v>0.84514382899052298</c:v>
                </c:pt>
                <c:pt idx="673">
                  <c:v>0.84714268255335301</c:v>
                </c:pt>
                <c:pt idx="674">
                  <c:v>0.84914153611619203</c:v>
                </c:pt>
                <c:pt idx="675">
                  <c:v>0.85114038967902295</c:v>
                </c:pt>
                <c:pt idx="676">
                  <c:v>0.85313924324185297</c:v>
                </c:pt>
                <c:pt idx="677">
                  <c:v>0.85513809680469299</c:v>
                </c:pt>
                <c:pt idx="678">
                  <c:v>0.85713695036752302</c:v>
                </c:pt>
                <c:pt idx="679">
                  <c:v>0.85913580393036204</c:v>
                </c:pt>
                <c:pt idx="680">
                  <c:v>0.86113465749319296</c:v>
                </c:pt>
                <c:pt idx="681">
                  <c:v>0.86313351105602298</c:v>
                </c:pt>
                <c:pt idx="682">
                  <c:v>0.865132364618863</c:v>
                </c:pt>
                <c:pt idx="683">
                  <c:v>0.86713121818169303</c:v>
                </c:pt>
                <c:pt idx="684">
                  <c:v>0.86913007174453205</c:v>
                </c:pt>
                <c:pt idx="685">
                  <c:v>0.87112892530736297</c:v>
                </c:pt>
                <c:pt idx="686">
                  <c:v>0.87312777887020299</c:v>
                </c:pt>
                <c:pt idx="687">
                  <c:v>0.87512663243303201</c:v>
                </c:pt>
                <c:pt idx="688">
                  <c:v>0.87712548599586304</c:v>
                </c:pt>
                <c:pt idx="689">
                  <c:v>0.87912433955870295</c:v>
                </c:pt>
                <c:pt idx="690">
                  <c:v>0.88112319312153298</c:v>
                </c:pt>
                <c:pt idx="691">
                  <c:v>0.883122046684373</c:v>
                </c:pt>
                <c:pt idx="692">
                  <c:v>0.88512090024720202</c:v>
                </c:pt>
                <c:pt idx="693">
                  <c:v>0.88711975381003305</c:v>
                </c:pt>
                <c:pt idx="694">
                  <c:v>0.88911860737287296</c:v>
                </c:pt>
                <c:pt idx="695">
                  <c:v>0.89111746093570299</c:v>
                </c:pt>
                <c:pt idx="696">
                  <c:v>0.89311631449854301</c:v>
                </c:pt>
                <c:pt idx="697">
                  <c:v>0.89511516806137204</c:v>
                </c:pt>
                <c:pt idx="698">
                  <c:v>0.89711402162420295</c:v>
                </c:pt>
                <c:pt idx="699">
                  <c:v>0.89911287518704297</c:v>
                </c:pt>
                <c:pt idx="700">
                  <c:v>0.901111728749873</c:v>
                </c:pt>
                <c:pt idx="701">
                  <c:v>0.90311058231271302</c:v>
                </c:pt>
                <c:pt idx="702">
                  <c:v>0.90510943587554205</c:v>
                </c:pt>
                <c:pt idx="703">
                  <c:v>0.90710828943837296</c:v>
                </c:pt>
                <c:pt idx="704">
                  <c:v>0.90910714300121298</c:v>
                </c:pt>
                <c:pt idx="705">
                  <c:v>0.91110599656404301</c:v>
                </c:pt>
                <c:pt idx="706">
                  <c:v>0.91310485012688303</c:v>
                </c:pt>
                <c:pt idx="707">
                  <c:v>0.91510370368971194</c:v>
                </c:pt>
                <c:pt idx="708">
                  <c:v>0.91710255725254297</c:v>
                </c:pt>
                <c:pt idx="709">
                  <c:v>0.91910141081538299</c:v>
                </c:pt>
                <c:pt idx="710">
                  <c:v>0.92110026437821202</c:v>
                </c:pt>
                <c:pt idx="711">
                  <c:v>0.92309911794105304</c:v>
                </c:pt>
                <c:pt idx="712">
                  <c:v>0.92509797150388295</c:v>
                </c:pt>
                <c:pt idx="713">
                  <c:v>0.92709682506671298</c:v>
                </c:pt>
                <c:pt idx="714">
                  <c:v>0.929095678629553</c:v>
                </c:pt>
                <c:pt idx="715">
                  <c:v>0.93109453219238203</c:v>
                </c:pt>
                <c:pt idx="716">
                  <c:v>0.93309338575522305</c:v>
                </c:pt>
                <c:pt idx="717">
                  <c:v>0.93509223931805296</c:v>
                </c:pt>
                <c:pt idx="718">
                  <c:v>0.93709109288088299</c:v>
                </c:pt>
                <c:pt idx="719">
                  <c:v>0.93908994644372301</c:v>
                </c:pt>
                <c:pt idx="720">
                  <c:v>0.94108880000655204</c:v>
                </c:pt>
                <c:pt idx="721">
                  <c:v>0.94308765356939295</c:v>
                </c:pt>
                <c:pt idx="722">
                  <c:v>0.94508650713222297</c:v>
                </c:pt>
                <c:pt idx="723">
                  <c:v>0.947085360695053</c:v>
                </c:pt>
                <c:pt idx="724">
                  <c:v>0.94908421425789302</c:v>
                </c:pt>
                <c:pt idx="725">
                  <c:v>0.95108306782072205</c:v>
                </c:pt>
                <c:pt idx="726">
                  <c:v>0.95308192138356296</c:v>
                </c:pt>
                <c:pt idx="727">
                  <c:v>0.95508077494639299</c:v>
                </c:pt>
                <c:pt idx="728">
                  <c:v>0.95707962850922301</c:v>
                </c:pt>
                <c:pt idx="729">
                  <c:v>0.95907848207206303</c:v>
                </c:pt>
                <c:pt idx="730">
                  <c:v>0.96107733563489295</c:v>
                </c:pt>
                <c:pt idx="731">
                  <c:v>0.96307618919773297</c:v>
                </c:pt>
                <c:pt idx="732">
                  <c:v>0.965075042760563</c:v>
                </c:pt>
                <c:pt idx="733">
                  <c:v>0.96707389632339202</c:v>
                </c:pt>
                <c:pt idx="734">
                  <c:v>0.96907274988623304</c:v>
                </c:pt>
                <c:pt idx="735">
                  <c:v>0.97107160344906296</c:v>
                </c:pt>
                <c:pt idx="736">
                  <c:v>0.97307045701190298</c:v>
                </c:pt>
                <c:pt idx="737">
                  <c:v>0.97506931057473301</c:v>
                </c:pt>
                <c:pt idx="738">
                  <c:v>0.97706816413756203</c:v>
                </c:pt>
                <c:pt idx="739">
                  <c:v>0.97906701770040305</c:v>
                </c:pt>
                <c:pt idx="740">
                  <c:v>0.98106587126323297</c:v>
                </c:pt>
                <c:pt idx="741">
                  <c:v>0.98306472482607299</c:v>
                </c:pt>
                <c:pt idx="742">
                  <c:v>0.98506357838890302</c:v>
                </c:pt>
                <c:pt idx="743">
                  <c:v>0.98706243195173204</c:v>
                </c:pt>
                <c:pt idx="744">
                  <c:v>0.98906128551457295</c:v>
                </c:pt>
                <c:pt idx="745">
                  <c:v>0.99106013907740298</c:v>
                </c:pt>
                <c:pt idx="746">
                  <c:v>0.993058992640243</c:v>
                </c:pt>
                <c:pt idx="747">
                  <c:v>0.99505784620307303</c:v>
                </c:pt>
                <c:pt idx="748">
                  <c:v>0.99705669976591205</c:v>
                </c:pt>
                <c:pt idx="749">
                  <c:v>0.99905555332874296</c:v>
                </c:pt>
                <c:pt idx="750">
                  <c:v>1.0010544068915701</c:v>
                </c:pt>
                <c:pt idx="751">
                  <c:v>1.00305326045441</c:v>
                </c:pt>
                <c:pt idx="752">
                  <c:v>1.0050521140172399</c:v>
                </c:pt>
                <c:pt idx="753">
                  <c:v>1.0070509675800801</c:v>
                </c:pt>
                <c:pt idx="754">
                  <c:v>1.00904982114291</c:v>
                </c:pt>
                <c:pt idx="755">
                  <c:v>1.0110486747057399</c:v>
                </c:pt>
                <c:pt idx="756">
                  <c:v>1.01304752826858</c:v>
                </c:pt>
                <c:pt idx="757">
                  <c:v>1.0150463818314099</c:v>
                </c:pt>
                <c:pt idx="758">
                  <c:v>1.0170452353942501</c:v>
                </c:pt>
                <c:pt idx="759">
                  <c:v>1.01904408895708</c:v>
                </c:pt>
                <c:pt idx="760">
                  <c:v>1.0210429425199099</c:v>
                </c:pt>
                <c:pt idx="761">
                  <c:v>1.02304179608275</c:v>
                </c:pt>
                <c:pt idx="762">
                  <c:v>1.0250406496455799</c:v>
                </c:pt>
                <c:pt idx="763">
                  <c:v>1.0270395032084201</c:v>
                </c:pt>
                <c:pt idx="764">
                  <c:v>1.02903835677125</c:v>
                </c:pt>
                <c:pt idx="765">
                  <c:v>1.0310372103340799</c:v>
                </c:pt>
                <c:pt idx="766">
                  <c:v>1.03303606389692</c:v>
                </c:pt>
                <c:pt idx="767">
                  <c:v>1.03503491745975</c:v>
                </c:pt>
                <c:pt idx="768">
                  <c:v>1.0370337710225901</c:v>
                </c:pt>
                <c:pt idx="769">
                  <c:v>1.03903262458542</c:v>
                </c:pt>
                <c:pt idx="770">
                  <c:v>1.0410314781482499</c:v>
                </c:pt>
                <c:pt idx="771">
                  <c:v>1.0430303317110901</c:v>
                </c:pt>
                <c:pt idx="772">
                  <c:v>1.04502918527392</c:v>
                </c:pt>
                <c:pt idx="773">
                  <c:v>1.0470280388367601</c:v>
                </c:pt>
                <c:pt idx="774">
                  <c:v>1.04902689239959</c:v>
                </c:pt>
                <c:pt idx="775">
                  <c:v>1.0510257459624199</c:v>
                </c:pt>
                <c:pt idx="776">
                  <c:v>1.0530245995252601</c:v>
                </c:pt>
                <c:pt idx="777">
                  <c:v>1.05502345308809</c:v>
                </c:pt>
                <c:pt idx="778">
                  <c:v>1.0570223066509301</c:v>
                </c:pt>
                <c:pt idx="779">
                  <c:v>1.05902116021376</c:v>
                </c:pt>
                <c:pt idx="780">
                  <c:v>1.0610200137765899</c:v>
                </c:pt>
                <c:pt idx="781">
                  <c:v>1.0630188673394301</c:v>
                </c:pt>
                <c:pt idx="782">
                  <c:v>1.06501772090226</c:v>
                </c:pt>
                <c:pt idx="783">
                  <c:v>1.0670165744650999</c:v>
                </c:pt>
                <c:pt idx="784">
                  <c:v>1.06901542802793</c:v>
                </c:pt>
                <c:pt idx="785">
                  <c:v>1.07101428159076</c:v>
                </c:pt>
                <c:pt idx="786">
                  <c:v>1.0730131351536001</c:v>
                </c:pt>
                <c:pt idx="787">
                  <c:v>1.07501198871643</c:v>
                </c:pt>
                <c:pt idx="788">
                  <c:v>1.0770108422792699</c:v>
                </c:pt>
                <c:pt idx="789">
                  <c:v>1.0790096958421</c:v>
                </c:pt>
                <c:pt idx="790">
                  <c:v>1.08100854940493</c:v>
                </c:pt>
                <c:pt idx="791">
                  <c:v>1.0830074029677701</c:v>
                </c:pt>
                <c:pt idx="792">
                  <c:v>1.0850062565306</c:v>
                </c:pt>
                <c:pt idx="793">
                  <c:v>1.0870051100934399</c:v>
                </c:pt>
                <c:pt idx="794">
                  <c:v>1.0890039636562701</c:v>
                </c:pt>
                <c:pt idx="795">
                  <c:v>1.0910028172191</c:v>
                </c:pt>
                <c:pt idx="796">
                  <c:v>1.0930016707819401</c:v>
                </c:pt>
                <c:pt idx="797">
                  <c:v>1.09500052434477</c:v>
                </c:pt>
                <c:pt idx="798">
                  <c:v>1.0969993779076099</c:v>
                </c:pt>
                <c:pt idx="799">
                  <c:v>1.0989982314704401</c:v>
                </c:pt>
                <c:pt idx="800">
                  <c:v>1.10099708503327</c:v>
                </c:pt>
                <c:pt idx="801">
                  <c:v>1.1029959385961099</c:v>
                </c:pt>
                <c:pt idx="802">
                  <c:v>1.10499479215894</c:v>
                </c:pt>
                <c:pt idx="803">
                  <c:v>1.1069936457217799</c:v>
                </c:pt>
                <c:pt idx="804">
                  <c:v>1.1089924992846101</c:v>
                </c:pt>
                <c:pt idx="805">
                  <c:v>1.11099135284744</c:v>
                </c:pt>
                <c:pt idx="806">
                  <c:v>1.1129902064102799</c:v>
                </c:pt>
                <c:pt idx="807">
                  <c:v>1.11498905997311</c:v>
                </c:pt>
                <c:pt idx="808">
                  <c:v>1.11698791353595</c:v>
                </c:pt>
                <c:pt idx="809">
                  <c:v>1.1189867670987801</c:v>
                </c:pt>
                <c:pt idx="810">
                  <c:v>1.12098562066161</c:v>
                </c:pt>
                <c:pt idx="811">
                  <c:v>1.1229844742244499</c:v>
                </c:pt>
                <c:pt idx="812">
                  <c:v>1.1249833277872801</c:v>
                </c:pt>
                <c:pt idx="813">
                  <c:v>1.12698218135012</c:v>
                </c:pt>
                <c:pt idx="814">
                  <c:v>1.1289810349129501</c:v>
                </c:pt>
                <c:pt idx="815">
                  <c:v>1.13097988847578</c:v>
                </c:pt>
                <c:pt idx="816">
                  <c:v>1.1329787420386199</c:v>
                </c:pt>
                <c:pt idx="817">
                  <c:v>1.1349775956014501</c:v>
                </c:pt>
                <c:pt idx="818">
                  <c:v>1.13697644916429</c:v>
                </c:pt>
                <c:pt idx="819">
                  <c:v>1.1389753027271201</c:v>
                </c:pt>
                <c:pt idx="820">
                  <c:v>1.14097415628996</c:v>
                </c:pt>
                <c:pt idx="821">
                  <c:v>1.1429730098527899</c:v>
                </c:pt>
                <c:pt idx="822">
                  <c:v>1.1449718634156201</c:v>
                </c:pt>
                <c:pt idx="823">
                  <c:v>1.14697071697846</c:v>
                </c:pt>
                <c:pt idx="824">
                  <c:v>1.1489695705412899</c:v>
                </c:pt>
                <c:pt idx="825">
                  <c:v>1.15096842410413</c:v>
                </c:pt>
                <c:pt idx="826">
                  <c:v>1.1529672776669599</c:v>
                </c:pt>
                <c:pt idx="827">
                  <c:v>1.1549661312297901</c:v>
                </c:pt>
                <c:pt idx="828">
                  <c:v>1.15696498479263</c:v>
                </c:pt>
                <c:pt idx="829">
                  <c:v>1.1589638383554599</c:v>
                </c:pt>
                <c:pt idx="830">
                  <c:v>1.1609626919183</c:v>
                </c:pt>
                <c:pt idx="831">
                  <c:v>1.16296154548113</c:v>
                </c:pt>
                <c:pt idx="832">
                  <c:v>1.1649603990439601</c:v>
                </c:pt>
                <c:pt idx="833">
                  <c:v>1.1669592526068</c:v>
                </c:pt>
                <c:pt idx="834">
                  <c:v>1.1689581061696299</c:v>
                </c:pt>
                <c:pt idx="835">
                  <c:v>1.17095695973247</c:v>
                </c:pt>
                <c:pt idx="836">
                  <c:v>1.1729558132953</c:v>
                </c:pt>
                <c:pt idx="837">
                  <c:v>1.1749546668581301</c:v>
                </c:pt>
                <c:pt idx="838">
                  <c:v>1.17695352042097</c:v>
                </c:pt>
                <c:pt idx="839">
                  <c:v>1.1789523739837999</c:v>
                </c:pt>
                <c:pt idx="840">
                  <c:v>1.1809512275466401</c:v>
                </c:pt>
                <c:pt idx="841">
                  <c:v>1.18295008110947</c:v>
                </c:pt>
                <c:pt idx="842">
                  <c:v>1.1849489346722999</c:v>
                </c:pt>
                <c:pt idx="843">
                  <c:v>1.18694778823514</c:v>
                </c:pt>
                <c:pt idx="844">
                  <c:v>1.1889466417979699</c:v>
                </c:pt>
                <c:pt idx="845">
                  <c:v>1.1909454953608101</c:v>
                </c:pt>
                <c:pt idx="846">
                  <c:v>1.19294434892364</c:v>
                </c:pt>
                <c:pt idx="847">
                  <c:v>1.1949432024864699</c:v>
                </c:pt>
                <c:pt idx="848">
                  <c:v>1.19694205604931</c:v>
                </c:pt>
                <c:pt idx="849">
                  <c:v>1.1989409096121399</c:v>
                </c:pt>
                <c:pt idx="850">
                  <c:v>1.2009397631749801</c:v>
                </c:pt>
                <c:pt idx="851">
                  <c:v>1.20293861673781</c:v>
                </c:pt>
                <c:pt idx="852">
                  <c:v>1.2049374703006399</c:v>
                </c:pt>
                <c:pt idx="853">
                  <c:v>1.20693632386348</c:v>
                </c:pt>
                <c:pt idx="854">
                  <c:v>1.20893517742631</c:v>
                </c:pt>
                <c:pt idx="855">
                  <c:v>1.2109340309891501</c:v>
                </c:pt>
                <c:pt idx="856">
                  <c:v>1.21293288455198</c:v>
                </c:pt>
                <c:pt idx="857">
                  <c:v>1.2149317381148099</c:v>
                </c:pt>
                <c:pt idx="858">
                  <c:v>1.2169305916776501</c:v>
                </c:pt>
                <c:pt idx="859">
                  <c:v>1.21892944524048</c:v>
                </c:pt>
                <c:pt idx="860">
                  <c:v>1.2209282988033201</c:v>
                </c:pt>
                <c:pt idx="861">
                  <c:v>1.22292715236615</c:v>
                </c:pt>
                <c:pt idx="862">
                  <c:v>1.2249260059289799</c:v>
                </c:pt>
                <c:pt idx="863">
                  <c:v>1.2269248594918201</c:v>
                </c:pt>
                <c:pt idx="864">
                  <c:v>1.22892371305465</c:v>
                </c:pt>
                <c:pt idx="865">
                  <c:v>1.2309225666174901</c:v>
                </c:pt>
                <c:pt idx="866">
                  <c:v>1.23292142018032</c:v>
                </c:pt>
                <c:pt idx="867">
                  <c:v>1.2349202737431499</c:v>
                </c:pt>
                <c:pt idx="868">
                  <c:v>1.2369191273059901</c:v>
                </c:pt>
                <c:pt idx="869">
                  <c:v>1.23891798086882</c:v>
                </c:pt>
                <c:pt idx="870">
                  <c:v>1.2409168344316599</c:v>
                </c:pt>
                <c:pt idx="871">
                  <c:v>1.24291568799449</c:v>
                </c:pt>
                <c:pt idx="872">
                  <c:v>1.24491454155732</c:v>
                </c:pt>
                <c:pt idx="873">
                  <c:v>1.2469133951201601</c:v>
                </c:pt>
                <c:pt idx="874">
                  <c:v>1.24891224868299</c:v>
                </c:pt>
                <c:pt idx="875">
                  <c:v>1.2509111022458299</c:v>
                </c:pt>
                <c:pt idx="876">
                  <c:v>1.25290995580866</c:v>
                </c:pt>
                <c:pt idx="877">
                  <c:v>1.25490880937149</c:v>
                </c:pt>
                <c:pt idx="878">
                  <c:v>1.2569076629343301</c:v>
                </c:pt>
                <c:pt idx="879">
                  <c:v>1.25890651649716</c:v>
                </c:pt>
                <c:pt idx="880">
                  <c:v>1.2609053700599999</c:v>
                </c:pt>
                <c:pt idx="881">
                  <c:v>1.2629042236228301</c:v>
                </c:pt>
                <c:pt idx="882">
                  <c:v>1.26490307718567</c:v>
                </c:pt>
                <c:pt idx="883">
                  <c:v>1.2669019307485001</c:v>
                </c:pt>
                <c:pt idx="884">
                  <c:v>1.26890078431133</c:v>
                </c:pt>
                <c:pt idx="885">
                  <c:v>1.2708996378741699</c:v>
                </c:pt>
                <c:pt idx="886">
                  <c:v>1.2728984914370001</c:v>
                </c:pt>
                <c:pt idx="887">
                  <c:v>1.27489734499984</c:v>
                </c:pt>
                <c:pt idx="888">
                  <c:v>1.2768961985626699</c:v>
                </c:pt>
                <c:pt idx="889">
                  <c:v>1.2788950521255</c:v>
                </c:pt>
                <c:pt idx="890">
                  <c:v>1.2808939056883399</c:v>
                </c:pt>
                <c:pt idx="891">
                  <c:v>1.2828927592511701</c:v>
                </c:pt>
                <c:pt idx="892">
                  <c:v>1.28489161281401</c:v>
                </c:pt>
                <c:pt idx="893">
                  <c:v>1.2868904663768399</c:v>
                </c:pt>
                <c:pt idx="894">
                  <c:v>1.28888931993967</c:v>
                </c:pt>
                <c:pt idx="895">
                  <c:v>1.29088817350251</c:v>
                </c:pt>
                <c:pt idx="896">
                  <c:v>1.2928870270653401</c:v>
                </c:pt>
                <c:pt idx="897">
                  <c:v>1.29488588062818</c:v>
                </c:pt>
                <c:pt idx="898">
                  <c:v>1.2968847341910099</c:v>
                </c:pt>
                <c:pt idx="899">
                  <c:v>1.2988835877538401</c:v>
                </c:pt>
                <c:pt idx="900">
                  <c:v>1.30088244131668</c:v>
                </c:pt>
                <c:pt idx="901">
                  <c:v>1.3028812948795101</c:v>
                </c:pt>
                <c:pt idx="902">
                  <c:v>1.30488014844235</c:v>
                </c:pt>
                <c:pt idx="903">
                  <c:v>1.3068790020051799</c:v>
                </c:pt>
                <c:pt idx="904">
                  <c:v>1.3088778555680101</c:v>
                </c:pt>
                <c:pt idx="905">
                  <c:v>1.31087670913085</c:v>
                </c:pt>
                <c:pt idx="906">
                  <c:v>1.3128755626936801</c:v>
                </c:pt>
                <c:pt idx="907">
                  <c:v>1.31487441625652</c:v>
                </c:pt>
                <c:pt idx="908">
                  <c:v>1.3168732698193499</c:v>
                </c:pt>
                <c:pt idx="909">
                  <c:v>1.3188721233821801</c:v>
                </c:pt>
                <c:pt idx="910">
                  <c:v>1.32087097694502</c:v>
                </c:pt>
                <c:pt idx="911">
                  <c:v>1.3228698305078499</c:v>
                </c:pt>
                <c:pt idx="912">
                  <c:v>1.32486868407069</c:v>
                </c:pt>
                <c:pt idx="913">
                  <c:v>1.3268675376335199</c:v>
                </c:pt>
                <c:pt idx="914">
                  <c:v>1.3288663911963501</c:v>
                </c:pt>
                <c:pt idx="915">
                  <c:v>1.33086524475919</c:v>
                </c:pt>
                <c:pt idx="916">
                  <c:v>1.3328640983220199</c:v>
                </c:pt>
                <c:pt idx="917">
                  <c:v>1.33486295188486</c:v>
                </c:pt>
                <c:pt idx="918">
                  <c:v>1.33686180544769</c:v>
                </c:pt>
                <c:pt idx="919">
                  <c:v>1.3388606590105201</c:v>
                </c:pt>
                <c:pt idx="920">
                  <c:v>1.34085951257336</c:v>
                </c:pt>
                <c:pt idx="921">
                  <c:v>1.3428583661361899</c:v>
                </c:pt>
                <c:pt idx="922">
                  <c:v>1.34485721969903</c:v>
                </c:pt>
                <c:pt idx="923">
                  <c:v>1.34685607326186</c:v>
                </c:pt>
                <c:pt idx="924">
                  <c:v>1.3488549268246901</c:v>
                </c:pt>
                <c:pt idx="925">
                  <c:v>1.35085378038753</c:v>
                </c:pt>
                <c:pt idx="926">
                  <c:v>1.3528526339503599</c:v>
                </c:pt>
                <c:pt idx="927">
                  <c:v>1.3548514875132001</c:v>
                </c:pt>
                <c:pt idx="928">
                  <c:v>1.35685034107603</c:v>
                </c:pt>
                <c:pt idx="929">
                  <c:v>1.3588491946388599</c:v>
                </c:pt>
                <c:pt idx="930">
                  <c:v>1.3608480482017</c:v>
                </c:pt>
                <c:pt idx="931">
                  <c:v>1.3628469017645299</c:v>
                </c:pt>
                <c:pt idx="932">
                  <c:v>1.3648457553273701</c:v>
                </c:pt>
                <c:pt idx="933">
                  <c:v>1.3668446088902</c:v>
                </c:pt>
                <c:pt idx="934">
                  <c:v>1.3688434624530299</c:v>
                </c:pt>
                <c:pt idx="935">
                  <c:v>1.37084231601587</c:v>
                </c:pt>
                <c:pt idx="936">
                  <c:v>1.3728411695786999</c:v>
                </c:pt>
                <c:pt idx="937">
                  <c:v>1.3748400231415401</c:v>
                </c:pt>
                <c:pt idx="938">
                  <c:v>1.37683887670437</c:v>
                </c:pt>
                <c:pt idx="939">
                  <c:v>1.3788377302671999</c:v>
                </c:pt>
                <c:pt idx="940">
                  <c:v>1.38083658383004</c:v>
                </c:pt>
                <c:pt idx="941">
                  <c:v>1.38283543739287</c:v>
                </c:pt>
                <c:pt idx="942">
                  <c:v>1.3848342909557101</c:v>
                </c:pt>
                <c:pt idx="943">
                  <c:v>1.38683314451854</c:v>
                </c:pt>
                <c:pt idx="944">
                  <c:v>1.3888319980813799</c:v>
                </c:pt>
                <c:pt idx="945">
                  <c:v>1.3908308516442101</c:v>
                </c:pt>
                <c:pt idx="946">
                  <c:v>1.39282970520704</c:v>
                </c:pt>
                <c:pt idx="947">
                  <c:v>1.3948285587698801</c:v>
                </c:pt>
                <c:pt idx="948">
                  <c:v>1.39682741233271</c:v>
                </c:pt>
                <c:pt idx="949">
                  <c:v>1.3988262658955499</c:v>
                </c:pt>
                <c:pt idx="950">
                  <c:v>1.4008251194583801</c:v>
                </c:pt>
                <c:pt idx="951">
                  <c:v>1.40282397302121</c:v>
                </c:pt>
                <c:pt idx="952">
                  <c:v>1.4048228265840501</c:v>
                </c:pt>
                <c:pt idx="953">
                  <c:v>1.40682168014688</c:v>
                </c:pt>
                <c:pt idx="954">
                  <c:v>1.4088205337097199</c:v>
                </c:pt>
                <c:pt idx="955">
                  <c:v>1.4108193872725501</c:v>
                </c:pt>
                <c:pt idx="956">
                  <c:v>1.41281824083538</c:v>
                </c:pt>
                <c:pt idx="957">
                  <c:v>1.4148170943982199</c:v>
                </c:pt>
                <c:pt idx="958">
                  <c:v>1.41681594796105</c:v>
                </c:pt>
                <c:pt idx="959">
                  <c:v>1.4188148015238899</c:v>
                </c:pt>
                <c:pt idx="960">
                  <c:v>1.4208136550867201</c:v>
                </c:pt>
                <c:pt idx="961">
                  <c:v>1.42281250864955</c:v>
                </c:pt>
                <c:pt idx="962">
                  <c:v>1.4248113622123899</c:v>
                </c:pt>
                <c:pt idx="963">
                  <c:v>1.42681021577522</c:v>
                </c:pt>
                <c:pt idx="964">
                  <c:v>1.42880906933806</c:v>
                </c:pt>
                <c:pt idx="965">
                  <c:v>1.4308079229008901</c:v>
                </c:pt>
                <c:pt idx="966">
                  <c:v>1.43280677646372</c:v>
                </c:pt>
                <c:pt idx="967">
                  <c:v>1.4348056300265599</c:v>
                </c:pt>
                <c:pt idx="968">
                  <c:v>1.4368044835893901</c:v>
                </c:pt>
                <c:pt idx="969">
                  <c:v>1.43880333715223</c:v>
                </c:pt>
                <c:pt idx="970">
                  <c:v>1.4408021907150601</c:v>
                </c:pt>
                <c:pt idx="971">
                  <c:v>1.44280104427789</c:v>
                </c:pt>
                <c:pt idx="972">
                  <c:v>1.4447998978407299</c:v>
                </c:pt>
                <c:pt idx="973">
                  <c:v>1.4467987514035601</c:v>
                </c:pt>
                <c:pt idx="974">
                  <c:v>1.4487976049664</c:v>
                </c:pt>
                <c:pt idx="975">
                  <c:v>1.4507964585292299</c:v>
                </c:pt>
                <c:pt idx="976">
                  <c:v>1.45279531209206</c:v>
                </c:pt>
                <c:pt idx="977">
                  <c:v>1.4547941656548999</c:v>
                </c:pt>
                <c:pt idx="978">
                  <c:v>1.4567930192177301</c:v>
                </c:pt>
                <c:pt idx="979">
                  <c:v>1.45879187278057</c:v>
                </c:pt>
                <c:pt idx="980">
                  <c:v>1.4607907263433999</c:v>
                </c:pt>
                <c:pt idx="981">
                  <c:v>1.46278957990623</c:v>
                </c:pt>
                <c:pt idx="982">
                  <c:v>1.46478843346907</c:v>
                </c:pt>
                <c:pt idx="983">
                  <c:v>1.4667872870319001</c:v>
                </c:pt>
                <c:pt idx="984">
                  <c:v>1.46878614059474</c:v>
                </c:pt>
                <c:pt idx="985">
                  <c:v>1.4707849941575699</c:v>
                </c:pt>
                <c:pt idx="986">
                  <c:v>1.4727838477204001</c:v>
                </c:pt>
                <c:pt idx="987">
                  <c:v>1.47478270128324</c:v>
                </c:pt>
                <c:pt idx="988">
                  <c:v>1.4767815548460701</c:v>
                </c:pt>
                <c:pt idx="989">
                  <c:v>1.47878040840891</c:v>
                </c:pt>
                <c:pt idx="990">
                  <c:v>1.4807792619717399</c:v>
                </c:pt>
                <c:pt idx="991">
                  <c:v>1.4827781155345701</c:v>
                </c:pt>
                <c:pt idx="992">
                  <c:v>1.48477696909741</c:v>
                </c:pt>
                <c:pt idx="993">
                  <c:v>1.4867758226602401</c:v>
                </c:pt>
                <c:pt idx="994">
                  <c:v>1.48877467622308</c:v>
                </c:pt>
                <c:pt idx="995">
                  <c:v>1.4907735297859099</c:v>
                </c:pt>
                <c:pt idx="996">
                  <c:v>1.4927723833487401</c:v>
                </c:pt>
              </c:numCache>
            </c:numRef>
          </c:xVal>
          <c:yVal>
            <c:numRef>
              <c:f>'pittaya skin'!$H$4:$H$1000</c:f>
              <c:numCache>
                <c:formatCode>General</c:formatCode>
                <c:ptCount val="997"/>
                <c:pt idx="0">
                  <c:v>27.143231048657196</c:v>
                </c:pt>
                <c:pt idx="1">
                  <c:v>21.087035535897922</c:v>
                </c:pt>
                <c:pt idx="2">
                  <c:v>17.927542924925568</c:v>
                </c:pt>
                <c:pt idx="3">
                  <c:v>16.029936360113876</c:v>
                </c:pt>
                <c:pt idx="4">
                  <c:v>14.888222856577398</c:v>
                </c:pt>
                <c:pt idx="5">
                  <c:v>14.191372537714615</c:v>
                </c:pt>
                <c:pt idx="6">
                  <c:v>13.765538462642079</c:v>
                </c:pt>
                <c:pt idx="7">
                  <c:v>13.486714000133693</c:v>
                </c:pt>
                <c:pt idx="8">
                  <c:v>13.295021972226092</c:v>
                </c:pt>
                <c:pt idx="9">
                  <c:v>13.156307493938421</c:v>
                </c:pt>
                <c:pt idx="10">
                  <c:v>13.060113443233693</c:v>
                </c:pt>
                <c:pt idx="11">
                  <c:v>12.991104240840773</c:v>
                </c:pt>
                <c:pt idx="12">
                  <c:v>12.929762957273022</c:v>
                </c:pt>
                <c:pt idx="13">
                  <c:v>12.892818869080317</c:v>
                </c:pt>
                <c:pt idx="14">
                  <c:v>12.873301939593636</c:v>
                </c:pt>
                <c:pt idx="15">
                  <c:v>12.850996065274305</c:v>
                </c:pt>
                <c:pt idx="16">
                  <c:v>12.827295460159476</c:v>
                </c:pt>
                <c:pt idx="17">
                  <c:v>12.821021755371477</c:v>
                </c:pt>
                <c:pt idx="18">
                  <c:v>12.832174692531149</c:v>
                </c:pt>
                <c:pt idx="19">
                  <c:v>12.818930951074103</c:v>
                </c:pt>
                <c:pt idx="20">
                  <c:v>12.811263290628137</c:v>
                </c:pt>
                <c:pt idx="21">
                  <c:v>12.816142522999806</c:v>
                </c:pt>
                <c:pt idx="22">
                  <c:v>12.840539718374863</c:v>
                </c:pt>
                <c:pt idx="23">
                  <c:v>12.836357593021772</c:v>
                </c:pt>
                <c:pt idx="24">
                  <c:v>12.841236825393443</c:v>
                </c:pt>
                <c:pt idx="25">
                  <c:v>12.873301681214468</c:v>
                </c:pt>
                <c:pt idx="26">
                  <c:v>12.895607555533793</c:v>
                </c:pt>
                <c:pt idx="27">
                  <c:v>12.894212824738295</c:v>
                </c:pt>
                <c:pt idx="28">
                  <c:v>12.909548662388591</c:v>
                </c:pt>
                <c:pt idx="29">
                  <c:v>12.942310625228195</c:v>
                </c:pt>
                <c:pt idx="30">
                  <c:v>12.964615982789182</c:v>
                </c:pt>
                <c:pt idx="31">
                  <c:v>12.98134551771826</c:v>
                </c:pt>
                <c:pt idx="32">
                  <c:v>13.00644033687025</c:v>
                </c:pt>
                <c:pt idx="33">
                  <c:v>13.046171819620545</c:v>
                </c:pt>
                <c:pt idx="34">
                  <c:v>13.059416336215113</c:v>
                </c:pt>
                <c:pt idx="35">
                  <c:v>13.064992675605366</c:v>
                </c:pt>
                <c:pt idx="36">
                  <c:v>13.104028084853784</c:v>
                </c:pt>
                <c:pt idx="37">
                  <c:v>13.141669796823409</c:v>
                </c:pt>
                <c:pt idx="38">
                  <c:v>13.152125885343683</c:v>
                </c:pt>
                <c:pt idx="39">
                  <c:v>13.173037028867512</c:v>
                </c:pt>
                <c:pt idx="40">
                  <c:v>13.210678224078785</c:v>
                </c:pt>
                <c:pt idx="41">
                  <c:v>13.238560437788363</c:v>
                </c:pt>
                <c:pt idx="42">
                  <c:v>13.258775507810329</c:v>
                </c:pt>
                <c:pt idx="43">
                  <c:v>13.29571907924467</c:v>
                </c:pt>
                <c:pt idx="44">
                  <c:v>13.333360791214295</c:v>
                </c:pt>
                <c:pt idx="45">
                  <c:v>13.360546414663659</c:v>
                </c:pt>
                <c:pt idx="46">
                  <c:v>13.375881735555591</c:v>
                </c:pt>
                <c:pt idx="47">
                  <c:v>13.42816166139859</c:v>
                </c:pt>
                <c:pt idx="48">
                  <c:v>13.471379196000113</c:v>
                </c:pt>
                <c:pt idx="49">
                  <c:v>13.485319786096547</c:v>
                </c:pt>
                <c:pt idx="50">
                  <c:v>13.523658605084741</c:v>
                </c:pt>
                <c:pt idx="51">
                  <c:v>13.563391121351739</c:v>
                </c:pt>
                <c:pt idx="52">
                  <c:v>13.603819711120613</c:v>
                </c:pt>
                <c:pt idx="53">
                  <c:v>13.623337674124</c:v>
                </c:pt>
                <c:pt idx="54">
                  <c:v>13.66864704653959</c:v>
                </c:pt>
                <c:pt idx="55">
                  <c:v>13.722321186419739</c:v>
                </c:pt>
                <c:pt idx="56">
                  <c:v>13.737655473794968</c:v>
                </c:pt>
                <c:pt idx="57">
                  <c:v>13.773903230106624</c:v>
                </c:pt>
                <c:pt idx="58">
                  <c:v>13.830365281302702</c:v>
                </c:pt>
                <c:pt idx="59">
                  <c:v>13.890312609212501</c:v>
                </c:pt>
                <c:pt idx="60">
                  <c:v>13.902162136632375</c:v>
                </c:pt>
                <c:pt idx="61">
                  <c:v>13.93004331682525</c:v>
                </c:pt>
                <c:pt idx="62">
                  <c:v>13.969776349850614</c:v>
                </c:pt>
                <c:pt idx="63">
                  <c:v>14.015085980645386</c:v>
                </c:pt>
                <c:pt idx="64">
                  <c:v>14.024844187009545</c:v>
                </c:pt>
                <c:pt idx="65">
                  <c:v>14.05690955958892</c:v>
                </c:pt>
                <c:pt idx="66">
                  <c:v>14.105006068182943</c:v>
                </c:pt>
                <c:pt idx="67">
                  <c:v>14.132191691632306</c:v>
                </c:pt>
                <c:pt idx="68">
                  <c:v>14.159377315081658</c:v>
                </c:pt>
                <c:pt idx="69">
                  <c:v>14.205382502619942</c:v>
                </c:pt>
                <c:pt idx="70">
                  <c:v>14.256965838202717</c:v>
                </c:pt>
                <c:pt idx="71">
                  <c:v>14.261845587332738</c:v>
                </c:pt>
                <c:pt idx="72">
                  <c:v>14.294606516655637</c:v>
                </c:pt>
                <c:pt idx="73">
                  <c:v>14.358038604520759</c:v>
                </c:pt>
                <c:pt idx="74">
                  <c:v>14.421472242660943</c:v>
                </c:pt>
                <c:pt idx="75">
                  <c:v>14.41589538651233</c:v>
                </c:pt>
                <c:pt idx="76">
                  <c:v>14.44795946719584</c:v>
                </c:pt>
                <c:pt idx="77">
                  <c:v>14.51139258857766</c:v>
                </c:pt>
                <c:pt idx="78">
                  <c:v>14.547639311372638</c:v>
                </c:pt>
                <c:pt idx="79">
                  <c:v>14.57064280946893</c:v>
                </c:pt>
                <c:pt idx="80">
                  <c:v>14.61246613003323</c:v>
                </c:pt>
                <c:pt idx="81">
                  <c:v>14.680080601630625</c:v>
                </c:pt>
                <c:pt idx="82">
                  <c:v>14.699597789496488</c:v>
                </c:pt>
                <c:pt idx="83">
                  <c:v>14.71981234276009</c:v>
                </c:pt>
                <c:pt idx="84">
                  <c:v>14.786033892216295</c:v>
                </c:pt>
                <c:pt idx="85">
                  <c:v>14.850163603858309</c:v>
                </c:pt>
                <c:pt idx="86">
                  <c:v>14.859225736720614</c:v>
                </c:pt>
                <c:pt idx="87">
                  <c:v>14.889895603367012</c:v>
                </c:pt>
                <c:pt idx="88">
                  <c:v>14.957510720912319</c:v>
                </c:pt>
                <c:pt idx="89">
                  <c:v>15.018153993134387</c:v>
                </c:pt>
                <c:pt idx="90">
                  <c:v>15.034883786442592</c:v>
                </c:pt>
                <c:pt idx="91">
                  <c:v>15.093437804642443</c:v>
                </c:pt>
                <c:pt idx="92">
                  <c:v>15.154081464433181</c:v>
                </c:pt>
                <c:pt idx="93">
                  <c:v>15.186843556462398</c:v>
                </c:pt>
                <c:pt idx="94">
                  <c:v>15.225878319762932</c:v>
                </c:pt>
                <c:pt idx="95">
                  <c:v>15.292796330289727</c:v>
                </c:pt>
                <c:pt idx="96">
                  <c:v>15.364593056429761</c:v>
                </c:pt>
                <c:pt idx="97">
                  <c:v>15.39526499010951</c:v>
                </c:pt>
                <c:pt idx="98">
                  <c:v>15.446149926777828</c:v>
                </c:pt>
                <c:pt idx="99">
                  <c:v>15.506095575222931</c:v>
                </c:pt>
                <c:pt idx="100">
                  <c:v>15.577474889803181</c:v>
                </c:pt>
                <c:pt idx="101">
                  <c:v>15.605845827725329</c:v>
                </c:pt>
                <c:pt idx="102">
                  <c:v>15.660425715809206</c:v>
                </c:pt>
                <c:pt idx="103">
                  <c:v>15.732152937950794</c:v>
                </c:pt>
                <c:pt idx="104">
                  <c:v>15.795934354462807</c:v>
                </c:pt>
                <c:pt idx="105">
                  <c:v>15.836224452992896</c:v>
                </c:pt>
                <c:pt idx="106">
                  <c:v>15.90920636441624</c:v>
                </c:pt>
                <c:pt idx="107">
                  <c:v>16.003727668331454</c:v>
                </c:pt>
                <c:pt idx="108">
                  <c:v>16.033351745260386</c:v>
                </c:pt>
                <c:pt idx="109">
                  <c:v>16.086817114765779</c:v>
                </c:pt>
                <c:pt idx="110">
                  <c:v>16.159798638620334</c:v>
                </c:pt>
                <c:pt idx="111">
                  <c:v>16.232572554806449</c:v>
                </c:pt>
                <c:pt idx="112">
                  <c:v>16.289451952967589</c:v>
                </c:pt>
                <c:pt idx="113">
                  <c:v>16.365710822893455</c:v>
                </c:pt>
                <c:pt idx="114">
                  <c:v>16.453122759168636</c:v>
                </c:pt>
                <c:pt idx="115">
                  <c:v>16.521363864864117</c:v>
                </c:pt>
                <c:pt idx="116">
                  <c:v>16.563884680015811</c:v>
                </c:pt>
                <c:pt idx="117">
                  <c:v>16.648437909080616</c:v>
                </c:pt>
                <c:pt idx="118">
                  <c:v>16.738638015050913</c:v>
                </c:pt>
                <c:pt idx="119">
                  <c:v>16.783807216763176</c:v>
                </c:pt>
                <c:pt idx="120">
                  <c:v>16.843266014244687</c:v>
                </c:pt>
                <c:pt idx="121">
                  <c:v>16.911160245895605</c:v>
                </c:pt>
                <c:pt idx="122">
                  <c:v>17.009514927870192</c:v>
                </c:pt>
                <c:pt idx="123">
                  <c:v>17.084937230616934</c:v>
                </c:pt>
                <c:pt idx="124">
                  <c:v>17.151924615952627</c:v>
                </c:pt>
                <c:pt idx="125">
                  <c:v>17.2440758722752</c:v>
                </c:pt>
                <c:pt idx="126">
                  <c:v>17.330233022376365</c:v>
                </c:pt>
                <c:pt idx="127">
                  <c:v>17.388785684085477</c:v>
                </c:pt>
                <c:pt idx="128">
                  <c:v>17.472572172943551</c:v>
                </c:pt>
                <c:pt idx="129">
                  <c:v>17.557683468732446</c:v>
                </c:pt>
                <c:pt idx="130">
                  <c:v>17.638541391110373</c:v>
                </c:pt>
                <c:pt idx="131">
                  <c:v>17.72825361260033</c:v>
                </c:pt>
                <c:pt idx="132">
                  <c:v>17.815665322793652</c:v>
                </c:pt>
                <c:pt idx="133">
                  <c:v>17.915623247559243</c:v>
                </c:pt>
                <c:pt idx="134">
                  <c:v>17.97626758559543</c:v>
                </c:pt>
                <c:pt idx="135">
                  <c:v>18.044022776951966</c:v>
                </c:pt>
                <c:pt idx="136">
                  <c:v>18.159106913112087</c:v>
                </c:pt>
                <c:pt idx="137">
                  <c:v>18.260317960735797</c:v>
                </c:pt>
                <c:pt idx="138">
                  <c:v>18.318663693021765</c:v>
                </c:pt>
                <c:pt idx="139">
                  <c:v>18.370665118409665</c:v>
                </c:pt>
                <c:pt idx="140">
                  <c:v>18.479823699573785</c:v>
                </c:pt>
                <c:pt idx="141">
                  <c:v>18.606897840682453</c:v>
                </c:pt>
                <c:pt idx="142">
                  <c:v>18.675663569147392</c:v>
                </c:pt>
                <c:pt idx="143">
                  <c:v>18.746781888461879</c:v>
                </c:pt>
                <c:pt idx="144">
                  <c:v>18.878180053537722</c:v>
                </c:pt>
                <c:pt idx="145">
                  <c:v>18.962844595581444</c:v>
                </c:pt>
                <c:pt idx="146">
                  <c:v>19.045202812797182</c:v>
                </c:pt>
                <c:pt idx="147">
                  <c:v>19.172932005676344</c:v>
                </c:pt>
                <c:pt idx="148">
                  <c:v>19.310078570488123</c:v>
                </c:pt>
                <c:pt idx="149">
                  <c:v>19.368374646535457</c:v>
                </c:pt>
                <c:pt idx="150">
                  <c:v>19.471013359026657</c:v>
                </c:pt>
                <c:pt idx="151">
                  <c:v>19.621577195362136</c:v>
                </c:pt>
                <c:pt idx="152">
                  <c:v>19.731834277614251</c:v>
                </c:pt>
                <c:pt idx="153">
                  <c:v>19.817105653433256</c:v>
                </c:pt>
                <c:pt idx="154">
                  <c:v>19.922598536549053</c:v>
                </c:pt>
                <c:pt idx="155">
                  <c:v>20.066011858171418</c:v>
                </c:pt>
                <c:pt idx="156">
                  <c:v>20.115467336267994</c:v>
                </c:pt>
                <c:pt idx="157">
                  <c:v>20.21141717827912</c:v>
                </c:pt>
                <c:pt idx="158">
                  <c:v>20.336748584138686</c:v>
                </c:pt>
                <c:pt idx="159">
                  <c:v>20.464214113179583</c:v>
                </c:pt>
                <c:pt idx="160">
                  <c:v>20.467489166135671</c:v>
                </c:pt>
                <c:pt idx="161">
                  <c:v>20.587634062187824</c:v>
                </c:pt>
                <c:pt idx="162">
                  <c:v>20.744675666151171</c:v>
                </c:pt>
                <c:pt idx="163">
                  <c:v>20.830893325425759</c:v>
                </c:pt>
                <c:pt idx="164">
                  <c:v>20.863174929078539</c:v>
                </c:pt>
                <c:pt idx="165">
                  <c:v>20.96483549187472</c:v>
                </c:pt>
                <c:pt idx="166">
                  <c:v>21.115790263789638</c:v>
                </c:pt>
                <c:pt idx="167">
                  <c:v>21.190981559403625</c:v>
                </c:pt>
                <c:pt idx="168">
                  <c:v>21.259244659626656</c:v>
                </c:pt>
                <c:pt idx="169">
                  <c:v>21.374224895060394</c:v>
                </c:pt>
                <c:pt idx="170">
                  <c:v>21.520607502106337</c:v>
                </c:pt>
                <c:pt idx="171">
                  <c:v>21.582855518948442</c:v>
                </c:pt>
                <c:pt idx="172">
                  <c:v>21.651025925641747</c:v>
                </c:pt>
                <c:pt idx="173">
                  <c:v>21.811768924351355</c:v>
                </c:pt>
                <c:pt idx="174">
                  <c:v>21.930269317687635</c:v>
                </c:pt>
                <c:pt idx="175">
                  <c:v>21.987566724910479</c:v>
                </c:pt>
                <c:pt idx="176">
                  <c:v>22.105372126707806</c:v>
                </c:pt>
                <c:pt idx="177">
                  <c:v>22.261094753420451</c:v>
                </c:pt>
                <c:pt idx="178">
                  <c:v>22.366698618467023</c:v>
                </c:pt>
                <c:pt idx="179">
                  <c:v>22.437798754346854</c:v>
                </c:pt>
                <c:pt idx="180">
                  <c:v>22.578254837474773</c:v>
                </c:pt>
                <c:pt idx="181">
                  <c:v>22.71348562162115</c:v>
                </c:pt>
                <c:pt idx="182">
                  <c:v>22.791067812797586</c:v>
                </c:pt>
                <c:pt idx="183">
                  <c:v>22.870743295170964</c:v>
                </c:pt>
                <c:pt idx="184">
                  <c:v>22.992380460157747</c:v>
                </c:pt>
                <c:pt idx="185">
                  <c:v>23.071287070696243</c:v>
                </c:pt>
                <c:pt idx="186">
                  <c:v>23.179053892425262</c:v>
                </c:pt>
                <c:pt idx="187">
                  <c:v>23.300479864732658</c:v>
                </c:pt>
                <c:pt idx="188">
                  <c:v>23.435569186279828</c:v>
                </c:pt>
                <c:pt idx="189">
                  <c:v>23.508553455413217</c:v>
                </c:pt>
                <c:pt idx="190">
                  <c:v>23.603003382080832</c:v>
                </c:pt>
                <c:pt idx="191">
                  <c:v>23.689718598906083</c:v>
                </c:pt>
                <c:pt idx="192">
                  <c:v>23.833172041969902</c:v>
                </c:pt>
                <c:pt idx="193">
                  <c:v>23.919817561012376</c:v>
                </c:pt>
                <c:pt idx="194">
                  <c:v>24.001233614709189</c:v>
                </c:pt>
                <c:pt idx="195">
                  <c:v>24.1094186231356</c:v>
                </c:pt>
                <c:pt idx="196">
                  <c:v>24.254196485561479</c:v>
                </c:pt>
                <c:pt idx="197">
                  <c:v>24.313933589713649</c:v>
                </c:pt>
                <c:pt idx="198">
                  <c:v>24.409572674244345</c:v>
                </c:pt>
                <c:pt idx="199">
                  <c:v>24.518311227759316</c:v>
                </c:pt>
                <c:pt idx="200">
                  <c:v>24.656051422766726</c:v>
                </c:pt>
                <c:pt idx="201">
                  <c:v>24.687697219860659</c:v>
                </c:pt>
                <c:pt idx="202">
                  <c:v>24.798600764794081</c:v>
                </c:pt>
                <c:pt idx="203">
                  <c:v>24.914731708039753</c:v>
                </c:pt>
                <c:pt idx="204">
                  <c:v>24.996984232023543</c:v>
                </c:pt>
                <c:pt idx="205">
                  <c:v>25.078262957187974</c:v>
                </c:pt>
                <c:pt idx="206">
                  <c:v>25.215929288048155</c:v>
                </c:pt>
                <c:pt idx="207">
                  <c:v>25.319165753888829</c:v>
                </c:pt>
                <c:pt idx="208">
                  <c:v>25.402182983343288</c:v>
                </c:pt>
                <c:pt idx="209">
                  <c:v>25.504234457684973</c:v>
                </c:pt>
                <c:pt idx="210">
                  <c:v>25.629356931682967</c:v>
                </c:pt>
                <c:pt idx="211">
                  <c:v>25.718788617981829</c:v>
                </c:pt>
                <c:pt idx="212">
                  <c:v>25.822791824029178</c:v>
                </c:pt>
                <c:pt idx="213">
                  <c:v>25.954466115701361</c:v>
                </c:pt>
                <c:pt idx="214">
                  <c:v>26.043758374137028</c:v>
                </c:pt>
                <c:pt idx="215">
                  <c:v>26.17654999426119</c:v>
                </c:pt>
                <c:pt idx="216">
                  <c:v>26.272951717229141</c:v>
                </c:pt>
                <c:pt idx="217">
                  <c:v>26.405532176971203</c:v>
                </c:pt>
                <c:pt idx="218">
                  <c:v>26.537487294510992</c:v>
                </c:pt>
                <c:pt idx="219">
                  <c:v>26.593600275439488</c:v>
                </c:pt>
                <c:pt idx="220">
                  <c:v>26.704780576768496</c:v>
                </c:pt>
                <c:pt idx="221">
                  <c:v>26.851442604745223</c:v>
                </c:pt>
                <c:pt idx="222">
                  <c:v>26.969592942743322</c:v>
                </c:pt>
                <c:pt idx="223">
                  <c:v>27.019922945534997</c:v>
                </c:pt>
                <c:pt idx="224">
                  <c:v>27.12364322638393</c:v>
                </c:pt>
                <c:pt idx="225">
                  <c:v>27.291775045961703</c:v>
                </c:pt>
                <c:pt idx="226">
                  <c:v>27.403305967833521</c:v>
                </c:pt>
                <c:pt idx="227">
                  <c:v>27.480329026471662</c:v>
                </c:pt>
                <c:pt idx="228">
                  <c:v>27.613329772241919</c:v>
                </c:pt>
                <c:pt idx="229">
                  <c:v>27.788708384884359</c:v>
                </c:pt>
                <c:pt idx="230">
                  <c:v>27.84572753388273</c:v>
                </c:pt>
                <c:pt idx="231">
                  <c:v>27.950079293439359</c:v>
                </c:pt>
                <c:pt idx="232">
                  <c:v>28.069832906525793</c:v>
                </c:pt>
                <c:pt idx="233">
                  <c:v>28.236777635274009</c:v>
                </c:pt>
                <c:pt idx="234">
                  <c:v>28.328720799467316</c:v>
                </c:pt>
                <c:pt idx="235">
                  <c:v>28.420104249769118</c:v>
                </c:pt>
                <c:pt idx="236">
                  <c:v>28.567393590089335</c:v>
                </c:pt>
                <c:pt idx="237">
                  <c:v>28.708131145032763</c:v>
                </c:pt>
                <c:pt idx="238">
                  <c:v>28.799863116546451</c:v>
                </c:pt>
                <c:pt idx="239">
                  <c:v>28.912230508705132</c:v>
                </c:pt>
                <c:pt idx="240">
                  <c:v>29.045786866597361</c:v>
                </c:pt>
                <c:pt idx="241">
                  <c:v>29.178927007933417</c:v>
                </c:pt>
                <c:pt idx="242">
                  <c:v>29.319033051871742</c:v>
                </c:pt>
                <c:pt idx="243">
                  <c:v>29.445967862009368</c:v>
                </c:pt>
                <c:pt idx="244">
                  <c:v>29.579595984717901</c:v>
                </c:pt>
                <c:pt idx="245">
                  <c:v>29.628527704000405</c:v>
                </c:pt>
                <c:pt idx="246">
                  <c:v>29.769753208018916</c:v>
                </c:pt>
                <c:pt idx="247">
                  <c:v>29.945412711123758</c:v>
                </c:pt>
                <c:pt idx="248">
                  <c:v>30.044672398461923</c:v>
                </c:pt>
                <c:pt idx="249">
                  <c:v>30.100996507475127</c:v>
                </c:pt>
                <c:pt idx="250">
                  <c:v>30.235526664186715</c:v>
                </c:pt>
                <c:pt idx="251">
                  <c:v>30.430497168574487</c:v>
                </c:pt>
                <c:pt idx="252">
                  <c:v>30.487934536567529</c:v>
                </c:pt>
                <c:pt idx="253">
                  <c:v>30.580154457156418</c:v>
                </c:pt>
                <c:pt idx="254">
                  <c:v>30.685967996904896</c:v>
                </c:pt>
                <c:pt idx="255">
                  <c:v>30.812347227217955</c:v>
                </c:pt>
                <c:pt idx="256">
                  <c:v>30.92540756003099</c:v>
                </c:pt>
                <c:pt idx="257">
                  <c:v>31.045163207853555</c:v>
                </c:pt>
                <c:pt idx="258">
                  <c:v>31.221031836604492</c:v>
                </c:pt>
                <c:pt idx="259">
                  <c:v>31.284254249767873</c:v>
                </c:pt>
                <c:pt idx="260">
                  <c:v>31.382888594903772</c:v>
                </c:pt>
                <c:pt idx="261">
                  <c:v>31.531362959020246</c:v>
                </c:pt>
                <c:pt idx="262">
                  <c:v>31.706325419701308</c:v>
                </c:pt>
                <c:pt idx="263">
                  <c:v>31.742502089442006</c:v>
                </c:pt>
                <c:pt idx="264">
                  <c:v>31.855285633562069</c:v>
                </c:pt>
                <c:pt idx="265">
                  <c:v>32.038612248057177</c:v>
                </c:pt>
                <c:pt idx="266">
                  <c:v>32.10936437948353</c:v>
                </c:pt>
                <c:pt idx="267">
                  <c:v>32.195938682765394</c:v>
                </c:pt>
                <c:pt idx="268">
                  <c:v>32.349291891684707</c:v>
                </c:pt>
                <c:pt idx="269">
                  <c:v>32.518469307195659</c:v>
                </c:pt>
                <c:pt idx="270">
                  <c:v>32.562103962680538</c:v>
                </c:pt>
                <c:pt idx="271">
                  <c:v>32.668337788457094</c:v>
                </c:pt>
                <c:pt idx="272">
                  <c:v>32.773314825621206</c:v>
                </c:pt>
                <c:pt idx="273">
                  <c:v>32.963613543818816</c:v>
                </c:pt>
                <c:pt idx="274">
                  <c:v>32.999232566701416</c:v>
                </c:pt>
                <c:pt idx="275">
                  <c:v>33.085595645006379</c:v>
                </c:pt>
                <c:pt idx="276">
                  <c:v>33.211696084187956</c:v>
                </c:pt>
                <c:pt idx="277">
                  <c:v>33.352849791092645</c:v>
                </c:pt>
                <c:pt idx="278">
                  <c:v>33.403247424633804</c:v>
                </c:pt>
                <c:pt idx="279">
                  <c:v>33.522166634466792</c:v>
                </c:pt>
                <c:pt idx="280">
                  <c:v>33.712881504625784</c:v>
                </c:pt>
                <c:pt idx="281">
                  <c:v>33.756167606601252</c:v>
                </c:pt>
                <c:pt idx="282">
                  <c:v>33.82043561569759</c:v>
                </c:pt>
                <c:pt idx="283">
                  <c:v>33.960824617131728</c:v>
                </c:pt>
                <c:pt idx="284">
                  <c:v>34.143732980334654</c:v>
                </c:pt>
                <c:pt idx="285">
                  <c:v>34.213925430166896</c:v>
                </c:pt>
                <c:pt idx="286">
                  <c:v>34.314095419641866</c:v>
                </c:pt>
                <c:pt idx="287">
                  <c:v>34.468006243121771</c:v>
                </c:pt>
                <c:pt idx="288">
                  <c:v>34.638018094183685</c:v>
                </c:pt>
                <c:pt idx="289">
                  <c:v>34.673081504944435</c:v>
                </c:pt>
                <c:pt idx="290">
                  <c:v>34.77304030173979</c:v>
                </c:pt>
                <c:pt idx="291">
                  <c:v>34.919070818711418</c:v>
                </c:pt>
                <c:pt idx="292">
                  <c:v>35.054441579776793</c:v>
                </c:pt>
                <c:pt idx="293">
                  <c:v>35.068381653114869</c:v>
                </c:pt>
                <c:pt idx="294">
                  <c:v>35.175244890565835</c:v>
                </c:pt>
                <c:pt idx="295">
                  <c:v>35.363517980613274</c:v>
                </c:pt>
                <c:pt idx="296">
                  <c:v>35.414473261012425</c:v>
                </c:pt>
                <c:pt idx="297">
                  <c:v>35.471074158718608</c:v>
                </c:pt>
                <c:pt idx="298">
                  <c:v>35.576330019311705</c:v>
                </c:pt>
                <c:pt idx="299">
                  <c:v>35.766071090651224</c:v>
                </c:pt>
                <c:pt idx="300">
                  <c:v>35.800921273996451</c:v>
                </c:pt>
                <c:pt idx="301">
                  <c:v>35.907435990235534</c:v>
                </c:pt>
                <c:pt idx="302">
                  <c:v>36.075496012699709</c:v>
                </c:pt>
                <c:pt idx="303">
                  <c:v>36.29966904838966</c:v>
                </c:pt>
                <c:pt idx="304">
                  <c:v>36.299250797097471</c:v>
                </c:pt>
                <c:pt idx="305">
                  <c:v>36.349787858501834</c:v>
                </c:pt>
                <c:pt idx="306">
                  <c:v>36.552283979383269</c:v>
                </c:pt>
                <c:pt idx="307">
                  <c:v>36.672664937110589</c:v>
                </c:pt>
                <c:pt idx="308">
                  <c:v>36.728847583524583</c:v>
                </c:pt>
                <c:pt idx="309">
                  <c:v>36.834874382985973</c:v>
                </c:pt>
                <c:pt idx="310">
                  <c:v>36.99547641970598</c:v>
                </c:pt>
                <c:pt idx="311">
                  <c:v>37.045595262115548</c:v>
                </c:pt>
                <c:pt idx="312">
                  <c:v>37.122269799541797</c:v>
                </c:pt>
                <c:pt idx="313">
                  <c:v>37.340030413123358</c:v>
                </c:pt>
                <c:pt idx="314">
                  <c:v>37.542387106141597</c:v>
                </c:pt>
                <c:pt idx="315">
                  <c:v>37.509488686799315</c:v>
                </c:pt>
                <c:pt idx="316">
                  <c:v>37.531095871527654</c:v>
                </c:pt>
                <c:pt idx="317">
                  <c:v>37.748298838251237</c:v>
                </c:pt>
                <c:pt idx="318">
                  <c:v>37.909179730697623</c:v>
                </c:pt>
                <c:pt idx="319">
                  <c:v>37.88882726754845</c:v>
                </c:pt>
                <c:pt idx="320">
                  <c:v>37.980975423321034</c:v>
                </c:pt>
                <c:pt idx="321">
                  <c:v>38.169392075298489</c:v>
                </c:pt>
                <c:pt idx="322">
                  <c:v>38.205361654129106</c:v>
                </c:pt>
                <c:pt idx="323">
                  <c:v>38.219793842906469</c:v>
                </c:pt>
                <c:pt idx="324">
                  <c:v>38.338915944987924</c:v>
                </c:pt>
                <c:pt idx="325">
                  <c:v>38.562256612160326</c:v>
                </c:pt>
                <c:pt idx="326">
                  <c:v>38.515692792693443</c:v>
                </c:pt>
                <c:pt idx="327">
                  <c:v>38.536324079271616</c:v>
                </c:pt>
                <c:pt idx="328">
                  <c:v>38.739451711158146</c:v>
                </c:pt>
                <c:pt idx="329">
                  <c:v>38.983977177699877</c:v>
                </c:pt>
                <c:pt idx="330">
                  <c:v>38.887643101630111</c:v>
                </c:pt>
                <c:pt idx="331">
                  <c:v>38.887364278201119</c:v>
                </c:pt>
                <c:pt idx="332">
                  <c:v>39.056609324461569</c:v>
                </c:pt>
                <c:pt idx="333">
                  <c:v>39.230807079671962</c:v>
                </c:pt>
                <c:pt idx="334">
                  <c:v>39.141233914625197</c:v>
                </c:pt>
                <c:pt idx="335">
                  <c:v>39.204456327788463</c:v>
                </c:pt>
                <c:pt idx="336">
                  <c:v>39.42117134543696</c:v>
                </c:pt>
                <c:pt idx="337">
                  <c:v>39.470039584185493</c:v>
                </c:pt>
                <c:pt idx="338">
                  <c:v>39.477915788924335</c:v>
                </c:pt>
                <c:pt idx="339">
                  <c:v>39.583311093529332</c:v>
                </c:pt>
                <c:pt idx="340">
                  <c:v>39.806717324417811</c:v>
                </c:pt>
                <c:pt idx="341">
                  <c:v>39.744191969827021</c:v>
                </c:pt>
                <c:pt idx="342">
                  <c:v>39.807902332065375</c:v>
                </c:pt>
                <c:pt idx="343">
                  <c:v>39.919710010332778</c:v>
                </c:pt>
                <c:pt idx="344">
                  <c:v>40.081078851854258</c:v>
                </c:pt>
                <c:pt idx="345">
                  <c:v>40.018553497263461</c:v>
                </c:pt>
                <c:pt idx="346">
                  <c:v>40.150504513033837</c:v>
                </c:pt>
                <c:pt idx="347">
                  <c:v>40.250049192603825</c:v>
                </c:pt>
                <c:pt idx="348">
                  <c:v>40.326723730030068</c:v>
                </c:pt>
                <c:pt idx="349">
                  <c:v>40.369036033186177</c:v>
                </c:pt>
                <c:pt idx="350">
                  <c:v>40.452401800001226</c:v>
                </c:pt>
                <c:pt idx="351">
                  <c:v>40.565677427263303</c:v>
                </c:pt>
                <c:pt idx="352">
                  <c:v>40.544767317256145</c:v>
                </c:pt>
                <c:pt idx="353">
                  <c:v>40.608617075060295</c:v>
                </c:pt>
                <c:pt idx="354">
                  <c:v>40.678321575817563</c:v>
                </c:pt>
                <c:pt idx="355">
                  <c:v>40.741404561117641</c:v>
                </c:pt>
                <c:pt idx="356">
                  <c:v>40.783019789552569</c:v>
                </c:pt>
                <c:pt idx="357">
                  <c:v>40.853212255533627</c:v>
                </c:pt>
                <c:pt idx="358">
                  <c:v>40.923687646713098</c:v>
                </c:pt>
                <c:pt idx="359">
                  <c:v>41.014929602118286</c:v>
                </c:pt>
                <c:pt idx="360">
                  <c:v>41.063588715220845</c:v>
                </c:pt>
                <c:pt idx="361">
                  <c:v>41.119492554354423</c:v>
                </c:pt>
                <c:pt idx="362">
                  <c:v>41.168143399323228</c:v>
                </c:pt>
                <c:pt idx="363">
                  <c:v>41.266224280114059</c:v>
                </c:pt>
                <c:pt idx="364">
                  <c:v>41.307974770048084</c:v>
                </c:pt>
                <c:pt idx="365">
                  <c:v>41.41908952380971</c:v>
                </c:pt>
                <c:pt idx="366">
                  <c:v>41.439093465746993</c:v>
                </c:pt>
                <c:pt idx="367">
                  <c:v>41.403193552401881</c:v>
                </c:pt>
                <c:pt idx="368">
                  <c:v>41.471926321373083</c:v>
                </c:pt>
                <c:pt idx="369">
                  <c:v>41.589375482880577</c:v>
                </c:pt>
                <c:pt idx="370">
                  <c:v>41.617468873121048</c:v>
                </c:pt>
                <c:pt idx="371">
                  <c:v>41.638731638406803</c:v>
                </c:pt>
                <c:pt idx="372">
                  <c:v>41.777865950559175</c:v>
                </c:pt>
                <c:pt idx="373">
                  <c:v>41.89601632085467</c:v>
                </c:pt>
                <c:pt idx="374">
                  <c:v>41.84757045131645</c:v>
                </c:pt>
                <c:pt idx="375">
                  <c:v>41.930657394702386</c:v>
                </c:pt>
                <c:pt idx="376">
                  <c:v>42.036052667009983</c:v>
                </c:pt>
                <c:pt idx="377">
                  <c:v>42.155113355590871</c:v>
                </c:pt>
                <c:pt idx="378">
                  <c:v>42.072789050642072</c:v>
                </c:pt>
                <c:pt idx="379">
                  <c:v>42.100111550460227</c:v>
                </c:pt>
                <c:pt idx="380">
                  <c:v>42.23373965702006</c:v>
                </c:pt>
                <c:pt idx="381">
                  <c:v>42.325125158206689</c:v>
                </c:pt>
                <c:pt idx="382">
                  <c:v>42.251025627654727</c:v>
                </c:pt>
                <c:pt idx="383">
                  <c:v>42.30079588425761</c:v>
                </c:pt>
                <c:pt idx="384">
                  <c:v>42.434005771822655</c:v>
                </c:pt>
                <c:pt idx="385">
                  <c:v>42.435818124111101</c:v>
                </c:pt>
                <c:pt idx="386">
                  <c:v>42.458889107618596</c:v>
                </c:pt>
                <c:pt idx="387">
                  <c:v>42.557035535976809</c:v>
                </c:pt>
                <c:pt idx="388">
                  <c:v>42.682438884288509</c:v>
                </c:pt>
                <c:pt idx="389">
                  <c:v>42.592586928110038</c:v>
                </c:pt>
                <c:pt idx="390">
                  <c:v>42.586592757293708</c:v>
                </c:pt>
                <c:pt idx="391">
                  <c:v>42.593562793962811</c:v>
                </c:pt>
                <c:pt idx="392">
                  <c:v>42.691848634035516</c:v>
                </c:pt>
                <c:pt idx="393">
                  <c:v>42.713111415470081</c:v>
                </c:pt>
                <c:pt idx="394">
                  <c:v>42.754583098123689</c:v>
                </c:pt>
                <c:pt idx="395">
                  <c:v>42.775079107054189</c:v>
                </c:pt>
                <c:pt idx="396">
                  <c:v>42.781770320294285</c:v>
                </c:pt>
                <c:pt idx="397">
                  <c:v>42.804492782589776</c:v>
                </c:pt>
                <c:pt idx="398">
                  <c:v>42.783025041873444</c:v>
                </c:pt>
                <c:pt idx="399">
                  <c:v>42.845968615459029</c:v>
                </c:pt>
                <c:pt idx="400">
                  <c:v>42.894553896711741</c:v>
                </c:pt>
                <c:pt idx="401">
                  <c:v>42.873574072772989</c:v>
                </c:pt>
                <c:pt idx="402">
                  <c:v>42.930035558764672</c:v>
                </c:pt>
                <c:pt idx="403">
                  <c:v>42.923340211457749</c:v>
                </c:pt>
                <c:pt idx="404">
                  <c:v>42.887444448328154</c:v>
                </c:pt>
                <c:pt idx="405">
                  <c:v>42.894902417923632</c:v>
                </c:pt>
                <c:pt idx="406">
                  <c:v>42.984541130537778</c:v>
                </c:pt>
                <c:pt idx="407">
                  <c:v>42.950109198484732</c:v>
                </c:pt>
                <c:pt idx="408">
                  <c:v>42.928780837185514</c:v>
                </c:pt>
                <c:pt idx="409">
                  <c:v>42.949621249409653</c:v>
                </c:pt>
                <c:pt idx="410">
                  <c:v>42.985447330905053</c:v>
                </c:pt>
                <c:pt idx="411">
                  <c:v>42.956870125656437</c:v>
                </c:pt>
                <c:pt idx="412">
                  <c:v>42.916439872571559</c:v>
                </c:pt>
                <c:pt idx="413">
                  <c:v>43.034664074716765</c:v>
                </c:pt>
                <c:pt idx="414">
                  <c:v>43.104507987188541</c:v>
                </c:pt>
                <c:pt idx="415">
                  <c:v>42.952060978636375</c:v>
                </c:pt>
                <c:pt idx="416">
                  <c:v>42.937911779652218</c:v>
                </c:pt>
                <c:pt idx="417">
                  <c:v>43.021068388523773</c:v>
                </c:pt>
                <c:pt idx="418">
                  <c:v>43.014934838290479</c:v>
                </c:pt>
                <c:pt idx="419">
                  <c:v>42.945160639750306</c:v>
                </c:pt>
                <c:pt idx="420">
                  <c:v>43.009707456126925</c:v>
                </c:pt>
                <c:pt idx="421">
                  <c:v>43.07216309678612</c:v>
                </c:pt>
                <c:pt idx="422">
                  <c:v>42.988374993058166</c:v>
                </c:pt>
                <c:pt idx="423">
                  <c:v>42.932475255694001</c:v>
                </c:pt>
                <c:pt idx="424">
                  <c:v>43.010334800767808</c:v>
                </c:pt>
                <c:pt idx="425">
                  <c:v>43.149469112920187</c:v>
                </c:pt>
                <c:pt idx="426">
                  <c:v>43.052786531787106</c:v>
                </c:pt>
                <c:pt idx="427">
                  <c:v>43.018280735587076</c:v>
                </c:pt>
                <c:pt idx="428">
                  <c:v>43.080949635959172</c:v>
                </c:pt>
                <c:pt idx="429">
                  <c:v>43.115939214870203</c:v>
                </c:pt>
                <c:pt idx="430">
                  <c:v>42.983356720392131</c:v>
                </c:pt>
                <c:pt idx="431">
                  <c:v>42.948715646544301</c:v>
                </c:pt>
                <c:pt idx="432">
                  <c:v>43.060453610879989</c:v>
                </c:pt>
                <c:pt idx="433">
                  <c:v>43.018768668513459</c:v>
                </c:pt>
                <c:pt idx="434">
                  <c:v>42.844784173015853</c:v>
                </c:pt>
                <c:pt idx="435">
                  <c:v>42.83118848682286</c:v>
                </c:pt>
                <c:pt idx="436">
                  <c:v>42.907379225389541</c:v>
                </c:pt>
                <c:pt idx="437">
                  <c:v>42.79585037055125</c:v>
                </c:pt>
                <c:pt idx="438">
                  <c:v>42.70523162572011</c:v>
                </c:pt>
                <c:pt idx="439">
                  <c:v>42.733603839389453</c:v>
                </c:pt>
                <c:pt idx="440">
                  <c:v>42.8168998922729</c:v>
                </c:pt>
                <c:pt idx="441">
                  <c:v>42.643054808489801</c:v>
                </c:pt>
                <c:pt idx="442">
                  <c:v>42.621652615340849</c:v>
                </c:pt>
                <c:pt idx="443">
                  <c:v>42.6785323526246</c:v>
                </c:pt>
                <c:pt idx="444">
                  <c:v>42.712341074103584</c:v>
                </c:pt>
                <c:pt idx="445">
                  <c:v>42.587081255424621</c:v>
                </c:pt>
                <c:pt idx="446">
                  <c:v>42.572583551377264</c:v>
                </c:pt>
                <c:pt idx="447">
                  <c:v>42.580529453899004</c:v>
                </c:pt>
                <c:pt idx="448">
                  <c:v>42.531595651434401</c:v>
                </c:pt>
                <c:pt idx="449">
                  <c:v>42.407098487341393</c:v>
                </c:pt>
                <c:pt idx="450">
                  <c:v>42.461399083683922</c:v>
                </c:pt>
                <c:pt idx="451">
                  <c:v>42.51821324110302</c:v>
                </c:pt>
                <c:pt idx="452">
                  <c:v>42.413092625860202</c:v>
                </c:pt>
                <c:pt idx="453">
                  <c:v>42.343666964680729</c:v>
                </c:pt>
                <c:pt idx="454">
                  <c:v>42.309021772914775</c:v>
                </c:pt>
                <c:pt idx="455">
                  <c:v>42.371202708063095</c:v>
                </c:pt>
                <c:pt idx="456">
                  <c:v>42.246008485397603</c:v>
                </c:pt>
                <c:pt idx="457">
                  <c:v>42.203626468309785</c:v>
                </c:pt>
                <c:pt idx="458">
                  <c:v>42.294245213141039</c:v>
                </c:pt>
                <c:pt idx="459">
                  <c:v>42.294663432135827</c:v>
                </c:pt>
                <c:pt idx="460">
                  <c:v>42.113774495982724</c:v>
                </c:pt>
                <c:pt idx="461">
                  <c:v>42.100113246073654</c:v>
                </c:pt>
                <c:pt idx="462">
                  <c:v>42.190383469692897</c:v>
                </c:pt>
                <c:pt idx="463">
                  <c:v>42.148005586672006</c:v>
                </c:pt>
                <c:pt idx="464">
                  <c:v>42.037239370270861</c:v>
                </c:pt>
                <c:pt idx="465">
                  <c:v>42.071605722459118</c:v>
                </c:pt>
                <c:pt idx="466">
                  <c:v>42.079063724351997</c:v>
                </c:pt>
                <c:pt idx="467">
                  <c:v>41.974435208399775</c:v>
                </c:pt>
                <c:pt idx="468">
                  <c:v>41.933307896742534</c:v>
                </c:pt>
                <c:pt idx="469">
                  <c:v>41.967530735446886</c:v>
                </c:pt>
                <c:pt idx="470">
                  <c:v>42.009986568235604</c:v>
                </c:pt>
                <c:pt idx="471">
                  <c:v>41.898383881547595</c:v>
                </c:pt>
                <c:pt idx="472">
                  <c:v>41.870782542151751</c:v>
                </c:pt>
                <c:pt idx="473">
                  <c:v>41.835579703527813</c:v>
                </c:pt>
                <c:pt idx="474">
                  <c:v>41.828818792504819</c:v>
                </c:pt>
                <c:pt idx="475">
                  <c:v>41.744403327987278</c:v>
                </c:pt>
                <c:pt idx="476">
                  <c:v>41.724399369901285</c:v>
                </c:pt>
                <c:pt idx="477">
                  <c:v>41.751930995365655</c:v>
                </c:pt>
                <c:pt idx="478">
                  <c:v>41.717847568375809</c:v>
                </c:pt>
                <c:pt idx="479">
                  <c:v>41.662083140956597</c:v>
                </c:pt>
                <c:pt idx="480">
                  <c:v>41.59230480834961</c:v>
                </c:pt>
                <c:pt idx="481">
                  <c:v>41.593071580853682</c:v>
                </c:pt>
                <c:pt idx="482">
                  <c:v>41.571394698342566</c:v>
                </c:pt>
                <c:pt idx="483">
                  <c:v>41.551316940704261</c:v>
                </c:pt>
                <c:pt idx="484">
                  <c:v>41.536888934439808</c:v>
                </c:pt>
                <c:pt idx="485">
                  <c:v>41.475339445701792</c:v>
                </c:pt>
                <c:pt idx="486">
                  <c:v>41.349312886816023</c:v>
                </c:pt>
                <c:pt idx="487">
                  <c:v>41.34226900214864</c:v>
                </c:pt>
                <c:pt idx="488">
                  <c:v>41.377053621777783</c:v>
                </c:pt>
                <c:pt idx="489">
                  <c:v>41.342338716080235</c:v>
                </c:pt>
                <c:pt idx="490">
                  <c:v>41.279604251992055</c:v>
                </c:pt>
                <c:pt idx="491">
                  <c:v>41.204045008281653</c:v>
                </c:pt>
                <c:pt idx="492">
                  <c:v>41.223770110641247</c:v>
                </c:pt>
                <c:pt idx="493">
                  <c:v>41.169260404801207</c:v>
                </c:pt>
                <c:pt idx="494">
                  <c:v>41.126738975999004</c:v>
                </c:pt>
                <c:pt idx="495">
                  <c:v>41.105898563774744</c:v>
                </c:pt>
                <c:pt idx="496">
                  <c:v>41.14821088307967</c:v>
                </c:pt>
                <c:pt idx="497">
                  <c:v>41.085615830705976</c:v>
                </c:pt>
                <c:pt idx="498">
                  <c:v>41.050757379227122</c:v>
                </c:pt>
                <c:pt idx="499">
                  <c:v>41.029916967002855</c:v>
                </c:pt>
                <c:pt idx="500">
                  <c:v>40.994369708936453</c:v>
                </c:pt>
                <c:pt idx="501">
                  <c:v>40.889040000344934</c:v>
                </c:pt>
                <c:pt idx="502">
                  <c:v>40.903541854607916</c:v>
                </c:pt>
                <c:pt idx="503">
                  <c:v>41.007403614204641</c:v>
                </c:pt>
                <c:pt idx="504">
                  <c:v>40.896288860443022</c:v>
                </c:pt>
                <c:pt idx="505">
                  <c:v>40.763919593380464</c:v>
                </c:pt>
                <c:pt idx="506">
                  <c:v>40.792500932695894</c:v>
                </c:pt>
                <c:pt idx="507">
                  <c:v>40.890155277912207</c:v>
                </c:pt>
                <c:pt idx="508">
                  <c:v>40.806859257326153</c:v>
                </c:pt>
                <c:pt idx="509">
                  <c:v>40.757228380140361</c:v>
                </c:pt>
                <c:pt idx="510">
                  <c:v>40.812574588564779</c:v>
                </c:pt>
                <c:pt idx="511">
                  <c:v>40.750397755185887</c:v>
                </c:pt>
                <c:pt idx="512">
                  <c:v>40.610496686678133</c:v>
                </c:pt>
                <c:pt idx="513">
                  <c:v>40.630156209172945</c:v>
                </c:pt>
                <c:pt idx="514">
                  <c:v>40.728720888823347</c:v>
                </c:pt>
                <c:pt idx="515">
                  <c:v>40.679922364006416</c:v>
                </c:pt>
                <c:pt idx="516">
                  <c:v>40.519877941846993</c:v>
                </c:pt>
                <c:pt idx="517">
                  <c:v>40.476520058906402</c:v>
                </c:pt>
                <c:pt idx="518">
                  <c:v>40.582337716573008</c:v>
                </c:pt>
                <c:pt idx="519">
                  <c:v>40.554104914618165</c:v>
                </c:pt>
                <c:pt idx="520">
                  <c:v>40.526847978515974</c:v>
                </c:pt>
                <c:pt idx="521">
                  <c:v>40.553338125965389</c:v>
                </c:pt>
                <c:pt idx="522">
                  <c:v>40.574670605182732</c:v>
                </c:pt>
                <c:pt idx="523">
                  <c:v>40.40040315218944</c:v>
                </c:pt>
                <c:pt idx="524">
                  <c:v>40.344708438701829</c:v>
                </c:pt>
                <c:pt idx="525">
                  <c:v>40.414691779036794</c:v>
                </c:pt>
                <c:pt idx="526">
                  <c:v>40.372732147308099</c:v>
                </c:pt>
                <c:pt idx="527">
                  <c:v>40.283228680044111</c:v>
                </c:pt>
                <c:pt idx="528">
                  <c:v>40.253810870441704</c:v>
                </c:pt>
                <c:pt idx="529">
                  <c:v>40.304138790051276</c:v>
                </c:pt>
                <c:pt idx="530">
                  <c:v>40.184385193113421</c:v>
                </c:pt>
                <c:pt idx="531">
                  <c:v>40.136148465369992</c:v>
                </c:pt>
                <c:pt idx="532">
                  <c:v>40.14325791375358</c:v>
                </c:pt>
                <c:pt idx="533">
                  <c:v>40.213036246360566</c:v>
                </c:pt>
                <c:pt idx="534">
                  <c:v>40.122556913243812</c:v>
                </c:pt>
                <c:pt idx="535">
                  <c:v>40.039674961437029</c:v>
                </c:pt>
                <c:pt idx="536">
                  <c:v>39.996456506359756</c:v>
                </c:pt>
                <c:pt idx="537">
                  <c:v>40.038908205081654</c:v>
                </c:pt>
                <c:pt idx="538">
                  <c:v>39.947522703895139</c:v>
                </c:pt>
                <c:pt idx="539">
                  <c:v>39.920966960432253</c:v>
                </c:pt>
                <c:pt idx="540">
                  <c:v>39.897613003280362</c:v>
                </c:pt>
                <c:pt idx="541">
                  <c:v>39.913090755693403</c:v>
                </c:pt>
                <c:pt idx="542">
                  <c:v>39.828326737666579</c:v>
                </c:pt>
                <c:pt idx="543">
                  <c:v>39.7878268029475</c:v>
                </c:pt>
                <c:pt idx="544">
                  <c:v>39.780508245066628</c:v>
                </c:pt>
                <c:pt idx="545">
                  <c:v>39.835715009479046</c:v>
                </c:pt>
                <c:pt idx="546">
                  <c:v>39.801069833861781</c:v>
                </c:pt>
                <c:pt idx="547">
                  <c:v>39.737847404549825</c:v>
                </c:pt>
                <c:pt idx="548">
                  <c:v>39.69686367097129</c:v>
                </c:pt>
                <c:pt idx="549">
                  <c:v>39.627085322215606</c:v>
                </c:pt>
                <c:pt idx="550">
                  <c:v>39.599619276616139</c:v>
                </c:pt>
                <c:pt idx="551">
                  <c:v>39.604776960996666</c:v>
                </c:pt>
                <c:pt idx="552">
                  <c:v>39.584633607345005</c:v>
                </c:pt>
                <c:pt idx="553">
                  <c:v>39.549365188856285</c:v>
                </c:pt>
                <c:pt idx="554">
                  <c:v>39.507680246489642</c:v>
                </c:pt>
                <c:pt idx="555">
                  <c:v>39.451841987220838</c:v>
                </c:pt>
                <c:pt idx="556">
                  <c:v>39.430653053784688</c:v>
                </c:pt>
                <c:pt idx="557">
                  <c:v>39.409742943777523</c:v>
                </c:pt>
                <c:pt idx="558">
                  <c:v>39.466692378844293</c:v>
                </c:pt>
                <c:pt idx="559">
                  <c:v>39.465646782911229</c:v>
                </c:pt>
                <c:pt idx="560">
                  <c:v>39.34700847968935</c:v>
                </c:pt>
                <c:pt idx="561">
                  <c:v>39.28378194860796</c:v>
                </c:pt>
                <c:pt idx="562">
                  <c:v>39.277718063860043</c:v>
                </c:pt>
                <c:pt idx="563">
                  <c:v>39.367012389329233</c:v>
                </c:pt>
                <c:pt idx="564">
                  <c:v>39.242166704024214</c:v>
                </c:pt>
                <c:pt idx="565">
                  <c:v>39.234708734428857</c:v>
                </c:pt>
                <c:pt idx="566">
                  <c:v>39.269075086617114</c:v>
                </c:pt>
                <c:pt idx="567">
                  <c:v>39.192749070402641</c:v>
                </c:pt>
                <c:pt idx="568">
                  <c:v>39.137124086995449</c:v>
                </c:pt>
                <c:pt idx="569">
                  <c:v>39.13684524741776</c:v>
                </c:pt>
                <c:pt idx="570">
                  <c:v>39.234151071422176</c:v>
                </c:pt>
                <c:pt idx="571">
                  <c:v>39.115652179914782</c:v>
                </c:pt>
                <c:pt idx="572">
                  <c:v>39.059260407854694</c:v>
                </c:pt>
                <c:pt idx="573">
                  <c:v>39.066788075233077</c:v>
                </c:pt>
                <c:pt idx="574">
                  <c:v>39.080937274217234</c:v>
                </c:pt>
                <c:pt idx="575">
                  <c:v>38.913295454599144</c:v>
                </c:pt>
                <c:pt idx="576">
                  <c:v>38.898658338837301</c:v>
                </c:pt>
                <c:pt idx="577">
                  <c:v>38.961741324137364</c:v>
                </c:pt>
                <c:pt idx="578">
                  <c:v>38.933229698753529</c:v>
                </c:pt>
                <c:pt idx="579">
                  <c:v>38.821909969561332</c:v>
                </c:pt>
                <c:pt idx="580">
                  <c:v>38.793611555444308</c:v>
                </c:pt>
                <c:pt idx="581">
                  <c:v>38.815079328458033</c:v>
                </c:pt>
                <c:pt idx="582">
                  <c:v>38.751717503580274</c:v>
                </c:pt>
                <c:pt idx="583">
                  <c:v>38.731221510798484</c:v>
                </c:pt>
                <c:pt idx="584">
                  <c:v>38.751856915294766</c:v>
                </c:pt>
                <c:pt idx="585">
                  <c:v>38.758826951963862</c:v>
                </c:pt>
                <c:pt idx="586">
                  <c:v>38.654407561657742</c:v>
                </c:pt>
                <c:pt idx="587">
                  <c:v>38.612443779713523</c:v>
                </c:pt>
                <c:pt idx="588">
                  <c:v>38.604637272757458</c:v>
                </c:pt>
                <c:pt idx="589">
                  <c:v>38.639840127530086</c:v>
                </c:pt>
                <c:pt idx="590">
                  <c:v>38.60477668447195</c:v>
                </c:pt>
                <c:pt idx="591">
                  <c:v>38.548106105131566</c:v>
                </c:pt>
                <c:pt idx="592">
                  <c:v>38.492271963780887</c:v>
                </c:pt>
                <c:pt idx="593">
                  <c:v>38.499102556437968</c:v>
                </c:pt>
                <c:pt idx="594">
                  <c:v>38.457905579295229</c:v>
                </c:pt>
                <c:pt idx="595">
                  <c:v>38.450308165687851</c:v>
                </c:pt>
                <c:pt idx="596">
                  <c:v>38.471780088917214</c:v>
                </c:pt>
                <c:pt idx="597">
                  <c:v>38.429398055680807</c:v>
                </c:pt>
                <c:pt idx="598">
                  <c:v>38.353625584554898</c:v>
                </c:pt>
                <c:pt idx="599">
                  <c:v>38.311104188050095</c:v>
                </c:pt>
                <c:pt idx="600">
                  <c:v>38.318008644854295</c:v>
                </c:pt>
                <c:pt idx="601">
                  <c:v>38.268308069885606</c:v>
                </c:pt>
                <c:pt idx="602">
                  <c:v>38.290751708752225</c:v>
                </c:pt>
                <c:pt idx="603">
                  <c:v>38.28259666443568</c:v>
                </c:pt>
                <c:pt idx="604">
                  <c:v>38.213445692618272</c:v>
                </c:pt>
                <c:pt idx="605">
                  <c:v>38.129104043801753</c:v>
                </c:pt>
                <c:pt idx="606">
                  <c:v>38.129522278945238</c:v>
                </c:pt>
                <c:pt idx="607">
                  <c:v>38.191420272746448</c:v>
                </c:pt>
                <c:pt idx="608">
                  <c:v>38.156635669265995</c:v>
                </c:pt>
                <c:pt idx="609">
                  <c:v>38.101916837779974</c:v>
                </c:pt>
                <c:pt idx="610">
                  <c:v>38.094946801110886</c:v>
                </c:pt>
                <c:pt idx="611">
                  <c:v>38.087697924864095</c:v>
                </c:pt>
                <c:pt idx="612">
                  <c:v>38.003491569843952</c:v>
                </c:pt>
                <c:pt idx="613">
                  <c:v>37.969059621642337</c:v>
                </c:pt>
                <c:pt idx="614">
                  <c:v>38.0384852989705</c:v>
                </c:pt>
                <c:pt idx="615">
                  <c:v>37.995824490751204</c:v>
                </c:pt>
                <c:pt idx="616">
                  <c:v>37.919428760605243</c:v>
                </c:pt>
                <c:pt idx="617">
                  <c:v>37.855853676014455</c:v>
                </c:pt>
                <c:pt idx="618">
                  <c:v>37.87579205423566</c:v>
                </c:pt>
                <c:pt idx="619">
                  <c:v>37.772487957645502</c:v>
                </c:pt>
                <c:pt idx="620">
                  <c:v>37.785661242330917</c:v>
                </c:pt>
                <c:pt idx="621">
                  <c:v>37.863036972396458</c:v>
                </c:pt>
                <c:pt idx="622">
                  <c:v>37.876210289379145</c:v>
                </c:pt>
                <c:pt idx="623">
                  <c:v>37.660819658795319</c:v>
                </c:pt>
                <c:pt idx="624">
                  <c:v>37.645063099101982</c:v>
                </c:pt>
                <c:pt idx="625">
                  <c:v>37.659774095159648</c:v>
                </c:pt>
                <c:pt idx="626">
                  <c:v>37.651405791130195</c:v>
                </c:pt>
                <c:pt idx="627">
                  <c:v>37.582328635013802</c:v>
                </c:pt>
                <c:pt idx="628">
                  <c:v>37.588601629258996</c:v>
                </c:pt>
                <c:pt idx="629">
                  <c:v>37.624710652101513</c:v>
                </c:pt>
                <c:pt idx="630">
                  <c:v>37.532632210260637</c:v>
                </c:pt>
                <c:pt idx="631">
                  <c:v>37.462644768156252</c:v>
                </c:pt>
                <c:pt idx="632">
                  <c:v>37.510951193682573</c:v>
                </c:pt>
                <c:pt idx="633">
                  <c:v>37.532074579551349</c:v>
                </c:pt>
                <c:pt idx="634">
                  <c:v>37.426396317450546</c:v>
                </c:pt>
                <c:pt idx="635">
                  <c:v>37.404998274517119</c:v>
                </c:pt>
                <c:pt idx="636">
                  <c:v>37.413013890970468</c:v>
                </c:pt>
                <c:pt idx="637">
                  <c:v>37.369795435893181</c:v>
                </c:pt>
                <c:pt idx="638">
                  <c:v>37.321214288707282</c:v>
                </c:pt>
                <c:pt idx="639">
                  <c:v>37.349721780024296</c:v>
                </c:pt>
                <c:pt idx="640">
                  <c:v>37.376974582059553</c:v>
                </c:pt>
                <c:pt idx="641">
                  <c:v>37.341845559136637</c:v>
                </c:pt>
                <c:pt idx="642">
                  <c:v>37.251575367814787</c:v>
                </c:pt>
                <c:pt idx="643">
                  <c:v>37.237426168830623</c:v>
                </c:pt>
                <c:pt idx="644">
                  <c:v>37.244326507716707</c:v>
                </c:pt>
                <c:pt idx="645">
                  <c:v>37.257360380687501</c:v>
                </c:pt>
                <c:pt idx="646">
                  <c:v>37.223272819630949</c:v>
                </c:pt>
                <c:pt idx="647">
                  <c:v>37.244047651990314</c:v>
                </c:pt>
                <c:pt idx="648">
                  <c:v>37.24495385235759</c:v>
                </c:pt>
                <c:pt idx="649">
                  <c:v>37.125614340347703</c:v>
                </c:pt>
                <c:pt idx="650">
                  <c:v>37.139972664978075</c:v>
                </c:pt>
                <c:pt idx="651">
                  <c:v>37.180685843261251</c:v>
                </c:pt>
                <c:pt idx="652">
                  <c:v>37.202641565350177</c:v>
                </c:pt>
                <c:pt idx="653">
                  <c:v>37.125823482142494</c:v>
                </c:pt>
                <c:pt idx="654">
                  <c:v>37.104564818626173</c:v>
                </c:pt>
                <c:pt idx="655">
                  <c:v>37.104564818626173</c:v>
                </c:pt>
                <c:pt idx="656">
                  <c:v>37.020850530599233</c:v>
                </c:pt>
                <c:pt idx="657">
                  <c:v>37.028099390697193</c:v>
                </c:pt>
                <c:pt idx="658">
                  <c:v>37.090415635790706</c:v>
                </c:pt>
                <c:pt idx="659">
                  <c:v>37.139554413685893</c:v>
                </c:pt>
                <c:pt idx="660">
                  <c:v>37.000284823885835</c:v>
                </c:pt>
                <c:pt idx="661">
                  <c:v>36.971428795208233</c:v>
                </c:pt>
                <c:pt idx="662">
                  <c:v>36.971149987927937</c:v>
                </c:pt>
                <c:pt idx="663">
                  <c:v>37.004745449694006</c:v>
                </c:pt>
                <c:pt idx="664">
                  <c:v>36.913569074153465</c:v>
                </c:pt>
                <c:pt idx="665">
                  <c:v>36.927369735777035</c:v>
                </c:pt>
                <c:pt idx="666">
                  <c:v>36.94040774281477</c:v>
                </c:pt>
                <c:pt idx="667">
                  <c:v>36.878021799938367</c:v>
                </c:pt>
                <c:pt idx="668">
                  <c:v>36.801343128445296</c:v>
                </c:pt>
                <c:pt idx="669">
                  <c:v>36.808526424827306</c:v>
                </c:pt>
                <c:pt idx="670">
                  <c:v>36.870563830343002</c:v>
                </c:pt>
                <c:pt idx="671">
                  <c:v>36.863380550109703</c:v>
                </c:pt>
                <c:pt idx="672">
                  <c:v>36.82086328767172</c:v>
                </c:pt>
                <c:pt idx="673">
                  <c:v>36.778620666149692</c:v>
                </c:pt>
                <c:pt idx="674">
                  <c:v>36.763700592892036</c:v>
                </c:pt>
                <c:pt idx="675">
                  <c:v>36.729268644690293</c:v>
                </c:pt>
                <c:pt idx="676">
                  <c:v>36.692811084487197</c:v>
                </c:pt>
                <c:pt idx="677">
                  <c:v>36.741953996449197</c:v>
                </c:pt>
                <c:pt idx="678">
                  <c:v>36.747808755551027</c:v>
                </c:pt>
                <c:pt idx="679">
                  <c:v>36.622618650803659</c:v>
                </c:pt>
                <c:pt idx="680">
                  <c:v>36.614951539413383</c:v>
                </c:pt>
                <c:pt idx="681">
                  <c:v>36.655939423207549</c:v>
                </c:pt>
                <c:pt idx="682">
                  <c:v>36.620666886800713</c:v>
                </c:pt>
                <c:pt idx="683">
                  <c:v>36.619690988650547</c:v>
                </c:pt>
                <c:pt idx="684">
                  <c:v>36.675803937281522</c:v>
                </c:pt>
                <c:pt idx="685">
                  <c:v>36.680543386518679</c:v>
                </c:pt>
                <c:pt idx="686">
                  <c:v>36.605123570671473</c:v>
                </c:pt>
                <c:pt idx="687">
                  <c:v>36.5619050832968</c:v>
                </c:pt>
                <c:pt idx="688">
                  <c:v>36.604496226030591</c:v>
                </c:pt>
                <c:pt idx="689">
                  <c:v>36.616205679639449</c:v>
                </c:pt>
                <c:pt idx="690">
                  <c:v>36.540572620228026</c:v>
                </c:pt>
                <c:pt idx="691">
                  <c:v>36.532069038550908</c:v>
                </c:pt>
                <c:pt idx="692">
                  <c:v>36.55374590491332</c:v>
                </c:pt>
                <c:pt idx="693">
                  <c:v>36.559186562938478</c:v>
                </c:pt>
                <c:pt idx="694">
                  <c:v>36.490453810115859</c:v>
                </c:pt>
                <c:pt idx="695">
                  <c:v>36.536947899502437</c:v>
                </c:pt>
                <c:pt idx="696">
                  <c:v>36.684864616760933</c:v>
                </c:pt>
                <c:pt idx="697">
                  <c:v>36.690161696707378</c:v>
                </c:pt>
                <c:pt idx="698">
                  <c:v>36.655381227293745</c:v>
                </c:pt>
                <c:pt idx="699">
                  <c:v>36.703269417676587</c:v>
                </c:pt>
                <c:pt idx="700">
                  <c:v>36.772973918433863</c:v>
                </c:pt>
                <c:pt idx="701">
                  <c:v>36.751502043650603</c:v>
                </c:pt>
                <c:pt idx="702">
                  <c:v>36.786426058845542</c:v>
                </c:pt>
                <c:pt idx="703">
                  <c:v>36.84902111121923</c:v>
                </c:pt>
                <c:pt idx="704">
                  <c:v>36.86972624579581</c:v>
                </c:pt>
                <c:pt idx="705">
                  <c:v>36.758402366388097</c:v>
                </c:pt>
                <c:pt idx="706">
                  <c:v>36.812707096797446</c:v>
                </c:pt>
                <c:pt idx="707">
                  <c:v>36.839750789335426</c:v>
                </c:pt>
                <c:pt idx="708">
                  <c:v>36.88722076072348</c:v>
                </c:pt>
                <c:pt idx="709">
                  <c:v>36.811382677435383</c:v>
                </c:pt>
                <c:pt idx="710">
                  <c:v>36.795978805318157</c:v>
                </c:pt>
                <c:pt idx="711">
                  <c:v>36.782452833056759</c:v>
                </c:pt>
                <c:pt idx="712">
                  <c:v>36.788172282213516</c:v>
                </c:pt>
                <c:pt idx="713">
                  <c:v>36.774506898237505</c:v>
                </c:pt>
                <c:pt idx="714">
                  <c:v>36.808733871008663</c:v>
                </c:pt>
                <c:pt idx="715">
                  <c:v>36.885896341361423</c:v>
                </c:pt>
                <c:pt idx="716">
                  <c:v>36.912456202742312</c:v>
                </c:pt>
                <c:pt idx="717">
                  <c:v>36.877601885330265</c:v>
                </c:pt>
                <c:pt idx="718">
                  <c:v>36.883177821003102</c:v>
                </c:pt>
                <c:pt idx="719">
                  <c:v>36.952607616249381</c:v>
                </c:pt>
                <c:pt idx="720">
                  <c:v>36.99422284468443</c:v>
                </c:pt>
                <c:pt idx="721">
                  <c:v>36.973517726256539</c:v>
                </c:pt>
                <c:pt idx="722">
                  <c:v>36.960065601993556</c:v>
                </c:pt>
                <c:pt idx="723">
                  <c:v>36.903599965786356</c:v>
                </c:pt>
                <c:pt idx="724">
                  <c:v>36.854252078393777</c:v>
                </c:pt>
                <c:pt idx="725">
                  <c:v>36.839401702919019</c:v>
                </c:pt>
                <c:pt idx="726">
                  <c:v>36.845121152075762</c:v>
                </c:pt>
                <c:pt idx="727">
                  <c:v>36.893353761901082</c:v>
                </c:pt>
                <c:pt idx="728">
                  <c:v>36.858015629480768</c:v>
                </c:pt>
                <c:pt idx="729">
                  <c:v>36.84365733714791</c:v>
                </c:pt>
                <c:pt idx="730">
                  <c:v>36.801902680849665</c:v>
                </c:pt>
                <c:pt idx="731">
                  <c:v>36.758893302972382</c:v>
                </c:pt>
                <c:pt idx="732">
                  <c:v>36.752202122029686</c:v>
                </c:pt>
                <c:pt idx="733">
                  <c:v>36.785522894433576</c:v>
                </c:pt>
                <c:pt idx="734">
                  <c:v>36.771508989245788</c:v>
                </c:pt>
                <c:pt idx="735">
                  <c:v>36.7287087370146</c:v>
                </c:pt>
                <c:pt idx="736">
                  <c:v>36.693858553669379</c:v>
                </c:pt>
                <c:pt idx="737">
                  <c:v>36.719926364205762</c:v>
                </c:pt>
                <c:pt idx="738">
                  <c:v>36.664161936786556</c:v>
                </c:pt>
                <c:pt idx="739">
                  <c:v>36.613973396594083</c:v>
                </c:pt>
                <c:pt idx="740">
                  <c:v>36.648967141869328</c:v>
                </c:pt>
                <c:pt idx="741">
                  <c:v>36.68221821649032</c:v>
                </c:pt>
                <c:pt idx="742">
                  <c:v>36.584559737207194</c:v>
                </c:pt>
                <c:pt idx="743">
                  <c:v>36.632378229807138</c:v>
                </c:pt>
                <c:pt idx="744">
                  <c:v>36.681172620557248</c:v>
                </c:pt>
                <c:pt idx="745">
                  <c:v>36.645481832858231</c:v>
                </c:pt>
                <c:pt idx="746">
                  <c:v>36.581980628563372</c:v>
                </c:pt>
                <c:pt idx="747">
                  <c:v>36.60205426828356</c:v>
                </c:pt>
                <c:pt idx="748">
                  <c:v>36.664021959867661</c:v>
                </c:pt>
                <c:pt idx="749">
                  <c:v>36.566019061142065</c:v>
                </c:pt>
                <c:pt idx="750">
                  <c:v>36.536880058819953</c:v>
                </c:pt>
                <c:pt idx="751">
                  <c:v>36.563858203790424</c:v>
                </c:pt>
                <c:pt idx="752">
                  <c:v>36.584419760288306</c:v>
                </c:pt>
                <c:pt idx="753">
                  <c:v>36.507601660931918</c:v>
                </c:pt>
                <c:pt idx="754">
                  <c:v>36.513317008319255</c:v>
                </c:pt>
                <c:pt idx="755">
                  <c:v>36.541270986845106</c:v>
                </c:pt>
                <c:pt idx="756">
                  <c:v>36.560791113774123</c:v>
                </c:pt>
                <c:pt idx="757">
                  <c:v>36.413780596882901</c:v>
                </c:pt>
                <c:pt idx="758">
                  <c:v>36.412177354091853</c:v>
                </c:pt>
                <c:pt idx="759">
                  <c:v>36.41154997715357</c:v>
                </c:pt>
                <c:pt idx="760">
                  <c:v>36.431693346954049</c:v>
                </c:pt>
                <c:pt idx="761">
                  <c:v>36.334104565453707</c:v>
                </c:pt>
                <c:pt idx="762">
                  <c:v>36.325670713856873</c:v>
                </c:pt>
                <c:pt idx="763">
                  <c:v>36.380807796635082</c:v>
                </c:pt>
                <c:pt idx="764">
                  <c:v>36.30336232034054</c:v>
                </c:pt>
                <c:pt idx="765">
                  <c:v>36.225502823712823</c:v>
                </c:pt>
                <c:pt idx="766">
                  <c:v>36.245510867419526</c:v>
                </c:pt>
                <c:pt idx="767">
                  <c:v>36.307478559003634</c:v>
                </c:pt>
                <c:pt idx="768">
                  <c:v>36.22139013776345</c:v>
                </c:pt>
                <c:pt idx="769">
                  <c:v>36.157888933468584</c:v>
                </c:pt>
                <c:pt idx="770">
                  <c:v>36.191558227084371</c:v>
                </c:pt>
                <c:pt idx="771">
                  <c:v>36.238609979477637</c:v>
                </c:pt>
                <c:pt idx="772">
                  <c:v>36.104981889066501</c:v>
                </c:pt>
                <c:pt idx="773">
                  <c:v>36.075494365532379</c:v>
                </c:pt>
                <c:pt idx="774">
                  <c:v>36.081976420828994</c:v>
                </c:pt>
                <c:pt idx="775">
                  <c:v>36.03123440014275</c:v>
                </c:pt>
                <c:pt idx="776">
                  <c:v>35.960061982688195</c:v>
                </c:pt>
                <c:pt idx="777">
                  <c:v>35.951976620005858</c:v>
                </c:pt>
                <c:pt idx="778">
                  <c:v>36.007043972703777</c:v>
                </c:pt>
                <c:pt idx="779">
                  <c:v>35.963058761271107</c:v>
                </c:pt>
                <c:pt idx="780">
                  <c:v>35.926535605054539</c:v>
                </c:pt>
                <c:pt idx="781">
                  <c:v>35.911685261877174</c:v>
                </c:pt>
                <c:pt idx="782">
                  <c:v>35.944169563994087</c:v>
                </c:pt>
                <c:pt idx="783">
                  <c:v>35.872095047941698</c:v>
                </c:pt>
                <c:pt idx="784">
                  <c:v>35.84365312034064</c:v>
                </c:pt>
                <c:pt idx="785">
                  <c:v>35.897674909403001</c:v>
                </c:pt>
                <c:pt idx="786">
                  <c:v>35.924443896429985</c:v>
                </c:pt>
                <c:pt idx="787">
                  <c:v>35.810684454159755</c:v>
                </c:pt>
                <c:pt idx="788">
                  <c:v>35.796182599896888</c:v>
                </c:pt>
                <c:pt idx="789">
                  <c:v>35.849581146087779</c:v>
                </c:pt>
                <c:pt idx="790">
                  <c:v>35.826645407930563</c:v>
                </c:pt>
                <c:pt idx="791">
                  <c:v>35.728359584006554</c:v>
                </c:pt>
                <c:pt idx="792">
                  <c:v>35.740696414553575</c:v>
                </c:pt>
                <c:pt idx="793">
                  <c:v>35.773738395825873</c:v>
                </c:pt>
                <c:pt idx="794">
                  <c:v>35.744041746645657</c:v>
                </c:pt>
                <c:pt idx="795">
                  <c:v>35.673082524309343</c:v>
                </c:pt>
                <c:pt idx="796">
                  <c:v>35.698736217620365</c:v>
                </c:pt>
                <c:pt idx="797">
                  <c:v>35.754221821610578</c:v>
                </c:pt>
                <c:pt idx="798">
                  <c:v>35.632446746738182</c:v>
                </c:pt>
                <c:pt idx="799">
                  <c:v>35.595009186615499</c:v>
                </c:pt>
                <c:pt idx="800">
                  <c:v>35.629031167807383</c:v>
                </c:pt>
                <c:pt idx="801">
                  <c:v>35.676148483916734</c:v>
                </c:pt>
                <c:pt idx="802">
                  <c:v>35.582462649069171</c:v>
                </c:pt>
                <c:pt idx="803">
                  <c:v>35.595361292838504</c:v>
                </c:pt>
                <c:pt idx="804">
                  <c:v>35.594176269042244</c:v>
                </c:pt>
                <c:pt idx="805">
                  <c:v>35.59989161642946</c:v>
                </c:pt>
                <c:pt idx="806">
                  <c:v>35.486480695371121</c:v>
                </c:pt>
                <c:pt idx="807">
                  <c:v>35.49233543832424</c:v>
                </c:pt>
                <c:pt idx="808">
                  <c:v>35.511433212191541</c:v>
                </c:pt>
                <c:pt idx="809">
                  <c:v>35.440195166426115</c:v>
                </c:pt>
                <c:pt idx="810">
                  <c:v>35.417890939274109</c:v>
                </c:pt>
                <c:pt idx="811">
                  <c:v>35.408899408521783</c:v>
                </c:pt>
                <c:pt idx="812">
                  <c:v>35.440543138582299</c:v>
                </c:pt>
                <c:pt idx="813">
                  <c:v>35.355082061982998</c:v>
                </c:pt>
                <c:pt idx="814">
                  <c:v>35.325459276950014</c:v>
                </c:pt>
                <c:pt idx="815">
                  <c:v>35.352154432127278</c:v>
                </c:pt>
                <c:pt idx="816">
                  <c:v>35.364495396741113</c:v>
                </c:pt>
                <c:pt idx="817">
                  <c:v>35.230732012533608</c:v>
                </c:pt>
                <c:pt idx="818">
                  <c:v>35.234844084832481</c:v>
                </c:pt>
                <c:pt idx="819">
                  <c:v>35.254569203340779</c:v>
                </c:pt>
                <c:pt idx="820">
                  <c:v>35.267045461750989</c:v>
                </c:pt>
                <c:pt idx="821">
                  <c:v>35.188345328471961</c:v>
                </c:pt>
                <c:pt idx="822">
                  <c:v>35.17252318891385</c:v>
                </c:pt>
                <c:pt idx="823">
                  <c:v>35.204101322960902</c:v>
                </c:pt>
                <c:pt idx="824">
                  <c:v>35.141436556655613</c:v>
                </c:pt>
                <c:pt idx="825">
                  <c:v>35.068386174750437</c:v>
                </c:pt>
                <c:pt idx="826">
                  <c:v>35.108394026327616</c:v>
                </c:pt>
                <c:pt idx="827">
                  <c:v>35.134535668713717</c:v>
                </c:pt>
                <c:pt idx="828">
                  <c:v>35.08406833738966</c:v>
                </c:pt>
                <c:pt idx="829">
                  <c:v>35.046565181253492</c:v>
                </c:pt>
                <c:pt idx="830">
                  <c:v>35.080025381520585</c:v>
                </c:pt>
                <c:pt idx="831">
                  <c:v>35.112296423924583</c:v>
                </c:pt>
                <c:pt idx="832">
                  <c:v>34.999234024078142</c:v>
                </c:pt>
                <c:pt idx="833">
                  <c:v>34.96975066690824</c:v>
                </c:pt>
                <c:pt idx="834">
                  <c:v>35.052772030429509</c:v>
                </c:pt>
                <c:pt idx="835">
                  <c:v>35.029696896706618</c:v>
                </c:pt>
                <c:pt idx="836">
                  <c:v>34.964801542969283</c:v>
                </c:pt>
                <c:pt idx="837">
                  <c:v>34.969122740914258</c:v>
                </c:pt>
                <c:pt idx="838">
                  <c:v>34.993935829871482</c:v>
                </c:pt>
                <c:pt idx="839">
                  <c:v>34.984804903553467</c:v>
                </c:pt>
                <c:pt idx="840">
                  <c:v>34.934128446583316</c:v>
                </c:pt>
                <c:pt idx="841">
                  <c:v>34.975116330377361</c:v>
                </c:pt>
                <c:pt idx="842">
                  <c:v>35.027953095643461</c:v>
                </c:pt>
                <c:pt idx="843">
                  <c:v>34.935522014672458</c:v>
                </c:pt>
                <c:pt idx="844">
                  <c:v>34.919978698543332</c:v>
                </c:pt>
                <c:pt idx="845">
                  <c:v>35.00209386169734</c:v>
                </c:pt>
                <c:pt idx="846">
                  <c:v>35.007042436580598</c:v>
                </c:pt>
                <c:pt idx="847">
                  <c:v>34.852085984870115</c:v>
                </c:pt>
                <c:pt idx="848">
                  <c:v>34.849506876226286</c:v>
                </c:pt>
                <c:pt idx="849">
                  <c:v>34.896000981761567</c:v>
                </c:pt>
                <c:pt idx="850">
                  <c:v>34.907710435370305</c:v>
                </c:pt>
                <c:pt idx="851">
                  <c:v>34.77366412596438</c:v>
                </c:pt>
                <c:pt idx="852">
                  <c:v>34.819395593062396</c:v>
                </c:pt>
                <c:pt idx="853">
                  <c:v>34.825180605935238</c:v>
                </c:pt>
                <c:pt idx="854">
                  <c:v>34.745434876723145</c:v>
                </c:pt>
                <c:pt idx="855">
                  <c:v>34.681097202141302</c:v>
                </c:pt>
                <c:pt idx="856">
                  <c:v>34.727800368727891</c:v>
                </c:pt>
                <c:pt idx="857">
                  <c:v>34.772830659335305</c:v>
                </c:pt>
                <c:pt idx="858">
                  <c:v>34.694060828273507</c:v>
                </c:pt>
                <c:pt idx="859">
                  <c:v>34.641924690442309</c:v>
                </c:pt>
                <c:pt idx="860">
                  <c:v>34.695733187494234</c:v>
                </c:pt>
                <c:pt idx="861">
                  <c:v>34.748918473972225</c:v>
                </c:pt>
                <c:pt idx="862">
                  <c:v>34.578906687505103</c:v>
                </c:pt>
                <c:pt idx="863">
                  <c:v>34.610903072844337</c:v>
                </c:pt>
                <c:pt idx="864">
                  <c:v>34.649799764772361</c:v>
                </c:pt>
                <c:pt idx="865">
                  <c:v>34.610553970279348</c:v>
                </c:pt>
                <c:pt idx="866">
                  <c:v>34.503625136814904</c:v>
                </c:pt>
                <c:pt idx="867">
                  <c:v>34.520561988735878</c:v>
                </c:pt>
                <c:pt idx="868">
                  <c:v>34.580930571595758</c:v>
                </c:pt>
                <c:pt idx="869">
                  <c:v>34.499930153102014</c:v>
                </c:pt>
                <c:pt idx="870">
                  <c:v>34.414612670730115</c:v>
                </c:pt>
                <c:pt idx="871">
                  <c:v>34.41760941701552</c:v>
                </c:pt>
                <c:pt idx="872">
                  <c:v>34.505505523570328</c:v>
                </c:pt>
                <c:pt idx="873">
                  <c:v>34.410569165805228</c:v>
                </c:pt>
                <c:pt idx="874">
                  <c:v>34.351663816520116</c:v>
                </c:pt>
                <c:pt idx="875">
                  <c:v>34.368256248998506</c:v>
                </c:pt>
                <c:pt idx="876">
                  <c:v>34.379412254410987</c:v>
                </c:pt>
                <c:pt idx="877">
                  <c:v>34.255541853605649</c:v>
                </c:pt>
                <c:pt idx="878">
                  <c:v>34.259096279046425</c:v>
                </c:pt>
                <c:pt idx="879">
                  <c:v>34.310120708172775</c:v>
                </c:pt>
                <c:pt idx="880">
                  <c:v>34.299316873578093</c:v>
                </c:pt>
                <c:pt idx="881">
                  <c:v>34.246897745953689</c:v>
                </c:pt>
                <c:pt idx="882">
                  <c:v>34.22954209368482</c:v>
                </c:pt>
                <c:pt idx="883">
                  <c:v>34.260980832166076</c:v>
                </c:pt>
                <c:pt idx="884">
                  <c:v>34.200197518430343</c:v>
                </c:pt>
                <c:pt idx="885">
                  <c:v>34.183116587820926</c:v>
                </c:pt>
                <c:pt idx="886">
                  <c:v>34.2400654253859</c:v>
                </c:pt>
                <c:pt idx="887">
                  <c:v>34.292623367222888</c:v>
                </c:pt>
                <c:pt idx="888">
                  <c:v>34.163041817691941</c:v>
                </c:pt>
                <c:pt idx="889">
                  <c:v>34.116965382095628</c:v>
                </c:pt>
                <c:pt idx="890">
                  <c:v>34.146591719842341</c:v>
                </c:pt>
                <c:pt idx="891">
                  <c:v>34.156488869608729</c:v>
                </c:pt>
                <c:pt idx="892">
                  <c:v>34.03973209969989</c:v>
                </c:pt>
                <c:pt idx="893">
                  <c:v>34.056461893008183</c:v>
                </c:pt>
                <c:pt idx="894">
                  <c:v>34.092777409258858</c:v>
                </c:pt>
                <c:pt idx="895">
                  <c:v>34.095077177715396</c:v>
                </c:pt>
                <c:pt idx="896">
                  <c:v>33.970725028935192</c:v>
                </c:pt>
                <c:pt idx="897">
                  <c:v>33.98717396407848</c:v>
                </c:pt>
                <c:pt idx="898">
                  <c:v>34.00913115569891</c:v>
                </c:pt>
                <c:pt idx="899">
                  <c:v>33.955110916911657</c:v>
                </c:pt>
                <c:pt idx="900">
                  <c:v>33.907291842958614</c:v>
                </c:pt>
                <c:pt idx="901">
                  <c:v>33.929946077002818</c:v>
                </c:pt>
                <c:pt idx="902">
                  <c:v>33.972954905824402</c:v>
                </c:pt>
                <c:pt idx="903">
                  <c:v>33.876060518361335</c:v>
                </c:pt>
                <c:pt idx="904">
                  <c:v>33.849504177396767</c:v>
                </c:pt>
                <c:pt idx="905">
                  <c:v>33.885821825275649</c:v>
                </c:pt>
                <c:pt idx="906">
                  <c:v>33.905966680756435</c:v>
                </c:pt>
                <c:pt idx="907">
                  <c:v>33.79450694234783</c:v>
                </c:pt>
                <c:pt idx="908">
                  <c:v>33.76753034765234</c:v>
                </c:pt>
                <c:pt idx="909">
                  <c:v>33.794924030933707</c:v>
                </c:pt>
                <c:pt idx="910">
                  <c:v>33.753937665117249</c:v>
                </c:pt>
                <c:pt idx="911">
                  <c:v>33.704238624274971</c:v>
                </c:pt>
                <c:pt idx="912">
                  <c:v>33.704935085345539</c:v>
                </c:pt>
                <c:pt idx="913">
                  <c:v>33.718458457666529</c:v>
                </c:pt>
                <c:pt idx="914">
                  <c:v>33.690296806877377</c:v>
                </c:pt>
                <c:pt idx="915">
                  <c:v>33.640667463818005</c:v>
                </c:pt>
                <c:pt idx="916">
                  <c:v>33.619824467802033</c:v>
                </c:pt>
                <c:pt idx="917">
                  <c:v>33.668548579416026</c:v>
                </c:pt>
                <c:pt idx="918">
                  <c:v>33.639899044146709</c:v>
                </c:pt>
                <c:pt idx="919">
                  <c:v>33.596124444040342</c:v>
                </c:pt>
                <c:pt idx="920">
                  <c:v>33.546632364918437</c:v>
                </c:pt>
                <c:pt idx="921">
                  <c:v>33.552974540188224</c:v>
                </c:pt>
                <c:pt idx="922">
                  <c:v>33.530669763980406</c:v>
                </c:pt>
                <c:pt idx="923">
                  <c:v>33.535617725213051</c:v>
                </c:pt>
                <c:pt idx="924">
                  <c:v>33.521746768304787</c:v>
                </c:pt>
                <c:pt idx="925">
                  <c:v>33.533873988744801</c:v>
                </c:pt>
                <c:pt idx="926">
                  <c:v>33.49679263661443</c:v>
                </c:pt>
                <c:pt idx="927">
                  <c:v>33.474973677853491</c:v>
                </c:pt>
                <c:pt idx="928">
                  <c:v>33.493515355137909</c:v>
                </c:pt>
                <c:pt idx="929">
                  <c:v>33.492608573417542</c:v>
                </c:pt>
                <c:pt idx="930">
                  <c:v>33.53150684791796</c:v>
                </c:pt>
                <c:pt idx="931">
                  <c:v>33.529415074698719</c:v>
                </c:pt>
                <c:pt idx="932">
                  <c:v>33.478391517602077</c:v>
                </c:pt>
                <c:pt idx="933">
                  <c:v>33.378501934128714</c:v>
                </c:pt>
                <c:pt idx="934">
                  <c:v>33.369161333108799</c:v>
                </c:pt>
                <c:pt idx="935">
                  <c:v>33.414678959140694</c:v>
                </c:pt>
                <c:pt idx="936">
                  <c:v>33.397529816428815</c:v>
                </c:pt>
                <c:pt idx="937">
                  <c:v>33.339396891692189</c:v>
                </c:pt>
                <c:pt idx="938">
                  <c:v>33.315277712311094</c:v>
                </c:pt>
                <c:pt idx="939">
                  <c:v>33.298339665386528</c:v>
                </c:pt>
                <c:pt idx="940">
                  <c:v>33.231910249882738</c:v>
                </c:pt>
                <c:pt idx="941">
                  <c:v>33.229262896838932</c:v>
                </c:pt>
                <c:pt idx="942">
                  <c:v>33.274708822649309</c:v>
                </c:pt>
                <c:pt idx="943">
                  <c:v>33.250033934254176</c:v>
                </c:pt>
                <c:pt idx="944">
                  <c:v>33.092288731495472</c:v>
                </c:pt>
                <c:pt idx="945">
                  <c:v>33.073956599723338</c:v>
                </c:pt>
                <c:pt idx="946">
                  <c:v>33.132508227915622</c:v>
                </c:pt>
                <c:pt idx="947">
                  <c:v>33.121076370434771</c:v>
                </c:pt>
                <c:pt idx="948">
                  <c:v>33.012824603288578</c:v>
                </c:pt>
                <c:pt idx="949">
                  <c:v>33.015263250552607</c:v>
                </c:pt>
                <c:pt idx="950">
                  <c:v>33.030528679877229</c:v>
                </c:pt>
                <c:pt idx="951">
                  <c:v>32.969328665124294</c:v>
                </c:pt>
                <c:pt idx="952">
                  <c:v>32.916211978317691</c:v>
                </c:pt>
                <c:pt idx="953">
                  <c:v>32.924089055086363</c:v>
                </c:pt>
                <c:pt idx="954">
                  <c:v>32.974276497167317</c:v>
                </c:pt>
                <c:pt idx="955">
                  <c:v>32.89850693280723</c:v>
                </c:pt>
                <c:pt idx="956">
                  <c:v>32.830054020781589</c:v>
                </c:pt>
                <c:pt idx="957">
                  <c:v>32.809561063955215</c:v>
                </c:pt>
                <c:pt idx="958">
                  <c:v>32.823780832751972</c:v>
                </c:pt>
                <c:pt idx="959">
                  <c:v>32.719920025928445</c:v>
                </c:pt>
                <c:pt idx="960">
                  <c:v>32.706536501336856</c:v>
                </c:pt>
                <c:pt idx="961">
                  <c:v>32.734208523586183</c:v>
                </c:pt>
                <c:pt idx="962">
                  <c:v>32.678723791625785</c:v>
                </c:pt>
                <c:pt idx="963">
                  <c:v>32.564891486427733</c:v>
                </c:pt>
                <c:pt idx="964">
                  <c:v>32.566704791489379</c:v>
                </c:pt>
                <c:pt idx="965">
                  <c:v>32.59835352764641</c:v>
                </c:pt>
                <c:pt idx="966">
                  <c:v>32.548930758738692</c:v>
                </c:pt>
                <c:pt idx="967">
                  <c:v>32.511565770867222</c:v>
                </c:pt>
                <c:pt idx="968">
                  <c:v>32.510941397586848</c:v>
                </c:pt>
                <c:pt idx="969">
                  <c:v>32.500833604196735</c:v>
                </c:pt>
                <c:pt idx="970">
                  <c:v>32.464374881287341</c:v>
                </c:pt>
                <c:pt idx="971">
                  <c:v>32.399689654415496</c:v>
                </c:pt>
                <c:pt idx="972">
                  <c:v>32.376129478383241</c:v>
                </c:pt>
                <c:pt idx="973">
                  <c:v>32.380101153896874</c:v>
                </c:pt>
                <c:pt idx="974">
                  <c:v>32.320364275826513</c:v>
                </c:pt>
                <c:pt idx="975">
                  <c:v>32.275334469680082</c:v>
                </c:pt>
                <c:pt idx="976">
                  <c:v>32.235882553198877</c:v>
                </c:pt>
                <c:pt idx="977">
                  <c:v>32.267178730969398</c:v>
                </c:pt>
                <c:pt idx="978">
                  <c:v>32.205629581353961</c:v>
                </c:pt>
                <c:pt idx="979">
                  <c:v>32.201237006161605</c:v>
                </c:pt>
                <c:pt idx="980">
                  <c:v>32.200540415901294</c:v>
                </c:pt>
                <c:pt idx="981">
                  <c:v>32.152303994983171</c:v>
                </c:pt>
                <c:pt idx="982">
                  <c:v>32.066634244901365</c:v>
                </c:pt>
                <c:pt idx="983">
                  <c:v>32.05750364155724</c:v>
                </c:pt>
                <c:pt idx="984">
                  <c:v>32.074233822434209</c:v>
                </c:pt>
                <c:pt idx="985">
                  <c:v>32.001669580949915</c:v>
                </c:pt>
                <c:pt idx="986">
                  <c:v>31.94799414917393</c:v>
                </c:pt>
                <c:pt idx="987">
                  <c:v>31.928057741094019</c:v>
                </c:pt>
                <c:pt idx="988">
                  <c:v>31.936704658619465</c:v>
                </c:pt>
                <c:pt idx="989">
                  <c:v>31.805864673308626</c:v>
                </c:pt>
                <c:pt idx="990">
                  <c:v>31.785161395832343</c:v>
                </c:pt>
                <c:pt idx="991">
                  <c:v>31.783767052605683</c:v>
                </c:pt>
                <c:pt idx="992">
                  <c:v>31.784812454754331</c:v>
                </c:pt>
                <c:pt idx="993">
                  <c:v>31.61807869260392</c:v>
                </c:pt>
                <c:pt idx="994">
                  <c:v>31.58880226485719</c:v>
                </c:pt>
                <c:pt idx="995">
                  <c:v>31.552971790915755</c:v>
                </c:pt>
                <c:pt idx="996">
                  <c:v>31.518258806913312</c:v>
                </c:pt>
              </c:numCache>
            </c:numRef>
          </c:yVal>
          <c:smooth val="1"/>
        </c:ser>
        <c:ser>
          <c:idx val="5"/>
          <c:order val="1"/>
          <c:tx>
            <c:v>6.25%</c:v>
          </c:tx>
          <c:spPr>
            <a:ln w="25400" cap="rnd" cmpd="sng" algn="ctr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none"/>
          </c:marker>
          <c:xVal>
            <c:numRef>
              <c:f>'pittaya skin'!$BC$4:$BC$1000</c:f>
              <c:numCache>
                <c:formatCode>General</c:formatCode>
                <c:ptCount val="997"/>
                <c:pt idx="0">
                  <c:v>-0.498411655426025</c:v>
                </c:pt>
                <c:pt idx="1">
                  <c:v>-0.49595800042152399</c:v>
                </c:pt>
                <c:pt idx="2">
                  <c:v>-0.49411776661872903</c:v>
                </c:pt>
                <c:pt idx="3">
                  <c:v>-0.49227750301361101</c:v>
                </c:pt>
                <c:pt idx="4">
                  <c:v>-0.49013057351112399</c:v>
                </c:pt>
                <c:pt idx="5">
                  <c:v>-0.48859703540802002</c:v>
                </c:pt>
                <c:pt idx="6">
                  <c:v>-0.48614338040351901</c:v>
                </c:pt>
                <c:pt idx="7">
                  <c:v>-0.48430314660072299</c:v>
                </c:pt>
                <c:pt idx="8">
                  <c:v>-0.48215621709823597</c:v>
                </c:pt>
                <c:pt idx="9">
                  <c:v>-0.48000922799110401</c:v>
                </c:pt>
                <c:pt idx="10">
                  <c:v>-0.47816902399063099</c:v>
                </c:pt>
                <c:pt idx="11">
                  <c:v>-0.47632879018783603</c:v>
                </c:pt>
                <c:pt idx="12">
                  <c:v>-0.47418186068534901</c:v>
                </c:pt>
                <c:pt idx="13">
                  <c:v>-0.472034871578217</c:v>
                </c:pt>
                <c:pt idx="14">
                  <c:v>-0.47019463777542098</c:v>
                </c:pt>
                <c:pt idx="15">
                  <c:v>-0.46866112947464</c:v>
                </c:pt>
                <c:pt idx="16">
                  <c:v>-0.46651419997215299</c:v>
                </c:pt>
                <c:pt idx="17">
                  <c:v>-0.46406051516532898</c:v>
                </c:pt>
                <c:pt idx="18">
                  <c:v>-0.46252700686454801</c:v>
                </c:pt>
                <c:pt idx="19">
                  <c:v>-0.46068677306175199</c:v>
                </c:pt>
                <c:pt idx="20">
                  <c:v>-0.45853981375694303</c:v>
                </c:pt>
                <c:pt idx="21">
                  <c:v>-0.45639285445213301</c:v>
                </c:pt>
                <c:pt idx="22">
                  <c:v>-0.454245895147324</c:v>
                </c:pt>
                <c:pt idx="23">
                  <c:v>-0.45271238684654203</c:v>
                </c:pt>
                <c:pt idx="24">
                  <c:v>-0.45025873184204102</c:v>
                </c:pt>
                <c:pt idx="25">
                  <c:v>-0.44872522354125999</c:v>
                </c:pt>
                <c:pt idx="26">
                  <c:v>-0.44596484303474399</c:v>
                </c:pt>
                <c:pt idx="27">
                  <c:v>-0.44443130493164101</c:v>
                </c:pt>
                <c:pt idx="28">
                  <c:v>-0.44289779663085899</c:v>
                </c:pt>
                <c:pt idx="29">
                  <c:v>-0.44013741612434398</c:v>
                </c:pt>
                <c:pt idx="30">
                  <c:v>-0.43829718232154802</c:v>
                </c:pt>
                <c:pt idx="31">
                  <c:v>-0.43584352731704701</c:v>
                </c:pt>
                <c:pt idx="32">
                  <c:v>-0.43461671471595797</c:v>
                </c:pt>
                <c:pt idx="33">
                  <c:v>-0.43246975541114802</c:v>
                </c:pt>
                <c:pt idx="34">
                  <c:v>-0.43062952160835299</c:v>
                </c:pt>
                <c:pt idx="35">
                  <c:v>-0.42878928780555697</c:v>
                </c:pt>
                <c:pt idx="36">
                  <c:v>-0.42633563280105602</c:v>
                </c:pt>
                <c:pt idx="37">
                  <c:v>-0.424188703298569</c:v>
                </c:pt>
                <c:pt idx="38">
                  <c:v>-0.42296186089515703</c:v>
                </c:pt>
                <c:pt idx="39">
                  <c:v>-0.42050820589065602</c:v>
                </c:pt>
                <c:pt idx="40">
                  <c:v>-0.41805458068847701</c:v>
                </c:pt>
                <c:pt idx="41">
                  <c:v>-0.41652104258537298</c:v>
                </c:pt>
                <c:pt idx="42">
                  <c:v>-0.41437408328056302</c:v>
                </c:pt>
                <c:pt idx="43">
                  <c:v>-0.41222715377807601</c:v>
                </c:pt>
                <c:pt idx="44">
                  <c:v>-0.41008022427558899</c:v>
                </c:pt>
                <c:pt idx="45">
                  <c:v>-0.40854668617248502</c:v>
                </c:pt>
                <c:pt idx="46">
                  <c:v>-0.406399726867676</c:v>
                </c:pt>
                <c:pt idx="47">
                  <c:v>-0.40455949306487998</c:v>
                </c:pt>
                <c:pt idx="48">
                  <c:v>-0.40241256356239302</c:v>
                </c:pt>
                <c:pt idx="49">
                  <c:v>-0.40026560425758401</c:v>
                </c:pt>
                <c:pt idx="50">
                  <c:v>-0.39811867475509599</c:v>
                </c:pt>
                <c:pt idx="51">
                  <c:v>-0.39627844095230103</c:v>
                </c:pt>
                <c:pt idx="52">
                  <c:v>-0.39443817734718301</c:v>
                </c:pt>
                <c:pt idx="53">
                  <c:v>-0.39259794354438798</c:v>
                </c:pt>
                <c:pt idx="54">
                  <c:v>-0.38983759284019498</c:v>
                </c:pt>
                <c:pt idx="55">
                  <c:v>-0.388610780239105</c:v>
                </c:pt>
                <c:pt idx="56">
                  <c:v>-0.38615712523460399</c:v>
                </c:pt>
                <c:pt idx="57">
                  <c:v>-0.38462358713150002</c:v>
                </c:pt>
                <c:pt idx="58">
                  <c:v>-0.38186320662498502</c:v>
                </c:pt>
                <c:pt idx="59">
                  <c:v>-0.380023002624512</c:v>
                </c:pt>
                <c:pt idx="60">
                  <c:v>-0.37818276882171598</c:v>
                </c:pt>
                <c:pt idx="61">
                  <c:v>-0.37634253501892101</c:v>
                </c:pt>
                <c:pt idx="62">
                  <c:v>-0.37480899691581698</c:v>
                </c:pt>
                <c:pt idx="63">
                  <c:v>-0.37235534191131597</c:v>
                </c:pt>
                <c:pt idx="64">
                  <c:v>-0.37020838260650601</c:v>
                </c:pt>
                <c:pt idx="65">
                  <c:v>-0.36836814880371099</c:v>
                </c:pt>
                <c:pt idx="66">
                  <c:v>-0.36652791500091603</c:v>
                </c:pt>
                <c:pt idx="67">
                  <c:v>-0.36407423019409202</c:v>
                </c:pt>
                <c:pt idx="68">
                  <c:v>-0.36284744739532498</c:v>
                </c:pt>
                <c:pt idx="69">
                  <c:v>-0.36008706688880898</c:v>
                </c:pt>
                <c:pt idx="70">
                  <c:v>-0.35855355858802801</c:v>
                </c:pt>
                <c:pt idx="71">
                  <c:v>-0.356406599283218</c:v>
                </c:pt>
                <c:pt idx="72">
                  <c:v>-0.35425963997840898</c:v>
                </c:pt>
                <c:pt idx="73">
                  <c:v>-0.35241940617561301</c:v>
                </c:pt>
                <c:pt idx="74">
                  <c:v>-0.34996575117111201</c:v>
                </c:pt>
                <c:pt idx="75">
                  <c:v>-0.34812551736831698</c:v>
                </c:pt>
                <c:pt idx="76">
                  <c:v>-0.34628528356552102</c:v>
                </c:pt>
                <c:pt idx="77">
                  <c:v>-0.344445049762726</c:v>
                </c:pt>
                <c:pt idx="78">
                  <c:v>-0.34229809045791598</c:v>
                </c:pt>
                <c:pt idx="79">
                  <c:v>-0.34015116095542902</c:v>
                </c:pt>
                <c:pt idx="80">
                  <c:v>-0.338310927152634</c:v>
                </c:pt>
                <c:pt idx="81">
                  <c:v>-0.33647066354751598</c:v>
                </c:pt>
                <c:pt idx="82">
                  <c:v>-0.33493715524673501</c:v>
                </c:pt>
                <c:pt idx="83">
                  <c:v>-0.33279019594192499</c:v>
                </c:pt>
                <c:pt idx="84">
                  <c:v>-0.33064326643943798</c:v>
                </c:pt>
                <c:pt idx="85">
                  <c:v>-0.32788291573524497</c:v>
                </c:pt>
                <c:pt idx="86">
                  <c:v>-0.32604268193244901</c:v>
                </c:pt>
                <c:pt idx="87">
                  <c:v>-0.32481583952903698</c:v>
                </c:pt>
                <c:pt idx="88">
                  <c:v>-0.32266888022422802</c:v>
                </c:pt>
                <c:pt idx="89">
                  <c:v>-0.320521950721741</c:v>
                </c:pt>
                <c:pt idx="90">
                  <c:v>-0.31837502121925398</c:v>
                </c:pt>
                <c:pt idx="91">
                  <c:v>-0.31622806191444403</c:v>
                </c:pt>
                <c:pt idx="92">
                  <c:v>-0.31408113241195701</c:v>
                </c:pt>
                <c:pt idx="93">
                  <c:v>-0.31254759430885298</c:v>
                </c:pt>
                <c:pt idx="94">
                  <c:v>-0.31040063500404402</c:v>
                </c:pt>
                <c:pt idx="95">
                  <c:v>-0.308560401201248</c:v>
                </c:pt>
                <c:pt idx="96">
                  <c:v>-0.30610677599906899</c:v>
                </c:pt>
                <c:pt idx="97">
                  <c:v>-0.30457323789596602</c:v>
                </c:pt>
                <c:pt idx="98">
                  <c:v>-0.302732974290848</c:v>
                </c:pt>
                <c:pt idx="99">
                  <c:v>-0.30027934908866899</c:v>
                </c:pt>
                <c:pt idx="100">
                  <c:v>-0.29843911528587302</c:v>
                </c:pt>
                <c:pt idx="101">
                  <c:v>-0.29629215598106401</c:v>
                </c:pt>
                <c:pt idx="102">
                  <c:v>-0.29445192217826799</c:v>
                </c:pt>
                <c:pt idx="103">
                  <c:v>-0.29261168837547302</c:v>
                </c:pt>
                <c:pt idx="104">
                  <c:v>-0.29046472907066301</c:v>
                </c:pt>
                <c:pt idx="105">
                  <c:v>-0.288011103868485</c:v>
                </c:pt>
                <c:pt idx="106">
                  <c:v>-0.28586414456367498</c:v>
                </c:pt>
                <c:pt idx="107">
                  <c:v>-0.28433060646057101</c:v>
                </c:pt>
                <c:pt idx="108">
                  <c:v>-0.28249037265777599</c:v>
                </c:pt>
                <c:pt idx="109">
                  <c:v>-0.28034344315528897</c:v>
                </c:pt>
                <c:pt idx="110">
                  <c:v>-0.27850317955017101</c:v>
                </c:pt>
                <c:pt idx="111">
                  <c:v>-0.27635625004768399</c:v>
                </c:pt>
                <c:pt idx="112">
                  <c:v>-0.27420932054519698</c:v>
                </c:pt>
                <c:pt idx="113">
                  <c:v>-0.27267578244209301</c:v>
                </c:pt>
                <c:pt idx="114">
                  <c:v>-0.27052882313728299</c:v>
                </c:pt>
                <c:pt idx="115">
                  <c:v>-0.26838189363479598</c:v>
                </c:pt>
                <c:pt idx="116">
                  <c:v>-0.266848355531693</c:v>
                </c:pt>
                <c:pt idx="117">
                  <c:v>-0.26470139622688299</c:v>
                </c:pt>
                <c:pt idx="118">
                  <c:v>-0.26255446672439597</c:v>
                </c:pt>
                <c:pt idx="119">
                  <c:v>-0.26040753722190901</c:v>
                </c:pt>
                <c:pt idx="120">
                  <c:v>-0.25856727361679099</c:v>
                </c:pt>
                <c:pt idx="121">
                  <c:v>-0.25703373551368702</c:v>
                </c:pt>
                <c:pt idx="122">
                  <c:v>-0.25427338480949402</c:v>
                </c:pt>
                <c:pt idx="123">
                  <c:v>-0.252433151006699</c:v>
                </c:pt>
                <c:pt idx="124">
                  <c:v>-0.25059291720390298</c:v>
                </c:pt>
                <c:pt idx="125">
                  <c:v>-0.24844595789909399</c:v>
                </c:pt>
                <c:pt idx="126">
                  <c:v>-0.24599231779575301</c:v>
                </c:pt>
                <c:pt idx="127">
                  <c:v>-0.24415208399295801</c:v>
                </c:pt>
                <c:pt idx="128">
                  <c:v>-0.242005124688148</c:v>
                </c:pt>
                <c:pt idx="129">
                  <c:v>-0.240164905786514</c:v>
                </c:pt>
                <c:pt idx="130">
                  <c:v>-0.23832465708255801</c:v>
                </c:pt>
                <c:pt idx="131">
                  <c:v>-0.23617772758007</c:v>
                </c:pt>
                <c:pt idx="132">
                  <c:v>-0.234337478876114</c:v>
                </c:pt>
                <c:pt idx="133">
                  <c:v>-0.23219051957130399</c:v>
                </c:pt>
                <c:pt idx="134">
                  <c:v>-0.230043590068817</c:v>
                </c:pt>
                <c:pt idx="135">
                  <c:v>-0.228510066866875</c:v>
                </c:pt>
                <c:pt idx="136">
                  <c:v>-0.22636312246322601</c:v>
                </c:pt>
                <c:pt idx="137">
                  <c:v>-0.224216163158417</c:v>
                </c:pt>
                <c:pt idx="138">
                  <c:v>-0.22237591445446001</c:v>
                </c:pt>
                <c:pt idx="139">
                  <c:v>-0.22053569555282601</c:v>
                </c:pt>
                <c:pt idx="140">
                  <c:v>-0.218388736248016</c:v>
                </c:pt>
                <c:pt idx="141">
                  <c:v>-0.21624179184436801</c:v>
                </c:pt>
                <c:pt idx="142">
                  <c:v>-0.215014979243279</c:v>
                </c:pt>
                <c:pt idx="143">
                  <c:v>-0.212254613637924</c:v>
                </c:pt>
                <c:pt idx="144">
                  <c:v>-0.21010766923427601</c:v>
                </c:pt>
                <c:pt idx="145">
                  <c:v>-0.20826743543147999</c:v>
                </c:pt>
                <c:pt idx="146">
                  <c:v>-0.206427201628685</c:v>
                </c:pt>
                <c:pt idx="147">
                  <c:v>-0.204586952924728</c:v>
                </c:pt>
                <c:pt idx="148">
                  <c:v>-0.20274671912193301</c:v>
                </c:pt>
                <c:pt idx="149">
                  <c:v>-0.20090648531913799</c:v>
                </c:pt>
                <c:pt idx="150">
                  <c:v>-0.19845283031463601</c:v>
                </c:pt>
                <c:pt idx="151">
                  <c:v>-0.19661259651184099</c:v>
                </c:pt>
                <c:pt idx="152">
                  <c:v>-0.194465652108192</c:v>
                </c:pt>
                <c:pt idx="153">
                  <c:v>-0.19262541830539701</c:v>
                </c:pt>
                <c:pt idx="154">
                  <c:v>-0.19047847390174899</c:v>
                </c:pt>
                <c:pt idx="155">
                  <c:v>-0.188638225197792</c:v>
                </c:pt>
                <c:pt idx="156">
                  <c:v>-0.18587787449359899</c:v>
                </c:pt>
                <c:pt idx="157">
                  <c:v>-0.184037625789642</c:v>
                </c:pt>
                <c:pt idx="158">
                  <c:v>-0.18189068138599401</c:v>
                </c:pt>
                <c:pt idx="159">
                  <c:v>-0.18066386878490401</c:v>
                </c:pt>
                <c:pt idx="160">
                  <c:v>-0.17851692438125599</c:v>
                </c:pt>
                <c:pt idx="161">
                  <c:v>-0.17575655877590199</c:v>
                </c:pt>
                <c:pt idx="162">
                  <c:v>-0.17452974617481201</c:v>
                </c:pt>
                <c:pt idx="163">
                  <c:v>-0.172076091170311</c:v>
                </c:pt>
                <c:pt idx="164">
                  <c:v>-0.17023584246635401</c:v>
                </c:pt>
                <c:pt idx="165">
                  <c:v>-0.16870231926441201</c:v>
                </c:pt>
                <c:pt idx="166">
                  <c:v>-0.16655537486076399</c:v>
                </c:pt>
                <c:pt idx="167">
                  <c:v>-0.164715141057968</c:v>
                </c:pt>
                <c:pt idx="168">
                  <c:v>-0.16256819665432001</c:v>
                </c:pt>
                <c:pt idx="169">
                  <c:v>-0.16072796285152399</c:v>
                </c:pt>
                <c:pt idx="170">
                  <c:v>-0.15827430784702301</c:v>
                </c:pt>
                <c:pt idx="171">
                  <c:v>-0.15643405914306599</c:v>
                </c:pt>
                <c:pt idx="172">
                  <c:v>-0.154593825340271</c:v>
                </c:pt>
                <c:pt idx="173">
                  <c:v>-0.15244688093662301</c:v>
                </c:pt>
                <c:pt idx="174">
                  <c:v>-0.149993240833282</c:v>
                </c:pt>
                <c:pt idx="175">
                  <c:v>-0.14815299212932601</c:v>
                </c:pt>
                <c:pt idx="176">
                  <c:v>-0.14661945402622201</c:v>
                </c:pt>
                <c:pt idx="177">
                  <c:v>-0.14447250962257399</c:v>
                </c:pt>
                <c:pt idx="178">
                  <c:v>-0.142632275819778</c:v>
                </c:pt>
                <c:pt idx="179">
                  <c:v>-0.14017863571643799</c:v>
                </c:pt>
                <c:pt idx="180">
                  <c:v>-0.13833838701248199</c:v>
                </c:pt>
                <c:pt idx="181">
                  <c:v>-0.13619145750999501</c:v>
                </c:pt>
                <c:pt idx="182">
                  <c:v>-0.13435120880603801</c:v>
                </c:pt>
                <c:pt idx="183">
                  <c:v>-0.13251097500324199</c:v>
                </c:pt>
                <c:pt idx="184">
                  <c:v>-0.130670726299286</c:v>
                </c:pt>
                <c:pt idx="185">
                  <c:v>-0.12852379679679901</c:v>
                </c:pt>
                <c:pt idx="186">
                  <c:v>-0.12637685239315</c:v>
                </c:pt>
                <c:pt idx="187">
                  <c:v>-0.124229900538921</c:v>
                </c:pt>
                <c:pt idx="188">
                  <c:v>-0.122389666736126</c:v>
                </c:pt>
                <c:pt idx="189">
                  <c:v>-0.12054942548274999</c:v>
                </c:pt>
                <c:pt idx="190">
                  <c:v>-0.11840248852968201</c:v>
                </c:pt>
                <c:pt idx="191">
                  <c:v>-0.116562247276306</c:v>
                </c:pt>
                <c:pt idx="192">
                  <c:v>-0.114108599722385</c:v>
                </c:pt>
                <c:pt idx="193">
                  <c:v>-0.112575061619282</c:v>
                </c:pt>
                <c:pt idx="194">
                  <c:v>-0.110734827816486</c:v>
                </c:pt>
                <c:pt idx="195">
                  <c:v>-0.108281172811985</c:v>
                </c:pt>
                <c:pt idx="196">
                  <c:v>-0.106747642159462</c:v>
                </c:pt>
                <c:pt idx="197">
                  <c:v>-0.10429399460554099</c:v>
                </c:pt>
                <c:pt idx="198">
                  <c:v>-0.102453760802746</c:v>
                </c:pt>
                <c:pt idx="199">
                  <c:v>-0.10061351954937001</c:v>
                </c:pt>
                <c:pt idx="200">
                  <c:v>-9.8466575145721394E-2</c:v>
                </c:pt>
                <c:pt idx="201">
                  <c:v>-9.6319630742073101E-2</c:v>
                </c:pt>
                <c:pt idx="202">
                  <c:v>-9.5092810690402998E-2</c:v>
                </c:pt>
                <c:pt idx="203">
                  <c:v>-9.2025741934776306E-2</c:v>
                </c:pt>
                <c:pt idx="204">
                  <c:v>-9.0798914432525593E-2</c:v>
                </c:pt>
                <c:pt idx="205">
                  <c:v>-8.8345266878604903E-2</c:v>
                </c:pt>
                <c:pt idx="206">
                  <c:v>-8.6505025625228896E-2</c:v>
                </c:pt>
                <c:pt idx="207">
                  <c:v>-8.4358088672161102E-2</c:v>
                </c:pt>
                <c:pt idx="208">
                  <c:v>-8.2517847418785095E-2</c:v>
                </c:pt>
                <c:pt idx="209">
                  <c:v>-8.0677606165409102E-2</c:v>
                </c:pt>
                <c:pt idx="210">
                  <c:v>-7.8530661761760698E-2</c:v>
                </c:pt>
                <c:pt idx="211">
                  <c:v>-7.6383717358112294E-2</c:v>
                </c:pt>
                <c:pt idx="212">
                  <c:v>-7.4543483555316897E-2</c:v>
                </c:pt>
                <c:pt idx="213">
                  <c:v>-7.2089836001396193E-2</c:v>
                </c:pt>
                <c:pt idx="214">
                  <c:v>-7.05562978982925E-2</c:v>
                </c:pt>
                <c:pt idx="215">
                  <c:v>-6.8409353494644207E-2</c:v>
                </c:pt>
                <c:pt idx="216">
                  <c:v>-6.65691122412682E-2</c:v>
                </c:pt>
                <c:pt idx="217">
                  <c:v>-6.4422167837619795E-2</c:v>
                </c:pt>
                <c:pt idx="218">
                  <c:v>-6.1968516558408702E-2</c:v>
                </c:pt>
                <c:pt idx="219">
                  <c:v>-6.07416890561581E-2</c:v>
                </c:pt>
                <c:pt idx="220">
                  <c:v>-5.8594744652509703E-2</c:v>
                </c:pt>
                <c:pt idx="221">
                  <c:v>-5.6141097098588902E-2</c:v>
                </c:pt>
                <c:pt idx="222">
                  <c:v>-5.4607562720775597E-2</c:v>
                </c:pt>
                <c:pt idx="223">
                  <c:v>-5.21539151668549E-2</c:v>
                </c:pt>
                <c:pt idx="224">
                  <c:v>-5.0620384514331797E-2</c:v>
                </c:pt>
                <c:pt idx="225">
                  <c:v>-4.8166733235120801E-2</c:v>
                </c:pt>
                <c:pt idx="226">
                  <c:v>-4.6633202582597698E-2</c:v>
                </c:pt>
                <c:pt idx="227">
                  <c:v>-4.4179551303386702E-2</c:v>
                </c:pt>
                <c:pt idx="228">
                  <c:v>-4.26460169255733E-2</c:v>
                </c:pt>
                <c:pt idx="229">
                  <c:v>-4.0499076247215299E-2</c:v>
                </c:pt>
                <c:pt idx="230">
                  <c:v>-3.8352128118276603E-2</c:v>
                </c:pt>
                <c:pt idx="231">
                  <c:v>-3.6205183714628199E-2</c:v>
                </c:pt>
                <c:pt idx="232">
                  <c:v>-3.46716530621052E-2</c:v>
                </c:pt>
                <c:pt idx="233">
                  <c:v>-3.22180017828941E-2</c:v>
                </c:pt>
                <c:pt idx="234">
                  <c:v>-3.0377766117453599E-2</c:v>
                </c:pt>
                <c:pt idx="235">
                  <c:v>-2.8230821713805199E-2</c:v>
                </c:pt>
                <c:pt idx="236">
                  <c:v>-2.66972910612822E-2</c:v>
                </c:pt>
                <c:pt idx="237">
                  <c:v>-2.42436397820711E-2</c:v>
                </c:pt>
                <c:pt idx="238">
                  <c:v>-2.2710107266902899E-2</c:v>
                </c:pt>
                <c:pt idx="239">
                  <c:v>-2.0563162863254499E-2</c:v>
                </c:pt>
                <c:pt idx="240">
                  <c:v>-1.87229253351688E-2</c:v>
                </c:pt>
                <c:pt idx="241">
                  <c:v>-1.6269274055957801E-2</c:v>
                </c:pt>
                <c:pt idx="242">
                  <c:v>-1.4429036527872099E-2</c:v>
                </c:pt>
                <c:pt idx="243">
                  <c:v>-1.2588798068463801E-2</c:v>
                </c:pt>
                <c:pt idx="244">
                  <c:v>-1.01351477205753E-2</c:v>
                </c:pt>
                <c:pt idx="245">
                  <c:v>-7.9882033169269596E-3</c:v>
                </c:pt>
                <c:pt idx="246">
                  <c:v>-6.4546708017587696E-3</c:v>
                </c:pt>
                <c:pt idx="247">
                  <c:v>-4.3077268637716796E-3</c:v>
                </c:pt>
                <c:pt idx="248">
                  <c:v>-2.4674888700246798E-3</c:v>
                </c:pt>
                <c:pt idx="249">
                  <c:v>-3.2054434996098302E-4</c:v>
                </c:pt>
                <c:pt idx="250">
                  <c:v>1.51969376020133E-3</c:v>
                </c:pt>
                <c:pt idx="251">
                  <c:v>3.6666379310190699E-3</c:v>
                </c:pt>
                <c:pt idx="252">
                  <c:v>5.5068759247660602E-3</c:v>
                </c:pt>
                <c:pt idx="253">
                  <c:v>7.3471139185130596E-3</c:v>
                </c:pt>
                <c:pt idx="254">
                  <c:v>9.1873519122600607E-3</c:v>
                </c:pt>
                <c:pt idx="255">
                  <c:v>1.16410031914711E-2</c:v>
                </c:pt>
                <c:pt idx="256">
                  <c:v>1.3787947595119501E-2</c:v>
                </c:pt>
                <c:pt idx="257">
                  <c:v>1.53214791789651E-2</c:v>
                </c:pt>
                <c:pt idx="258">
                  <c:v>1.74684226512909E-2</c:v>
                </c:pt>
                <c:pt idx="259">
                  <c:v>1.99220739305019E-2</c:v>
                </c:pt>
                <c:pt idx="260">
                  <c:v>2.14556064456701E-2</c:v>
                </c:pt>
                <c:pt idx="261">
                  <c:v>2.3909255862235999E-2</c:v>
                </c:pt>
                <c:pt idx="262">
                  <c:v>2.5749495252966902E-2</c:v>
                </c:pt>
                <c:pt idx="263">
                  <c:v>2.7283027768135099E-2</c:v>
                </c:pt>
                <c:pt idx="264">
                  <c:v>2.91232652962208E-2</c:v>
                </c:pt>
                <c:pt idx="265">
                  <c:v>3.1270209699869198E-2</c:v>
                </c:pt>
                <c:pt idx="266">
                  <c:v>3.3417154103517498E-2</c:v>
                </c:pt>
                <c:pt idx="267">
                  <c:v>3.5870805382728597E-2</c:v>
                </c:pt>
                <c:pt idx="268">
                  <c:v>3.7404336035251597E-2</c:v>
                </c:pt>
                <c:pt idx="269">
                  <c:v>3.9551284164190299E-2</c:v>
                </c:pt>
                <c:pt idx="270">
                  <c:v>4.1698228567838697E-2</c:v>
                </c:pt>
                <c:pt idx="271">
                  <c:v>4.35384623706341E-2</c:v>
                </c:pt>
                <c:pt idx="272">
                  <c:v>4.5685410499572802E-2</c:v>
                </c:pt>
                <c:pt idx="273">
                  <c:v>4.7525644302368199E-2</c:v>
                </c:pt>
                <c:pt idx="274">
                  <c:v>4.9365885555744199E-2</c:v>
                </c:pt>
                <c:pt idx="275">
                  <c:v>5.1206123083829901E-2</c:v>
                </c:pt>
                <c:pt idx="276">
                  <c:v>5.3353067487478298E-2</c:v>
                </c:pt>
                <c:pt idx="277">
                  <c:v>5.5806718766689301E-2</c:v>
                </c:pt>
                <c:pt idx="278">
                  <c:v>5.7646956294775002E-2</c:v>
                </c:pt>
                <c:pt idx="279">
                  <c:v>5.9180486947298098E-2</c:v>
                </c:pt>
                <c:pt idx="280">
                  <c:v>6.1940845102071797E-2</c:v>
                </c:pt>
                <c:pt idx="281">
                  <c:v>6.3474372029304504E-2</c:v>
                </c:pt>
                <c:pt idx="282">
                  <c:v>6.5621316432952895E-2</c:v>
                </c:pt>
                <c:pt idx="283">
                  <c:v>6.8074963986873599E-2</c:v>
                </c:pt>
                <c:pt idx="284">
                  <c:v>6.9301798939704895E-2</c:v>
                </c:pt>
                <c:pt idx="285">
                  <c:v>7.1448735892772702E-2</c:v>
                </c:pt>
                <c:pt idx="286">
                  <c:v>7.3902390897274003E-2</c:v>
                </c:pt>
                <c:pt idx="287">
                  <c:v>7.5742632150649997E-2</c:v>
                </c:pt>
                <c:pt idx="288">
                  <c:v>7.7276162803173107E-2</c:v>
                </c:pt>
                <c:pt idx="289">
                  <c:v>7.9423099756240803E-2</c:v>
                </c:pt>
                <c:pt idx="290">
                  <c:v>8.1876754760742201E-2</c:v>
                </c:pt>
                <c:pt idx="291">
                  <c:v>8.3716988563537598E-2</c:v>
                </c:pt>
                <c:pt idx="292">
                  <c:v>8.5250519216060597E-2</c:v>
                </c:pt>
                <c:pt idx="293">
                  <c:v>8.7704174220561995E-2</c:v>
                </c:pt>
                <c:pt idx="294">
                  <c:v>8.9544415473938002E-2</c:v>
                </c:pt>
                <c:pt idx="295">
                  <c:v>9.1998063027858706E-2</c:v>
                </c:pt>
                <c:pt idx="296">
                  <c:v>9.3531593680381803E-2</c:v>
                </c:pt>
                <c:pt idx="297">
                  <c:v>9.5371834933757796E-2</c:v>
                </c:pt>
                <c:pt idx="298">
                  <c:v>9.78254824876785E-2</c:v>
                </c:pt>
                <c:pt idx="299">
                  <c:v>9.9665716290473896E-2</c:v>
                </c:pt>
                <c:pt idx="300">
                  <c:v>0.10181266814470299</c:v>
                </c:pt>
                <c:pt idx="301">
                  <c:v>0.10334619879722599</c:v>
                </c:pt>
                <c:pt idx="302">
                  <c:v>0.105493135750294</c:v>
                </c:pt>
                <c:pt idx="303">
                  <c:v>0.107640087604523</c:v>
                </c:pt>
                <c:pt idx="304">
                  <c:v>0.109787032008171</c:v>
                </c:pt>
                <c:pt idx="305">
                  <c:v>0.111320562660694</c:v>
                </c:pt>
                <c:pt idx="306">
                  <c:v>0.113467507064342</c:v>
                </c:pt>
                <c:pt idx="307">
                  <c:v>0.11530774086713801</c:v>
                </c:pt>
                <c:pt idx="308">
                  <c:v>0.117761395871639</c:v>
                </c:pt>
                <c:pt idx="309">
                  <c:v>0.119908340275288</c:v>
                </c:pt>
                <c:pt idx="310">
                  <c:v>0.12113516032695799</c:v>
                </c:pt>
                <c:pt idx="311">
                  <c:v>0.123282112181187</c:v>
                </c:pt>
                <c:pt idx="312">
                  <c:v>0.12542906403541601</c:v>
                </c:pt>
                <c:pt idx="313">
                  <c:v>0.12788270413875599</c:v>
                </c:pt>
                <c:pt idx="314">
                  <c:v>0.129109546542168</c:v>
                </c:pt>
                <c:pt idx="315">
                  <c:v>0.13125647604465501</c:v>
                </c:pt>
                <c:pt idx="316">
                  <c:v>0.13309672474861101</c:v>
                </c:pt>
                <c:pt idx="317">
                  <c:v>0.13585707545280501</c:v>
                </c:pt>
                <c:pt idx="318">
                  <c:v>0.1376973092556</c:v>
                </c:pt>
                <c:pt idx="319">
                  <c:v>0.139537543058395</c:v>
                </c:pt>
                <c:pt idx="320">
                  <c:v>0.14168450236320501</c:v>
                </c:pt>
                <c:pt idx="321">
                  <c:v>0.143831446766853</c:v>
                </c:pt>
                <c:pt idx="322">
                  <c:v>0.145364969968796</c:v>
                </c:pt>
                <c:pt idx="323">
                  <c:v>0.14720520377159099</c:v>
                </c:pt>
                <c:pt idx="324">
                  <c:v>0.149658873677254</c:v>
                </c:pt>
                <c:pt idx="325">
                  <c:v>0.15149910748004899</c:v>
                </c:pt>
                <c:pt idx="326">
                  <c:v>0.15333932638168299</c:v>
                </c:pt>
                <c:pt idx="327">
                  <c:v>0.155792996287346</c:v>
                </c:pt>
                <c:pt idx="328">
                  <c:v>0.15763323009014099</c:v>
                </c:pt>
                <c:pt idx="329">
                  <c:v>0.15916675329208399</c:v>
                </c:pt>
                <c:pt idx="330">
                  <c:v>0.16131371259689301</c:v>
                </c:pt>
                <c:pt idx="331">
                  <c:v>0.163153931498528</c:v>
                </c:pt>
                <c:pt idx="332">
                  <c:v>0.16530089080333699</c:v>
                </c:pt>
                <c:pt idx="333">
                  <c:v>0.16683441400528001</c:v>
                </c:pt>
                <c:pt idx="334">
                  <c:v>0.168981358408928</c:v>
                </c:pt>
                <c:pt idx="335">
                  <c:v>0.171741709113121</c:v>
                </c:pt>
                <c:pt idx="336">
                  <c:v>0.173581957817078</c:v>
                </c:pt>
                <c:pt idx="337">
                  <c:v>0.17542219161987299</c:v>
                </c:pt>
                <c:pt idx="338">
                  <c:v>0.17756913602352101</c:v>
                </c:pt>
                <c:pt idx="339">
                  <c:v>0.17971608042716999</c:v>
                </c:pt>
                <c:pt idx="340">
                  <c:v>0.18155631422996499</c:v>
                </c:pt>
                <c:pt idx="341">
                  <c:v>0.18339656293392201</c:v>
                </c:pt>
                <c:pt idx="342">
                  <c:v>0.185543492436409</c:v>
                </c:pt>
                <c:pt idx="343">
                  <c:v>0.18769043684005701</c:v>
                </c:pt>
                <c:pt idx="344">
                  <c:v>0.189837396144867</c:v>
                </c:pt>
                <c:pt idx="345">
                  <c:v>0.19167762994766199</c:v>
                </c:pt>
                <c:pt idx="346">
                  <c:v>0.194131284952164</c:v>
                </c:pt>
                <c:pt idx="347">
                  <c:v>0.19535809755325301</c:v>
                </c:pt>
                <c:pt idx="348">
                  <c:v>0.19750504195690199</c:v>
                </c:pt>
                <c:pt idx="349">
                  <c:v>0.19965200126171101</c:v>
                </c:pt>
                <c:pt idx="350">
                  <c:v>0.20118552446365401</c:v>
                </c:pt>
                <c:pt idx="351">
                  <c:v>0.203332468867302</c:v>
                </c:pt>
                <c:pt idx="352">
                  <c:v>0.20578612387180301</c:v>
                </c:pt>
                <c:pt idx="353">
                  <c:v>0.20793306827545199</c:v>
                </c:pt>
                <c:pt idx="354">
                  <c:v>0.20977330207824699</c:v>
                </c:pt>
                <c:pt idx="355">
                  <c:v>0.211920246481895</c:v>
                </c:pt>
                <c:pt idx="356">
                  <c:v>0.213760480284691</c:v>
                </c:pt>
                <c:pt idx="357">
                  <c:v>0.215294018387794</c:v>
                </c:pt>
                <c:pt idx="358">
                  <c:v>0.217747673392296</c:v>
                </c:pt>
                <c:pt idx="359">
                  <c:v>0.21989460289478299</c:v>
                </c:pt>
                <c:pt idx="360">
                  <c:v>0.22173485159874001</c:v>
                </c:pt>
                <c:pt idx="361">
                  <c:v>0.223881796002388</c:v>
                </c:pt>
                <c:pt idx="362">
                  <c:v>0.225108623504639</c:v>
                </c:pt>
                <c:pt idx="363">
                  <c:v>0.22725556790828699</c:v>
                </c:pt>
                <c:pt idx="364">
                  <c:v>0.229709208011627</c:v>
                </c:pt>
                <c:pt idx="365">
                  <c:v>0.23185615241527599</c:v>
                </c:pt>
                <c:pt idx="366">
                  <c:v>0.23308299481868699</c:v>
                </c:pt>
                <c:pt idx="367">
                  <c:v>0.235843330621719</c:v>
                </c:pt>
                <c:pt idx="368">
                  <c:v>0.237376868724823</c:v>
                </c:pt>
                <c:pt idx="369">
                  <c:v>0.23952381312847101</c:v>
                </c:pt>
                <c:pt idx="370">
                  <c:v>0.24167075753212</c:v>
                </c:pt>
                <c:pt idx="371">
                  <c:v>0.243204295635223</c:v>
                </c:pt>
                <c:pt idx="372">
                  <c:v>0.24565793573856401</c:v>
                </c:pt>
                <c:pt idx="373">
                  <c:v>0.247804895043373</c:v>
                </c:pt>
                <c:pt idx="374">
                  <c:v>0.24964512884616899</c:v>
                </c:pt>
                <c:pt idx="375">
                  <c:v>0.25148534774780301</c:v>
                </c:pt>
                <c:pt idx="376">
                  <c:v>0.25363230705261203</c:v>
                </c:pt>
                <c:pt idx="377">
                  <c:v>0.255165845155716</c:v>
                </c:pt>
                <c:pt idx="378">
                  <c:v>0.25761947035789501</c:v>
                </c:pt>
                <c:pt idx="379">
                  <c:v>0.25945973396301297</c:v>
                </c:pt>
                <c:pt idx="380">
                  <c:v>0.26129996776580799</c:v>
                </c:pt>
                <c:pt idx="381">
                  <c:v>0.26375359296798701</c:v>
                </c:pt>
                <c:pt idx="382">
                  <c:v>0.26559385657310502</c:v>
                </c:pt>
                <c:pt idx="383">
                  <c:v>0.26774078607559199</c:v>
                </c:pt>
                <c:pt idx="384">
                  <c:v>0.26958101987838701</c:v>
                </c:pt>
                <c:pt idx="385">
                  <c:v>0.27142125368118297</c:v>
                </c:pt>
                <c:pt idx="386">
                  <c:v>0.27326151728630099</c:v>
                </c:pt>
                <c:pt idx="387">
                  <c:v>0.27540844678878801</c:v>
                </c:pt>
                <c:pt idx="388">
                  <c:v>0.27724868059158297</c:v>
                </c:pt>
                <c:pt idx="389">
                  <c:v>0.27939563989639299</c:v>
                </c:pt>
                <c:pt idx="390">
                  <c:v>0.281849294900894</c:v>
                </c:pt>
                <c:pt idx="391">
                  <c:v>0.28368952870369002</c:v>
                </c:pt>
                <c:pt idx="392">
                  <c:v>0.28522303700447099</c:v>
                </c:pt>
                <c:pt idx="393">
                  <c:v>0.28736999630928001</c:v>
                </c:pt>
                <c:pt idx="394">
                  <c:v>0.29013037681579601</c:v>
                </c:pt>
                <c:pt idx="395">
                  <c:v>0.29166391491889998</c:v>
                </c:pt>
                <c:pt idx="396">
                  <c:v>0.293810844421387</c:v>
                </c:pt>
                <c:pt idx="397">
                  <c:v>0.29503765702247597</c:v>
                </c:pt>
                <c:pt idx="398">
                  <c:v>0.29779803752899198</c:v>
                </c:pt>
                <c:pt idx="399">
                  <c:v>0.29902485013008101</c:v>
                </c:pt>
                <c:pt idx="400">
                  <c:v>0.30117180943489102</c:v>
                </c:pt>
                <c:pt idx="401">
                  <c:v>0.30362546443939198</c:v>
                </c:pt>
                <c:pt idx="402">
                  <c:v>0.305465698242188</c:v>
                </c:pt>
                <c:pt idx="403">
                  <c:v>0.308226048946381</c:v>
                </c:pt>
                <c:pt idx="404">
                  <c:v>0.31006628274917603</c:v>
                </c:pt>
                <c:pt idx="405">
                  <c:v>0.31159982085228</c:v>
                </c:pt>
                <c:pt idx="406">
                  <c:v>0.31344005465507502</c:v>
                </c:pt>
                <c:pt idx="407">
                  <c:v>0.31528028845786998</c:v>
                </c:pt>
                <c:pt idx="408">
                  <c:v>0.317120522260666</c:v>
                </c:pt>
                <c:pt idx="409">
                  <c:v>0.31926748156547502</c:v>
                </c:pt>
                <c:pt idx="410">
                  <c:v>0.32141441106796298</c:v>
                </c:pt>
                <c:pt idx="411">
                  <c:v>0.32386806607246399</c:v>
                </c:pt>
                <c:pt idx="412">
                  <c:v>0.32570829987525901</c:v>
                </c:pt>
                <c:pt idx="413">
                  <c:v>0.32754853367805498</c:v>
                </c:pt>
                <c:pt idx="414">
                  <c:v>0.32969549298286399</c:v>
                </c:pt>
                <c:pt idx="415">
                  <c:v>0.33122903108596802</c:v>
                </c:pt>
                <c:pt idx="416">
                  <c:v>0.33337596058845498</c:v>
                </c:pt>
                <c:pt idx="417">
                  <c:v>0.33552289009094199</c:v>
                </c:pt>
                <c:pt idx="418">
                  <c:v>0.33766984939575201</c:v>
                </c:pt>
                <c:pt idx="419">
                  <c:v>0.33951008319854697</c:v>
                </c:pt>
                <c:pt idx="420">
                  <c:v>0.341350317001343</c:v>
                </c:pt>
                <c:pt idx="421">
                  <c:v>0.34349727630615201</c:v>
                </c:pt>
                <c:pt idx="422">
                  <c:v>0.34564420580864003</c:v>
                </c:pt>
                <c:pt idx="423">
                  <c:v>0.34748443961143499</c:v>
                </c:pt>
                <c:pt idx="424">
                  <c:v>0.34963139891624501</c:v>
                </c:pt>
                <c:pt idx="425">
                  <c:v>0.35116493701934798</c:v>
                </c:pt>
                <c:pt idx="426">
                  <c:v>0.35361856222152699</c:v>
                </c:pt>
                <c:pt idx="427">
                  <c:v>0.35545879602432301</c:v>
                </c:pt>
                <c:pt idx="428">
                  <c:v>0.35760575532913202</c:v>
                </c:pt>
                <c:pt idx="429">
                  <c:v>0.35944598913192699</c:v>
                </c:pt>
                <c:pt idx="430">
                  <c:v>0.36159291863441501</c:v>
                </c:pt>
                <c:pt idx="431">
                  <c:v>0.36343318223953203</c:v>
                </c:pt>
                <c:pt idx="432">
                  <c:v>0.36558011174201999</c:v>
                </c:pt>
                <c:pt idx="433">
                  <c:v>0.367727041244507</c:v>
                </c:pt>
                <c:pt idx="434">
                  <c:v>0.36926057934760997</c:v>
                </c:pt>
                <c:pt idx="435">
                  <c:v>0.37140753865241999</c:v>
                </c:pt>
                <c:pt idx="436">
                  <c:v>0.373554468154907</c:v>
                </c:pt>
                <c:pt idx="437">
                  <c:v>0.37600815296173101</c:v>
                </c:pt>
                <c:pt idx="438">
                  <c:v>0.37723496556281999</c:v>
                </c:pt>
                <c:pt idx="439">
                  <c:v>0.37938189506530801</c:v>
                </c:pt>
                <c:pt idx="440">
                  <c:v>0.38152885437011702</c:v>
                </c:pt>
                <c:pt idx="441">
                  <c:v>0.38367581367492698</c:v>
                </c:pt>
                <c:pt idx="442">
                  <c:v>0.38520932197570801</c:v>
                </c:pt>
                <c:pt idx="443">
                  <c:v>0.38766300678253202</c:v>
                </c:pt>
                <c:pt idx="444">
                  <c:v>0.38950324058532698</c:v>
                </c:pt>
                <c:pt idx="445">
                  <c:v>0.391650170087814</c:v>
                </c:pt>
                <c:pt idx="446">
                  <c:v>0.39318367838859603</c:v>
                </c:pt>
                <c:pt idx="447">
                  <c:v>0.39594405889511097</c:v>
                </c:pt>
                <c:pt idx="448">
                  <c:v>0.397477596998215</c:v>
                </c:pt>
                <c:pt idx="449">
                  <c:v>0.39962452650070202</c:v>
                </c:pt>
                <c:pt idx="450">
                  <c:v>0.40115803480148299</c:v>
                </c:pt>
                <c:pt idx="451">
                  <c:v>0.40391841530799899</c:v>
                </c:pt>
                <c:pt idx="452">
                  <c:v>0.40575864911079401</c:v>
                </c:pt>
                <c:pt idx="453">
                  <c:v>0.40698546171188399</c:v>
                </c:pt>
                <c:pt idx="454">
                  <c:v>0.40974584221839899</c:v>
                </c:pt>
                <c:pt idx="455">
                  <c:v>0.41158607602119401</c:v>
                </c:pt>
                <c:pt idx="456">
                  <c:v>0.41342630982398998</c:v>
                </c:pt>
                <c:pt idx="457">
                  <c:v>0.41587996482849099</c:v>
                </c:pt>
                <c:pt idx="458">
                  <c:v>0.41741350293159502</c:v>
                </c:pt>
                <c:pt idx="459">
                  <c:v>0.41925373673438998</c:v>
                </c:pt>
                <c:pt idx="460">
                  <c:v>0.42170739173889199</c:v>
                </c:pt>
                <c:pt idx="461">
                  <c:v>0.42354762554168701</c:v>
                </c:pt>
                <c:pt idx="462">
                  <c:v>0.42600128054618802</c:v>
                </c:pt>
                <c:pt idx="463">
                  <c:v>0.42753481864929199</c:v>
                </c:pt>
                <c:pt idx="464">
                  <c:v>0.42906835675239602</c:v>
                </c:pt>
                <c:pt idx="465">
                  <c:v>0.43152198195457497</c:v>
                </c:pt>
                <c:pt idx="466">
                  <c:v>0.43366894125938399</c:v>
                </c:pt>
                <c:pt idx="467">
                  <c:v>0.43550917506218001</c:v>
                </c:pt>
                <c:pt idx="468">
                  <c:v>0.43765610456466703</c:v>
                </c:pt>
                <c:pt idx="469">
                  <c:v>0.43980306386947599</c:v>
                </c:pt>
                <c:pt idx="470">
                  <c:v>0.44133660197258001</c:v>
                </c:pt>
                <c:pt idx="471">
                  <c:v>0.44317683577537498</c:v>
                </c:pt>
                <c:pt idx="472">
                  <c:v>0.44532376527786299</c:v>
                </c:pt>
                <c:pt idx="473">
                  <c:v>0.44747072458267201</c:v>
                </c:pt>
                <c:pt idx="474">
                  <c:v>0.44961765408515902</c:v>
                </c:pt>
                <c:pt idx="475">
                  <c:v>0.45207130908966098</c:v>
                </c:pt>
                <c:pt idx="476">
                  <c:v>0.453604847192764</c:v>
                </c:pt>
                <c:pt idx="477">
                  <c:v>0.45575177669525102</c:v>
                </c:pt>
                <c:pt idx="478">
                  <c:v>0.45728531479835499</c:v>
                </c:pt>
                <c:pt idx="479">
                  <c:v>0.45912554860115101</c:v>
                </c:pt>
                <c:pt idx="480">
                  <c:v>0.46157920360565202</c:v>
                </c:pt>
                <c:pt idx="481">
                  <c:v>0.46341943740844699</c:v>
                </c:pt>
                <c:pt idx="482">
                  <c:v>0.465873092412949</c:v>
                </c:pt>
                <c:pt idx="483">
                  <c:v>0.46740663051605202</c:v>
                </c:pt>
                <c:pt idx="484">
                  <c:v>0.46986025571823098</c:v>
                </c:pt>
                <c:pt idx="485">
                  <c:v>0.47200724482536299</c:v>
                </c:pt>
                <c:pt idx="486">
                  <c:v>0.47354075312614402</c:v>
                </c:pt>
                <c:pt idx="487">
                  <c:v>0.47599440813064597</c:v>
                </c:pt>
                <c:pt idx="488">
                  <c:v>0.477527916431427</c:v>
                </c:pt>
                <c:pt idx="489">
                  <c:v>0.47936818003654502</c:v>
                </c:pt>
                <c:pt idx="490">
                  <c:v>0.48212853074073803</c:v>
                </c:pt>
                <c:pt idx="491">
                  <c:v>0.483355343341827</c:v>
                </c:pt>
                <c:pt idx="492">
                  <c:v>0.48611572384834301</c:v>
                </c:pt>
                <c:pt idx="493">
                  <c:v>0.48795595765113797</c:v>
                </c:pt>
                <c:pt idx="494">
                  <c:v>0.48948946595192</c:v>
                </c:pt>
                <c:pt idx="495">
                  <c:v>0.49132969975471502</c:v>
                </c:pt>
                <c:pt idx="496">
                  <c:v>0.49378338456153897</c:v>
                </c:pt>
                <c:pt idx="497">
                  <c:v>0.49531689286232</c:v>
                </c:pt>
                <c:pt idx="498">
                  <c:v>0.49746385216713002</c:v>
                </c:pt>
                <c:pt idx="499">
                  <c:v>0.49991750717163103</c:v>
                </c:pt>
                <c:pt idx="500">
                  <c:v>0.501451015472412</c:v>
                </c:pt>
                <c:pt idx="501">
                  <c:v>0.50390470027923595</c:v>
                </c:pt>
                <c:pt idx="502">
                  <c:v>0.50543820858001698</c:v>
                </c:pt>
                <c:pt idx="503">
                  <c:v>0.50758516788482699</c:v>
                </c:pt>
                <c:pt idx="504">
                  <c:v>0.50973206758499101</c:v>
                </c:pt>
                <c:pt idx="505">
                  <c:v>0.51157236099243197</c:v>
                </c:pt>
                <c:pt idx="506">
                  <c:v>0.51371926069259599</c:v>
                </c:pt>
                <c:pt idx="507">
                  <c:v>0.51555955410003695</c:v>
                </c:pt>
                <c:pt idx="508">
                  <c:v>0.51770645380020097</c:v>
                </c:pt>
                <c:pt idx="509">
                  <c:v>0.519240021705627</c:v>
                </c:pt>
                <c:pt idx="510">
                  <c:v>0.52138692140579201</c:v>
                </c:pt>
                <c:pt idx="511">
                  <c:v>0.52353388071060203</c:v>
                </c:pt>
                <c:pt idx="512">
                  <c:v>0.52506738901138295</c:v>
                </c:pt>
                <c:pt idx="513">
                  <c:v>0.52752107381820701</c:v>
                </c:pt>
                <c:pt idx="514">
                  <c:v>0.52905458211898804</c:v>
                </c:pt>
                <c:pt idx="515">
                  <c:v>0.53120154142379805</c:v>
                </c:pt>
                <c:pt idx="516">
                  <c:v>0.53365516662597701</c:v>
                </c:pt>
                <c:pt idx="517">
                  <c:v>0.53580212593078602</c:v>
                </c:pt>
                <c:pt idx="518">
                  <c:v>0.537028968334198</c:v>
                </c:pt>
                <c:pt idx="519">
                  <c:v>0.53917592763900801</c:v>
                </c:pt>
                <c:pt idx="520">
                  <c:v>0.54193627834320102</c:v>
                </c:pt>
                <c:pt idx="521">
                  <c:v>0.54377651214599598</c:v>
                </c:pt>
                <c:pt idx="522">
                  <c:v>0.54531002044677701</c:v>
                </c:pt>
                <c:pt idx="523">
                  <c:v>0.54776370525360096</c:v>
                </c:pt>
                <c:pt idx="524">
                  <c:v>0.54929721355438199</c:v>
                </c:pt>
                <c:pt idx="525">
                  <c:v>0.55144417285919201</c:v>
                </c:pt>
                <c:pt idx="526">
                  <c:v>0.55359113216400102</c:v>
                </c:pt>
                <c:pt idx="527">
                  <c:v>0.55543136596679699</c:v>
                </c:pt>
                <c:pt idx="528">
                  <c:v>0.557578325271606</c:v>
                </c:pt>
                <c:pt idx="529">
                  <c:v>0.55972522497177102</c:v>
                </c:pt>
                <c:pt idx="530">
                  <c:v>0.56156551837921098</c:v>
                </c:pt>
                <c:pt idx="531">
                  <c:v>0.56340569257736195</c:v>
                </c:pt>
                <c:pt idx="532">
                  <c:v>0.56585937738418601</c:v>
                </c:pt>
                <c:pt idx="533">
                  <c:v>0.56739288568496704</c:v>
                </c:pt>
                <c:pt idx="534">
                  <c:v>0.56953984498977706</c:v>
                </c:pt>
                <c:pt idx="535">
                  <c:v>0.57138007879257202</c:v>
                </c:pt>
                <c:pt idx="536">
                  <c:v>0.57352703809738204</c:v>
                </c:pt>
                <c:pt idx="537">
                  <c:v>0.575367271900177</c:v>
                </c:pt>
                <c:pt idx="538">
                  <c:v>0.57751423120498702</c:v>
                </c:pt>
                <c:pt idx="539">
                  <c:v>0.57935440540313698</c:v>
                </c:pt>
                <c:pt idx="540">
                  <c:v>0.58180809020996105</c:v>
                </c:pt>
                <c:pt idx="541">
                  <c:v>0.58334159851074197</c:v>
                </c:pt>
                <c:pt idx="542">
                  <c:v>0.58548855781555198</c:v>
                </c:pt>
                <c:pt idx="543">
                  <c:v>0.58732879161834695</c:v>
                </c:pt>
                <c:pt idx="544">
                  <c:v>0.58916908502578702</c:v>
                </c:pt>
                <c:pt idx="545">
                  <c:v>0.59192937612533603</c:v>
                </c:pt>
                <c:pt idx="546">
                  <c:v>0.59346294403076205</c:v>
                </c:pt>
                <c:pt idx="547">
                  <c:v>0.59530317783355702</c:v>
                </c:pt>
                <c:pt idx="548">
                  <c:v>0.59745013713836703</c:v>
                </c:pt>
                <c:pt idx="549">
                  <c:v>0.599290370941162</c:v>
                </c:pt>
                <c:pt idx="550">
                  <c:v>0.60143733024597201</c:v>
                </c:pt>
                <c:pt idx="551">
                  <c:v>0.60327750444412198</c:v>
                </c:pt>
                <c:pt idx="552">
                  <c:v>0.60603791475295998</c:v>
                </c:pt>
                <c:pt idx="553">
                  <c:v>0.60695803165435802</c:v>
                </c:pt>
                <c:pt idx="554">
                  <c:v>0.60971838235855103</c:v>
                </c:pt>
                <c:pt idx="555">
                  <c:v>0.61155861616134599</c:v>
                </c:pt>
                <c:pt idx="556">
                  <c:v>0.61370557546615601</c:v>
                </c:pt>
                <c:pt idx="557">
                  <c:v>0.61523908376693703</c:v>
                </c:pt>
                <c:pt idx="558">
                  <c:v>0.617079317569733</c:v>
                </c:pt>
                <c:pt idx="559">
                  <c:v>0.61922627687454201</c:v>
                </c:pt>
                <c:pt idx="560">
                  <c:v>0.62106651067733798</c:v>
                </c:pt>
                <c:pt idx="561">
                  <c:v>0.623213410377502</c:v>
                </c:pt>
                <c:pt idx="562">
                  <c:v>0.62536042928695701</c:v>
                </c:pt>
                <c:pt idx="563">
                  <c:v>0.62720060348510698</c:v>
                </c:pt>
                <c:pt idx="564">
                  <c:v>0.62934756278991699</c:v>
                </c:pt>
                <c:pt idx="565">
                  <c:v>0.63149452209472701</c:v>
                </c:pt>
                <c:pt idx="566">
                  <c:v>0.63333475589752197</c:v>
                </c:pt>
                <c:pt idx="567">
                  <c:v>0.63578838109970104</c:v>
                </c:pt>
                <c:pt idx="568">
                  <c:v>0.63732194900512695</c:v>
                </c:pt>
                <c:pt idx="569">
                  <c:v>0.63916218280792203</c:v>
                </c:pt>
                <c:pt idx="570">
                  <c:v>0.64130914211273204</c:v>
                </c:pt>
                <c:pt idx="571">
                  <c:v>0.64345604181289695</c:v>
                </c:pt>
                <c:pt idx="572">
                  <c:v>0.64529633522033703</c:v>
                </c:pt>
                <c:pt idx="573">
                  <c:v>0.64805668592453003</c:v>
                </c:pt>
                <c:pt idx="574">
                  <c:v>0.64959019422531095</c:v>
                </c:pt>
                <c:pt idx="575">
                  <c:v>0.65143042802810702</c:v>
                </c:pt>
                <c:pt idx="576">
                  <c:v>0.65327066183090199</c:v>
                </c:pt>
                <c:pt idx="577">
                  <c:v>0.65541756153106701</c:v>
                </c:pt>
                <c:pt idx="578">
                  <c:v>0.65725785493850697</c:v>
                </c:pt>
                <c:pt idx="579">
                  <c:v>0.65909808874130205</c:v>
                </c:pt>
                <c:pt idx="580">
                  <c:v>0.66124504804611195</c:v>
                </c:pt>
                <c:pt idx="581">
                  <c:v>0.66339200735092196</c:v>
                </c:pt>
                <c:pt idx="582">
                  <c:v>0.66584563255310103</c:v>
                </c:pt>
                <c:pt idx="583">
                  <c:v>0.66737920045852706</c:v>
                </c:pt>
                <c:pt idx="584">
                  <c:v>0.66983282566070601</c:v>
                </c:pt>
                <c:pt idx="585">
                  <c:v>0.67105960845947299</c:v>
                </c:pt>
                <c:pt idx="586">
                  <c:v>0.67381995916366599</c:v>
                </c:pt>
                <c:pt idx="587">
                  <c:v>0.67566025257110596</c:v>
                </c:pt>
                <c:pt idx="588">
                  <c:v>0.67750048637390103</c:v>
                </c:pt>
                <c:pt idx="589">
                  <c:v>0.67872726917266801</c:v>
                </c:pt>
                <c:pt idx="590">
                  <c:v>0.68087422847747803</c:v>
                </c:pt>
                <c:pt idx="591">
                  <c:v>0.68363463878631603</c:v>
                </c:pt>
                <c:pt idx="592">
                  <c:v>0.685474812984467</c:v>
                </c:pt>
                <c:pt idx="593">
                  <c:v>0.68731510639190696</c:v>
                </c:pt>
                <c:pt idx="594">
                  <c:v>0.68976873159408603</c:v>
                </c:pt>
                <c:pt idx="595">
                  <c:v>0.69160896539688099</c:v>
                </c:pt>
                <c:pt idx="596">
                  <c:v>0.69375586509704601</c:v>
                </c:pt>
                <c:pt idx="597">
                  <c:v>0.69528943300247203</c:v>
                </c:pt>
                <c:pt idx="598">
                  <c:v>0.69743639230728105</c:v>
                </c:pt>
                <c:pt idx="599">
                  <c:v>0.69958335161209095</c:v>
                </c:pt>
                <c:pt idx="600">
                  <c:v>0.70142352581024203</c:v>
                </c:pt>
                <c:pt idx="601">
                  <c:v>0.70357054471969604</c:v>
                </c:pt>
                <c:pt idx="602">
                  <c:v>0.70541071891784701</c:v>
                </c:pt>
                <c:pt idx="603">
                  <c:v>0.70786440372466997</c:v>
                </c:pt>
                <c:pt idx="604">
                  <c:v>0.70939791202545199</c:v>
                </c:pt>
                <c:pt idx="605">
                  <c:v>0.71154487133026101</c:v>
                </c:pt>
                <c:pt idx="606">
                  <c:v>0.71369177103042603</c:v>
                </c:pt>
                <c:pt idx="607">
                  <c:v>0.71553206443786599</c:v>
                </c:pt>
                <c:pt idx="608">
                  <c:v>0.71767896413803101</c:v>
                </c:pt>
                <c:pt idx="609">
                  <c:v>0.71921253204345703</c:v>
                </c:pt>
                <c:pt idx="610">
                  <c:v>0.721052765846252</c:v>
                </c:pt>
                <c:pt idx="611">
                  <c:v>0.72350645065307595</c:v>
                </c:pt>
                <c:pt idx="612">
                  <c:v>0.72596001625061002</c:v>
                </c:pt>
                <c:pt idx="613">
                  <c:v>0.72718691825866699</c:v>
                </c:pt>
                <c:pt idx="614">
                  <c:v>0.72964054346084595</c:v>
                </c:pt>
                <c:pt idx="615">
                  <c:v>0.73178750276565596</c:v>
                </c:pt>
                <c:pt idx="616">
                  <c:v>0.73393440246581998</c:v>
                </c:pt>
                <c:pt idx="617">
                  <c:v>0.735467970371246</c:v>
                </c:pt>
                <c:pt idx="618">
                  <c:v>0.73761487007141102</c:v>
                </c:pt>
                <c:pt idx="619">
                  <c:v>0.73945516347885099</c:v>
                </c:pt>
                <c:pt idx="620">
                  <c:v>0.74129533767700195</c:v>
                </c:pt>
                <c:pt idx="621">
                  <c:v>0.74374902248382602</c:v>
                </c:pt>
                <c:pt idx="622">
                  <c:v>0.74558925628662098</c:v>
                </c:pt>
                <c:pt idx="623">
                  <c:v>0.74681609869003296</c:v>
                </c:pt>
                <c:pt idx="624">
                  <c:v>0.74926972389221203</c:v>
                </c:pt>
                <c:pt idx="625">
                  <c:v>0.75111001729965199</c:v>
                </c:pt>
                <c:pt idx="626">
                  <c:v>0.75356358289718595</c:v>
                </c:pt>
                <c:pt idx="627">
                  <c:v>0.75540387630462602</c:v>
                </c:pt>
                <c:pt idx="628">
                  <c:v>0.75755083560943604</c:v>
                </c:pt>
                <c:pt idx="629">
                  <c:v>0.759391069412231</c:v>
                </c:pt>
                <c:pt idx="630">
                  <c:v>0.76153802871704102</c:v>
                </c:pt>
                <c:pt idx="631">
                  <c:v>0.76307153701782204</c:v>
                </c:pt>
                <c:pt idx="632">
                  <c:v>0.76521843671798695</c:v>
                </c:pt>
                <c:pt idx="633">
                  <c:v>0.76705873012542702</c:v>
                </c:pt>
                <c:pt idx="634">
                  <c:v>0.76951241493225098</c:v>
                </c:pt>
                <c:pt idx="635">
                  <c:v>0.77135258913040206</c:v>
                </c:pt>
                <c:pt idx="636">
                  <c:v>0.77349960803985596</c:v>
                </c:pt>
                <c:pt idx="637">
                  <c:v>0.77564650774002097</c:v>
                </c:pt>
                <c:pt idx="638">
                  <c:v>0.777180075645447</c:v>
                </c:pt>
                <c:pt idx="639">
                  <c:v>0.77932697534561202</c:v>
                </c:pt>
                <c:pt idx="640">
                  <c:v>0.78147393465042103</c:v>
                </c:pt>
                <c:pt idx="641">
                  <c:v>0.78362083435058605</c:v>
                </c:pt>
                <c:pt idx="642">
                  <c:v>0.78484767675399802</c:v>
                </c:pt>
                <c:pt idx="643">
                  <c:v>0.78760802745819103</c:v>
                </c:pt>
                <c:pt idx="644">
                  <c:v>0.78944832086563099</c:v>
                </c:pt>
                <c:pt idx="645">
                  <c:v>0.79190194606780995</c:v>
                </c:pt>
                <c:pt idx="646">
                  <c:v>0.79343551397323597</c:v>
                </c:pt>
                <c:pt idx="647">
                  <c:v>0.79558241367340099</c:v>
                </c:pt>
                <c:pt idx="648">
                  <c:v>0.79711598157882702</c:v>
                </c:pt>
                <c:pt idx="649">
                  <c:v>0.79956960678100597</c:v>
                </c:pt>
                <c:pt idx="650">
                  <c:v>0.80171656608581499</c:v>
                </c:pt>
                <c:pt idx="651">
                  <c:v>0.80325007438659701</c:v>
                </c:pt>
                <c:pt idx="652">
                  <c:v>0.80509030818939198</c:v>
                </c:pt>
                <c:pt idx="653">
                  <c:v>0.80693054199218806</c:v>
                </c:pt>
                <c:pt idx="654">
                  <c:v>0.80938422679901101</c:v>
                </c:pt>
                <c:pt idx="655">
                  <c:v>0.81183785200118996</c:v>
                </c:pt>
                <c:pt idx="656">
                  <c:v>0.81337141990661599</c:v>
                </c:pt>
                <c:pt idx="657">
                  <c:v>0.81521159410476696</c:v>
                </c:pt>
                <c:pt idx="658">
                  <c:v>0.81735855340957597</c:v>
                </c:pt>
                <c:pt idx="659">
                  <c:v>0.81919878721237205</c:v>
                </c:pt>
                <c:pt idx="660">
                  <c:v>0.82134574651718095</c:v>
                </c:pt>
                <c:pt idx="661">
                  <c:v>0.82318598031997703</c:v>
                </c:pt>
                <c:pt idx="662">
                  <c:v>0.82533293962478604</c:v>
                </c:pt>
                <c:pt idx="663">
                  <c:v>0.827786564826965</c:v>
                </c:pt>
                <c:pt idx="664">
                  <c:v>0.82932013273239102</c:v>
                </c:pt>
                <c:pt idx="665">
                  <c:v>0.83146703243255604</c:v>
                </c:pt>
                <c:pt idx="666">
                  <c:v>0.83392071723937999</c:v>
                </c:pt>
                <c:pt idx="667">
                  <c:v>0.83545422554016102</c:v>
                </c:pt>
                <c:pt idx="668">
                  <c:v>0.83698779344558705</c:v>
                </c:pt>
                <c:pt idx="669">
                  <c:v>0.839441418647766</c:v>
                </c:pt>
                <c:pt idx="670">
                  <c:v>0.84189504384994496</c:v>
                </c:pt>
                <c:pt idx="671">
                  <c:v>0.84342855215072599</c:v>
                </c:pt>
                <c:pt idx="672">
                  <c:v>0.845575571060181</c:v>
                </c:pt>
                <c:pt idx="673">
                  <c:v>0.84741574525833097</c:v>
                </c:pt>
                <c:pt idx="674">
                  <c:v>0.84986943006515503</c:v>
                </c:pt>
                <c:pt idx="675">
                  <c:v>0.85109621286392201</c:v>
                </c:pt>
                <c:pt idx="676">
                  <c:v>0.85324323177337602</c:v>
                </c:pt>
                <c:pt idx="677">
                  <c:v>0.85539013147354104</c:v>
                </c:pt>
                <c:pt idx="678">
                  <c:v>0.85692369937896695</c:v>
                </c:pt>
                <c:pt idx="679">
                  <c:v>0.85937732458114602</c:v>
                </c:pt>
                <c:pt idx="680">
                  <c:v>0.86152428388595603</c:v>
                </c:pt>
                <c:pt idx="681">
                  <c:v>0.86305779218673695</c:v>
                </c:pt>
                <c:pt idx="682">
                  <c:v>0.86551147699356101</c:v>
                </c:pt>
                <c:pt idx="683">
                  <c:v>0.86796510219573997</c:v>
                </c:pt>
                <c:pt idx="684">
                  <c:v>0.869498610496521</c:v>
                </c:pt>
                <c:pt idx="685">
                  <c:v>0.87164562940597501</c:v>
                </c:pt>
                <c:pt idx="686">
                  <c:v>0.87287241220474199</c:v>
                </c:pt>
                <c:pt idx="687">
                  <c:v>0.87593948841095004</c:v>
                </c:pt>
                <c:pt idx="688">
                  <c:v>0.87747299671173096</c:v>
                </c:pt>
                <c:pt idx="689">
                  <c:v>0.87961995601654097</c:v>
                </c:pt>
                <c:pt idx="690">
                  <c:v>0.881153464317322</c:v>
                </c:pt>
                <c:pt idx="691">
                  <c:v>0.88299369812011697</c:v>
                </c:pt>
                <c:pt idx="692">
                  <c:v>0.88544738292694103</c:v>
                </c:pt>
                <c:pt idx="693">
                  <c:v>0.88759434223175004</c:v>
                </c:pt>
                <c:pt idx="694">
                  <c:v>0.88974124193191495</c:v>
                </c:pt>
                <c:pt idx="695">
                  <c:v>0.89188820123672496</c:v>
                </c:pt>
                <c:pt idx="696">
                  <c:v>0.89342170953750599</c:v>
                </c:pt>
                <c:pt idx="697">
                  <c:v>0.89556866884231601</c:v>
                </c:pt>
                <c:pt idx="698">
                  <c:v>0.89710217714309703</c:v>
                </c:pt>
                <c:pt idx="699">
                  <c:v>0.89924919605255105</c:v>
                </c:pt>
                <c:pt idx="700">
                  <c:v>0.90139609575271595</c:v>
                </c:pt>
                <c:pt idx="701">
                  <c:v>0.90323632955551103</c:v>
                </c:pt>
                <c:pt idx="702">
                  <c:v>0.905076563358307</c:v>
                </c:pt>
                <c:pt idx="703">
                  <c:v>0.90722352266311601</c:v>
                </c:pt>
                <c:pt idx="704">
                  <c:v>0.90937042236328103</c:v>
                </c:pt>
                <c:pt idx="705">
                  <c:v>0.91121071577072099</c:v>
                </c:pt>
                <c:pt idx="706">
                  <c:v>0.91335761547088601</c:v>
                </c:pt>
                <c:pt idx="707">
                  <c:v>0.91519790887832597</c:v>
                </c:pt>
                <c:pt idx="708">
                  <c:v>0.91734480857849099</c:v>
                </c:pt>
                <c:pt idx="709">
                  <c:v>0.919491767883301</c:v>
                </c:pt>
                <c:pt idx="710">
                  <c:v>0.92102527618408203</c:v>
                </c:pt>
                <c:pt idx="711">
                  <c:v>0.92317229509353604</c:v>
                </c:pt>
                <c:pt idx="712">
                  <c:v>0.925625860691071</c:v>
                </c:pt>
                <c:pt idx="713">
                  <c:v>0.92777287960052501</c:v>
                </c:pt>
                <c:pt idx="714">
                  <c:v>0.92961305379867598</c:v>
                </c:pt>
                <c:pt idx="715">
                  <c:v>0.93145334720611594</c:v>
                </c:pt>
                <c:pt idx="716">
                  <c:v>0.93329352140426602</c:v>
                </c:pt>
                <c:pt idx="717">
                  <c:v>0.93513381481170699</c:v>
                </c:pt>
                <c:pt idx="718">
                  <c:v>0.93789410591125499</c:v>
                </c:pt>
                <c:pt idx="719">
                  <c:v>0.93942767381668102</c:v>
                </c:pt>
                <c:pt idx="720">
                  <c:v>0.94126790761947599</c:v>
                </c:pt>
                <c:pt idx="721">
                  <c:v>0.943414866924286</c:v>
                </c:pt>
                <c:pt idx="722">
                  <c:v>0.94525510072708097</c:v>
                </c:pt>
                <c:pt idx="723">
                  <c:v>0.94801545143127397</c:v>
                </c:pt>
                <c:pt idx="724">
                  <c:v>0.94924229383468595</c:v>
                </c:pt>
                <c:pt idx="725">
                  <c:v>0.95108252763748202</c:v>
                </c:pt>
                <c:pt idx="726">
                  <c:v>0.95322942733764604</c:v>
                </c:pt>
                <c:pt idx="727">
                  <c:v>0.95598983764648404</c:v>
                </c:pt>
                <c:pt idx="728">
                  <c:v>0.95752334594726596</c:v>
                </c:pt>
                <c:pt idx="729">
                  <c:v>0.95936357975006104</c:v>
                </c:pt>
                <c:pt idx="730">
                  <c:v>0.96151053905487105</c:v>
                </c:pt>
                <c:pt idx="731">
                  <c:v>0.96335077285766602</c:v>
                </c:pt>
                <c:pt idx="732">
                  <c:v>0.96549767255783103</c:v>
                </c:pt>
                <c:pt idx="733">
                  <c:v>0.96795135736465499</c:v>
                </c:pt>
                <c:pt idx="734">
                  <c:v>0.96948486566543601</c:v>
                </c:pt>
                <c:pt idx="735">
                  <c:v>0.97132515907287598</c:v>
                </c:pt>
                <c:pt idx="736">
                  <c:v>0.97347211837768599</c:v>
                </c:pt>
                <c:pt idx="737">
                  <c:v>0.97561901807785001</c:v>
                </c:pt>
                <c:pt idx="738">
                  <c:v>0.97745931148529097</c:v>
                </c:pt>
                <c:pt idx="739">
                  <c:v>0.97929948568344105</c:v>
                </c:pt>
                <c:pt idx="740">
                  <c:v>0.98144650459289595</c:v>
                </c:pt>
                <c:pt idx="741">
                  <c:v>0.98328667879104603</c:v>
                </c:pt>
                <c:pt idx="742">
                  <c:v>0.98543363809585605</c:v>
                </c:pt>
                <c:pt idx="743">
                  <c:v>0.98727387189865101</c:v>
                </c:pt>
                <c:pt idx="744">
                  <c:v>0.98911410570144698</c:v>
                </c:pt>
                <c:pt idx="745">
                  <c:v>0.99126106500625599</c:v>
                </c:pt>
                <c:pt idx="746">
                  <c:v>0.99310129880905196</c:v>
                </c:pt>
                <c:pt idx="747">
                  <c:v>0.99555492401123002</c:v>
                </c:pt>
                <c:pt idx="748">
                  <c:v>0.99739521741867099</c:v>
                </c:pt>
                <c:pt idx="749">
                  <c:v>0.99954211711883501</c:v>
                </c:pt>
                <c:pt idx="750">
                  <c:v>1.00138235092163</c:v>
                </c:pt>
                <c:pt idx="751">
                  <c:v>1.00352931022644</c:v>
                </c:pt>
                <c:pt idx="752">
                  <c:v>1.0053695440292401</c:v>
                </c:pt>
                <c:pt idx="753">
                  <c:v>1.0075165033340501</c:v>
                </c:pt>
                <c:pt idx="754">
                  <c:v>1.00905001163483</c:v>
                </c:pt>
                <c:pt idx="755">
                  <c:v>1.0115036964416499</c:v>
                </c:pt>
                <c:pt idx="756">
                  <c:v>1.01365065574646</c:v>
                </c:pt>
                <c:pt idx="757">
                  <c:v>1.0151841640472401</c:v>
                </c:pt>
                <c:pt idx="758">
                  <c:v>1.0176377296447801</c:v>
                </c:pt>
                <c:pt idx="759">
                  <c:v>1.01917135715485</c:v>
                </c:pt>
                <c:pt idx="760">
                  <c:v>1.0216250419616699</c:v>
                </c:pt>
                <c:pt idx="761">
                  <c:v>1.0237718820571899</c:v>
                </c:pt>
                <c:pt idx="762">
                  <c:v>1.0253053903579701</c:v>
                </c:pt>
                <c:pt idx="763">
                  <c:v>1.0274524688720701</c:v>
                </c:pt>
                <c:pt idx="764">
                  <c:v>1.0292927026748699</c:v>
                </c:pt>
                <c:pt idx="765">
                  <c:v>1.0320529937744101</c:v>
                </c:pt>
                <c:pt idx="766">
                  <c:v>1.0335865020752</c:v>
                </c:pt>
                <c:pt idx="767">
                  <c:v>1.0354268550872801</c:v>
                </c:pt>
                <c:pt idx="768">
                  <c:v>1.0372669696807899</c:v>
                </c:pt>
                <c:pt idx="769">
                  <c:v>1.0394139289855999</c:v>
                </c:pt>
                <c:pt idx="770">
                  <c:v>1.0415608882904099</c:v>
                </c:pt>
                <c:pt idx="771">
                  <c:v>1.0430945158004801</c:v>
                </c:pt>
                <c:pt idx="772">
                  <c:v>1.04554808139801</c:v>
                </c:pt>
                <c:pt idx="773">
                  <c:v>1.0470815896987899</c:v>
                </c:pt>
                <c:pt idx="774">
                  <c:v>1.0495351552963299</c:v>
                </c:pt>
                <c:pt idx="775">
                  <c:v>1.0510687828064</c:v>
                </c:pt>
                <c:pt idx="776">
                  <c:v>1.05352246761322</c:v>
                </c:pt>
                <c:pt idx="777">
                  <c:v>1.0553627014160201</c:v>
                </c:pt>
                <c:pt idx="778">
                  <c:v>1.0575095415115401</c:v>
                </c:pt>
                <c:pt idx="779">
                  <c:v>1.0593498945236199</c:v>
                </c:pt>
                <c:pt idx="780">
                  <c:v>1.06149685382843</c:v>
                </c:pt>
                <c:pt idx="781">
                  <c:v>1.06364369392395</c:v>
                </c:pt>
                <c:pt idx="782">
                  <c:v>1.06548392772675</c:v>
                </c:pt>
                <c:pt idx="783">
                  <c:v>1.0676310062408401</c:v>
                </c:pt>
                <c:pt idx="784">
                  <c:v>1.0694711208343499</c:v>
                </c:pt>
                <c:pt idx="785">
                  <c:v>1.0716180801391599</c:v>
                </c:pt>
                <c:pt idx="786">
                  <c:v>1.07345831394196</c:v>
                </c:pt>
                <c:pt idx="787">
                  <c:v>1.07591199874878</c:v>
                </c:pt>
                <c:pt idx="788">
                  <c:v>1.0771387815475499</c:v>
                </c:pt>
                <c:pt idx="789">
                  <c:v>1.07897901535034</c:v>
                </c:pt>
                <c:pt idx="790">
                  <c:v>1.08112597465515</c:v>
                </c:pt>
                <c:pt idx="791">
                  <c:v>1.08327293395996</c:v>
                </c:pt>
                <c:pt idx="792">
                  <c:v>1.0854198932647701</c:v>
                </c:pt>
                <c:pt idx="793">
                  <c:v>1.0875668525695801</c:v>
                </c:pt>
                <c:pt idx="794">
                  <c:v>1.08910036087036</c:v>
                </c:pt>
                <c:pt idx="795">
                  <c:v>1.09124732017517</c:v>
                </c:pt>
                <c:pt idx="796">
                  <c:v>1.0930875539779701</c:v>
                </c:pt>
                <c:pt idx="797">
                  <c:v>1.0955411195755</c:v>
                </c:pt>
                <c:pt idx="798">
                  <c:v>1.0976881980896001</c:v>
                </c:pt>
                <c:pt idx="799">
                  <c:v>1.09922170639038</c:v>
                </c:pt>
                <c:pt idx="800">
                  <c:v>1.1016752719879199</c:v>
                </c:pt>
                <c:pt idx="801">
                  <c:v>1.1032087802887001</c:v>
                </c:pt>
                <c:pt idx="802">
                  <c:v>1.1053558588028001</c:v>
                </c:pt>
                <c:pt idx="803">
                  <c:v>1.1075028181076001</c:v>
                </c:pt>
                <c:pt idx="804">
                  <c:v>1.1096496582031301</c:v>
                </c:pt>
                <c:pt idx="805">
                  <c:v>1.11148989200592</c:v>
                </c:pt>
                <c:pt idx="806">
                  <c:v>1.11363697052002</c:v>
                </c:pt>
                <c:pt idx="807">
                  <c:v>1.11578381061554</c:v>
                </c:pt>
                <c:pt idx="808">
                  <c:v>1.11701059341431</c:v>
                </c:pt>
                <c:pt idx="809">
                  <c:v>1.11915755271912</c:v>
                </c:pt>
                <c:pt idx="810">
                  <c:v>1.1216112375259399</c:v>
                </c:pt>
                <c:pt idx="811">
                  <c:v>1.12345147132874</c:v>
                </c:pt>
                <c:pt idx="812">
                  <c:v>1.12559843063354</c:v>
                </c:pt>
                <c:pt idx="813">
                  <c:v>1.1277452707290601</c:v>
                </c:pt>
                <c:pt idx="814">
                  <c:v>1.1295856237411499</c:v>
                </c:pt>
                <c:pt idx="815">
                  <c:v>1.13142585754395</c:v>
                </c:pt>
                <c:pt idx="816">
                  <c:v>1.13357281684875</c:v>
                </c:pt>
                <c:pt idx="817">
                  <c:v>1.13571965694427</c:v>
                </c:pt>
                <c:pt idx="818">
                  <c:v>1.1372532844543499</c:v>
                </c:pt>
                <c:pt idx="819">
                  <c:v>1.1397069692611701</c:v>
                </c:pt>
                <c:pt idx="820">
                  <c:v>1.14124047756195</c:v>
                </c:pt>
                <c:pt idx="821">
                  <c:v>1.14338731765747</c:v>
                </c:pt>
                <c:pt idx="822">
                  <c:v>1.1452276706695601</c:v>
                </c:pt>
                <c:pt idx="823">
                  <c:v>1.14706790447235</c:v>
                </c:pt>
                <c:pt idx="824">
                  <c:v>1.14921474456787</c:v>
                </c:pt>
                <c:pt idx="825">
                  <c:v>1.1516684293746899</c:v>
                </c:pt>
                <c:pt idx="826">
                  <c:v>1.1532020568847701</c:v>
                </c:pt>
                <c:pt idx="827">
                  <c:v>1.1556556224823</c:v>
                </c:pt>
                <c:pt idx="828">
                  <c:v>1.1574958562851001</c:v>
                </c:pt>
                <c:pt idx="829">
                  <c:v>1.15933609008789</c:v>
                </c:pt>
                <c:pt idx="830">
                  <c:v>1.1614830493927</c:v>
                </c:pt>
                <c:pt idx="831">
                  <c:v>1.1630165576934799</c:v>
                </c:pt>
                <c:pt idx="832">
                  <c:v>1.1654702425003101</c:v>
                </c:pt>
                <c:pt idx="833">
                  <c:v>1.1673104763030999</c:v>
                </c:pt>
                <c:pt idx="834">
                  <c:v>1.1694574356079099</c:v>
                </c:pt>
                <c:pt idx="835">
                  <c:v>1.17129766941071</c:v>
                </c:pt>
                <c:pt idx="836">
                  <c:v>1.17344462871552</c:v>
                </c:pt>
                <c:pt idx="837">
                  <c:v>1.1752847433090201</c:v>
                </c:pt>
                <c:pt idx="838">
                  <c:v>1.1774318218231199</c:v>
                </c:pt>
                <c:pt idx="839">
                  <c:v>1.1795787811279299</c:v>
                </c:pt>
                <c:pt idx="840">
                  <c:v>1.18111228942871</c:v>
                </c:pt>
                <c:pt idx="841">
                  <c:v>1.1832591295242301</c:v>
                </c:pt>
                <c:pt idx="842">
                  <c:v>1.18571293354034</c:v>
                </c:pt>
                <c:pt idx="843">
                  <c:v>1.1872464418411299</c:v>
                </c:pt>
                <c:pt idx="844">
                  <c:v>1.18908667564392</c:v>
                </c:pt>
                <c:pt idx="845">
                  <c:v>1.19154036045074</c:v>
                </c:pt>
                <c:pt idx="846">
                  <c:v>1.19368731975555</c:v>
                </c:pt>
                <c:pt idx="847">
                  <c:v>1.1952208280563399</c:v>
                </c:pt>
                <c:pt idx="848">
                  <c:v>1.1973676681518599</c:v>
                </c:pt>
                <c:pt idx="849">
                  <c:v>1.19920802116394</c:v>
                </c:pt>
                <c:pt idx="850">
                  <c:v>1.2016615867614699</c:v>
                </c:pt>
                <c:pt idx="851">
                  <c:v>1.20380854606628</c:v>
                </c:pt>
                <c:pt idx="852">
                  <c:v>1.20564877986908</c:v>
                </c:pt>
                <c:pt idx="853">
                  <c:v>1.20779573917389</c:v>
                </c:pt>
                <c:pt idx="854">
                  <c:v>1.20932924747467</c:v>
                </c:pt>
                <c:pt idx="855">
                  <c:v>1.2117829322814899</c:v>
                </c:pt>
                <c:pt idx="856">
                  <c:v>1.2133164405822801</c:v>
                </c:pt>
                <c:pt idx="857">
                  <c:v>1.2154633998870801</c:v>
                </c:pt>
                <c:pt idx="858">
                  <c:v>1.2173036336898799</c:v>
                </c:pt>
                <c:pt idx="859">
                  <c:v>1.21914386749268</c:v>
                </c:pt>
                <c:pt idx="860">
                  <c:v>1.2209841012954701</c:v>
                </c:pt>
                <c:pt idx="861">
                  <c:v>1.22374451160431</c:v>
                </c:pt>
                <c:pt idx="862">
                  <c:v>1.2252780199050901</c:v>
                </c:pt>
                <c:pt idx="863">
                  <c:v>1.2277315855026201</c:v>
                </c:pt>
                <c:pt idx="864">
                  <c:v>1.2295718193054199</c:v>
                </c:pt>
                <c:pt idx="865">
                  <c:v>1.2314121723175</c:v>
                </c:pt>
                <c:pt idx="866">
                  <c:v>1.2332524061203001</c:v>
                </c:pt>
                <c:pt idx="867">
                  <c:v>1.2350926399230999</c:v>
                </c:pt>
                <c:pt idx="868">
                  <c:v>1.2372394800186199</c:v>
                </c:pt>
                <c:pt idx="869">
                  <c:v>1.2396932840347299</c:v>
                </c:pt>
                <c:pt idx="870">
                  <c:v>1.24122679233551</c:v>
                </c:pt>
                <c:pt idx="871">
                  <c:v>1.2433736324310301</c:v>
                </c:pt>
                <c:pt idx="872">
                  <c:v>1.2455205917358401</c:v>
                </c:pt>
                <c:pt idx="873">
                  <c:v>1.24705421924591</c:v>
                </c:pt>
                <c:pt idx="874">
                  <c:v>1.2495077848434399</c:v>
                </c:pt>
                <c:pt idx="875">
                  <c:v>1.25134801864624</c:v>
                </c:pt>
                <c:pt idx="876">
                  <c:v>1.25349497795105</c:v>
                </c:pt>
                <c:pt idx="877">
                  <c:v>1.25564193725586</c:v>
                </c:pt>
                <c:pt idx="878">
                  <c:v>1.2577888965606701</c:v>
                </c:pt>
                <c:pt idx="879">
                  <c:v>1.2596291303634599</c:v>
                </c:pt>
                <c:pt idx="880">
                  <c:v>1.26146924495697</c:v>
                </c:pt>
                <c:pt idx="881">
                  <c:v>1.2630028724670399</c:v>
                </c:pt>
                <c:pt idx="882">
                  <c:v>1.26484310626984</c:v>
                </c:pt>
                <c:pt idx="883">
                  <c:v>1.2672967910766599</c:v>
                </c:pt>
                <c:pt idx="884">
                  <c:v>1.26913690567017</c:v>
                </c:pt>
                <c:pt idx="885">
                  <c:v>1.27128398418427</c:v>
                </c:pt>
                <c:pt idx="886">
                  <c:v>1.27343094348907</c:v>
                </c:pt>
                <c:pt idx="887">
                  <c:v>1.2752710580825799</c:v>
                </c:pt>
                <c:pt idx="888">
                  <c:v>1.27711129188538</c:v>
                </c:pt>
                <c:pt idx="889">
                  <c:v>1.2795650959014899</c:v>
                </c:pt>
                <c:pt idx="890">
                  <c:v>1.2810986042022701</c:v>
                </c:pt>
                <c:pt idx="891">
                  <c:v>1.2835521697998</c:v>
                </c:pt>
                <c:pt idx="892">
                  <c:v>1.2853924036026001</c:v>
                </c:pt>
                <c:pt idx="893">
                  <c:v>1.2875393629074099</c:v>
                </c:pt>
                <c:pt idx="894">
                  <c:v>1.28937959671021</c:v>
                </c:pt>
                <c:pt idx="895">
                  <c:v>1.2909131050109901</c:v>
                </c:pt>
                <c:pt idx="896">
                  <c:v>1.29275333881378</c:v>
                </c:pt>
                <c:pt idx="897">
                  <c:v>1.2952070236206099</c:v>
                </c:pt>
                <c:pt idx="898">
                  <c:v>1.2970472574234</c:v>
                </c:pt>
                <c:pt idx="899">
                  <c:v>1.29919421672821</c:v>
                </c:pt>
                <c:pt idx="900">
                  <c:v>1.30164790153503</c:v>
                </c:pt>
                <c:pt idx="901">
                  <c:v>1.3031814098358201</c:v>
                </c:pt>
                <c:pt idx="902">
                  <c:v>1.3053283691406301</c:v>
                </c:pt>
                <c:pt idx="903">
                  <c:v>1.3074752092361499</c:v>
                </c:pt>
                <c:pt idx="904">
                  <c:v>1.30900871753693</c:v>
                </c:pt>
                <c:pt idx="905">
                  <c:v>1.31146252155304</c:v>
                </c:pt>
                <c:pt idx="906">
                  <c:v>1.31360936164856</c:v>
                </c:pt>
                <c:pt idx="907">
                  <c:v>1.31575632095337</c:v>
                </c:pt>
                <c:pt idx="908">
                  <c:v>1.3172899484634399</c:v>
                </c:pt>
                <c:pt idx="909">
                  <c:v>1.31943690776825</c:v>
                </c:pt>
                <c:pt idx="910">
                  <c:v>1.32127702236176</c:v>
                </c:pt>
                <c:pt idx="911">
                  <c:v>1.32281053066254</c:v>
                </c:pt>
                <c:pt idx="912">
                  <c:v>1.3252643346786499</c:v>
                </c:pt>
                <c:pt idx="913">
                  <c:v>1.32710456848145</c:v>
                </c:pt>
                <c:pt idx="914">
                  <c:v>1.3298648595809901</c:v>
                </c:pt>
                <c:pt idx="915">
                  <c:v>1.33139836788177</c:v>
                </c:pt>
                <c:pt idx="916">
                  <c:v>1.3332387208938601</c:v>
                </c:pt>
                <c:pt idx="917">
                  <c:v>1.3350788354873699</c:v>
                </c:pt>
                <c:pt idx="918">
                  <c:v>1.33722579479218</c:v>
                </c:pt>
                <c:pt idx="919">
                  <c:v>1.33937275409698</c:v>
                </c:pt>
                <c:pt idx="920">
                  <c:v>1.34151971340179</c:v>
                </c:pt>
                <c:pt idx="921">
                  <c:v>1.3433599472045901</c:v>
                </c:pt>
                <c:pt idx="922">
                  <c:v>1.3455069065094001</c:v>
                </c:pt>
                <c:pt idx="923">
                  <c:v>1.3473470211029099</c:v>
                </c:pt>
                <c:pt idx="924">
                  <c:v>1.34918737411499</c:v>
                </c:pt>
                <c:pt idx="925">
                  <c:v>1.35164105892181</c:v>
                </c:pt>
                <c:pt idx="926">
                  <c:v>1.3531745672226001</c:v>
                </c:pt>
                <c:pt idx="927">
                  <c:v>1.3553214073181199</c:v>
                </c:pt>
                <c:pt idx="928">
                  <c:v>1.3571617603302</c:v>
                </c:pt>
                <c:pt idx="929">
                  <c:v>1.35930871963501</c:v>
                </c:pt>
                <c:pt idx="930">
                  <c:v>1.36145555973053</c:v>
                </c:pt>
                <c:pt idx="931">
                  <c:v>1.3632957935333301</c:v>
                </c:pt>
                <c:pt idx="932">
                  <c:v>1.3651361465454099</c:v>
                </c:pt>
                <c:pt idx="933">
                  <c:v>1.3675897121429399</c:v>
                </c:pt>
                <c:pt idx="934">
                  <c:v>1.36942994594574</c:v>
                </c:pt>
                <c:pt idx="935">
                  <c:v>1.37127017974854</c:v>
                </c:pt>
                <c:pt idx="936">
                  <c:v>1.37372386455536</c:v>
                </c:pt>
                <c:pt idx="937">
                  <c:v>1.3752573728561399</c:v>
                </c:pt>
                <c:pt idx="938">
                  <c:v>1.37709760665894</c:v>
                </c:pt>
                <c:pt idx="939">
                  <c:v>1.37924456596375</c:v>
                </c:pt>
                <c:pt idx="940">
                  <c:v>1.38139152526855</c:v>
                </c:pt>
                <c:pt idx="941">
                  <c:v>1.38384521007538</c:v>
                </c:pt>
                <c:pt idx="942">
                  <c:v>1.3856853246688801</c:v>
                </c:pt>
                <c:pt idx="943">
                  <c:v>1.3875255584716799</c:v>
                </c:pt>
                <c:pt idx="944">
                  <c:v>1.3896726369857799</c:v>
                </c:pt>
                <c:pt idx="945">
                  <c:v>1.39151287078857</c:v>
                </c:pt>
                <c:pt idx="946">
                  <c:v>1.3930463790893599</c:v>
                </c:pt>
                <c:pt idx="947">
                  <c:v>1.39488649368286</c:v>
                </c:pt>
                <c:pt idx="948">
                  <c:v>1.3973402976989699</c:v>
                </c:pt>
                <c:pt idx="949">
                  <c:v>1.39948713779449</c:v>
                </c:pt>
                <c:pt idx="950">
                  <c:v>1.40132737159729</c:v>
                </c:pt>
                <c:pt idx="951">
                  <c:v>1.40347445011139</c:v>
                </c:pt>
                <c:pt idx="952">
                  <c:v>1.4053146839141799</c:v>
                </c:pt>
                <c:pt idx="953">
                  <c:v>1.4074615240096999</c:v>
                </c:pt>
                <c:pt idx="954">
                  <c:v>1.4099152088165301</c:v>
                </c:pt>
                <c:pt idx="955">
                  <c:v>1.4114488363266</c:v>
                </c:pt>
                <c:pt idx="956">
                  <c:v>1.41359567642212</c:v>
                </c:pt>
                <c:pt idx="957">
                  <c:v>1.4151291847228999</c:v>
                </c:pt>
                <c:pt idx="958">
                  <c:v>1.41727614402771</c:v>
                </c:pt>
                <c:pt idx="959">
                  <c:v>1.41911649703979</c:v>
                </c:pt>
                <c:pt idx="960">
                  <c:v>1.42157006263733</c:v>
                </c:pt>
                <c:pt idx="961">
                  <c:v>1.4234102964401201</c:v>
                </c:pt>
                <c:pt idx="962">
                  <c:v>1.4252505302429199</c:v>
                </c:pt>
                <c:pt idx="963">
                  <c:v>1.42709076404572</c:v>
                </c:pt>
                <c:pt idx="964">
                  <c:v>1.42923772335052</c:v>
                </c:pt>
                <c:pt idx="965">
                  <c:v>1.43169128894806</c:v>
                </c:pt>
                <c:pt idx="966">
                  <c:v>1.4332247972488401</c:v>
                </c:pt>
                <c:pt idx="967">
                  <c:v>1.4353718757629399</c:v>
                </c:pt>
                <c:pt idx="968">
                  <c:v>1.43721210956573</c:v>
                </c:pt>
                <c:pt idx="969">
                  <c:v>1.4390523433685301</c:v>
                </c:pt>
                <c:pt idx="970">
                  <c:v>1.4411991834640501</c:v>
                </c:pt>
                <c:pt idx="971">
                  <c:v>1.4433462619781501</c:v>
                </c:pt>
                <c:pt idx="972">
                  <c:v>1.4454931020736701</c:v>
                </c:pt>
                <c:pt idx="973">
                  <c:v>1.44733333587646</c:v>
                </c:pt>
                <c:pt idx="974">
                  <c:v>1.44948029518127</c:v>
                </c:pt>
                <c:pt idx="975">
                  <c:v>1.4510139226913501</c:v>
                </c:pt>
                <c:pt idx="976">
                  <c:v>1.4534674882888801</c:v>
                </c:pt>
                <c:pt idx="977">
                  <c:v>1.45500099658966</c:v>
                </c:pt>
                <c:pt idx="978">
                  <c:v>1.4574546813964799</c:v>
                </c:pt>
                <c:pt idx="979">
                  <c:v>1.4596016407012899</c:v>
                </c:pt>
                <c:pt idx="980">
                  <c:v>1.4611351490020801</c:v>
                </c:pt>
                <c:pt idx="981">
                  <c:v>1.4629753828048699</c:v>
                </c:pt>
                <c:pt idx="982">
                  <c:v>1.46481561660767</c:v>
                </c:pt>
                <c:pt idx="983">
                  <c:v>1.46818947792053</c:v>
                </c:pt>
                <c:pt idx="984">
                  <c:v>1.4694162607193</c:v>
                </c:pt>
                <c:pt idx="985">
                  <c:v>1.4712564945220901</c:v>
                </c:pt>
                <c:pt idx="986">
                  <c:v>1.47371006011963</c:v>
                </c:pt>
                <c:pt idx="987">
                  <c:v>1.4752436876296999</c:v>
                </c:pt>
                <c:pt idx="988">
                  <c:v>1.4770839214325</c:v>
                </c:pt>
                <c:pt idx="989">
                  <c:v>1.47923076152802</c:v>
                </c:pt>
                <c:pt idx="990">
                  <c:v>1.48137772083282</c:v>
                </c:pt>
                <c:pt idx="991">
                  <c:v>1.4829113483428999</c:v>
                </c:pt>
                <c:pt idx="992">
                  <c:v>1.4856716394424401</c:v>
                </c:pt>
                <c:pt idx="993">
                  <c:v>1.48720514774323</c:v>
                </c:pt>
                <c:pt idx="994">
                  <c:v>1.4896588325500499</c:v>
                </c:pt>
                <c:pt idx="995">
                  <c:v>1.4911924600601201</c:v>
                </c:pt>
                <c:pt idx="996">
                  <c:v>1.49364602565765</c:v>
                </c:pt>
              </c:numCache>
            </c:numRef>
          </c:xVal>
          <c:yVal>
            <c:numRef>
              <c:f>'pittaya skin'!$BD$4:$BD$1000</c:f>
              <c:numCache>
                <c:formatCode>General</c:formatCode>
                <c:ptCount val="997"/>
                <c:pt idx="0">
                  <c:v>96.53581814332442</c:v>
                </c:pt>
                <c:pt idx="1">
                  <c:v>90.778100705144652</c:v>
                </c:pt>
                <c:pt idx="2">
                  <c:v>86.825777791752728</c:v>
                </c:pt>
                <c:pt idx="3">
                  <c:v>83.48685944590467</c:v>
                </c:pt>
                <c:pt idx="4">
                  <c:v>80.635880873490919</c:v>
                </c:pt>
                <c:pt idx="5">
                  <c:v>78.084644883347138</c:v>
                </c:pt>
                <c:pt idx="6">
                  <c:v>75.73555235880626</c:v>
                </c:pt>
                <c:pt idx="7">
                  <c:v>73.484050682798753</c:v>
                </c:pt>
                <c:pt idx="8">
                  <c:v>71.46257261907023</c:v>
                </c:pt>
                <c:pt idx="9">
                  <c:v>69.657190496482954</c:v>
                </c:pt>
                <c:pt idx="10">
                  <c:v>68.019097522086369</c:v>
                </c:pt>
                <c:pt idx="11">
                  <c:v>66.415860932135104</c:v>
                </c:pt>
                <c:pt idx="12">
                  <c:v>65.035679984827269</c:v>
                </c:pt>
                <c:pt idx="13">
                  <c:v>63.794916307167384</c:v>
                </c:pt>
                <c:pt idx="14">
                  <c:v>62.630830267483866</c:v>
                </c:pt>
                <c:pt idx="15">
                  <c:v>61.564325774683866</c:v>
                </c:pt>
                <c:pt idx="16">
                  <c:v>60.579380219265232</c:v>
                </c:pt>
                <c:pt idx="17">
                  <c:v>59.775668019442044</c:v>
                </c:pt>
                <c:pt idx="18">
                  <c:v>58.984505812986704</c:v>
                </c:pt>
                <c:pt idx="19">
                  <c:v>58.288838483184207</c:v>
                </c:pt>
                <c:pt idx="20">
                  <c:v>57.657998488800573</c:v>
                </c:pt>
                <c:pt idx="21">
                  <c:v>57.13520646498759</c:v>
                </c:pt>
                <c:pt idx="22">
                  <c:v>56.60404605640165</c:v>
                </c:pt>
                <c:pt idx="23">
                  <c:v>56.130743980082315</c:v>
                </c:pt>
                <c:pt idx="24">
                  <c:v>55.738301150334131</c:v>
                </c:pt>
                <c:pt idx="25">
                  <c:v>55.429500827647843</c:v>
                </c:pt>
                <c:pt idx="26">
                  <c:v>55.111646898612022</c:v>
                </c:pt>
                <c:pt idx="27">
                  <c:v>54.791691313353461</c:v>
                </c:pt>
                <c:pt idx="28">
                  <c:v>54.611848554486663</c:v>
                </c:pt>
                <c:pt idx="29">
                  <c:v>54.447345767336898</c:v>
                </c:pt>
                <c:pt idx="30">
                  <c:v>54.227768941927913</c:v>
                </c:pt>
                <c:pt idx="31">
                  <c:v>54.062568531001276</c:v>
                </c:pt>
                <c:pt idx="32">
                  <c:v>53.984499262779416</c:v>
                </c:pt>
                <c:pt idx="33">
                  <c:v>53.930822022349147</c:v>
                </c:pt>
                <c:pt idx="34">
                  <c:v>53.84090193481169</c:v>
                </c:pt>
                <c:pt idx="35">
                  <c:v>53.782349079318202</c:v>
                </c:pt>
                <c:pt idx="36">
                  <c:v>53.811623956789859</c:v>
                </c:pt>
                <c:pt idx="37">
                  <c:v>53.840206378068153</c:v>
                </c:pt>
                <c:pt idx="38">
                  <c:v>53.78304618633674</c:v>
                </c:pt>
                <c:pt idx="39">
                  <c:v>53.832536650588743</c:v>
                </c:pt>
                <c:pt idx="40">
                  <c:v>53.925943306735903</c:v>
                </c:pt>
                <c:pt idx="41">
                  <c:v>54.039564516146676</c:v>
                </c:pt>
                <c:pt idx="42">
                  <c:v>54.079295223759452</c:v>
                </c:pt>
                <c:pt idx="43">
                  <c:v>54.172699812873113</c:v>
                </c:pt>
                <c:pt idx="44">
                  <c:v>54.312112948454391</c:v>
                </c:pt>
                <c:pt idx="45">
                  <c:v>54.404130041389543</c:v>
                </c:pt>
                <c:pt idx="46">
                  <c:v>54.498922385061043</c:v>
                </c:pt>
                <c:pt idx="47">
                  <c:v>54.67876695258223</c:v>
                </c:pt>
                <c:pt idx="48">
                  <c:v>54.875336145828079</c:v>
                </c:pt>
                <c:pt idx="49">
                  <c:v>54.952713474614775</c:v>
                </c:pt>
                <c:pt idx="50">
                  <c:v>55.114432742894579</c:v>
                </c:pt>
                <c:pt idx="51">
                  <c:v>55.316579567426572</c:v>
                </c:pt>
                <c:pt idx="52">
                  <c:v>55.531965999348714</c:v>
                </c:pt>
                <c:pt idx="53">
                  <c:v>55.651862463822646</c:v>
                </c:pt>
                <c:pt idx="54">
                  <c:v>55.819159621767696</c:v>
                </c:pt>
                <c:pt idx="55">
                  <c:v>56.034551221273382</c:v>
                </c:pt>
                <c:pt idx="56">
                  <c:v>56.245760953805231</c:v>
                </c:pt>
                <c:pt idx="57">
                  <c:v>56.354498409208752</c:v>
                </c:pt>
                <c:pt idx="58">
                  <c:v>56.530857958395366</c:v>
                </c:pt>
                <c:pt idx="59">
                  <c:v>56.758796579908278</c:v>
                </c:pt>
                <c:pt idx="60">
                  <c:v>56.962339943890036</c:v>
                </c:pt>
                <c:pt idx="61">
                  <c:v>57.080835605657676</c:v>
                </c:pt>
                <c:pt idx="62">
                  <c:v>57.267648142814444</c:v>
                </c:pt>
                <c:pt idx="63">
                  <c:v>57.529047513650148</c:v>
                </c:pt>
                <c:pt idx="64">
                  <c:v>57.71906537368271</c:v>
                </c:pt>
                <c:pt idx="65">
                  <c:v>57.910198527431263</c:v>
                </c:pt>
                <c:pt idx="66">
                  <c:v>58.146642345491237</c:v>
                </c:pt>
                <c:pt idx="67">
                  <c:v>58.417238852309154</c:v>
                </c:pt>
                <c:pt idx="68">
                  <c:v>58.605794027822782</c:v>
                </c:pt>
                <c:pt idx="69">
                  <c:v>58.794418319766109</c:v>
                </c:pt>
                <c:pt idx="70">
                  <c:v>59.042084191415547</c:v>
                </c:pt>
                <c:pt idx="71">
                  <c:v>59.301459225997093</c:v>
                </c:pt>
                <c:pt idx="72">
                  <c:v>59.49677586158942</c:v>
                </c:pt>
                <c:pt idx="73">
                  <c:v>59.697254267182998</c:v>
                </c:pt>
                <c:pt idx="74">
                  <c:v>59.90072237822956</c:v>
                </c:pt>
                <c:pt idx="75">
                  <c:v>60.168532265627384</c:v>
                </c:pt>
                <c:pt idx="76">
                  <c:v>60.392151950013151</c:v>
                </c:pt>
                <c:pt idx="77">
                  <c:v>60.573664936472703</c:v>
                </c:pt>
                <c:pt idx="78">
                  <c:v>60.835477068043197</c:v>
                </c:pt>
                <c:pt idx="79">
                  <c:v>61.128243606328269</c:v>
                </c:pt>
                <c:pt idx="80">
                  <c:v>61.377234575585049</c:v>
                </c:pt>
                <c:pt idx="81">
                  <c:v>61.581195932479829</c:v>
                </c:pt>
                <c:pt idx="82">
                  <c:v>61.887345995356497</c:v>
                </c:pt>
                <c:pt idx="83">
                  <c:v>62.187567483430314</c:v>
                </c:pt>
                <c:pt idx="84">
                  <c:v>62.366292203302535</c:v>
                </c:pt>
                <c:pt idx="85">
                  <c:v>62.615211020174243</c:v>
                </c:pt>
                <c:pt idx="86">
                  <c:v>62.946665706094322</c:v>
                </c:pt>
                <c:pt idx="87">
                  <c:v>63.211758219691433</c:v>
                </c:pt>
                <c:pt idx="88">
                  <c:v>63.40847010283764</c:v>
                </c:pt>
                <c:pt idx="89">
                  <c:v>63.660103289852145</c:v>
                </c:pt>
                <c:pt idx="90">
                  <c:v>63.979007917809696</c:v>
                </c:pt>
                <c:pt idx="91">
                  <c:v>64.266962289268207</c:v>
                </c:pt>
                <c:pt idx="92">
                  <c:v>64.459701479532626</c:v>
                </c:pt>
                <c:pt idx="93">
                  <c:v>64.717965047639751</c:v>
                </c:pt>
                <c:pt idx="94">
                  <c:v>65.00013382487235</c:v>
                </c:pt>
                <c:pt idx="95">
                  <c:v>65.296944433286697</c:v>
                </c:pt>
                <c:pt idx="96">
                  <c:v>65.446496989484217</c:v>
                </c:pt>
                <c:pt idx="97">
                  <c:v>65.701361741009762</c:v>
                </c:pt>
                <c:pt idx="98">
                  <c:v>65.981495677259588</c:v>
                </c:pt>
                <c:pt idx="99">
                  <c:v>66.269859046805976</c:v>
                </c:pt>
                <c:pt idx="100">
                  <c:v>66.427381825465432</c:v>
                </c:pt>
                <c:pt idx="101">
                  <c:v>66.690453982705492</c:v>
                </c:pt>
                <c:pt idx="102">
                  <c:v>67.013404613337443</c:v>
                </c:pt>
                <c:pt idx="103">
                  <c:v>67.243582807014491</c:v>
                </c:pt>
                <c:pt idx="104">
                  <c:v>67.464251316742079</c:v>
                </c:pt>
                <c:pt idx="105">
                  <c:v>67.735422741450989</c:v>
                </c:pt>
                <c:pt idx="106">
                  <c:v>68.063250833396495</c:v>
                </c:pt>
                <c:pt idx="107">
                  <c:v>68.235746071691594</c:v>
                </c:pt>
                <c:pt idx="108">
                  <c:v>68.410238298419983</c:v>
                </c:pt>
                <c:pt idx="109">
                  <c:v>68.687829646307833</c:v>
                </c:pt>
                <c:pt idx="110">
                  <c:v>68.968111092844623</c:v>
                </c:pt>
                <c:pt idx="111">
                  <c:v>69.150559783343525</c:v>
                </c:pt>
                <c:pt idx="112">
                  <c:v>69.378573027992417</c:v>
                </c:pt>
                <c:pt idx="113">
                  <c:v>69.647849007284634</c:v>
                </c:pt>
                <c:pt idx="114">
                  <c:v>69.951417523063967</c:v>
                </c:pt>
                <c:pt idx="115">
                  <c:v>70.157118433914192</c:v>
                </c:pt>
                <c:pt idx="116">
                  <c:v>70.464661338188606</c:v>
                </c:pt>
                <c:pt idx="117">
                  <c:v>70.78238730493716</c:v>
                </c:pt>
                <c:pt idx="118">
                  <c:v>71.094320022976632</c:v>
                </c:pt>
                <c:pt idx="119">
                  <c:v>71.297860609382226</c:v>
                </c:pt>
                <c:pt idx="120">
                  <c:v>71.538133994408781</c:v>
                </c:pt>
                <c:pt idx="121">
                  <c:v>71.824068599694769</c:v>
                </c:pt>
                <c:pt idx="122">
                  <c:v>72.104078764244747</c:v>
                </c:pt>
                <c:pt idx="123">
                  <c:v>72.271786131430218</c:v>
                </c:pt>
                <c:pt idx="124">
                  <c:v>72.554235427704981</c:v>
                </c:pt>
                <c:pt idx="125">
                  <c:v>72.766078738275368</c:v>
                </c:pt>
                <c:pt idx="126">
                  <c:v>72.993875348133415</c:v>
                </c:pt>
                <c:pt idx="127">
                  <c:v>73.230943410284056</c:v>
                </c:pt>
                <c:pt idx="128">
                  <c:v>73.476381633564699</c:v>
                </c:pt>
                <c:pt idx="129">
                  <c:v>73.706339100774372</c:v>
                </c:pt>
                <c:pt idx="130">
                  <c:v>73.963836461581948</c:v>
                </c:pt>
                <c:pt idx="131">
                  <c:v>74.162220477867109</c:v>
                </c:pt>
                <c:pt idx="132">
                  <c:v>74.384510316928228</c:v>
                </c:pt>
                <c:pt idx="133">
                  <c:v>74.592233287065966</c:v>
                </c:pt>
                <c:pt idx="134">
                  <c:v>74.835791123591278</c:v>
                </c:pt>
                <c:pt idx="135">
                  <c:v>75.077179834631224</c:v>
                </c:pt>
                <c:pt idx="136">
                  <c:v>75.304767318843062</c:v>
                </c:pt>
                <c:pt idx="137">
                  <c:v>75.546931038223406</c:v>
                </c:pt>
                <c:pt idx="138">
                  <c:v>75.76091925123113</c:v>
                </c:pt>
                <c:pt idx="139">
                  <c:v>76.002316230404816</c:v>
                </c:pt>
                <c:pt idx="140">
                  <c:v>76.28420842887742</c:v>
                </c:pt>
                <c:pt idx="141">
                  <c:v>76.539615146874553</c:v>
                </c:pt>
                <c:pt idx="142">
                  <c:v>76.746703634646821</c:v>
                </c:pt>
                <c:pt idx="143">
                  <c:v>76.971093450466</c:v>
                </c:pt>
                <c:pt idx="144">
                  <c:v>77.197356547613182</c:v>
                </c:pt>
                <c:pt idx="145">
                  <c:v>77.406543881734706</c:v>
                </c:pt>
                <c:pt idx="146">
                  <c:v>77.589872530965835</c:v>
                </c:pt>
                <c:pt idx="147">
                  <c:v>77.88033804119587</c:v>
                </c:pt>
                <c:pt idx="148">
                  <c:v>78.176301989494519</c:v>
                </c:pt>
                <c:pt idx="149">
                  <c:v>78.408359498057081</c:v>
                </c:pt>
                <c:pt idx="150">
                  <c:v>78.533828426233441</c:v>
                </c:pt>
                <c:pt idx="151">
                  <c:v>78.687393764456885</c:v>
                </c:pt>
                <c:pt idx="152">
                  <c:v>78.912960884994504</c:v>
                </c:pt>
                <c:pt idx="153">
                  <c:v>79.192266837098572</c:v>
                </c:pt>
                <c:pt idx="154">
                  <c:v>79.372048779966732</c:v>
                </c:pt>
                <c:pt idx="155">
                  <c:v>79.622079854599093</c:v>
                </c:pt>
                <c:pt idx="156">
                  <c:v>79.868974787380253</c:v>
                </c:pt>
                <c:pt idx="157">
                  <c:v>80.050979081844105</c:v>
                </c:pt>
                <c:pt idx="158">
                  <c:v>80.223712957531859</c:v>
                </c:pt>
                <c:pt idx="159">
                  <c:v>80.446282169077662</c:v>
                </c:pt>
                <c:pt idx="160">
                  <c:v>80.698761806274888</c:v>
                </c:pt>
                <c:pt idx="161">
                  <c:v>80.936386998525236</c:v>
                </c:pt>
                <c:pt idx="162">
                  <c:v>81.15791113089638</c:v>
                </c:pt>
                <c:pt idx="163">
                  <c:v>81.366261445675136</c:v>
                </c:pt>
                <c:pt idx="164">
                  <c:v>81.505957538752199</c:v>
                </c:pt>
                <c:pt idx="165">
                  <c:v>81.582906765540727</c:v>
                </c:pt>
                <c:pt idx="166">
                  <c:v>81.742528834638534</c:v>
                </c:pt>
                <c:pt idx="167">
                  <c:v>81.91771014248225</c:v>
                </c:pt>
                <c:pt idx="168">
                  <c:v>82.104593281748947</c:v>
                </c:pt>
                <c:pt idx="169">
                  <c:v>82.317187958965036</c:v>
                </c:pt>
                <c:pt idx="170">
                  <c:v>82.552311911595893</c:v>
                </c:pt>
                <c:pt idx="171">
                  <c:v>82.735980297146966</c:v>
                </c:pt>
                <c:pt idx="172">
                  <c:v>82.889407337916012</c:v>
                </c:pt>
                <c:pt idx="173">
                  <c:v>83.035368157104742</c:v>
                </c:pt>
                <c:pt idx="174">
                  <c:v>83.235363102961486</c:v>
                </c:pt>
                <c:pt idx="175">
                  <c:v>83.495710741358835</c:v>
                </c:pt>
                <c:pt idx="176">
                  <c:v>83.790846519801448</c:v>
                </c:pt>
                <c:pt idx="177">
                  <c:v>83.908160936568393</c:v>
                </c:pt>
                <c:pt idx="178">
                  <c:v>84.094137907765202</c:v>
                </c:pt>
                <c:pt idx="179">
                  <c:v>84.299004076239186</c:v>
                </c:pt>
                <c:pt idx="180">
                  <c:v>84.5181587423709</c:v>
                </c:pt>
                <c:pt idx="181">
                  <c:v>84.605222480408045</c:v>
                </c:pt>
                <c:pt idx="182">
                  <c:v>84.785622950727756</c:v>
                </c:pt>
                <c:pt idx="183">
                  <c:v>85.000247390160609</c:v>
                </c:pt>
                <c:pt idx="184">
                  <c:v>85.135056338003793</c:v>
                </c:pt>
                <c:pt idx="185">
                  <c:v>85.263313500470062</c:v>
                </c:pt>
                <c:pt idx="186">
                  <c:v>85.499892483136847</c:v>
                </c:pt>
                <c:pt idx="187">
                  <c:v>85.745192990316397</c:v>
                </c:pt>
                <c:pt idx="188">
                  <c:v>85.940301404589661</c:v>
                </c:pt>
                <c:pt idx="189">
                  <c:v>86.109201514649328</c:v>
                </c:pt>
                <c:pt idx="190">
                  <c:v>86.282693959302307</c:v>
                </c:pt>
                <c:pt idx="191">
                  <c:v>86.463583476808509</c:v>
                </c:pt>
                <c:pt idx="192">
                  <c:v>86.640560584524692</c:v>
                </c:pt>
                <c:pt idx="193">
                  <c:v>86.770358462021363</c:v>
                </c:pt>
                <c:pt idx="194">
                  <c:v>87.039000524152357</c:v>
                </c:pt>
                <c:pt idx="195">
                  <c:v>87.2619973532355</c:v>
                </c:pt>
                <c:pt idx="196">
                  <c:v>87.358532238371623</c:v>
                </c:pt>
                <c:pt idx="197">
                  <c:v>87.405379031483008</c:v>
                </c:pt>
                <c:pt idx="198">
                  <c:v>87.563406093626014</c:v>
                </c:pt>
                <c:pt idx="199">
                  <c:v>87.871297502963614</c:v>
                </c:pt>
                <c:pt idx="200">
                  <c:v>87.979829611516521</c:v>
                </c:pt>
                <c:pt idx="201">
                  <c:v>88.10487973934498</c:v>
                </c:pt>
                <c:pt idx="202">
                  <c:v>88.230139509577867</c:v>
                </c:pt>
                <c:pt idx="203">
                  <c:v>88.438072703473338</c:v>
                </c:pt>
                <c:pt idx="204">
                  <c:v>88.435424446102317</c:v>
                </c:pt>
                <c:pt idx="205">
                  <c:v>88.519281698557478</c:v>
                </c:pt>
                <c:pt idx="206">
                  <c:v>88.729654088772563</c:v>
                </c:pt>
                <c:pt idx="207">
                  <c:v>88.966025076202143</c:v>
                </c:pt>
                <c:pt idx="208">
                  <c:v>88.992170820357671</c:v>
                </c:pt>
                <c:pt idx="209">
                  <c:v>89.035802859753318</c:v>
                </c:pt>
                <c:pt idx="210">
                  <c:v>89.159529666331252</c:v>
                </c:pt>
                <c:pt idx="211">
                  <c:v>89.315466150258729</c:v>
                </c:pt>
                <c:pt idx="212">
                  <c:v>89.442677135438828</c:v>
                </c:pt>
                <c:pt idx="213">
                  <c:v>89.634718491993183</c:v>
                </c:pt>
                <c:pt idx="214">
                  <c:v>89.834217866589228</c:v>
                </c:pt>
                <c:pt idx="215">
                  <c:v>89.905591141556116</c:v>
                </c:pt>
                <c:pt idx="216">
                  <c:v>89.942183446499882</c:v>
                </c:pt>
                <c:pt idx="217">
                  <c:v>90.014340030238245</c:v>
                </c:pt>
                <c:pt idx="218">
                  <c:v>90.14566428272083</c:v>
                </c:pt>
                <c:pt idx="219">
                  <c:v>90.251260396392055</c:v>
                </c:pt>
                <c:pt idx="220">
                  <c:v>90.434317973569534</c:v>
                </c:pt>
                <c:pt idx="221">
                  <c:v>90.552669750433182</c:v>
                </c:pt>
                <c:pt idx="222">
                  <c:v>90.621960166262497</c:v>
                </c:pt>
                <c:pt idx="223">
                  <c:v>90.643289044320142</c:v>
                </c:pt>
                <c:pt idx="224">
                  <c:v>90.687974366429387</c:v>
                </c:pt>
                <c:pt idx="225">
                  <c:v>90.814350044028842</c:v>
                </c:pt>
                <c:pt idx="226">
                  <c:v>90.977317994274543</c:v>
                </c:pt>
                <c:pt idx="227">
                  <c:v>91.117711129775387</c:v>
                </c:pt>
                <c:pt idx="228">
                  <c:v>91.23663595935551</c:v>
                </c:pt>
                <c:pt idx="229">
                  <c:v>91.318603975568379</c:v>
                </c:pt>
                <c:pt idx="230">
                  <c:v>91.308706890396778</c:v>
                </c:pt>
                <c:pt idx="231">
                  <c:v>91.325226040081276</c:v>
                </c:pt>
                <c:pt idx="232">
                  <c:v>91.492453758622702</c:v>
                </c:pt>
                <c:pt idx="233">
                  <c:v>91.61318326985942</c:v>
                </c:pt>
                <c:pt idx="234">
                  <c:v>91.831423532084926</c:v>
                </c:pt>
                <c:pt idx="235">
                  <c:v>91.804031366781274</c:v>
                </c:pt>
                <c:pt idx="236">
                  <c:v>91.848648056921746</c:v>
                </c:pt>
                <c:pt idx="237">
                  <c:v>91.908172482714093</c:v>
                </c:pt>
                <c:pt idx="238">
                  <c:v>91.976983217601941</c:v>
                </c:pt>
                <c:pt idx="239">
                  <c:v>92.074850822531175</c:v>
                </c:pt>
                <c:pt idx="240">
                  <c:v>92.215096326630089</c:v>
                </c:pt>
                <c:pt idx="241">
                  <c:v>92.281939310303429</c:v>
                </c:pt>
                <c:pt idx="242">
                  <c:v>92.377994514498113</c:v>
                </c:pt>
                <c:pt idx="243">
                  <c:v>92.226109286870752</c:v>
                </c:pt>
                <c:pt idx="244">
                  <c:v>92.321111240649316</c:v>
                </c:pt>
                <c:pt idx="245">
                  <c:v>92.471750047128438</c:v>
                </c:pt>
                <c:pt idx="246">
                  <c:v>92.53970835681514</c:v>
                </c:pt>
                <c:pt idx="247">
                  <c:v>92.642245680901226</c:v>
                </c:pt>
                <c:pt idx="248">
                  <c:v>92.649285964408918</c:v>
                </c:pt>
                <c:pt idx="249">
                  <c:v>92.614575208926894</c:v>
                </c:pt>
                <c:pt idx="250">
                  <c:v>92.530438551689642</c:v>
                </c:pt>
                <c:pt idx="251">
                  <c:v>92.563894650187308</c:v>
                </c:pt>
                <c:pt idx="252">
                  <c:v>92.69649012821904</c:v>
                </c:pt>
                <c:pt idx="253">
                  <c:v>92.817009900159064</c:v>
                </c:pt>
                <c:pt idx="254">
                  <c:v>92.834783222367022</c:v>
                </c:pt>
                <c:pt idx="255">
                  <c:v>92.806764229180786</c:v>
                </c:pt>
                <c:pt idx="256">
                  <c:v>92.79177087312911</c:v>
                </c:pt>
                <c:pt idx="257">
                  <c:v>92.816034583361997</c:v>
                </c:pt>
                <c:pt idx="258">
                  <c:v>92.918145420319647</c:v>
                </c:pt>
                <c:pt idx="259">
                  <c:v>93.057694366455692</c:v>
                </c:pt>
                <c:pt idx="260">
                  <c:v>93.077985432253001</c:v>
                </c:pt>
                <c:pt idx="261">
                  <c:v>93.052745823869842</c:v>
                </c:pt>
                <c:pt idx="262">
                  <c:v>92.823980485883851</c:v>
                </c:pt>
                <c:pt idx="263">
                  <c:v>92.804387108458329</c:v>
                </c:pt>
                <c:pt idx="264">
                  <c:v>92.890545195184018</c:v>
                </c:pt>
                <c:pt idx="265">
                  <c:v>92.95335352341931</c:v>
                </c:pt>
                <c:pt idx="266">
                  <c:v>93.052954917218528</c:v>
                </c:pt>
                <c:pt idx="267">
                  <c:v>93.062644071747741</c:v>
                </c:pt>
                <c:pt idx="268">
                  <c:v>92.946584893318487</c:v>
                </c:pt>
                <c:pt idx="269">
                  <c:v>92.774486049052058</c:v>
                </c:pt>
                <c:pt idx="270">
                  <c:v>92.735592877540341</c:v>
                </c:pt>
                <c:pt idx="271">
                  <c:v>92.776438362110696</c:v>
                </c:pt>
                <c:pt idx="272">
                  <c:v>92.845659047859712</c:v>
                </c:pt>
                <c:pt idx="273">
                  <c:v>92.930972428462169</c:v>
                </c:pt>
                <c:pt idx="274">
                  <c:v>92.872772454329166</c:v>
                </c:pt>
                <c:pt idx="275">
                  <c:v>92.698148761046042</c:v>
                </c:pt>
                <c:pt idx="276">
                  <c:v>92.536435532379485</c:v>
                </c:pt>
                <c:pt idx="277">
                  <c:v>92.538666119811424</c:v>
                </c:pt>
                <c:pt idx="278">
                  <c:v>92.55393061251155</c:v>
                </c:pt>
                <c:pt idx="279">
                  <c:v>92.706861985127674</c:v>
                </c:pt>
                <c:pt idx="280">
                  <c:v>92.802228447329597</c:v>
                </c:pt>
                <c:pt idx="281">
                  <c:v>92.576931882087436</c:v>
                </c:pt>
                <c:pt idx="282">
                  <c:v>92.419470734936084</c:v>
                </c:pt>
                <c:pt idx="283">
                  <c:v>92.443587298227811</c:v>
                </c:pt>
                <c:pt idx="284">
                  <c:v>92.440241966135744</c:v>
                </c:pt>
                <c:pt idx="285">
                  <c:v>92.461430350516082</c:v>
                </c:pt>
                <c:pt idx="286">
                  <c:v>92.576096542209385</c:v>
                </c:pt>
                <c:pt idx="287">
                  <c:v>92.538039873282059</c:v>
                </c:pt>
                <c:pt idx="288">
                  <c:v>92.360217962550465</c:v>
                </c:pt>
                <c:pt idx="289">
                  <c:v>92.282152892990268</c:v>
                </c:pt>
                <c:pt idx="290">
                  <c:v>92.291981443085277</c:v>
                </c:pt>
                <c:pt idx="291">
                  <c:v>92.388524079596721</c:v>
                </c:pt>
                <c:pt idx="292">
                  <c:v>92.457876441833605</c:v>
                </c:pt>
                <c:pt idx="293">
                  <c:v>92.406716202152566</c:v>
                </c:pt>
                <c:pt idx="294">
                  <c:v>92.311637380568968</c:v>
                </c:pt>
                <c:pt idx="295">
                  <c:v>92.271628979936082</c:v>
                </c:pt>
                <c:pt idx="296">
                  <c:v>92.205405621825804</c:v>
                </c:pt>
                <c:pt idx="297">
                  <c:v>92.167767236488061</c:v>
                </c:pt>
                <c:pt idx="298">
                  <c:v>92.271211309997128</c:v>
                </c:pt>
                <c:pt idx="299">
                  <c:v>92.382382794136788</c:v>
                </c:pt>
                <c:pt idx="300">
                  <c:v>92.294351458380405</c:v>
                </c:pt>
                <c:pt idx="301">
                  <c:v>92.104122987021498</c:v>
                </c:pt>
                <c:pt idx="302">
                  <c:v>91.931110255607365</c:v>
                </c:pt>
                <c:pt idx="303">
                  <c:v>91.878617877486349</c:v>
                </c:pt>
                <c:pt idx="304">
                  <c:v>91.854710407543166</c:v>
                </c:pt>
                <c:pt idx="305">
                  <c:v>92.028551922463848</c:v>
                </c:pt>
                <c:pt idx="306">
                  <c:v>92.024300422301778</c:v>
                </c:pt>
                <c:pt idx="307">
                  <c:v>91.945050910298534</c:v>
                </c:pt>
                <c:pt idx="308">
                  <c:v>91.713350191081503</c:v>
                </c:pt>
                <c:pt idx="309">
                  <c:v>91.690419200641713</c:v>
                </c:pt>
                <c:pt idx="310">
                  <c:v>91.695576868873658</c:v>
                </c:pt>
                <c:pt idx="311">
                  <c:v>91.759283064747791</c:v>
                </c:pt>
                <c:pt idx="312">
                  <c:v>91.777195847116232</c:v>
                </c:pt>
                <c:pt idx="313">
                  <c:v>91.792530586655062</c:v>
                </c:pt>
                <c:pt idx="314">
                  <c:v>91.722969066474718</c:v>
                </c:pt>
                <c:pt idx="315">
                  <c:v>91.602379564454282</c:v>
                </c:pt>
                <c:pt idx="316">
                  <c:v>91.529186169674915</c:v>
                </c:pt>
                <c:pt idx="317">
                  <c:v>91.598198343428322</c:v>
                </c:pt>
                <c:pt idx="318">
                  <c:v>91.698295954436389</c:v>
                </c:pt>
                <c:pt idx="319">
                  <c:v>91.586418578386187</c:v>
                </c:pt>
                <c:pt idx="320">
                  <c:v>91.450006936807654</c:v>
                </c:pt>
                <c:pt idx="321">
                  <c:v>91.410618161737844</c:v>
                </c:pt>
                <c:pt idx="322">
                  <c:v>91.318318208199003</c:v>
                </c:pt>
                <c:pt idx="323">
                  <c:v>91.277543584117865</c:v>
                </c:pt>
                <c:pt idx="324">
                  <c:v>91.312045213953823</c:v>
                </c:pt>
                <c:pt idx="325">
                  <c:v>91.369913235439498</c:v>
                </c:pt>
                <c:pt idx="326">
                  <c:v>91.274267949808561</c:v>
                </c:pt>
                <c:pt idx="327">
                  <c:v>91.076162724654992</c:v>
                </c:pt>
                <c:pt idx="328">
                  <c:v>90.990780195325442</c:v>
                </c:pt>
                <c:pt idx="329">
                  <c:v>90.995031727784806</c:v>
                </c:pt>
                <c:pt idx="330">
                  <c:v>91.0535802231297</c:v>
                </c:pt>
                <c:pt idx="331">
                  <c:v>91.006113836752661</c:v>
                </c:pt>
                <c:pt idx="332">
                  <c:v>90.98693867832192</c:v>
                </c:pt>
                <c:pt idx="333">
                  <c:v>90.886988149660198</c:v>
                </c:pt>
                <c:pt idx="334">
                  <c:v>90.799776715626123</c:v>
                </c:pt>
                <c:pt idx="335">
                  <c:v>90.726660770004969</c:v>
                </c:pt>
                <c:pt idx="336">
                  <c:v>90.767854194434122</c:v>
                </c:pt>
                <c:pt idx="337">
                  <c:v>90.939263683057192</c:v>
                </c:pt>
                <c:pt idx="338">
                  <c:v>91.027234202814824</c:v>
                </c:pt>
                <c:pt idx="339">
                  <c:v>90.797616407330295</c:v>
                </c:pt>
                <c:pt idx="340">
                  <c:v>90.728961636572905</c:v>
                </c:pt>
                <c:pt idx="341">
                  <c:v>90.713836571735968</c:v>
                </c:pt>
                <c:pt idx="342">
                  <c:v>90.713627446089873</c:v>
                </c:pt>
                <c:pt idx="343">
                  <c:v>90.737674343896231</c:v>
                </c:pt>
                <c:pt idx="344">
                  <c:v>90.737465218250151</c:v>
                </c:pt>
                <c:pt idx="345">
                  <c:v>90.674865466605127</c:v>
                </c:pt>
                <c:pt idx="346">
                  <c:v>90.436334719935417</c:v>
                </c:pt>
                <c:pt idx="347">
                  <c:v>90.324388162860629</c:v>
                </c:pt>
                <c:pt idx="348">
                  <c:v>90.361050165587315</c:v>
                </c:pt>
                <c:pt idx="349">
                  <c:v>90.432780262197127</c:v>
                </c:pt>
                <c:pt idx="350">
                  <c:v>90.505346829094037</c:v>
                </c:pt>
                <c:pt idx="351">
                  <c:v>90.563268012095463</c:v>
                </c:pt>
                <c:pt idx="352">
                  <c:v>90.482624350649729</c:v>
                </c:pt>
                <c:pt idx="353">
                  <c:v>90.45822124485106</c:v>
                </c:pt>
                <c:pt idx="354">
                  <c:v>90.38851261002695</c:v>
                </c:pt>
                <c:pt idx="355">
                  <c:v>90.373109270816855</c:v>
                </c:pt>
                <c:pt idx="356">
                  <c:v>90.431874643183079</c:v>
                </c:pt>
                <c:pt idx="357">
                  <c:v>90.534970195480227</c:v>
                </c:pt>
                <c:pt idx="358">
                  <c:v>90.393810255177797</c:v>
                </c:pt>
                <c:pt idx="359">
                  <c:v>90.357078586965741</c:v>
                </c:pt>
                <c:pt idx="360">
                  <c:v>90.300829795482571</c:v>
                </c:pt>
                <c:pt idx="361">
                  <c:v>90.326689029428678</c:v>
                </c:pt>
                <c:pt idx="362">
                  <c:v>90.302712410758318</c:v>
                </c:pt>
                <c:pt idx="363">
                  <c:v>90.357008889182836</c:v>
                </c:pt>
                <c:pt idx="364">
                  <c:v>90.276844908678569</c:v>
                </c:pt>
                <c:pt idx="365">
                  <c:v>90.152700399864258</c:v>
                </c:pt>
                <c:pt idx="366">
                  <c:v>89.89172599817924</c:v>
                </c:pt>
                <c:pt idx="367">
                  <c:v>89.834423923982584</c:v>
                </c:pt>
                <c:pt idx="368">
                  <c:v>89.873743001269489</c:v>
                </c:pt>
                <c:pt idx="369">
                  <c:v>89.980384710873906</c:v>
                </c:pt>
                <c:pt idx="370">
                  <c:v>90.031832074414964</c:v>
                </c:pt>
                <c:pt idx="371">
                  <c:v>89.953619857913623</c:v>
                </c:pt>
                <c:pt idx="372">
                  <c:v>89.84153335621734</c:v>
                </c:pt>
                <c:pt idx="373">
                  <c:v>89.864116406798459</c:v>
                </c:pt>
                <c:pt idx="374">
                  <c:v>89.790164539946034</c:v>
                </c:pt>
                <c:pt idx="375">
                  <c:v>89.938773616505685</c:v>
                </c:pt>
                <c:pt idx="376">
                  <c:v>89.90866343145332</c:v>
                </c:pt>
                <c:pt idx="377">
                  <c:v>89.85198870189754</c:v>
                </c:pt>
                <c:pt idx="378">
                  <c:v>89.617709455389772</c:v>
                </c:pt>
                <c:pt idx="379">
                  <c:v>89.578598922395742</c:v>
                </c:pt>
                <c:pt idx="380">
                  <c:v>89.6329042180096</c:v>
                </c:pt>
                <c:pt idx="381">
                  <c:v>89.646426072353009</c:v>
                </c:pt>
                <c:pt idx="382">
                  <c:v>89.678767393893011</c:v>
                </c:pt>
                <c:pt idx="383">
                  <c:v>89.653535504587765</c:v>
                </c:pt>
                <c:pt idx="384">
                  <c:v>89.485200792761432</c:v>
                </c:pt>
                <c:pt idx="385">
                  <c:v>89.336653145851045</c:v>
                </c:pt>
                <c:pt idx="386">
                  <c:v>89.421347449946268</c:v>
                </c:pt>
                <c:pt idx="387">
                  <c:v>89.59136285372179</c:v>
                </c:pt>
                <c:pt idx="388">
                  <c:v>89.770292306794019</c:v>
                </c:pt>
                <c:pt idx="389">
                  <c:v>89.665245571847137</c:v>
                </c:pt>
                <c:pt idx="390">
                  <c:v>89.562359112898662</c:v>
                </c:pt>
                <c:pt idx="391">
                  <c:v>89.421068077461456</c:v>
                </c:pt>
                <c:pt idx="392">
                  <c:v>89.395689622568312</c:v>
                </c:pt>
                <c:pt idx="393">
                  <c:v>89.411720306419426</c:v>
                </c:pt>
                <c:pt idx="394">
                  <c:v>89.585081591342842</c:v>
                </c:pt>
                <c:pt idx="395">
                  <c:v>89.626631256061799</c:v>
                </c:pt>
                <c:pt idx="396">
                  <c:v>89.564311458254693</c:v>
                </c:pt>
                <c:pt idx="397">
                  <c:v>89.312258308185903</c:v>
                </c:pt>
                <c:pt idx="398">
                  <c:v>89.258928878424797</c:v>
                </c:pt>
                <c:pt idx="399">
                  <c:v>89.372060976054144</c:v>
                </c:pt>
                <c:pt idx="400">
                  <c:v>89.504578488169344</c:v>
                </c:pt>
                <c:pt idx="401">
                  <c:v>89.515660597137199</c:v>
                </c:pt>
                <c:pt idx="402">
                  <c:v>89.451945584073613</c:v>
                </c:pt>
                <c:pt idx="403">
                  <c:v>89.31469743991083</c:v>
                </c:pt>
                <c:pt idx="404">
                  <c:v>89.198010916840573</c:v>
                </c:pt>
                <c:pt idx="405">
                  <c:v>89.207629759936395</c:v>
                </c:pt>
                <c:pt idx="406">
                  <c:v>89.23753081934268</c:v>
                </c:pt>
                <c:pt idx="407">
                  <c:v>89.300618552360064</c:v>
                </c:pt>
                <c:pt idx="408">
                  <c:v>89.222406335858821</c:v>
                </c:pt>
                <c:pt idx="409">
                  <c:v>89.08097587255844</c:v>
                </c:pt>
                <c:pt idx="410">
                  <c:v>88.961213991338269</c:v>
                </c:pt>
                <c:pt idx="411">
                  <c:v>88.996622370597294</c:v>
                </c:pt>
                <c:pt idx="412">
                  <c:v>88.969229591643028</c:v>
                </c:pt>
                <c:pt idx="413">
                  <c:v>89.023046389126108</c:v>
                </c:pt>
                <c:pt idx="414">
                  <c:v>89.109343386956567</c:v>
                </c:pt>
                <c:pt idx="415">
                  <c:v>89.135411746548769</c:v>
                </c:pt>
                <c:pt idx="416">
                  <c:v>88.871370254847434</c:v>
                </c:pt>
                <c:pt idx="417">
                  <c:v>88.7481313650472</c:v>
                </c:pt>
                <c:pt idx="418">
                  <c:v>88.774060296776213</c:v>
                </c:pt>
                <c:pt idx="419">
                  <c:v>88.963862797764989</c:v>
                </c:pt>
                <c:pt idx="420">
                  <c:v>88.936331204598133</c:v>
                </c:pt>
                <c:pt idx="421">
                  <c:v>88.910750794081011</c:v>
                </c:pt>
                <c:pt idx="422">
                  <c:v>88.755868723276066</c:v>
                </c:pt>
                <c:pt idx="423">
                  <c:v>88.70734902188812</c:v>
                </c:pt>
                <c:pt idx="424">
                  <c:v>88.632413021049302</c:v>
                </c:pt>
                <c:pt idx="425">
                  <c:v>88.709160808972172</c:v>
                </c:pt>
                <c:pt idx="426">
                  <c:v>88.785909759601353</c:v>
                </c:pt>
                <c:pt idx="427">
                  <c:v>88.825290266537522</c:v>
                </c:pt>
                <c:pt idx="428">
                  <c:v>88.562216437150127</c:v>
                </c:pt>
                <c:pt idx="429">
                  <c:v>88.486312224941557</c:v>
                </c:pt>
                <c:pt idx="430">
                  <c:v>88.42343478027658</c:v>
                </c:pt>
                <c:pt idx="431">
                  <c:v>88.468190381521822</c:v>
                </c:pt>
                <c:pt idx="432">
                  <c:v>88.527296556021994</c:v>
                </c:pt>
                <c:pt idx="433">
                  <c:v>88.55754613664017</c:v>
                </c:pt>
                <c:pt idx="434">
                  <c:v>88.525065968590056</c:v>
                </c:pt>
                <c:pt idx="435">
                  <c:v>88.289810823932257</c:v>
                </c:pt>
                <c:pt idx="436">
                  <c:v>88.244915278065392</c:v>
                </c:pt>
                <c:pt idx="437">
                  <c:v>88.34473406564446</c:v>
                </c:pt>
                <c:pt idx="438">
                  <c:v>88.509174098951647</c:v>
                </c:pt>
                <c:pt idx="439">
                  <c:v>88.490215785244828</c:v>
                </c:pt>
                <c:pt idx="440">
                  <c:v>88.430195142243761</c:v>
                </c:pt>
                <c:pt idx="441">
                  <c:v>88.249933550731541</c:v>
                </c:pt>
                <c:pt idx="442">
                  <c:v>88.178421396957049</c:v>
                </c:pt>
                <c:pt idx="443">
                  <c:v>88.180233733096799</c:v>
                </c:pt>
                <c:pt idx="444">
                  <c:v>88.319990706767527</c:v>
                </c:pt>
                <c:pt idx="445">
                  <c:v>88.407821766364449</c:v>
                </c:pt>
                <c:pt idx="446">
                  <c:v>88.503807305073749</c:v>
                </c:pt>
                <c:pt idx="447">
                  <c:v>88.217383652601143</c:v>
                </c:pt>
                <c:pt idx="448">
                  <c:v>88.06549784362069</c:v>
                </c:pt>
                <c:pt idx="449">
                  <c:v>88.109340106773956</c:v>
                </c:pt>
                <c:pt idx="450">
                  <c:v>88.0847355621096</c:v>
                </c:pt>
                <c:pt idx="451">
                  <c:v>88.14725679878228</c:v>
                </c:pt>
                <c:pt idx="452">
                  <c:v>88.282421986915267</c:v>
                </c:pt>
                <c:pt idx="453">
                  <c:v>88.249097048147163</c:v>
                </c:pt>
                <c:pt idx="454">
                  <c:v>87.997462149370548</c:v>
                </c:pt>
                <c:pt idx="455">
                  <c:v>87.941693587884515</c:v>
                </c:pt>
                <c:pt idx="456">
                  <c:v>87.950197169561775</c:v>
                </c:pt>
                <c:pt idx="457">
                  <c:v>88.056437196438679</c:v>
                </c:pt>
                <c:pt idx="458">
                  <c:v>88.013214591145768</c:v>
                </c:pt>
                <c:pt idx="459">
                  <c:v>87.998786568732612</c:v>
                </c:pt>
                <c:pt idx="460">
                  <c:v>87.892763935635429</c:v>
                </c:pt>
                <c:pt idx="461">
                  <c:v>87.802214888587201</c:v>
                </c:pt>
                <c:pt idx="462">
                  <c:v>87.68901309317495</c:v>
                </c:pt>
                <c:pt idx="463">
                  <c:v>87.823054719458241</c:v>
                </c:pt>
                <c:pt idx="464">
                  <c:v>87.974173788232022</c:v>
                </c:pt>
                <c:pt idx="465">
                  <c:v>88.02430496824725</c:v>
                </c:pt>
                <c:pt idx="466">
                  <c:v>87.827306768676024</c:v>
                </c:pt>
                <c:pt idx="467">
                  <c:v>87.678278924065765</c:v>
                </c:pt>
                <c:pt idx="468">
                  <c:v>87.681624805213673</c:v>
                </c:pt>
                <c:pt idx="469">
                  <c:v>87.785347153096026</c:v>
                </c:pt>
                <c:pt idx="470">
                  <c:v>87.755724368062914</c:v>
                </c:pt>
                <c:pt idx="471">
                  <c:v>87.800680794523231</c:v>
                </c:pt>
                <c:pt idx="472">
                  <c:v>87.717729677840666</c:v>
                </c:pt>
                <c:pt idx="473">
                  <c:v>87.587660179234646</c:v>
                </c:pt>
                <c:pt idx="474">
                  <c:v>87.3041724247514</c:v>
                </c:pt>
                <c:pt idx="475">
                  <c:v>87.31316337415052</c:v>
                </c:pt>
                <c:pt idx="476">
                  <c:v>87.398476754752991</c:v>
                </c:pt>
                <c:pt idx="477">
                  <c:v>87.521436272068428</c:v>
                </c:pt>
                <c:pt idx="478">
                  <c:v>87.485470795007345</c:v>
                </c:pt>
                <c:pt idx="479">
                  <c:v>87.428525510156092</c:v>
                </c:pt>
                <c:pt idx="480">
                  <c:v>87.305914514052546</c:v>
                </c:pt>
                <c:pt idx="481">
                  <c:v>87.136804761588479</c:v>
                </c:pt>
                <c:pt idx="482">
                  <c:v>87.225811995494936</c:v>
                </c:pt>
                <c:pt idx="483">
                  <c:v>87.424412856504119</c:v>
                </c:pt>
                <c:pt idx="484">
                  <c:v>87.453408878249434</c:v>
                </c:pt>
                <c:pt idx="485">
                  <c:v>87.255164225232676</c:v>
                </c:pt>
                <c:pt idx="486">
                  <c:v>87.118325547470008</c:v>
                </c:pt>
                <c:pt idx="487">
                  <c:v>87.137292678366165</c:v>
                </c:pt>
                <c:pt idx="488">
                  <c:v>87.230899965943976</c:v>
                </c:pt>
                <c:pt idx="489">
                  <c:v>87.224278450486779</c:v>
                </c:pt>
                <c:pt idx="490">
                  <c:v>87.340067073620773</c:v>
                </c:pt>
                <c:pt idx="491">
                  <c:v>87.401194742204311</c:v>
                </c:pt>
                <c:pt idx="492">
                  <c:v>87.32515113442993</c:v>
                </c:pt>
                <c:pt idx="493">
                  <c:v>87.118952892110883</c:v>
                </c:pt>
                <c:pt idx="494">
                  <c:v>87.070859096498168</c:v>
                </c:pt>
                <c:pt idx="495">
                  <c:v>87.167402863418545</c:v>
                </c:pt>
                <c:pt idx="496">
                  <c:v>87.323199370426991</c:v>
                </c:pt>
                <c:pt idx="497">
                  <c:v>87.349685367660769</c:v>
                </c:pt>
                <c:pt idx="498">
                  <c:v>87.272379351526823</c:v>
                </c:pt>
                <c:pt idx="499">
                  <c:v>87.185176217923782</c:v>
                </c:pt>
                <c:pt idx="500">
                  <c:v>87.081662414334431</c:v>
                </c:pt>
                <c:pt idx="501">
                  <c:v>87.041515167191577</c:v>
                </c:pt>
                <c:pt idx="502">
                  <c:v>87.122027087554514</c:v>
                </c:pt>
                <c:pt idx="503">
                  <c:v>87.247426317947998</c:v>
                </c:pt>
                <c:pt idx="504">
                  <c:v>87.191518328598775</c:v>
                </c:pt>
                <c:pt idx="505">
                  <c:v>87.14628252965376</c:v>
                </c:pt>
                <c:pt idx="506">
                  <c:v>87.082359489055605</c:v>
                </c:pt>
                <c:pt idx="507">
                  <c:v>87.089328944371488</c:v>
                </c:pt>
                <c:pt idx="508">
                  <c:v>87.00959148329315</c:v>
                </c:pt>
                <c:pt idx="509">
                  <c:v>87.096437827550673</c:v>
                </c:pt>
                <c:pt idx="510">
                  <c:v>87.131924205023509</c:v>
                </c:pt>
                <c:pt idx="511">
                  <c:v>87.072182385451313</c:v>
                </c:pt>
                <c:pt idx="512">
                  <c:v>86.870313609210868</c:v>
                </c:pt>
                <c:pt idx="513">
                  <c:v>86.815877186164855</c:v>
                </c:pt>
                <c:pt idx="514">
                  <c:v>86.93068277342384</c:v>
                </c:pt>
                <c:pt idx="515">
                  <c:v>87.09448606354772</c:v>
                </c:pt>
                <c:pt idx="516">
                  <c:v>87.040538138632485</c:v>
                </c:pt>
                <c:pt idx="517">
                  <c:v>86.973346633747269</c:v>
                </c:pt>
                <c:pt idx="518">
                  <c:v>86.832814619438921</c:v>
                </c:pt>
                <c:pt idx="519">
                  <c:v>86.820058988543906</c:v>
                </c:pt>
                <c:pt idx="520">
                  <c:v>86.843339081548791</c:v>
                </c:pt>
                <c:pt idx="521">
                  <c:v>86.923851034209164</c:v>
                </c:pt>
                <c:pt idx="522">
                  <c:v>86.951871157804305</c:v>
                </c:pt>
                <c:pt idx="523">
                  <c:v>86.894785896034136</c:v>
                </c:pt>
                <c:pt idx="524">
                  <c:v>86.587661226903109</c:v>
                </c:pt>
                <c:pt idx="525">
                  <c:v>86.487833589837294</c:v>
                </c:pt>
                <c:pt idx="526">
                  <c:v>86.518161717725093</c:v>
                </c:pt>
                <c:pt idx="527">
                  <c:v>86.635336189870429</c:v>
                </c:pt>
                <c:pt idx="528">
                  <c:v>86.692149765936307</c:v>
                </c:pt>
                <c:pt idx="529">
                  <c:v>86.675003820666745</c:v>
                </c:pt>
                <c:pt idx="530">
                  <c:v>86.568632634060293</c:v>
                </c:pt>
                <c:pt idx="531">
                  <c:v>86.39199516577186</c:v>
                </c:pt>
                <c:pt idx="532">
                  <c:v>86.318383002941871</c:v>
                </c:pt>
                <c:pt idx="533">
                  <c:v>86.489157460143659</c:v>
                </c:pt>
                <c:pt idx="534">
                  <c:v>86.654154558955639</c:v>
                </c:pt>
                <c:pt idx="535">
                  <c:v>86.521227645035225</c:v>
                </c:pt>
                <c:pt idx="536">
                  <c:v>86.474380335165407</c:v>
                </c:pt>
                <c:pt idx="537">
                  <c:v>86.410744386129878</c:v>
                </c:pt>
                <c:pt idx="538">
                  <c:v>86.412486475431024</c:v>
                </c:pt>
                <c:pt idx="539">
                  <c:v>86.306045591041652</c:v>
                </c:pt>
                <c:pt idx="540">
                  <c:v>86.466434400346145</c:v>
                </c:pt>
                <c:pt idx="541">
                  <c:v>86.597418367453201</c:v>
                </c:pt>
                <c:pt idx="542">
                  <c:v>86.594002207169183</c:v>
                </c:pt>
                <c:pt idx="543">
                  <c:v>86.468455313076277</c:v>
                </c:pt>
                <c:pt idx="544">
                  <c:v>86.386348418055917</c:v>
                </c:pt>
                <c:pt idx="545">
                  <c:v>86.289317283413666</c:v>
                </c:pt>
                <c:pt idx="546">
                  <c:v>86.396036442176211</c:v>
                </c:pt>
                <c:pt idx="547">
                  <c:v>86.476687790402352</c:v>
                </c:pt>
                <c:pt idx="548">
                  <c:v>86.437786964407621</c:v>
                </c:pt>
                <c:pt idx="549">
                  <c:v>86.248193556767433</c:v>
                </c:pt>
                <c:pt idx="550">
                  <c:v>86.162802210248415</c:v>
                </c:pt>
                <c:pt idx="551">
                  <c:v>86.031957638707283</c:v>
                </c:pt>
                <c:pt idx="552">
                  <c:v>86.06695551804934</c:v>
                </c:pt>
                <c:pt idx="553">
                  <c:v>86.2976106090359</c:v>
                </c:pt>
                <c:pt idx="554">
                  <c:v>86.354633892100964</c:v>
                </c:pt>
                <c:pt idx="555">
                  <c:v>86.172768476444617</c:v>
                </c:pt>
                <c:pt idx="556">
                  <c:v>85.989300980703391</c:v>
                </c:pt>
                <c:pt idx="557">
                  <c:v>85.970620876775072</c:v>
                </c:pt>
                <c:pt idx="558">
                  <c:v>86.020317301528237</c:v>
                </c:pt>
                <c:pt idx="559">
                  <c:v>86.083891820914502</c:v>
                </c:pt>
                <c:pt idx="560">
                  <c:v>86.146909791554322</c:v>
                </c:pt>
                <c:pt idx="561">
                  <c:v>86.11337521038169</c:v>
                </c:pt>
                <c:pt idx="562">
                  <c:v>85.961908201749253</c:v>
                </c:pt>
                <c:pt idx="563">
                  <c:v>85.896311090168211</c:v>
                </c:pt>
                <c:pt idx="564">
                  <c:v>85.909214417060056</c:v>
                </c:pt>
                <c:pt idx="565">
                  <c:v>85.966089422775212</c:v>
                </c:pt>
                <c:pt idx="566">
                  <c:v>85.979332453689494</c:v>
                </c:pt>
                <c:pt idx="567">
                  <c:v>86.029733639944368</c:v>
                </c:pt>
                <c:pt idx="568">
                  <c:v>85.96727386521826</c:v>
                </c:pt>
                <c:pt idx="569">
                  <c:v>85.87142772207487</c:v>
                </c:pt>
                <c:pt idx="570">
                  <c:v>85.779004909237628</c:v>
                </c:pt>
                <c:pt idx="571">
                  <c:v>85.887528103708874</c:v>
                </c:pt>
                <c:pt idx="572">
                  <c:v>85.940020514127298</c:v>
                </c:pt>
                <c:pt idx="573">
                  <c:v>85.928659549433064</c:v>
                </c:pt>
                <c:pt idx="574">
                  <c:v>85.710689261149568</c:v>
                </c:pt>
                <c:pt idx="575">
                  <c:v>85.556426331446673</c:v>
                </c:pt>
                <c:pt idx="576">
                  <c:v>85.474109697129705</c:v>
                </c:pt>
                <c:pt idx="577">
                  <c:v>85.545483004394001</c:v>
                </c:pt>
                <c:pt idx="578">
                  <c:v>85.505195780332258</c:v>
                </c:pt>
                <c:pt idx="579">
                  <c:v>85.611218413429313</c:v>
                </c:pt>
                <c:pt idx="580">
                  <c:v>85.588077715990337</c:v>
                </c:pt>
                <c:pt idx="581">
                  <c:v>85.448172529564459</c:v>
                </c:pt>
                <c:pt idx="582">
                  <c:v>85.263380033108078</c:v>
                </c:pt>
                <c:pt idx="583">
                  <c:v>85.299981122943791</c:v>
                </c:pt>
                <c:pt idx="584">
                  <c:v>85.415691780161268</c:v>
                </c:pt>
                <c:pt idx="585">
                  <c:v>85.582640642976301</c:v>
                </c:pt>
                <c:pt idx="586">
                  <c:v>85.488466891351052</c:v>
                </c:pt>
                <c:pt idx="587">
                  <c:v>85.336434000024255</c:v>
                </c:pt>
                <c:pt idx="588">
                  <c:v>85.24274816517682</c:v>
                </c:pt>
                <c:pt idx="589">
                  <c:v>85.286806691700889</c:v>
                </c:pt>
                <c:pt idx="590">
                  <c:v>85.33524839487491</c:v>
                </c:pt>
                <c:pt idx="591">
                  <c:v>85.472644202737229</c:v>
                </c:pt>
                <c:pt idx="592">
                  <c:v>85.543389584007556</c:v>
                </c:pt>
                <c:pt idx="593">
                  <c:v>85.438072293765188</c:v>
                </c:pt>
                <c:pt idx="594">
                  <c:v>85.369757743788668</c:v>
                </c:pt>
                <c:pt idx="595">
                  <c:v>85.373451661687554</c:v>
                </c:pt>
                <c:pt idx="596">
                  <c:v>85.377912255198311</c:v>
                </c:pt>
                <c:pt idx="597">
                  <c:v>85.376238733271151</c:v>
                </c:pt>
                <c:pt idx="598">
                  <c:v>85.413877732259394</c:v>
                </c:pt>
                <c:pt idx="599">
                  <c:v>85.337825824054107</c:v>
                </c:pt>
                <c:pt idx="600">
                  <c:v>85.341241435282313</c:v>
                </c:pt>
                <c:pt idx="601">
                  <c:v>85.203086606291222</c:v>
                </c:pt>
                <c:pt idx="602">
                  <c:v>85.240794689411857</c:v>
                </c:pt>
                <c:pt idx="603">
                  <c:v>85.267218740238093</c:v>
                </c:pt>
                <c:pt idx="604">
                  <c:v>85.298932717137205</c:v>
                </c:pt>
                <c:pt idx="605">
                  <c:v>85.255300160983126</c:v>
                </c:pt>
                <c:pt idx="606">
                  <c:v>85.213123151623407</c:v>
                </c:pt>
                <c:pt idx="607">
                  <c:v>85.026526522566115</c:v>
                </c:pt>
                <c:pt idx="608">
                  <c:v>84.948105245013608</c:v>
                </c:pt>
                <c:pt idx="609">
                  <c:v>84.857347072319158</c:v>
                </c:pt>
                <c:pt idx="610">
                  <c:v>84.991815767084091</c:v>
                </c:pt>
                <c:pt idx="611">
                  <c:v>85.040953963626166</c:v>
                </c:pt>
                <c:pt idx="612">
                  <c:v>85.035656899828425</c:v>
                </c:pt>
                <c:pt idx="613">
                  <c:v>84.889966668232447</c:v>
                </c:pt>
                <c:pt idx="614">
                  <c:v>84.820893064829775</c:v>
                </c:pt>
                <c:pt idx="615">
                  <c:v>84.879998690274249</c:v>
                </c:pt>
                <c:pt idx="616">
                  <c:v>85.039629027505697</c:v>
                </c:pt>
                <c:pt idx="617">
                  <c:v>85.03468048491996</c:v>
                </c:pt>
                <c:pt idx="618">
                  <c:v>84.968604241453292</c:v>
                </c:pt>
                <c:pt idx="619">
                  <c:v>84.845496479085213</c:v>
                </c:pt>
                <c:pt idx="620">
                  <c:v>84.743585918286925</c:v>
                </c:pt>
                <c:pt idx="621">
                  <c:v>84.689638574724896</c:v>
                </c:pt>
                <c:pt idx="622">
                  <c:v>84.792314745320951</c:v>
                </c:pt>
                <c:pt idx="623">
                  <c:v>84.853790386060538</c:v>
                </c:pt>
                <c:pt idx="624">
                  <c:v>84.799284781989925</c:v>
                </c:pt>
                <c:pt idx="625">
                  <c:v>84.586394745077683</c:v>
                </c:pt>
                <c:pt idx="626">
                  <c:v>84.530355079240607</c:v>
                </c:pt>
                <c:pt idx="627">
                  <c:v>84.600830454271374</c:v>
                </c:pt>
                <c:pt idx="628">
                  <c:v>84.580748546417553</c:v>
                </c:pt>
                <c:pt idx="629">
                  <c:v>84.701903995726866</c:v>
                </c:pt>
                <c:pt idx="630">
                  <c:v>84.743653936605085</c:v>
                </c:pt>
                <c:pt idx="631">
                  <c:v>84.676323585209886</c:v>
                </c:pt>
                <c:pt idx="632">
                  <c:v>84.409694716731082</c:v>
                </c:pt>
                <c:pt idx="633">
                  <c:v>84.391223770746251</c:v>
                </c:pt>
                <c:pt idx="634">
                  <c:v>84.440780186283007</c:v>
                </c:pt>
                <c:pt idx="635">
                  <c:v>84.613374763297259</c:v>
                </c:pt>
                <c:pt idx="636">
                  <c:v>84.62905747499218</c:v>
                </c:pt>
                <c:pt idx="637">
                  <c:v>84.590582554772666</c:v>
                </c:pt>
                <c:pt idx="638">
                  <c:v>84.459258366884882</c:v>
                </c:pt>
                <c:pt idx="639">
                  <c:v>84.434436977496489</c:v>
                </c:pt>
                <c:pt idx="640">
                  <c:v>84.384322333748543</c:v>
                </c:pt>
                <c:pt idx="641">
                  <c:v>84.538228474105921</c:v>
                </c:pt>
                <c:pt idx="642">
                  <c:v>84.637776738687023</c:v>
                </c:pt>
                <c:pt idx="643">
                  <c:v>84.741847607781267</c:v>
                </c:pt>
                <c:pt idx="644">
                  <c:v>84.470827294518912</c:v>
                </c:pt>
                <c:pt idx="645">
                  <c:v>84.35860139725682</c:v>
                </c:pt>
                <c:pt idx="646">
                  <c:v>84.426489363212625</c:v>
                </c:pt>
                <c:pt idx="647">
                  <c:v>84.531744707047309</c:v>
                </c:pt>
                <c:pt idx="648">
                  <c:v>84.690329383751006</c:v>
                </c:pt>
                <c:pt idx="649">
                  <c:v>84.669976403843521</c:v>
                </c:pt>
                <c:pt idx="650">
                  <c:v>84.563744645100257</c:v>
                </c:pt>
                <c:pt idx="651">
                  <c:v>84.307578873676874</c:v>
                </c:pt>
                <c:pt idx="652">
                  <c:v>84.209502078506759</c:v>
                </c:pt>
                <c:pt idx="653">
                  <c:v>84.377766608089303</c:v>
                </c:pt>
                <c:pt idx="654">
                  <c:v>84.529241852558002</c:v>
                </c:pt>
                <c:pt idx="655">
                  <c:v>84.456675285661106</c:v>
                </c:pt>
                <c:pt idx="656">
                  <c:v>84.262194248326125</c:v>
                </c:pt>
                <c:pt idx="657">
                  <c:v>84.114072507190954</c:v>
                </c:pt>
                <c:pt idx="658">
                  <c:v>84.16287051524958</c:v>
                </c:pt>
                <c:pt idx="659">
                  <c:v>84.153321337639269</c:v>
                </c:pt>
                <c:pt idx="660">
                  <c:v>84.237867396681864</c:v>
                </c:pt>
                <c:pt idx="661">
                  <c:v>84.337477607670522</c:v>
                </c:pt>
                <c:pt idx="662">
                  <c:v>84.376439960206824</c:v>
                </c:pt>
                <c:pt idx="663">
                  <c:v>84.125440674204711</c:v>
                </c:pt>
                <c:pt idx="664">
                  <c:v>83.999684040815112</c:v>
                </c:pt>
                <c:pt idx="665">
                  <c:v>84.077268331322358</c:v>
                </c:pt>
                <c:pt idx="666">
                  <c:v>84.206849364095007</c:v>
                </c:pt>
                <c:pt idx="667">
                  <c:v>84.317820572075306</c:v>
                </c:pt>
                <c:pt idx="668">
                  <c:v>84.356302597722276</c:v>
                </c:pt>
                <c:pt idx="669">
                  <c:v>84.270423302128165</c:v>
                </c:pt>
                <c:pt idx="670">
                  <c:v>84.14795118483201</c:v>
                </c:pt>
                <c:pt idx="671">
                  <c:v>84.00825505945744</c:v>
                </c:pt>
                <c:pt idx="672">
                  <c:v>84.069738386977576</c:v>
                </c:pt>
                <c:pt idx="673">
                  <c:v>84.153875044214828</c:v>
                </c:pt>
                <c:pt idx="674">
                  <c:v>84.157429501953118</c:v>
                </c:pt>
                <c:pt idx="675">
                  <c:v>84.006232467262691</c:v>
                </c:pt>
                <c:pt idx="676">
                  <c:v>83.801722571375947</c:v>
                </c:pt>
                <c:pt idx="677">
                  <c:v>83.802628771743215</c:v>
                </c:pt>
                <c:pt idx="678">
                  <c:v>83.801861966941743</c:v>
                </c:pt>
                <c:pt idx="679">
                  <c:v>83.837478373735337</c:v>
                </c:pt>
                <c:pt idx="680">
                  <c:v>83.883898647420907</c:v>
                </c:pt>
                <c:pt idx="681">
                  <c:v>83.895407243517184</c:v>
                </c:pt>
                <c:pt idx="682">
                  <c:v>83.761504496041283</c:v>
                </c:pt>
                <c:pt idx="683">
                  <c:v>83.649130289131762</c:v>
                </c:pt>
                <c:pt idx="684">
                  <c:v>83.666624820208114</c:v>
                </c:pt>
                <c:pt idx="685">
                  <c:v>83.788895595530818</c:v>
                </c:pt>
                <c:pt idx="686">
                  <c:v>83.858944451135756</c:v>
                </c:pt>
                <c:pt idx="687">
                  <c:v>83.93924727815002</c:v>
                </c:pt>
                <c:pt idx="688">
                  <c:v>83.827020799534722</c:v>
                </c:pt>
                <c:pt idx="689">
                  <c:v>83.775164034188336</c:v>
                </c:pt>
                <c:pt idx="690">
                  <c:v>83.720441068635381</c:v>
                </c:pt>
                <c:pt idx="691">
                  <c:v>83.742195368007458</c:v>
                </c:pt>
                <c:pt idx="692">
                  <c:v>83.865991355609864</c:v>
                </c:pt>
                <c:pt idx="693">
                  <c:v>83.953255951159477</c:v>
                </c:pt>
                <c:pt idx="694">
                  <c:v>83.812383619178092</c:v>
                </c:pt>
                <c:pt idx="695">
                  <c:v>83.764359069184749</c:v>
                </c:pt>
                <c:pt idx="696">
                  <c:v>83.668582623824264</c:v>
                </c:pt>
                <c:pt idx="697">
                  <c:v>83.714097213900985</c:v>
                </c:pt>
                <c:pt idx="698">
                  <c:v>83.674367668994492</c:v>
                </c:pt>
                <c:pt idx="699">
                  <c:v>83.755158445083836</c:v>
                </c:pt>
                <c:pt idx="700">
                  <c:v>83.697368324919779</c:v>
                </c:pt>
                <c:pt idx="701">
                  <c:v>83.603682619261932</c:v>
                </c:pt>
                <c:pt idx="702">
                  <c:v>83.41429830497043</c:v>
                </c:pt>
                <c:pt idx="703">
                  <c:v>83.472428064562123</c:v>
                </c:pt>
                <c:pt idx="704">
                  <c:v>83.585281306465205</c:v>
                </c:pt>
                <c:pt idx="705">
                  <c:v>83.627519777771582</c:v>
                </c:pt>
                <c:pt idx="706">
                  <c:v>83.593575794793637</c:v>
                </c:pt>
                <c:pt idx="707">
                  <c:v>83.460996853029272</c:v>
                </c:pt>
                <c:pt idx="708">
                  <c:v>83.420013071004547</c:v>
                </c:pt>
                <c:pt idx="709">
                  <c:v>83.375466046349686</c:v>
                </c:pt>
                <c:pt idx="710">
                  <c:v>83.41325161092584</c:v>
                </c:pt>
                <c:pt idx="711">
                  <c:v>83.456117362278434</c:v>
                </c:pt>
                <c:pt idx="712">
                  <c:v>83.597826713602501</c:v>
                </c:pt>
                <c:pt idx="713">
                  <c:v>83.52812634691216</c:v>
                </c:pt>
                <c:pt idx="714">
                  <c:v>83.341730639962122</c:v>
                </c:pt>
                <c:pt idx="715">
                  <c:v>83.278860914374974</c:v>
                </c:pt>
                <c:pt idx="716">
                  <c:v>83.370726080354231</c:v>
                </c:pt>
                <c:pt idx="717">
                  <c:v>83.433464678509225</c:v>
                </c:pt>
                <c:pt idx="718">
                  <c:v>83.510622449590642</c:v>
                </c:pt>
                <c:pt idx="719">
                  <c:v>83.408163091421088</c:v>
                </c:pt>
                <c:pt idx="720">
                  <c:v>83.413599583082032</c:v>
                </c:pt>
                <c:pt idx="721">
                  <c:v>83.345354795483203</c:v>
                </c:pt>
                <c:pt idx="722">
                  <c:v>83.39903216510308</c:v>
                </c:pt>
                <c:pt idx="723">
                  <c:v>83.48957287942288</c:v>
                </c:pt>
                <c:pt idx="724">
                  <c:v>83.53711671495806</c:v>
                </c:pt>
                <c:pt idx="725">
                  <c:v>83.318589361169799</c:v>
                </c:pt>
                <c:pt idx="726">
                  <c:v>83.184399425239079</c:v>
                </c:pt>
                <c:pt idx="727">
                  <c:v>83.118742046715226</c:v>
                </c:pt>
                <c:pt idx="728">
                  <c:v>83.190742117267291</c:v>
                </c:pt>
                <c:pt idx="729">
                  <c:v>83.178892719036938</c:v>
                </c:pt>
                <c:pt idx="730">
                  <c:v>83.315731364502199</c:v>
                </c:pt>
                <c:pt idx="731">
                  <c:v>83.270844119066481</c:v>
                </c:pt>
                <c:pt idx="732">
                  <c:v>83.220302955892706</c:v>
                </c:pt>
                <c:pt idx="733">
                  <c:v>83.071685062143615</c:v>
                </c:pt>
                <c:pt idx="734">
                  <c:v>83.076634186082558</c:v>
                </c:pt>
                <c:pt idx="735">
                  <c:v>83.142718084032367</c:v>
                </c:pt>
                <c:pt idx="736">
                  <c:v>83.230340082578095</c:v>
                </c:pt>
                <c:pt idx="737">
                  <c:v>83.20029019676609</c:v>
                </c:pt>
                <c:pt idx="738">
                  <c:v>83.160631447754014</c:v>
                </c:pt>
                <c:pt idx="739">
                  <c:v>83.056420537146082</c:v>
                </c:pt>
                <c:pt idx="740">
                  <c:v>83.046941638671882</c:v>
                </c:pt>
                <c:pt idx="741">
                  <c:v>83.024288373549467</c:v>
                </c:pt>
                <c:pt idx="742">
                  <c:v>83.21493609741988</c:v>
                </c:pt>
                <c:pt idx="743">
                  <c:v>83.340822695535337</c:v>
                </c:pt>
                <c:pt idx="744">
                  <c:v>83.297190203976172</c:v>
                </c:pt>
                <c:pt idx="745">
                  <c:v>83.236333575149018</c:v>
                </c:pt>
                <c:pt idx="746">
                  <c:v>83.174431544173075</c:v>
                </c:pt>
                <c:pt idx="747">
                  <c:v>83.199383996398808</c:v>
                </c:pt>
                <c:pt idx="748">
                  <c:v>83.236890705248584</c:v>
                </c:pt>
                <c:pt idx="749">
                  <c:v>83.248461376942132</c:v>
                </c:pt>
                <c:pt idx="750">
                  <c:v>83.219326540984227</c:v>
                </c:pt>
                <c:pt idx="751">
                  <c:v>83.133168389663751</c:v>
                </c:pt>
                <c:pt idx="752">
                  <c:v>82.981212818305607</c:v>
                </c:pt>
                <c:pt idx="753">
                  <c:v>83.030143051907785</c:v>
                </c:pt>
                <c:pt idx="754">
                  <c:v>83.149965813721423</c:v>
                </c:pt>
                <c:pt idx="755">
                  <c:v>83.28101889725815</c:v>
                </c:pt>
                <c:pt idx="756">
                  <c:v>83.195069968475963</c:v>
                </c:pt>
                <c:pt idx="757">
                  <c:v>83.083471932613193</c:v>
                </c:pt>
                <c:pt idx="758">
                  <c:v>82.990761414562698</c:v>
                </c:pt>
                <c:pt idx="759">
                  <c:v>83.062762131062669</c:v>
                </c:pt>
                <c:pt idx="760">
                  <c:v>83.005607688268043</c:v>
                </c:pt>
                <c:pt idx="761">
                  <c:v>83.136443991675549</c:v>
                </c:pt>
                <c:pt idx="762">
                  <c:v>83.196184680838826</c:v>
                </c:pt>
                <c:pt idx="763">
                  <c:v>83.127173088438525</c:v>
                </c:pt>
                <c:pt idx="764">
                  <c:v>82.987833784706993</c:v>
                </c:pt>
                <c:pt idx="765">
                  <c:v>82.98985527879023</c:v>
                </c:pt>
                <c:pt idx="766">
                  <c:v>83.040805908364135</c:v>
                </c:pt>
                <c:pt idx="767">
                  <c:v>83.179726896208805</c:v>
                </c:pt>
                <c:pt idx="768">
                  <c:v>83.161535322708673</c:v>
                </c:pt>
                <c:pt idx="769">
                  <c:v>83.114417489841017</c:v>
                </c:pt>
                <c:pt idx="770">
                  <c:v>83.005327734430139</c:v>
                </c:pt>
                <c:pt idx="771">
                  <c:v>82.986648211854913</c:v>
                </c:pt>
                <c:pt idx="772">
                  <c:v>82.919449020189148</c:v>
                </c:pt>
                <c:pt idx="773">
                  <c:v>82.987205858712898</c:v>
                </c:pt>
                <c:pt idx="774">
                  <c:v>83.040875024793934</c:v>
                </c:pt>
                <c:pt idx="775">
                  <c:v>83.005327734430139</c:v>
                </c:pt>
                <c:pt idx="776">
                  <c:v>82.816423165674877</c:v>
                </c:pt>
                <c:pt idx="777">
                  <c:v>82.738141251390758</c:v>
                </c:pt>
                <c:pt idx="778">
                  <c:v>82.739186847323836</c:v>
                </c:pt>
                <c:pt idx="779">
                  <c:v>82.768887081515047</c:v>
                </c:pt>
                <c:pt idx="780">
                  <c:v>82.810010775863887</c:v>
                </c:pt>
                <c:pt idx="781">
                  <c:v>82.801018728353256</c:v>
                </c:pt>
                <c:pt idx="782">
                  <c:v>82.894704563200705</c:v>
                </c:pt>
                <c:pt idx="783">
                  <c:v>82.715558200809653</c:v>
                </c:pt>
                <c:pt idx="784">
                  <c:v>82.720994692470597</c:v>
                </c:pt>
                <c:pt idx="785">
                  <c:v>82.773487070591614</c:v>
                </c:pt>
                <c:pt idx="786">
                  <c:v>82.785475347629344</c:v>
                </c:pt>
                <c:pt idx="787">
                  <c:v>82.760731988752298</c:v>
                </c:pt>
                <c:pt idx="788">
                  <c:v>82.813913205758254</c:v>
                </c:pt>
                <c:pt idx="789">
                  <c:v>82.771604455315753</c:v>
                </c:pt>
                <c:pt idx="790">
                  <c:v>82.80087875143424</c:v>
                </c:pt>
                <c:pt idx="791">
                  <c:v>82.748324362310868</c:v>
                </c:pt>
                <c:pt idx="792">
                  <c:v>82.867938547534223</c:v>
                </c:pt>
                <c:pt idx="793">
                  <c:v>82.952563089251754</c:v>
                </c:pt>
                <c:pt idx="794">
                  <c:v>82.954584066576686</c:v>
                </c:pt>
                <c:pt idx="795">
                  <c:v>82.77369506582879</c:v>
                </c:pt>
                <c:pt idx="796">
                  <c:v>82.741005255374176</c:v>
                </c:pt>
                <c:pt idx="797">
                  <c:v>82.795580492632908</c:v>
                </c:pt>
                <c:pt idx="798">
                  <c:v>82.773415693343978</c:v>
                </c:pt>
                <c:pt idx="799">
                  <c:v>82.72148096208106</c:v>
                </c:pt>
                <c:pt idx="800">
                  <c:v>82.746371984657429</c:v>
                </c:pt>
                <c:pt idx="801">
                  <c:v>82.72190690015367</c:v>
                </c:pt>
                <c:pt idx="802">
                  <c:v>82.689766403828727</c:v>
                </c:pt>
                <c:pt idx="803">
                  <c:v>82.657983310499816</c:v>
                </c:pt>
                <c:pt idx="804">
                  <c:v>82.664534579118296</c:v>
                </c:pt>
                <c:pt idx="805">
                  <c:v>82.728249010828662</c:v>
                </c:pt>
                <c:pt idx="806">
                  <c:v>82.662234229308666</c:v>
                </c:pt>
                <c:pt idx="807">
                  <c:v>82.611074570980861</c:v>
                </c:pt>
                <c:pt idx="808">
                  <c:v>82.498848027770777</c:v>
                </c:pt>
                <c:pt idx="809">
                  <c:v>82.550217425395289</c:v>
                </c:pt>
                <c:pt idx="810">
                  <c:v>82.510139326979512</c:v>
                </c:pt>
                <c:pt idx="811">
                  <c:v>82.601385416451649</c:v>
                </c:pt>
                <c:pt idx="812">
                  <c:v>82.632610927517263</c:v>
                </c:pt>
                <c:pt idx="813">
                  <c:v>82.579498891536005</c:v>
                </c:pt>
                <c:pt idx="814">
                  <c:v>82.404882885033317</c:v>
                </c:pt>
                <c:pt idx="815">
                  <c:v>82.404255540392427</c:v>
                </c:pt>
                <c:pt idx="816">
                  <c:v>82.477867121869195</c:v>
                </c:pt>
                <c:pt idx="817">
                  <c:v>82.53801837554424</c:v>
                </c:pt>
                <c:pt idx="818">
                  <c:v>82.54505810999612</c:v>
                </c:pt>
                <c:pt idx="819">
                  <c:v>82.525680963644021</c:v>
                </c:pt>
                <c:pt idx="820">
                  <c:v>82.53153570659714</c:v>
                </c:pt>
                <c:pt idx="821">
                  <c:v>82.559841791346003</c:v>
                </c:pt>
                <c:pt idx="822">
                  <c:v>82.504770272283764</c:v>
                </c:pt>
                <c:pt idx="823">
                  <c:v>82.515294766691028</c:v>
                </c:pt>
                <c:pt idx="824">
                  <c:v>82.534253080397846</c:v>
                </c:pt>
                <c:pt idx="825">
                  <c:v>82.475286366058157</c:v>
                </c:pt>
                <c:pt idx="826">
                  <c:v>82.321859260694211</c:v>
                </c:pt>
                <c:pt idx="827">
                  <c:v>82.34095651780332</c:v>
                </c:pt>
                <c:pt idx="828">
                  <c:v>82.430956186127219</c:v>
                </c:pt>
                <c:pt idx="829">
                  <c:v>82.421546339488017</c:v>
                </c:pt>
                <c:pt idx="830">
                  <c:v>82.448311192448188</c:v>
                </c:pt>
                <c:pt idx="831">
                  <c:v>82.421057873654519</c:v>
                </c:pt>
                <c:pt idx="832">
                  <c:v>82.370865263990012</c:v>
                </c:pt>
                <c:pt idx="833">
                  <c:v>82.270836801709166</c:v>
                </c:pt>
                <c:pt idx="834">
                  <c:v>82.339003558796662</c:v>
                </c:pt>
                <c:pt idx="835">
                  <c:v>82.36800675056412</c:v>
                </c:pt>
                <c:pt idx="836">
                  <c:v>82.447333679428198</c:v>
                </c:pt>
                <c:pt idx="837">
                  <c:v>82.391565117942179</c:v>
                </c:pt>
                <c:pt idx="838">
                  <c:v>82.441966304197067</c:v>
                </c:pt>
                <c:pt idx="839">
                  <c:v>82.353507932256548</c:v>
                </c:pt>
                <c:pt idx="840">
                  <c:v>82.367796494509108</c:v>
                </c:pt>
                <c:pt idx="841">
                  <c:v>82.430186603749604</c:v>
                </c:pt>
                <c:pt idx="842">
                  <c:v>82.559627595008564</c:v>
                </c:pt>
                <c:pt idx="843">
                  <c:v>82.662164919094522</c:v>
                </c:pt>
                <c:pt idx="844">
                  <c:v>82.558790575665768</c:v>
                </c:pt>
                <c:pt idx="845">
                  <c:v>82.486441370251299</c:v>
                </c:pt>
                <c:pt idx="846">
                  <c:v>82.412271560563354</c:v>
                </c:pt>
                <c:pt idx="847">
                  <c:v>82.544222576333723</c:v>
                </c:pt>
                <c:pt idx="848">
                  <c:v>82.600687598890318</c:v>
                </c:pt>
                <c:pt idx="849">
                  <c:v>82.606612104221014</c:v>
                </c:pt>
                <c:pt idx="850">
                  <c:v>82.439523199892292</c:v>
                </c:pt>
                <c:pt idx="851">
                  <c:v>82.378883480383976</c:v>
                </c:pt>
                <c:pt idx="852">
                  <c:v>82.229289753079385</c:v>
                </c:pt>
                <c:pt idx="853">
                  <c:v>82.260515134955526</c:v>
                </c:pt>
                <c:pt idx="854">
                  <c:v>82.355323433541173</c:v>
                </c:pt>
                <c:pt idx="855">
                  <c:v>82.464552584517861</c:v>
                </c:pt>
                <c:pt idx="856">
                  <c:v>82.296348451067828</c:v>
                </c:pt>
                <c:pt idx="857">
                  <c:v>82.186422257667502</c:v>
                </c:pt>
                <c:pt idx="858">
                  <c:v>82.076983948747326</c:v>
                </c:pt>
                <c:pt idx="859">
                  <c:v>82.129546089246048</c:v>
                </c:pt>
                <c:pt idx="860">
                  <c:v>82.108627194346823</c:v>
                </c:pt>
                <c:pt idx="861">
                  <c:v>82.184399084119534</c:v>
                </c:pt>
                <c:pt idx="862">
                  <c:v>82.311339546301696</c:v>
                </c:pt>
                <c:pt idx="863">
                  <c:v>82.240306524413057</c:v>
                </c:pt>
                <c:pt idx="864">
                  <c:v>82.108494322855279</c:v>
                </c:pt>
                <c:pt idx="865">
                  <c:v>82.163417596864861</c:v>
                </c:pt>
                <c:pt idx="866">
                  <c:v>82.225319175677186</c:v>
                </c:pt>
                <c:pt idx="867">
                  <c:v>82.264219969374636</c:v>
                </c:pt>
                <c:pt idx="868">
                  <c:v>82.37456383271406</c:v>
                </c:pt>
                <c:pt idx="869">
                  <c:v>82.317818210371556</c:v>
                </c:pt>
                <c:pt idx="870">
                  <c:v>82.221762392526401</c:v>
                </c:pt>
                <c:pt idx="871">
                  <c:v>82.17561225426995</c:v>
                </c:pt>
                <c:pt idx="872">
                  <c:v>82.20593976850725</c:v>
                </c:pt>
                <c:pt idx="873">
                  <c:v>82.280456968998195</c:v>
                </c:pt>
                <c:pt idx="874">
                  <c:v>82.376442507707367</c:v>
                </c:pt>
                <c:pt idx="875">
                  <c:v>82.269164636272734</c:v>
                </c:pt>
                <c:pt idx="876">
                  <c:v>82.110230695517174</c:v>
                </c:pt>
                <c:pt idx="877">
                  <c:v>82.026101272896838</c:v>
                </c:pt>
                <c:pt idx="878">
                  <c:v>82.097265357622959</c:v>
                </c:pt>
                <c:pt idx="879">
                  <c:v>82.045268098599152</c:v>
                </c:pt>
                <c:pt idx="880">
                  <c:v>82.178690712970109</c:v>
                </c:pt>
                <c:pt idx="881">
                  <c:v>82.204339109507998</c:v>
                </c:pt>
                <c:pt idx="882">
                  <c:v>82.164122132284845</c:v>
                </c:pt>
                <c:pt idx="883">
                  <c:v>81.989714121019333</c:v>
                </c:pt>
                <c:pt idx="884">
                  <c:v>82.01152985004066</c:v>
                </c:pt>
                <c:pt idx="885">
                  <c:v>82.112882311817344</c:v>
                </c:pt>
                <c:pt idx="886">
                  <c:v>82.214652314343653</c:v>
                </c:pt>
                <c:pt idx="887">
                  <c:v>82.150457491149027</c:v>
                </c:pt>
                <c:pt idx="888">
                  <c:v>82.118185415228311</c:v>
                </c:pt>
                <c:pt idx="889">
                  <c:v>82.119091551000778</c:v>
                </c:pt>
                <c:pt idx="890">
                  <c:v>82.21709683973377</c:v>
                </c:pt>
                <c:pt idx="891">
                  <c:v>82.182517179386508</c:v>
                </c:pt>
                <c:pt idx="892">
                  <c:v>82.258218919212808</c:v>
                </c:pt>
                <c:pt idx="893">
                  <c:v>82.345910098783023</c:v>
                </c:pt>
                <c:pt idx="894">
                  <c:v>82.248389787764594</c:v>
                </c:pt>
                <c:pt idx="895">
                  <c:v>82.129541825989605</c:v>
                </c:pt>
                <c:pt idx="896">
                  <c:v>82.173530105675098</c:v>
                </c:pt>
                <c:pt idx="897">
                  <c:v>82.304087036597892</c:v>
                </c:pt>
                <c:pt idx="898">
                  <c:v>82.231728335748585</c:v>
                </c:pt>
                <c:pt idx="899">
                  <c:v>82.182101059722484</c:v>
                </c:pt>
                <c:pt idx="900">
                  <c:v>82.031469487860292</c:v>
                </c:pt>
                <c:pt idx="901">
                  <c:v>82.007771078968418</c:v>
                </c:pt>
                <c:pt idx="902">
                  <c:v>81.913866784527116</c:v>
                </c:pt>
                <c:pt idx="903">
                  <c:v>81.904805039233594</c:v>
                </c:pt>
                <c:pt idx="904">
                  <c:v>81.974312267489424</c:v>
                </c:pt>
                <c:pt idx="905">
                  <c:v>82.049866731184991</c:v>
                </c:pt>
                <c:pt idx="906">
                  <c:v>81.909898984701073</c:v>
                </c:pt>
                <c:pt idx="907">
                  <c:v>81.789935083262108</c:v>
                </c:pt>
                <c:pt idx="908">
                  <c:v>81.920143460675632</c:v>
                </c:pt>
                <c:pt idx="909">
                  <c:v>82.076914767722741</c:v>
                </c:pt>
                <c:pt idx="910">
                  <c:v>82.083326576180752</c:v>
                </c:pt>
                <c:pt idx="911">
                  <c:v>82.179450347749409</c:v>
                </c:pt>
                <c:pt idx="912">
                  <c:v>82.313570069138834</c:v>
                </c:pt>
                <c:pt idx="913">
                  <c:v>82.34563079089304</c:v>
                </c:pt>
                <c:pt idx="914">
                  <c:v>82.259890374106448</c:v>
                </c:pt>
                <c:pt idx="915">
                  <c:v>82.195067818702228</c:v>
                </c:pt>
                <c:pt idx="916">
                  <c:v>82.281922366498591</c:v>
                </c:pt>
                <c:pt idx="917">
                  <c:v>82.222667494782158</c:v>
                </c:pt>
                <c:pt idx="918">
                  <c:v>82.196668736080653</c:v>
                </c:pt>
                <c:pt idx="919">
                  <c:v>82.114691224433031</c:v>
                </c:pt>
                <c:pt idx="920">
                  <c:v>82.087995100333828</c:v>
                </c:pt>
                <c:pt idx="921">
                  <c:v>82.054886392639148</c:v>
                </c:pt>
                <c:pt idx="922">
                  <c:v>82.0012161284467</c:v>
                </c:pt>
                <c:pt idx="923">
                  <c:v>82.025540719273138</c:v>
                </c:pt>
                <c:pt idx="924">
                  <c:v>82.08353043735103</c:v>
                </c:pt>
                <c:pt idx="925">
                  <c:v>82.011319658580447</c:v>
                </c:pt>
                <c:pt idx="926">
                  <c:v>81.88410692934093</c:v>
                </c:pt>
                <c:pt idx="927">
                  <c:v>81.776550137585104</c:v>
                </c:pt>
                <c:pt idx="928">
                  <c:v>81.769160751512302</c:v>
                </c:pt>
                <c:pt idx="929">
                  <c:v>81.622013810415794</c:v>
                </c:pt>
                <c:pt idx="930">
                  <c:v>81.595247794749312</c:v>
                </c:pt>
                <c:pt idx="931">
                  <c:v>81.525816917540098</c:v>
                </c:pt>
                <c:pt idx="932">
                  <c:v>81.502117475131627</c:v>
                </c:pt>
                <c:pt idx="933">
                  <c:v>81.456950857211098</c:v>
                </c:pt>
                <c:pt idx="934">
                  <c:v>81.567363126437527</c:v>
                </c:pt>
                <c:pt idx="935">
                  <c:v>81.582983439561374</c:v>
                </c:pt>
                <c:pt idx="936">
                  <c:v>81.611070935526797</c:v>
                </c:pt>
                <c:pt idx="937">
                  <c:v>81.482804406815248</c:v>
                </c:pt>
                <c:pt idx="938">
                  <c:v>81.498842777446896</c:v>
                </c:pt>
                <c:pt idx="939">
                  <c:v>81.540182153813348</c:v>
                </c:pt>
                <c:pt idx="940">
                  <c:v>81.582906959325101</c:v>
                </c:pt>
                <c:pt idx="941">
                  <c:v>81.410380981982229</c:v>
                </c:pt>
                <c:pt idx="942">
                  <c:v>81.453811033456503</c:v>
                </c:pt>
                <c:pt idx="943">
                  <c:v>81.469012901503788</c:v>
                </c:pt>
                <c:pt idx="944">
                  <c:v>81.339700195506069</c:v>
                </c:pt>
                <c:pt idx="945">
                  <c:v>81.234869691632611</c:v>
                </c:pt>
                <c:pt idx="946">
                  <c:v>81.271182559496779</c:v>
                </c:pt>
                <c:pt idx="947">
                  <c:v>81.312373884595061</c:v>
                </c:pt>
                <c:pt idx="948">
                  <c:v>81.156792413656333</c:v>
                </c:pt>
                <c:pt idx="949">
                  <c:v>81.098661749737488</c:v>
                </c:pt>
                <c:pt idx="950">
                  <c:v>81.032932283423307</c:v>
                </c:pt>
                <c:pt idx="951">
                  <c:v>81.06004388123857</c:v>
                </c:pt>
                <c:pt idx="952">
                  <c:v>80.932273569735742</c:v>
                </c:pt>
                <c:pt idx="953">
                  <c:v>80.987134315984676</c:v>
                </c:pt>
                <c:pt idx="954">
                  <c:v>80.993475328548143</c:v>
                </c:pt>
                <c:pt idx="955">
                  <c:v>81.058999900175252</c:v>
                </c:pt>
                <c:pt idx="956">
                  <c:v>80.840819872595304</c:v>
                </c:pt>
                <c:pt idx="957">
                  <c:v>80.727895253444714</c:v>
                </c:pt>
                <c:pt idx="958">
                  <c:v>80.759258997369926</c:v>
                </c:pt>
                <c:pt idx="959">
                  <c:v>80.793418274796778</c:v>
                </c:pt>
                <c:pt idx="960">
                  <c:v>80.723010724299925</c:v>
                </c:pt>
                <c:pt idx="961">
                  <c:v>80.681885285891653</c:v>
                </c:pt>
                <c:pt idx="962">
                  <c:v>80.585697177908017</c:v>
                </c:pt>
                <c:pt idx="963">
                  <c:v>80.54735138268201</c:v>
                </c:pt>
                <c:pt idx="964">
                  <c:v>80.467891517731573</c:v>
                </c:pt>
                <c:pt idx="965">
                  <c:v>80.556416874473641</c:v>
                </c:pt>
                <c:pt idx="966">
                  <c:v>80.578718873105345</c:v>
                </c:pt>
                <c:pt idx="967">
                  <c:v>80.484620794281511</c:v>
                </c:pt>
                <c:pt idx="968">
                  <c:v>80.369605112454394</c:v>
                </c:pt>
                <c:pt idx="969">
                  <c:v>80.314539083949768</c:v>
                </c:pt>
                <c:pt idx="970">
                  <c:v>80.299202471161934</c:v>
                </c:pt>
                <c:pt idx="971">
                  <c:v>80.262258641348353</c:v>
                </c:pt>
                <c:pt idx="972">
                  <c:v>80.228800605006953</c:v>
                </c:pt>
                <c:pt idx="973">
                  <c:v>80.22879776283591</c:v>
                </c:pt>
                <c:pt idx="974">
                  <c:v>80.117274850718758</c:v>
                </c:pt>
                <c:pt idx="975">
                  <c:v>79.965316630973945</c:v>
                </c:pt>
                <c:pt idx="976">
                  <c:v>79.886544313012536</c:v>
                </c:pt>
                <c:pt idx="977">
                  <c:v>79.992494761427238</c:v>
                </c:pt>
                <c:pt idx="978">
                  <c:v>79.942306931777452</c:v>
                </c:pt>
                <c:pt idx="979">
                  <c:v>79.759672902665301</c:v>
                </c:pt>
                <c:pt idx="980">
                  <c:v>79.572167392556807</c:v>
                </c:pt>
                <c:pt idx="981">
                  <c:v>79.501069969658403</c:v>
                </c:pt>
                <c:pt idx="982">
                  <c:v>79.604230698102796</c:v>
                </c:pt>
                <c:pt idx="983">
                  <c:v>79.550558366876913</c:v>
                </c:pt>
                <c:pt idx="984">
                  <c:v>79.567291260735274</c:v>
                </c:pt>
                <c:pt idx="985">
                  <c:v>79.540104603769194</c:v>
                </c:pt>
                <c:pt idx="986">
                  <c:v>79.571473644467531</c:v>
                </c:pt>
                <c:pt idx="987">
                  <c:v>79.381868803548855</c:v>
                </c:pt>
                <c:pt idx="988">
                  <c:v>79.303800310464624</c:v>
                </c:pt>
                <c:pt idx="989">
                  <c:v>79.326108768575764</c:v>
                </c:pt>
                <c:pt idx="990">
                  <c:v>79.471794575428277</c:v>
                </c:pt>
                <c:pt idx="991">
                  <c:v>79.423000443057347</c:v>
                </c:pt>
                <c:pt idx="992">
                  <c:v>79.265464592026504</c:v>
                </c:pt>
                <c:pt idx="993">
                  <c:v>79.190880858897671</c:v>
                </c:pt>
                <c:pt idx="994">
                  <c:v>79.047285081204905</c:v>
                </c:pt>
                <c:pt idx="995">
                  <c:v>79.029855080327891</c:v>
                </c:pt>
                <c:pt idx="996">
                  <c:v>79.085618732609547</c:v>
                </c:pt>
              </c:numCache>
            </c:numRef>
          </c:yVal>
          <c:smooth val="1"/>
        </c:ser>
        <c:ser>
          <c:idx val="4"/>
          <c:order val="2"/>
          <c:tx>
            <c:v>12.5%</c:v>
          </c:tx>
          <c:spPr>
            <a:ln w="25400" cap="rnd" cmpd="sng" algn="ctr">
              <a:solidFill>
                <a:schemeClr val="tx1"/>
              </a:solidFill>
              <a:prstDash val="solid"/>
              <a:round/>
            </a:ln>
            <a:effectLst/>
          </c:spPr>
          <c:marker>
            <c:symbol val="none"/>
          </c:marker>
          <c:xVal>
            <c:numRef>
              <c:f>'pittaya skin'!$AT$4:$AT$1000</c:f>
              <c:numCache>
                <c:formatCode>General</c:formatCode>
                <c:ptCount val="997"/>
                <c:pt idx="0">
                  <c:v>-0.498411655426025</c:v>
                </c:pt>
                <c:pt idx="1">
                  <c:v>-0.49657139182090798</c:v>
                </c:pt>
                <c:pt idx="2">
                  <c:v>-0.49411776661872903</c:v>
                </c:pt>
                <c:pt idx="3">
                  <c:v>-0.492584228515625</c:v>
                </c:pt>
                <c:pt idx="4">
                  <c:v>-0.49043726921081499</c:v>
                </c:pt>
                <c:pt idx="5">
                  <c:v>-0.48859703540802002</c:v>
                </c:pt>
                <c:pt idx="6">
                  <c:v>-0.48614338040351901</c:v>
                </c:pt>
                <c:pt idx="7">
                  <c:v>-0.48430314660072299</c:v>
                </c:pt>
                <c:pt idx="8">
                  <c:v>-0.48215621709823597</c:v>
                </c:pt>
                <c:pt idx="9">
                  <c:v>-0.48031598329544101</c:v>
                </c:pt>
                <c:pt idx="10">
                  <c:v>-0.47816902399063099</c:v>
                </c:pt>
                <c:pt idx="11">
                  <c:v>-0.47632879018783603</c:v>
                </c:pt>
                <c:pt idx="12">
                  <c:v>-0.47418186068534901</c:v>
                </c:pt>
                <c:pt idx="13">
                  <c:v>-0.47234159708023099</c:v>
                </c:pt>
                <c:pt idx="14">
                  <c:v>-0.47080805897712702</c:v>
                </c:pt>
                <c:pt idx="15">
                  <c:v>-0.46835443377494801</c:v>
                </c:pt>
                <c:pt idx="16">
                  <c:v>-0.46651419997215299</c:v>
                </c:pt>
                <c:pt idx="17">
                  <c:v>-0.46436724066734297</c:v>
                </c:pt>
                <c:pt idx="18">
                  <c:v>-0.46252700686454801</c:v>
                </c:pt>
                <c:pt idx="19">
                  <c:v>-0.46038004755973799</c:v>
                </c:pt>
                <c:pt idx="20">
                  <c:v>-0.45853981375694303</c:v>
                </c:pt>
                <c:pt idx="21">
                  <c:v>-0.45608615875244102</c:v>
                </c:pt>
                <c:pt idx="22">
                  <c:v>-0.454245895147324</c:v>
                </c:pt>
                <c:pt idx="23">
                  <c:v>-0.45240566134452798</c:v>
                </c:pt>
                <c:pt idx="24">
                  <c:v>-0.45056542754173301</c:v>
                </c:pt>
                <c:pt idx="25">
                  <c:v>-0.44841849803924599</c:v>
                </c:pt>
                <c:pt idx="26">
                  <c:v>-0.44657823443412797</c:v>
                </c:pt>
                <c:pt idx="27">
                  <c:v>-0.445044726133347</c:v>
                </c:pt>
                <c:pt idx="28">
                  <c:v>-0.442284375429153</c:v>
                </c:pt>
                <c:pt idx="29">
                  <c:v>-0.44044411182403598</c:v>
                </c:pt>
                <c:pt idx="30">
                  <c:v>-0.43860387802124001</c:v>
                </c:pt>
                <c:pt idx="31">
                  <c:v>-0.43676364421844499</c:v>
                </c:pt>
                <c:pt idx="32">
                  <c:v>-0.43430998921394298</c:v>
                </c:pt>
                <c:pt idx="33">
                  <c:v>-0.43216305971145602</c:v>
                </c:pt>
                <c:pt idx="34">
                  <c:v>-0.430322825908661</c:v>
                </c:pt>
                <c:pt idx="35">
                  <c:v>-0.42817586660385099</c:v>
                </c:pt>
                <c:pt idx="36">
                  <c:v>-0.42602893710136402</c:v>
                </c:pt>
                <c:pt idx="37">
                  <c:v>-0.42480209469795199</c:v>
                </c:pt>
                <c:pt idx="38">
                  <c:v>-0.42173504829406699</c:v>
                </c:pt>
                <c:pt idx="39">
                  <c:v>-0.42050820589065602</c:v>
                </c:pt>
                <c:pt idx="40">
                  <c:v>-0.41866797208786</c:v>
                </c:pt>
                <c:pt idx="41">
                  <c:v>-0.41652104258537298</c:v>
                </c:pt>
                <c:pt idx="42">
                  <c:v>-0.41437408328056302</c:v>
                </c:pt>
                <c:pt idx="43">
                  <c:v>-0.412533849477768</c:v>
                </c:pt>
                <c:pt idx="44">
                  <c:v>-0.41069361567497298</c:v>
                </c:pt>
                <c:pt idx="45">
                  <c:v>-0.40854668617248502</c:v>
                </c:pt>
                <c:pt idx="46">
                  <c:v>-0.40578633546829201</c:v>
                </c:pt>
                <c:pt idx="47">
                  <c:v>-0.40455949306487998</c:v>
                </c:pt>
                <c:pt idx="48">
                  <c:v>-0.40271925926208502</c:v>
                </c:pt>
                <c:pt idx="49">
                  <c:v>-0.40026560425758401</c:v>
                </c:pt>
                <c:pt idx="50">
                  <c:v>-0.39842537045478799</c:v>
                </c:pt>
                <c:pt idx="51">
                  <c:v>-0.39627844095230103</c:v>
                </c:pt>
                <c:pt idx="52">
                  <c:v>-0.39443817734718301</c:v>
                </c:pt>
                <c:pt idx="53">
                  <c:v>-0.39259794354438798</c:v>
                </c:pt>
                <c:pt idx="54">
                  <c:v>-0.39045101404190102</c:v>
                </c:pt>
                <c:pt idx="55">
                  <c:v>-0.38830405473709101</c:v>
                </c:pt>
                <c:pt idx="56">
                  <c:v>-0.38646382093429599</c:v>
                </c:pt>
                <c:pt idx="57">
                  <c:v>-0.38462358713150002</c:v>
                </c:pt>
                <c:pt idx="58">
                  <c:v>-0.38247665762901301</c:v>
                </c:pt>
                <c:pt idx="59">
                  <c:v>-0.38094311952590898</c:v>
                </c:pt>
                <c:pt idx="60">
                  <c:v>-0.37848946452140803</c:v>
                </c:pt>
                <c:pt idx="61">
                  <c:v>-0.37634253501892101</c:v>
                </c:pt>
                <c:pt idx="62">
                  <c:v>-0.37450227141380299</c:v>
                </c:pt>
                <c:pt idx="63">
                  <c:v>-0.37204861640930198</c:v>
                </c:pt>
                <c:pt idx="64">
                  <c:v>-0.36990165710449202</c:v>
                </c:pt>
                <c:pt idx="65">
                  <c:v>-0.36836814880371099</c:v>
                </c:pt>
                <c:pt idx="66">
                  <c:v>-0.36652791500091603</c:v>
                </c:pt>
                <c:pt idx="67">
                  <c:v>-0.364994376897812</c:v>
                </c:pt>
                <c:pt idx="68">
                  <c:v>-0.36254072189331099</c:v>
                </c:pt>
                <c:pt idx="69">
                  <c:v>-0.36039379239082298</c:v>
                </c:pt>
                <c:pt idx="70">
                  <c:v>-0.35855355858802801</c:v>
                </c:pt>
                <c:pt idx="71">
                  <c:v>-0.356406599283218</c:v>
                </c:pt>
                <c:pt idx="72">
                  <c:v>-0.35456636548042297</c:v>
                </c:pt>
                <c:pt idx="73">
                  <c:v>-0.35211271047592202</c:v>
                </c:pt>
                <c:pt idx="74">
                  <c:v>-0.35057920217513999</c:v>
                </c:pt>
                <c:pt idx="75">
                  <c:v>-0.34843221306800798</c:v>
                </c:pt>
                <c:pt idx="76">
                  <c:v>-0.34659200906753501</c:v>
                </c:pt>
                <c:pt idx="77">
                  <c:v>-0.344445049762726</c:v>
                </c:pt>
                <c:pt idx="78">
                  <c:v>-0.34199139475822399</c:v>
                </c:pt>
                <c:pt idx="79">
                  <c:v>-0.34015116095542902</c:v>
                </c:pt>
                <c:pt idx="80">
                  <c:v>-0.338310927152634</c:v>
                </c:pt>
                <c:pt idx="81">
                  <c:v>-0.33647066354751598</c:v>
                </c:pt>
                <c:pt idx="82">
                  <c:v>-0.33432373404502902</c:v>
                </c:pt>
                <c:pt idx="83">
                  <c:v>-0.332176804542542</c:v>
                </c:pt>
                <c:pt idx="84">
                  <c:v>-0.33033654093742398</c:v>
                </c:pt>
                <c:pt idx="85">
                  <c:v>-0.32849630713462802</c:v>
                </c:pt>
                <c:pt idx="86">
                  <c:v>-0.326349377632141</c:v>
                </c:pt>
                <c:pt idx="87">
                  <c:v>-0.32420241832733199</c:v>
                </c:pt>
                <c:pt idx="88">
                  <c:v>-0.32236218452453602</c:v>
                </c:pt>
                <c:pt idx="89">
                  <c:v>-0.32082864642143299</c:v>
                </c:pt>
                <c:pt idx="90">
                  <c:v>-0.31806829571723899</c:v>
                </c:pt>
                <c:pt idx="91">
                  <c:v>-0.31653475761413602</c:v>
                </c:pt>
                <c:pt idx="92">
                  <c:v>-0.314387828111649</c:v>
                </c:pt>
                <c:pt idx="93">
                  <c:v>-0.31254759430885298</c:v>
                </c:pt>
                <c:pt idx="94">
                  <c:v>-0.31009393930435197</c:v>
                </c:pt>
                <c:pt idx="95">
                  <c:v>-0.308560401201248</c:v>
                </c:pt>
                <c:pt idx="96">
                  <c:v>-0.30641347169876099</c:v>
                </c:pt>
                <c:pt idx="97">
                  <c:v>-0.30395981669425998</c:v>
                </c:pt>
                <c:pt idx="98">
                  <c:v>-0.30242627859115601</c:v>
                </c:pt>
                <c:pt idx="99">
                  <c:v>-0.30058604478836098</c:v>
                </c:pt>
                <c:pt idx="100">
                  <c:v>-0.29905250668525701</c:v>
                </c:pt>
                <c:pt idx="101">
                  <c:v>-0.29690557718277</c:v>
                </c:pt>
                <c:pt idx="102">
                  <c:v>-0.29414522647857699</c:v>
                </c:pt>
                <c:pt idx="103">
                  <c:v>-0.29230499267578097</c:v>
                </c:pt>
                <c:pt idx="104">
                  <c:v>-0.28985133767128002</c:v>
                </c:pt>
                <c:pt idx="105">
                  <c:v>-0.28831779956817599</c:v>
                </c:pt>
                <c:pt idx="106">
                  <c:v>-0.28617084026336698</c:v>
                </c:pt>
                <c:pt idx="107">
                  <c:v>-0.28433060646057101</c:v>
                </c:pt>
                <c:pt idx="108">
                  <c:v>-0.28249037265777599</c:v>
                </c:pt>
                <c:pt idx="109">
                  <c:v>-0.28034344315528897</c:v>
                </c:pt>
                <c:pt idx="110">
                  <c:v>-0.27850317955017101</c:v>
                </c:pt>
                <c:pt idx="111">
                  <c:v>-0.276049554347992</c:v>
                </c:pt>
                <c:pt idx="112">
                  <c:v>-0.27451601624488797</c:v>
                </c:pt>
                <c:pt idx="113">
                  <c:v>-0.27236905694007901</c:v>
                </c:pt>
                <c:pt idx="114">
                  <c:v>-0.27083551883697499</c:v>
                </c:pt>
                <c:pt idx="115">
                  <c:v>-0.26868858933448803</c:v>
                </c:pt>
                <c:pt idx="116">
                  <c:v>-0.26654165983200101</c:v>
                </c:pt>
                <c:pt idx="117">
                  <c:v>-0.264087975025177</c:v>
                </c:pt>
                <c:pt idx="118">
                  <c:v>-0.26194104552268999</c:v>
                </c:pt>
                <c:pt idx="119">
                  <c:v>-0.26040753722190901</c:v>
                </c:pt>
                <c:pt idx="120">
                  <c:v>-0.25887399911880499</c:v>
                </c:pt>
                <c:pt idx="121">
                  <c:v>-0.25642034411430398</c:v>
                </c:pt>
                <c:pt idx="122">
                  <c:v>-0.25427338480949402</c:v>
                </c:pt>
                <c:pt idx="123">
                  <c:v>-0.252433151006699</c:v>
                </c:pt>
                <c:pt idx="124">
                  <c:v>-0.25059291720390298</c:v>
                </c:pt>
                <c:pt idx="125">
                  <c:v>-0.24844595789909399</c:v>
                </c:pt>
                <c:pt idx="126">
                  <c:v>-0.246299028396606</c:v>
                </c:pt>
                <c:pt idx="127">
                  <c:v>-0.24384537339210499</c:v>
                </c:pt>
                <c:pt idx="128">
                  <c:v>-0.24261854588985399</c:v>
                </c:pt>
                <c:pt idx="129">
                  <c:v>-0.24077831208705899</c:v>
                </c:pt>
                <c:pt idx="130">
                  <c:v>-0.23863136768341101</c:v>
                </c:pt>
                <c:pt idx="131">
                  <c:v>-0.23617772758007</c:v>
                </c:pt>
                <c:pt idx="132">
                  <c:v>-0.234644189476967</c:v>
                </c:pt>
                <c:pt idx="133">
                  <c:v>-0.23188382387161299</c:v>
                </c:pt>
                <c:pt idx="134">
                  <c:v>-0.23035030066966999</c:v>
                </c:pt>
                <c:pt idx="135">
                  <c:v>-0.22820334136486101</c:v>
                </c:pt>
                <c:pt idx="136">
                  <c:v>-0.22605639696121199</c:v>
                </c:pt>
                <c:pt idx="137">
                  <c:v>-0.224216163158417</c:v>
                </c:pt>
                <c:pt idx="138">
                  <c:v>-0.22206921875476801</c:v>
                </c:pt>
                <c:pt idx="139">
                  <c:v>-0.22022898495197299</c:v>
                </c:pt>
                <c:pt idx="140">
                  <c:v>-0.218082040548325</c:v>
                </c:pt>
                <c:pt idx="141">
                  <c:v>-0.21593509614467599</c:v>
                </c:pt>
                <c:pt idx="142">
                  <c:v>-0.21440155804157299</c:v>
                </c:pt>
                <c:pt idx="143">
                  <c:v>-0.21256132423877699</c:v>
                </c:pt>
                <c:pt idx="144">
                  <c:v>-0.21041437983512901</c:v>
                </c:pt>
                <c:pt idx="145">
                  <c:v>-0.20826743543147999</c:v>
                </c:pt>
                <c:pt idx="146">
                  <c:v>-0.206427201628685</c:v>
                </c:pt>
                <c:pt idx="147">
                  <c:v>-0.20397354662418399</c:v>
                </c:pt>
                <c:pt idx="148">
                  <c:v>-0.20274671912193301</c:v>
                </c:pt>
                <c:pt idx="149">
                  <c:v>-0.200293079018593</c:v>
                </c:pt>
                <c:pt idx="150">
                  <c:v>-0.19814613461494399</c:v>
                </c:pt>
                <c:pt idx="151">
                  <c:v>-0.19630588591098799</c:v>
                </c:pt>
                <c:pt idx="152">
                  <c:v>-0.194158956408501</c:v>
                </c:pt>
                <c:pt idx="153">
                  <c:v>-0.19231870770454401</c:v>
                </c:pt>
                <c:pt idx="154">
                  <c:v>-0.190171763300896</c:v>
                </c:pt>
                <c:pt idx="155">
                  <c:v>-0.1883315294981</c:v>
                </c:pt>
                <c:pt idx="156">
                  <c:v>-0.186797991394997</c:v>
                </c:pt>
                <c:pt idx="157">
                  <c:v>-0.18434435129165599</c:v>
                </c:pt>
                <c:pt idx="158">
                  <c:v>-0.182810813188553</c:v>
                </c:pt>
                <c:pt idx="159">
                  <c:v>-0.18035715818405201</c:v>
                </c:pt>
                <c:pt idx="160">
                  <c:v>-0.178210213780403</c:v>
                </c:pt>
                <c:pt idx="161">
                  <c:v>-0.176676690578461</c:v>
                </c:pt>
                <c:pt idx="162">
                  <c:v>-0.17422302067279799</c:v>
                </c:pt>
                <c:pt idx="163">
                  <c:v>-0.17268949747085599</c:v>
                </c:pt>
                <c:pt idx="164">
                  <c:v>-0.170542567968369</c:v>
                </c:pt>
                <c:pt idx="165">
                  <c:v>-0.16839560866355899</c:v>
                </c:pt>
                <c:pt idx="166">
                  <c:v>-0.16655537486076399</c:v>
                </c:pt>
                <c:pt idx="167">
                  <c:v>-0.16440843045711501</c:v>
                </c:pt>
                <c:pt idx="168">
                  <c:v>-0.16226148605346699</c:v>
                </c:pt>
                <c:pt idx="169">
                  <c:v>-0.16042123734951</c:v>
                </c:pt>
                <c:pt idx="170">
                  <c:v>-0.158581003546715</c:v>
                </c:pt>
                <c:pt idx="171">
                  <c:v>-0.15674078464508101</c:v>
                </c:pt>
                <c:pt idx="172">
                  <c:v>-0.154287114739418</c:v>
                </c:pt>
                <c:pt idx="173">
                  <c:v>-0.153060302138329</c:v>
                </c:pt>
                <c:pt idx="174">
                  <c:v>-0.15029993653297399</c:v>
                </c:pt>
                <c:pt idx="175">
                  <c:v>-0.14876639842987099</c:v>
                </c:pt>
                <c:pt idx="176">
                  <c:v>-0.14631275832653001</c:v>
                </c:pt>
                <c:pt idx="177">
                  <c:v>-0.144165813922882</c:v>
                </c:pt>
                <c:pt idx="178">
                  <c:v>-0.142632275819778</c:v>
                </c:pt>
                <c:pt idx="179">
                  <c:v>-0.14048533141613001</c:v>
                </c:pt>
                <c:pt idx="180">
                  <c:v>-0.13833838701248199</c:v>
                </c:pt>
                <c:pt idx="181">
                  <c:v>-0.136498153209686</c:v>
                </c:pt>
                <c:pt idx="182">
                  <c:v>-0.13435120880603801</c:v>
                </c:pt>
                <c:pt idx="183">
                  <c:v>-0.13251097500324199</c:v>
                </c:pt>
                <c:pt idx="184">
                  <c:v>-0.13005731999874101</c:v>
                </c:pt>
                <c:pt idx="185">
                  <c:v>-0.12821708619594599</c:v>
                </c:pt>
                <c:pt idx="186">
                  <c:v>-0.12637685239315</c:v>
                </c:pt>
                <c:pt idx="187">
                  <c:v>-0.124229900538921</c:v>
                </c:pt>
                <c:pt idx="188">
                  <c:v>-0.122696377336979</c:v>
                </c:pt>
                <c:pt idx="189">
                  <c:v>-0.120242729783058</c:v>
                </c:pt>
                <c:pt idx="190">
                  <c:v>-0.11840248852968201</c:v>
                </c:pt>
                <c:pt idx="191">
                  <c:v>-0.11625554412603401</c:v>
                </c:pt>
                <c:pt idx="192">
                  <c:v>-0.114415302872658</c:v>
                </c:pt>
                <c:pt idx="193">
                  <c:v>-0.11226836591959</c:v>
                </c:pt>
                <c:pt idx="194">
                  <c:v>-0.110428124666214</c:v>
                </c:pt>
                <c:pt idx="195">
                  <c:v>-0.108894594013691</c:v>
                </c:pt>
                <c:pt idx="196">
                  <c:v>-0.10644093900918999</c:v>
                </c:pt>
                <c:pt idx="197">
                  <c:v>-0.10429399460554099</c:v>
                </c:pt>
                <c:pt idx="198">
                  <c:v>-0.102453760802746</c:v>
                </c:pt>
                <c:pt idx="199">
                  <c:v>-0.10061351954937001</c:v>
                </c:pt>
                <c:pt idx="200">
                  <c:v>-9.8466575145721394E-2</c:v>
                </c:pt>
                <c:pt idx="201">
                  <c:v>-9.6626341342925998E-2</c:v>
                </c:pt>
                <c:pt idx="202">
                  <c:v>-9.4172686338424696E-2</c:v>
                </c:pt>
                <c:pt idx="203">
                  <c:v>-9.26391556859016E-2</c:v>
                </c:pt>
                <c:pt idx="204">
                  <c:v>-9.0492211282253293E-2</c:v>
                </c:pt>
                <c:pt idx="205">
                  <c:v>-8.86519700288773E-2</c:v>
                </c:pt>
                <c:pt idx="206">
                  <c:v>-8.6811736226081807E-2</c:v>
                </c:pt>
                <c:pt idx="207">
                  <c:v>-8.4358088672161102E-2</c:v>
                </c:pt>
                <c:pt idx="208">
                  <c:v>-8.2517847418785095E-2</c:v>
                </c:pt>
                <c:pt idx="209">
                  <c:v>-8.0370903015136705E-2</c:v>
                </c:pt>
                <c:pt idx="210">
                  <c:v>-7.9144075512886006E-2</c:v>
                </c:pt>
                <c:pt idx="211">
                  <c:v>-7.6383717358112294E-2</c:v>
                </c:pt>
                <c:pt idx="212">
                  <c:v>-7.3930062353611006E-2</c:v>
                </c:pt>
                <c:pt idx="213">
                  <c:v>-7.2089836001396193E-2</c:v>
                </c:pt>
                <c:pt idx="214">
                  <c:v>-7.02495947480202E-2</c:v>
                </c:pt>
                <c:pt idx="215">
                  <c:v>-6.8102650344371796E-2</c:v>
                </c:pt>
                <c:pt idx="216">
                  <c:v>-6.6262409090995802E-2</c:v>
                </c:pt>
                <c:pt idx="217">
                  <c:v>-6.4422167837619795E-2</c:v>
                </c:pt>
                <c:pt idx="218">
                  <c:v>-6.2275227159261697E-2</c:v>
                </c:pt>
                <c:pt idx="219">
                  <c:v>-6.0128279030323001E-2</c:v>
                </c:pt>
                <c:pt idx="220">
                  <c:v>-5.8594744652509703E-2</c:v>
                </c:pt>
                <c:pt idx="221">
                  <c:v>-5.6447803974151597E-2</c:v>
                </c:pt>
                <c:pt idx="222">
                  <c:v>-5.49142695963383E-2</c:v>
                </c:pt>
                <c:pt idx="223">
                  <c:v>-5.21539151668549E-2</c:v>
                </c:pt>
                <c:pt idx="224">
                  <c:v>-5.0313677638769198E-2</c:v>
                </c:pt>
                <c:pt idx="225">
                  <c:v>-4.8473436385393101E-2</c:v>
                </c:pt>
                <c:pt idx="226">
                  <c:v>-4.6019788831472397E-2</c:v>
                </c:pt>
                <c:pt idx="227">
                  <c:v>-4.50996682047844E-2</c:v>
                </c:pt>
                <c:pt idx="228">
                  <c:v>-4.26460169255733E-2</c:v>
                </c:pt>
                <c:pt idx="229">
                  <c:v>-4.0192365646362298E-2</c:v>
                </c:pt>
                <c:pt idx="230">
                  <c:v>-3.8352128118276603E-2</c:v>
                </c:pt>
                <c:pt idx="231">
                  <c:v>-3.6511890590190901E-2</c:v>
                </c:pt>
                <c:pt idx="232">
                  <c:v>-3.46716530621052E-2</c:v>
                </c:pt>
                <c:pt idx="233">
                  <c:v>-3.2524708658456802E-2</c:v>
                </c:pt>
                <c:pt idx="234">
                  <c:v>-3.0377766117453599E-2</c:v>
                </c:pt>
                <c:pt idx="235">
                  <c:v>-2.8537528589367901E-2</c:v>
                </c:pt>
                <c:pt idx="236">
                  <c:v>-2.6083877310156801E-2</c:v>
                </c:pt>
                <c:pt idx="237">
                  <c:v>-2.42436397820711E-2</c:v>
                </c:pt>
                <c:pt idx="238">
                  <c:v>-2.2403402253985401E-2</c:v>
                </c:pt>
                <c:pt idx="239">
                  <c:v>-2.0563162863254499E-2</c:v>
                </c:pt>
                <c:pt idx="240">
                  <c:v>-1.8416218459606198E-2</c:v>
                </c:pt>
                <c:pt idx="241">
                  <c:v>-1.65759809315205E-2</c:v>
                </c:pt>
                <c:pt idx="242">
                  <c:v>-1.41223296523094E-2</c:v>
                </c:pt>
                <c:pt idx="243">
                  <c:v>-1.2588798068463801E-2</c:v>
                </c:pt>
                <c:pt idx="244">
                  <c:v>-1.07485596090555E-2</c:v>
                </c:pt>
                <c:pt idx="245">
                  <c:v>-8.2949092611670494E-3</c:v>
                </c:pt>
                <c:pt idx="246">
                  <c:v>-6.4546708017587696E-3</c:v>
                </c:pt>
                <c:pt idx="247">
                  <c:v>-4.0010204538702999E-3</c:v>
                </c:pt>
                <c:pt idx="248">
                  <c:v>-2.4674888700246798E-3</c:v>
                </c:pt>
                <c:pt idx="249">
                  <c:v>-6.2725075986236301E-4</c:v>
                </c:pt>
                <c:pt idx="250">
                  <c:v>1.2129873502999501E-3</c:v>
                </c:pt>
                <c:pt idx="251">
                  <c:v>3.35993175394833E-3</c:v>
                </c:pt>
                <c:pt idx="252">
                  <c:v>6.1202887445688204E-3</c:v>
                </c:pt>
                <c:pt idx="253">
                  <c:v>7.3471139185130596E-3</c:v>
                </c:pt>
                <c:pt idx="254">
                  <c:v>9.4940587878227199E-3</c:v>
                </c:pt>
                <c:pt idx="255">
                  <c:v>1.19477091357112E-2</c:v>
                </c:pt>
                <c:pt idx="256">
                  <c:v>1.34812407195568E-2</c:v>
                </c:pt>
                <c:pt idx="257">
                  <c:v>1.5628185123205199E-2</c:v>
                </c:pt>
                <c:pt idx="258">
                  <c:v>1.74684226512909E-2</c:v>
                </c:pt>
                <c:pt idx="259">
                  <c:v>1.99220739305019E-2</c:v>
                </c:pt>
                <c:pt idx="260">
                  <c:v>2.14556064456701E-2</c:v>
                </c:pt>
                <c:pt idx="261">
                  <c:v>2.3295843973755798E-2</c:v>
                </c:pt>
                <c:pt idx="262">
                  <c:v>2.5749495252966902E-2</c:v>
                </c:pt>
                <c:pt idx="263">
                  <c:v>2.75897327810526E-2</c:v>
                </c:pt>
                <c:pt idx="264">
                  <c:v>2.9736677184701001E-2</c:v>
                </c:pt>
                <c:pt idx="265">
                  <c:v>3.1576916575431803E-2</c:v>
                </c:pt>
                <c:pt idx="266">
                  <c:v>3.37238609790802E-2</c:v>
                </c:pt>
                <c:pt idx="267">
                  <c:v>3.55641022324562E-2</c:v>
                </c:pt>
                <c:pt idx="268">
                  <c:v>3.7404336035251597E-2</c:v>
                </c:pt>
                <c:pt idx="269">
                  <c:v>3.9551284164190299E-2</c:v>
                </c:pt>
                <c:pt idx="270">
                  <c:v>4.2004931718110997E-2</c:v>
                </c:pt>
                <c:pt idx="271">
                  <c:v>4.35384623706341E-2</c:v>
                </c:pt>
                <c:pt idx="272">
                  <c:v>4.5685410499572802E-2</c:v>
                </c:pt>
                <c:pt idx="273">
                  <c:v>4.7525644302368199E-2</c:v>
                </c:pt>
                <c:pt idx="274">
                  <c:v>4.9365885555744199E-2</c:v>
                </c:pt>
                <c:pt idx="275">
                  <c:v>5.1206123083829901E-2</c:v>
                </c:pt>
                <c:pt idx="276">
                  <c:v>5.3659770637750598E-2</c:v>
                </c:pt>
                <c:pt idx="277">
                  <c:v>5.5806718766689301E-2</c:v>
                </c:pt>
                <c:pt idx="278">
                  <c:v>5.7646956294775002E-2</c:v>
                </c:pt>
                <c:pt idx="279">
                  <c:v>5.9180486947298098E-2</c:v>
                </c:pt>
                <c:pt idx="280">
                  <c:v>6.1327435076236697E-2</c:v>
                </c:pt>
                <c:pt idx="281">
                  <c:v>6.3167668879032093E-2</c:v>
                </c:pt>
                <c:pt idx="282">
                  <c:v>6.5928027033805806E-2</c:v>
                </c:pt>
                <c:pt idx="283">
                  <c:v>6.7461557686328902E-2</c:v>
                </c:pt>
                <c:pt idx="284">
                  <c:v>6.9608494639396695E-2</c:v>
                </c:pt>
                <c:pt idx="285">
                  <c:v>7.1755446493625599E-2</c:v>
                </c:pt>
                <c:pt idx="286">
                  <c:v>7.3288977146148696E-2</c:v>
                </c:pt>
                <c:pt idx="287">
                  <c:v>7.5129210948944106E-2</c:v>
                </c:pt>
                <c:pt idx="288">
                  <c:v>7.7582858502864796E-2</c:v>
                </c:pt>
                <c:pt idx="289">
                  <c:v>7.9729810357093797E-2</c:v>
                </c:pt>
                <c:pt idx="290">
                  <c:v>8.1263341009616893E-2</c:v>
                </c:pt>
                <c:pt idx="291">
                  <c:v>8.3410285413265201E-2</c:v>
                </c:pt>
                <c:pt idx="292">
                  <c:v>8.5557229816913605E-2</c:v>
                </c:pt>
                <c:pt idx="293">
                  <c:v>8.7397463619709001E-2</c:v>
                </c:pt>
                <c:pt idx="294">
                  <c:v>8.9544415473938002E-2</c:v>
                </c:pt>
                <c:pt idx="295">
                  <c:v>9.1691352427005796E-2</c:v>
                </c:pt>
                <c:pt idx="296">
                  <c:v>9.38383042812347E-2</c:v>
                </c:pt>
                <c:pt idx="297">
                  <c:v>9.5678538084030207E-2</c:v>
                </c:pt>
                <c:pt idx="298">
                  <c:v>9.75187793374062E-2</c:v>
                </c:pt>
                <c:pt idx="299">
                  <c:v>9.9665716290473896E-2</c:v>
                </c:pt>
                <c:pt idx="300">
                  <c:v>0.100892543792725</c:v>
                </c:pt>
                <c:pt idx="301">
                  <c:v>0.103652909398079</c:v>
                </c:pt>
                <c:pt idx="302">
                  <c:v>0.105799846351147</c:v>
                </c:pt>
                <c:pt idx="303">
                  <c:v>0.107640087604523</c:v>
                </c:pt>
                <c:pt idx="304">
                  <c:v>0.109787032008171</c:v>
                </c:pt>
                <c:pt idx="305">
                  <c:v>0.111320562660694</c:v>
                </c:pt>
                <c:pt idx="306">
                  <c:v>0.11377421021461499</c:v>
                </c:pt>
                <c:pt idx="307">
                  <c:v>0.11530774086713801</c:v>
                </c:pt>
                <c:pt idx="308">
                  <c:v>0.117761395871639</c:v>
                </c:pt>
                <c:pt idx="309">
                  <c:v>0.11960162967443499</c:v>
                </c:pt>
                <c:pt idx="310">
                  <c:v>0.121441870927811</c:v>
                </c:pt>
                <c:pt idx="311">
                  <c:v>0.123588815331459</c:v>
                </c:pt>
                <c:pt idx="312">
                  <c:v>0.12542906403541601</c:v>
                </c:pt>
                <c:pt idx="313">
                  <c:v>0.127576008439064</c:v>
                </c:pt>
                <c:pt idx="314">
                  <c:v>0.12941624224185899</c:v>
                </c:pt>
                <c:pt idx="315">
                  <c:v>0.13156318664550801</c:v>
                </c:pt>
                <c:pt idx="316">
                  <c:v>0.133403420448303</c:v>
                </c:pt>
                <c:pt idx="317">
                  <c:v>0.13555036485195199</c:v>
                </c:pt>
                <c:pt idx="318">
                  <c:v>0.13739059865474701</c:v>
                </c:pt>
                <c:pt idx="319">
                  <c:v>0.139230847358704</c:v>
                </c:pt>
                <c:pt idx="320">
                  <c:v>0.14168450236320501</c:v>
                </c:pt>
                <c:pt idx="321">
                  <c:v>0.14352472126483901</c:v>
                </c:pt>
                <c:pt idx="322">
                  <c:v>0.145364969968796</c:v>
                </c:pt>
                <c:pt idx="323">
                  <c:v>0.14781862497329701</c:v>
                </c:pt>
                <c:pt idx="324">
                  <c:v>0.149658873677254</c:v>
                </c:pt>
                <c:pt idx="325">
                  <c:v>0.15180580317974099</c:v>
                </c:pt>
                <c:pt idx="326">
                  <c:v>0.15364605188369801</c:v>
                </c:pt>
                <c:pt idx="327">
                  <c:v>0.15517957508564001</c:v>
                </c:pt>
                <c:pt idx="328">
                  <c:v>0.15793992578983301</c:v>
                </c:pt>
                <c:pt idx="329">
                  <c:v>0.15947346389293701</c:v>
                </c:pt>
                <c:pt idx="330">
                  <c:v>0.16131371259689301</c:v>
                </c:pt>
                <c:pt idx="331">
                  <c:v>0.16376735270023299</c:v>
                </c:pt>
                <c:pt idx="332">
                  <c:v>0.16560758650302901</c:v>
                </c:pt>
                <c:pt idx="333">
                  <c:v>0.167754530906677</c:v>
                </c:pt>
                <c:pt idx="334">
                  <c:v>0.16928806900978099</c:v>
                </c:pt>
                <c:pt idx="335">
                  <c:v>0.171741709113121</c:v>
                </c:pt>
                <c:pt idx="336">
                  <c:v>0.17388865351676899</c:v>
                </c:pt>
                <c:pt idx="337">
                  <c:v>0.17572890222072601</c:v>
                </c:pt>
                <c:pt idx="338">
                  <c:v>0.17756913602352101</c:v>
                </c:pt>
                <c:pt idx="339">
                  <c:v>0.179409369826317</c:v>
                </c:pt>
                <c:pt idx="340">
                  <c:v>0.18155631422996499</c:v>
                </c:pt>
                <c:pt idx="341">
                  <c:v>0.18339656293392201</c:v>
                </c:pt>
                <c:pt idx="342">
                  <c:v>0.185236796736717</c:v>
                </c:pt>
                <c:pt idx="343">
                  <c:v>0.187077030539513</c:v>
                </c:pt>
                <c:pt idx="344">
                  <c:v>0.189530685544014</c:v>
                </c:pt>
                <c:pt idx="345">
                  <c:v>0.19167762994766199</c:v>
                </c:pt>
                <c:pt idx="346">
                  <c:v>0.19351786375045801</c:v>
                </c:pt>
                <c:pt idx="347">
                  <c:v>0.19535809755325301</c:v>
                </c:pt>
                <c:pt idx="348">
                  <c:v>0.19750504195690199</c:v>
                </c:pt>
                <c:pt idx="349">
                  <c:v>0.19965200126171101</c:v>
                </c:pt>
                <c:pt idx="350">
                  <c:v>0.201492220163345</c:v>
                </c:pt>
                <c:pt idx="351">
                  <c:v>0.20363917946815499</c:v>
                </c:pt>
                <c:pt idx="352">
                  <c:v>0.20517270267009699</c:v>
                </c:pt>
                <c:pt idx="353">
                  <c:v>0.20793306827545199</c:v>
                </c:pt>
                <c:pt idx="354">
                  <c:v>0.20946660637855499</c:v>
                </c:pt>
                <c:pt idx="355">
                  <c:v>0.21161355078220401</c:v>
                </c:pt>
                <c:pt idx="356">
                  <c:v>0.213453784584999</c:v>
                </c:pt>
                <c:pt idx="357">
                  <c:v>0.21560072898864699</c:v>
                </c:pt>
                <c:pt idx="358">
                  <c:v>0.21744096279144301</c:v>
                </c:pt>
                <c:pt idx="359">
                  <c:v>0.21989460289478299</c:v>
                </c:pt>
                <c:pt idx="360">
                  <c:v>0.22142814099788699</c:v>
                </c:pt>
                <c:pt idx="361">
                  <c:v>0.223881796002388</c:v>
                </c:pt>
                <c:pt idx="362">
                  <c:v>0.22572202980518299</c:v>
                </c:pt>
                <c:pt idx="363">
                  <c:v>0.22756226360797899</c:v>
                </c:pt>
                <c:pt idx="364">
                  <c:v>0.22940251231193501</c:v>
                </c:pt>
                <c:pt idx="365">
                  <c:v>0.23185615241527599</c:v>
                </c:pt>
                <c:pt idx="366">
                  <c:v>0.23400311172008501</c:v>
                </c:pt>
                <c:pt idx="367">
                  <c:v>0.235843330621719</c:v>
                </c:pt>
                <c:pt idx="368">
                  <c:v>0.237376868724823</c:v>
                </c:pt>
                <c:pt idx="369">
                  <c:v>0.23983053863048601</c:v>
                </c:pt>
                <c:pt idx="370">
                  <c:v>0.24136406183242801</c:v>
                </c:pt>
                <c:pt idx="371">
                  <c:v>0.243204295635223</c:v>
                </c:pt>
                <c:pt idx="372">
                  <c:v>0.24565793573856401</c:v>
                </c:pt>
                <c:pt idx="373">
                  <c:v>0.247804895043373</c:v>
                </c:pt>
                <c:pt idx="374">
                  <c:v>0.24995183944702101</c:v>
                </c:pt>
                <c:pt idx="375">
                  <c:v>0.25179207324981701</c:v>
                </c:pt>
                <c:pt idx="376">
                  <c:v>0.25332561135292098</c:v>
                </c:pt>
                <c:pt idx="377">
                  <c:v>0.25577923655509899</c:v>
                </c:pt>
                <c:pt idx="378">
                  <c:v>0.25761947035789501</c:v>
                </c:pt>
                <c:pt idx="379">
                  <c:v>0.25945973396301297</c:v>
                </c:pt>
                <c:pt idx="380">
                  <c:v>0.26160666346549999</c:v>
                </c:pt>
                <c:pt idx="381">
                  <c:v>0.26375359296798701</c:v>
                </c:pt>
                <c:pt idx="382">
                  <c:v>0.26559385657310502</c:v>
                </c:pt>
                <c:pt idx="383">
                  <c:v>0.26743409037589999</c:v>
                </c:pt>
                <c:pt idx="384">
                  <c:v>0.26958101987838701</c:v>
                </c:pt>
                <c:pt idx="385">
                  <c:v>0.27080786228179898</c:v>
                </c:pt>
                <c:pt idx="386">
                  <c:v>0.27356821298599199</c:v>
                </c:pt>
                <c:pt idx="387">
                  <c:v>0.276021867990494</c:v>
                </c:pt>
                <c:pt idx="388">
                  <c:v>0.27755537629127502</c:v>
                </c:pt>
                <c:pt idx="389">
                  <c:v>0.27939563989639299</c:v>
                </c:pt>
                <c:pt idx="390">
                  <c:v>0.281542599201202</c:v>
                </c:pt>
                <c:pt idx="391">
                  <c:v>0.28338280320167503</c:v>
                </c:pt>
                <c:pt idx="392">
                  <c:v>0.28552979230880698</c:v>
                </c:pt>
                <c:pt idx="393">
                  <c:v>0.28736999630928001</c:v>
                </c:pt>
                <c:pt idx="394">
                  <c:v>0.28951695561409002</c:v>
                </c:pt>
                <c:pt idx="395">
                  <c:v>0.29166391491889998</c:v>
                </c:pt>
                <c:pt idx="396">
                  <c:v>0.293810844421387</c:v>
                </c:pt>
                <c:pt idx="397">
                  <c:v>0.29534438252449002</c:v>
                </c:pt>
                <c:pt idx="398">
                  <c:v>0.29779803752899198</c:v>
                </c:pt>
                <c:pt idx="399">
                  <c:v>0.299638271331787</c:v>
                </c:pt>
                <c:pt idx="400">
                  <c:v>0.30147850513458302</c:v>
                </c:pt>
                <c:pt idx="401">
                  <c:v>0.30331873893737799</c:v>
                </c:pt>
                <c:pt idx="402">
                  <c:v>0.30577239394187899</c:v>
                </c:pt>
                <c:pt idx="403">
                  <c:v>0.30761262774467502</c:v>
                </c:pt>
                <c:pt idx="404">
                  <c:v>0.30945286154746998</c:v>
                </c:pt>
                <c:pt idx="405">
                  <c:v>0.31190651655197099</c:v>
                </c:pt>
                <c:pt idx="406">
                  <c:v>0.31344005465507502</c:v>
                </c:pt>
                <c:pt idx="407">
                  <c:v>0.31558698415756198</c:v>
                </c:pt>
                <c:pt idx="408">
                  <c:v>0.31742724776268</c:v>
                </c:pt>
                <c:pt idx="409">
                  <c:v>0.31926748156547502</c:v>
                </c:pt>
                <c:pt idx="410">
                  <c:v>0.32141441106796298</c:v>
                </c:pt>
                <c:pt idx="411">
                  <c:v>0.32356137037277199</c:v>
                </c:pt>
                <c:pt idx="412">
                  <c:v>0.32540160417556802</c:v>
                </c:pt>
                <c:pt idx="413">
                  <c:v>0.32724183797836298</c:v>
                </c:pt>
                <c:pt idx="414">
                  <c:v>0.32969549298286399</c:v>
                </c:pt>
                <c:pt idx="415">
                  <c:v>0.33184242248535201</c:v>
                </c:pt>
                <c:pt idx="416">
                  <c:v>0.33337596058845498</c:v>
                </c:pt>
                <c:pt idx="417">
                  <c:v>0.335216194391251</c:v>
                </c:pt>
                <c:pt idx="418">
                  <c:v>0.33736315369606001</c:v>
                </c:pt>
                <c:pt idx="419">
                  <c:v>0.33889669179916398</c:v>
                </c:pt>
                <c:pt idx="420">
                  <c:v>0.34165701270103499</c:v>
                </c:pt>
                <c:pt idx="421">
                  <c:v>0.34380397200584401</c:v>
                </c:pt>
                <c:pt idx="422">
                  <c:v>0.34533751010894798</c:v>
                </c:pt>
                <c:pt idx="423">
                  <c:v>0.34748443961143499</c:v>
                </c:pt>
                <c:pt idx="424">
                  <c:v>0.34932467341423001</c:v>
                </c:pt>
                <c:pt idx="425">
                  <c:v>0.35147163271903997</c:v>
                </c:pt>
                <c:pt idx="426">
                  <c:v>0.35392525792121898</c:v>
                </c:pt>
                <c:pt idx="427">
                  <c:v>0.355765521526337</c:v>
                </c:pt>
                <c:pt idx="428">
                  <c:v>0.35791245102882402</c:v>
                </c:pt>
                <c:pt idx="429">
                  <c:v>0.35944598913192699</c:v>
                </c:pt>
                <c:pt idx="430">
                  <c:v>0.36128622293472301</c:v>
                </c:pt>
                <c:pt idx="431">
                  <c:v>0.36343318223953203</c:v>
                </c:pt>
                <c:pt idx="432">
                  <c:v>0.36558011174201999</c:v>
                </c:pt>
                <c:pt idx="433">
                  <c:v>0.367727041244507</c:v>
                </c:pt>
                <c:pt idx="434">
                  <c:v>0.36926057934760997</c:v>
                </c:pt>
                <c:pt idx="435">
                  <c:v>0.37140753865241999</c:v>
                </c:pt>
                <c:pt idx="436">
                  <c:v>0.373554468154907</c:v>
                </c:pt>
                <c:pt idx="437">
                  <c:v>0.37508800625801098</c:v>
                </c:pt>
                <c:pt idx="438">
                  <c:v>0.37723496556281999</c:v>
                </c:pt>
                <c:pt idx="439">
                  <c:v>0.37938189506530801</c:v>
                </c:pt>
                <c:pt idx="440">
                  <c:v>0.38152885437011702</c:v>
                </c:pt>
                <c:pt idx="441">
                  <c:v>0.38367581367492698</c:v>
                </c:pt>
                <c:pt idx="442">
                  <c:v>0.38520932197570801</c:v>
                </c:pt>
                <c:pt idx="443">
                  <c:v>0.38735625147819502</c:v>
                </c:pt>
                <c:pt idx="444">
                  <c:v>0.38950324058532698</c:v>
                </c:pt>
                <c:pt idx="445">
                  <c:v>0.3913434445858</c:v>
                </c:pt>
                <c:pt idx="446">
                  <c:v>0.39410382509231601</c:v>
                </c:pt>
                <c:pt idx="447">
                  <c:v>0.39533063769340498</c:v>
                </c:pt>
                <c:pt idx="448">
                  <c:v>0.397477596998215</c:v>
                </c:pt>
                <c:pt idx="449">
                  <c:v>0.39962452650070202</c:v>
                </c:pt>
                <c:pt idx="450">
                  <c:v>0.40146479010581998</c:v>
                </c:pt>
                <c:pt idx="451">
                  <c:v>0.403305023908615</c:v>
                </c:pt>
                <c:pt idx="452">
                  <c:v>0.40575864911079401</c:v>
                </c:pt>
                <c:pt idx="453">
                  <c:v>0.40759891271591198</c:v>
                </c:pt>
                <c:pt idx="454">
                  <c:v>0.409439146518707</c:v>
                </c:pt>
                <c:pt idx="455">
                  <c:v>0.41189277172088601</c:v>
                </c:pt>
                <c:pt idx="456">
                  <c:v>0.41342630982398998</c:v>
                </c:pt>
                <c:pt idx="457">
                  <c:v>0.41557326912879899</c:v>
                </c:pt>
                <c:pt idx="458">
                  <c:v>0.41772019863128701</c:v>
                </c:pt>
                <c:pt idx="459">
                  <c:v>0.41956043243408198</c:v>
                </c:pt>
                <c:pt idx="460">
                  <c:v>0.42201408743858299</c:v>
                </c:pt>
                <c:pt idx="461">
                  <c:v>0.42354762554168701</c:v>
                </c:pt>
                <c:pt idx="462">
                  <c:v>0.42569455504417397</c:v>
                </c:pt>
                <c:pt idx="463">
                  <c:v>0.42784151434898399</c:v>
                </c:pt>
                <c:pt idx="464">
                  <c:v>0.429988443851471</c:v>
                </c:pt>
                <c:pt idx="465">
                  <c:v>0.43121528625488298</c:v>
                </c:pt>
                <c:pt idx="466">
                  <c:v>0.43366894125938399</c:v>
                </c:pt>
                <c:pt idx="467">
                  <c:v>0.43550917506218001</c:v>
                </c:pt>
                <c:pt idx="468">
                  <c:v>0.43704271316528298</c:v>
                </c:pt>
                <c:pt idx="469">
                  <c:v>0.43980306386947599</c:v>
                </c:pt>
                <c:pt idx="470">
                  <c:v>0.44133660197258001</c:v>
                </c:pt>
                <c:pt idx="471">
                  <c:v>0.44379022717475902</c:v>
                </c:pt>
                <c:pt idx="472">
                  <c:v>0.44532376527786299</c:v>
                </c:pt>
                <c:pt idx="473">
                  <c:v>0.44747072458267201</c:v>
                </c:pt>
                <c:pt idx="474">
                  <c:v>0.44931095838546797</c:v>
                </c:pt>
                <c:pt idx="475">
                  <c:v>0.45145788788795499</c:v>
                </c:pt>
                <c:pt idx="476">
                  <c:v>0.453604847192764</c:v>
                </c:pt>
                <c:pt idx="477">
                  <c:v>0.45544508099556003</c:v>
                </c:pt>
                <c:pt idx="478">
                  <c:v>0.45759201049804699</c:v>
                </c:pt>
                <c:pt idx="479">
                  <c:v>0.459738969802856</c:v>
                </c:pt>
                <c:pt idx="480">
                  <c:v>0.46127250790596003</c:v>
                </c:pt>
                <c:pt idx="481">
                  <c:v>0.46341943740844699</c:v>
                </c:pt>
                <c:pt idx="482">
                  <c:v>0.465566396713257</c:v>
                </c:pt>
                <c:pt idx="483">
                  <c:v>0.46802005171775801</c:v>
                </c:pt>
                <c:pt idx="484">
                  <c:v>0.46924686431884799</c:v>
                </c:pt>
                <c:pt idx="485">
                  <c:v>0.47139379382133501</c:v>
                </c:pt>
                <c:pt idx="486">
                  <c:v>0.47354075312614402</c:v>
                </c:pt>
                <c:pt idx="487">
                  <c:v>0.47507429122924799</c:v>
                </c:pt>
                <c:pt idx="488">
                  <c:v>0.477527916431427</c:v>
                </c:pt>
                <c:pt idx="489">
                  <c:v>0.47906145453453097</c:v>
                </c:pt>
                <c:pt idx="490">
                  <c:v>0.48182183504104598</c:v>
                </c:pt>
                <c:pt idx="491">
                  <c:v>0.48304864764213601</c:v>
                </c:pt>
                <c:pt idx="492">
                  <c:v>0.48580902814865101</c:v>
                </c:pt>
                <c:pt idx="493">
                  <c:v>0.48826265335083002</c:v>
                </c:pt>
                <c:pt idx="494">
                  <c:v>0.48948946595192</c:v>
                </c:pt>
                <c:pt idx="495">
                  <c:v>0.49132969975471502</c:v>
                </c:pt>
                <c:pt idx="496">
                  <c:v>0.49378338456153897</c:v>
                </c:pt>
                <c:pt idx="497">
                  <c:v>0.49501019716262801</c:v>
                </c:pt>
                <c:pt idx="498">
                  <c:v>0.49746385216713002</c:v>
                </c:pt>
                <c:pt idx="499">
                  <c:v>0.49961081147193898</c:v>
                </c:pt>
                <c:pt idx="500">
                  <c:v>0.501451015472412</c:v>
                </c:pt>
                <c:pt idx="501">
                  <c:v>0.50390470027923595</c:v>
                </c:pt>
                <c:pt idx="502">
                  <c:v>0.50543820858001698</c:v>
                </c:pt>
                <c:pt idx="503">
                  <c:v>0.50758516788482699</c:v>
                </c:pt>
                <c:pt idx="504">
                  <c:v>0.50942540168762196</c:v>
                </c:pt>
                <c:pt idx="505">
                  <c:v>0.51157236099243197</c:v>
                </c:pt>
                <c:pt idx="506">
                  <c:v>0.51341253519058205</c:v>
                </c:pt>
                <c:pt idx="507">
                  <c:v>0.51586621999740601</c:v>
                </c:pt>
                <c:pt idx="508">
                  <c:v>0.51739972829818703</c:v>
                </c:pt>
                <c:pt idx="509">
                  <c:v>0.51985341310501099</c:v>
                </c:pt>
                <c:pt idx="510">
                  <c:v>0.52169364690780595</c:v>
                </c:pt>
                <c:pt idx="511">
                  <c:v>0.52322721481323198</c:v>
                </c:pt>
                <c:pt idx="512">
                  <c:v>0.52568078041076705</c:v>
                </c:pt>
                <c:pt idx="513">
                  <c:v>0.52721434831619296</c:v>
                </c:pt>
                <c:pt idx="514">
                  <c:v>0.52936130762100198</c:v>
                </c:pt>
                <c:pt idx="515">
                  <c:v>0.53150826692581199</c:v>
                </c:pt>
                <c:pt idx="516">
                  <c:v>0.53304177522659302</c:v>
                </c:pt>
                <c:pt idx="517">
                  <c:v>0.53549546003341697</c:v>
                </c:pt>
                <c:pt idx="518">
                  <c:v>0.53764235973358199</c:v>
                </c:pt>
                <c:pt idx="519">
                  <c:v>0.53948259353637695</c:v>
                </c:pt>
                <c:pt idx="520">
                  <c:v>0.54193627834320102</c:v>
                </c:pt>
                <c:pt idx="521">
                  <c:v>0.54316312074661299</c:v>
                </c:pt>
                <c:pt idx="522">
                  <c:v>0.54531002044677701</c:v>
                </c:pt>
                <c:pt idx="523">
                  <c:v>0.54715025424957298</c:v>
                </c:pt>
                <c:pt idx="524">
                  <c:v>0.54960393905639604</c:v>
                </c:pt>
                <c:pt idx="525">
                  <c:v>0.55175083875656095</c:v>
                </c:pt>
                <c:pt idx="526">
                  <c:v>0.55359113216400102</c:v>
                </c:pt>
                <c:pt idx="527">
                  <c:v>0.55573803186416604</c:v>
                </c:pt>
                <c:pt idx="528">
                  <c:v>0.55788499116897605</c:v>
                </c:pt>
                <c:pt idx="529">
                  <c:v>0.55941849946975697</c:v>
                </c:pt>
                <c:pt idx="530">
                  <c:v>0.56125879287719704</c:v>
                </c:pt>
                <c:pt idx="531">
                  <c:v>0.563712418079376</c:v>
                </c:pt>
                <c:pt idx="532">
                  <c:v>0.56524598598480202</c:v>
                </c:pt>
                <c:pt idx="533">
                  <c:v>0.56769961118698098</c:v>
                </c:pt>
                <c:pt idx="534">
                  <c:v>0.569233179092407</c:v>
                </c:pt>
                <c:pt idx="535">
                  <c:v>0.57168674468994096</c:v>
                </c:pt>
                <c:pt idx="536">
                  <c:v>0.57352703809738204</c:v>
                </c:pt>
                <c:pt idx="537">
                  <c:v>0.575367271900177</c:v>
                </c:pt>
                <c:pt idx="538">
                  <c:v>0.57751423120498702</c:v>
                </c:pt>
                <c:pt idx="539">
                  <c:v>0.57935440540313698</c:v>
                </c:pt>
                <c:pt idx="540">
                  <c:v>0.58180809020996105</c:v>
                </c:pt>
                <c:pt idx="541">
                  <c:v>0.58364832401275601</c:v>
                </c:pt>
                <c:pt idx="542">
                  <c:v>0.58579528331756603</c:v>
                </c:pt>
                <c:pt idx="543">
                  <c:v>0.58794218301773105</c:v>
                </c:pt>
                <c:pt idx="544">
                  <c:v>0.59008920192718495</c:v>
                </c:pt>
                <c:pt idx="545">
                  <c:v>0.59162271022796598</c:v>
                </c:pt>
                <c:pt idx="546">
                  <c:v>0.59346294403076205</c:v>
                </c:pt>
                <c:pt idx="547">
                  <c:v>0.59560984373092696</c:v>
                </c:pt>
                <c:pt idx="548">
                  <c:v>0.59745013713836703</c:v>
                </c:pt>
                <c:pt idx="549">
                  <c:v>0.59898364543914795</c:v>
                </c:pt>
                <c:pt idx="550">
                  <c:v>0.60174399614334095</c:v>
                </c:pt>
                <c:pt idx="551">
                  <c:v>0.60327750444412198</c:v>
                </c:pt>
                <c:pt idx="552">
                  <c:v>0.60542452335357699</c:v>
                </c:pt>
                <c:pt idx="553">
                  <c:v>0.60726469755172696</c:v>
                </c:pt>
                <c:pt idx="554">
                  <c:v>0.60941165685653698</c:v>
                </c:pt>
                <c:pt idx="555">
                  <c:v>0.61125189065933205</c:v>
                </c:pt>
                <c:pt idx="556">
                  <c:v>0.61370557546615601</c:v>
                </c:pt>
                <c:pt idx="557">
                  <c:v>0.61523908376693703</c:v>
                </c:pt>
                <c:pt idx="558">
                  <c:v>0.61738604307174705</c:v>
                </c:pt>
                <c:pt idx="559">
                  <c:v>0.62014639377594005</c:v>
                </c:pt>
                <c:pt idx="560">
                  <c:v>0.62137323617935203</c:v>
                </c:pt>
                <c:pt idx="561">
                  <c:v>0.62352013587951705</c:v>
                </c:pt>
                <c:pt idx="562">
                  <c:v>0.62566709518432595</c:v>
                </c:pt>
                <c:pt idx="563">
                  <c:v>0.62720060348510698</c:v>
                </c:pt>
                <c:pt idx="564">
                  <c:v>0.62934756278991699</c:v>
                </c:pt>
                <c:pt idx="565">
                  <c:v>0.63180118799209595</c:v>
                </c:pt>
                <c:pt idx="566">
                  <c:v>0.63394814729690596</c:v>
                </c:pt>
                <c:pt idx="567">
                  <c:v>0.63578838109970104</c:v>
                </c:pt>
                <c:pt idx="568">
                  <c:v>0.637628674507141</c:v>
                </c:pt>
                <c:pt idx="569">
                  <c:v>0.63916218280792203</c:v>
                </c:pt>
                <c:pt idx="570">
                  <c:v>0.641002416610718</c:v>
                </c:pt>
                <c:pt idx="571">
                  <c:v>0.64345604181289695</c:v>
                </c:pt>
                <c:pt idx="572">
                  <c:v>0.64560300111770597</c:v>
                </c:pt>
                <c:pt idx="573">
                  <c:v>0.64744323492050204</c:v>
                </c:pt>
                <c:pt idx="574">
                  <c:v>0.64959019422531095</c:v>
                </c:pt>
                <c:pt idx="575">
                  <c:v>0.65143042802810702</c:v>
                </c:pt>
                <c:pt idx="576">
                  <c:v>0.65357738733291604</c:v>
                </c:pt>
                <c:pt idx="577">
                  <c:v>0.65572434663772605</c:v>
                </c:pt>
                <c:pt idx="578">
                  <c:v>0.65756458044052102</c:v>
                </c:pt>
                <c:pt idx="579">
                  <c:v>0.65909808874130205</c:v>
                </c:pt>
                <c:pt idx="580">
                  <c:v>0.66124504804611195</c:v>
                </c:pt>
                <c:pt idx="581">
                  <c:v>0.66339200735092196</c:v>
                </c:pt>
                <c:pt idx="582">
                  <c:v>0.66584563255310103</c:v>
                </c:pt>
                <c:pt idx="583">
                  <c:v>0.66707241535186801</c:v>
                </c:pt>
                <c:pt idx="584">
                  <c:v>0.66952610015869096</c:v>
                </c:pt>
                <c:pt idx="585">
                  <c:v>0.67167305946350098</c:v>
                </c:pt>
                <c:pt idx="586">
                  <c:v>0.67381995916366599</c:v>
                </c:pt>
                <c:pt idx="587">
                  <c:v>0.67504680156707797</c:v>
                </c:pt>
                <c:pt idx="588">
                  <c:v>0.67719376087188698</c:v>
                </c:pt>
                <c:pt idx="589">
                  <c:v>0.67964744567871105</c:v>
                </c:pt>
                <c:pt idx="590">
                  <c:v>0.68179434537887595</c:v>
                </c:pt>
                <c:pt idx="591">
                  <c:v>0.68363463878631603</c:v>
                </c:pt>
                <c:pt idx="592">
                  <c:v>0.685474812984467</c:v>
                </c:pt>
                <c:pt idx="593">
                  <c:v>0.688235223293304</c:v>
                </c:pt>
                <c:pt idx="594">
                  <c:v>0.68946200609207198</c:v>
                </c:pt>
                <c:pt idx="595">
                  <c:v>0.69130229949951205</c:v>
                </c:pt>
                <c:pt idx="596">
                  <c:v>0.69344919919967696</c:v>
                </c:pt>
                <c:pt idx="597">
                  <c:v>0.69498276710510298</c:v>
                </c:pt>
                <c:pt idx="598">
                  <c:v>0.697129666805267</c:v>
                </c:pt>
                <c:pt idx="599">
                  <c:v>0.69958335161209095</c:v>
                </c:pt>
                <c:pt idx="600">
                  <c:v>0.70142352581024203</c:v>
                </c:pt>
                <c:pt idx="601">
                  <c:v>0.70357054471969604</c:v>
                </c:pt>
                <c:pt idx="602">
                  <c:v>0.70541071891784701</c:v>
                </c:pt>
                <c:pt idx="603">
                  <c:v>0.70786440372466997</c:v>
                </c:pt>
                <c:pt idx="604">
                  <c:v>0.70939791202545199</c:v>
                </c:pt>
                <c:pt idx="605">
                  <c:v>0.71123820543289196</c:v>
                </c:pt>
                <c:pt idx="606">
                  <c:v>0.71399849653243996</c:v>
                </c:pt>
                <c:pt idx="607">
                  <c:v>0.71583878993988004</c:v>
                </c:pt>
                <c:pt idx="608">
                  <c:v>0.71737229824066195</c:v>
                </c:pt>
                <c:pt idx="609">
                  <c:v>0.71951925754547097</c:v>
                </c:pt>
                <c:pt idx="610">
                  <c:v>0.72166615724563599</c:v>
                </c:pt>
                <c:pt idx="611">
                  <c:v>0.72319972515106201</c:v>
                </c:pt>
                <c:pt idx="612">
                  <c:v>0.72565335035324097</c:v>
                </c:pt>
                <c:pt idx="613">
                  <c:v>0.72718691825866699</c:v>
                </c:pt>
                <c:pt idx="614">
                  <c:v>0.72964054346084595</c:v>
                </c:pt>
                <c:pt idx="615">
                  <c:v>0.73117411136627197</c:v>
                </c:pt>
                <c:pt idx="616">
                  <c:v>0.73362767696380604</c:v>
                </c:pt>
                <c:pt idx="617">
                  <c:v>0.73516124486923196</c:v>
                </c:pt>
                <c:pt idx="618">
                  <c:v>0.73792165517806996</c:v>
                </c:pt>
                <c:pt idx="619">
                  <c:v>0.73945516347885099</c:v>
                </c:pt>
                <c:pt idx="620">
                  <c:v>0.74129533767700195</c:v>
                </c:pt>
                <c:pt idx="621">
                  <c:v>0.74344235658645597</c:v>
                </c:pt>
                <c:pt idx="622">
                  <c:v>0.74528253078460704</c:v>
                </c:pt>
                <c:pt idx="623">
                  <c:v>0.747736215591431</c:v>
                </c:pt>
                <c:pt idx="624">
                  <c:v>0.74957644939422596</c:v>
                </c:pt>
                <c:pt idx="625">
                  <c:v>0.75141668319702104</c:v>
                </c:pt>
                <c:pt idx="626">
                  <c:v>0.75387036800384499</c:v>
                </c:pt>
                <c:pt idx="627">
                  <c:v>0.75571060180664096</c:v>
                </c:pt>
                <c:pt idx="628">
                  <c:v>0.75724411010742199</c:v>
                </c:pt>
                <c:pt idx="629">
                  <c:v>0.75877767801284801</c:v>
                </c:pt>
                <c:pt idx="630">
                  <c:v>0.76184475421905495</c:v>
                </c:pt>
                <c:pt idx="631">
                  <c:v>0.76337826251983598</c:v>
                </c:pt>
                <c:pt idx="632">
                  <c:v>0.76521843671798695</c:v>
                </c:pt>
                <c:pt idx="633">
                  <c:v>0.76797884702682495</c:v>
                </c:pt>
                <c:pt idx="634">
                  <c:v>0.76951241493225098</c:v>
                </c:pt>
                <c:pt idx="635">
                  <c:v>0.77135258913040206</c:v>
                </c:pt>
                <c:pt idx="636">
                  <c:v>0.77349960803985596</c:v>
                </c:pt>
                <c:pt idx="637">
                  <c:v>0.77533978223800704</c:v>
                </c:pt>
                <c:pt idx="638">
                  <c:v>0.777180075645447</c:v>
                </c:pt>
                <c:pt idx="639">
                  <c:v>0.77963370084762595</c:v>
                </c:pt>
                <c:pt idx="640">
                  <c:v>0.78147393465042103</c:v>
                </c:pt>
                <c:pt idx="641">
                  <c:v>0.783314168453217</c:v>
                </c:pt>
                <c:pt idx="642">
                  <c:v>0.78546112775802601</c:v>
                </c:pt>
                <c:pt idx="643">
                  <c:v>0.78760802745819103</c:v>
                </c:pt>
                <c:pt idx="644">
                  <c:v>0.78975498676300004</c:v>
                </c:pt>
                <c:pt idx="645">
                  <c:v>0.79159522056579601</c:v>
                </c:pt>
                <c:pt idx="646">
                  <c:v>0.79374217987060502</c:v>
                </c:pt>
                <c:pt idx="647">
                  <c:v>0.79558241367340099</c:v>
                </c:pt>
                <c:pt idx="648">
                  <c:v>0.79772937297821001</c:v>
                </c:pt>
                <c:pt idx="649">
                  <c:v>0.79956960678100597</c:v>
                </c:pt>
                <c:pt idx="650">
                  <c:v>0.801103174686432</c:v>
                </c:pt>
                <c:pt idx="651">
                  <c:v>0.80386346578598</c:v>
                </c:pt>
                <c:pt idx="652">
                  <c:v>0.80539703369140603</c:v>
                </c:pt>
                <c:pt idx="653">
                  <c:v>0.80723726749420199</c:v>
                </c:pt>
                <c:pt idx="654">
                  <c:v>0.80938422679901101</c:v>
                </c:pt>
                <c:pt idx="655">
                  <c:v>0.81122440099716198</c:v>
                </c:pt>
                <c:pt idx="656">
                  <c:v>0.81337141990661599</c:v>
                </c:pt>
                <c:pt idx="657">
                  <c:v>0.81551831960678101</c:v>
                </c:pt>
                <c:pt idx="658">
                  <c:v>0.81766527891159102</c:v>
                </c:pt>
                <c:pt idx="659">
                  <c:v>0.81919878721237205</c:v>
                </c:pt>
                <c:pt idx="660">
                  <c:v>0.82103908061981201</c:v>
                </c:pt>
                <c:pt idx="661">
                  <c:v>0.82349264621734597</c:v>
                </c:pt>
                <c:pt idx="662">
                  <c:v>0.82533293962478604</c:v>
                </c:pt>
                <c:pt idx="663">
                  <c:v>0.82717317342758201</c:v>
                </c:pt>
                <c:pt idx="664">
                  <c:v>0.82901340723037698</c:v>
                </c:pt>
                <c:pt idx="665">
                  <c:v>0.83146703243255604</c:v>
                </c:pt>
                <c:pt idx="666">
                  <c:v>0.833307325839996</c:v>
                </c:pt>
                <c:pt idx="667">
                  <c:v>0.83545422554016102</c:v>
                </c:pt>
                <c:pt idx="668">
                  <c:v>0.83760118484497104</c:v>
                </c:pt>
                <c:pt idx="669">
                  <c:v>0.83913469314575195</c:v>
                </c:pt>
                <c:pt idx="670">
                  <c:v>0.84158837795257602</c:v>
                </c:pt>
                <c:pt idx="671">
                  <c:v>0.84342855215072599</c:v>
                </c:pt>
                <c:pt idx="672">
                  <c:v>0.84526884555816695</c:v>
                </c:pt>
                <c:pt idx="673">
                  <c:v>0.84741574525833097</c:v>
                </c:pt>
                <c:pt idx="674">
                  <c:v>0.84956270456314098</c:v>
                </c:pt>
                <c:pt idx="675">
                  <c:v>0.85170966386795</c:v>
                </c:pt>
                <c:pt idx="676">
                  <c:v>0.85324323177337602</c:v>
                </c:pt>
                <c:pt idx="677">
                  <c:v>0.85569685697555498</c:v>
                </c:pt>
                <c:pt idx="678">
                  <c:v>0.85753709077835105</c:v>
                </c:pt>
                <c:pt idx="679">
                  <c:v>0.85968405008315996</c:v>
                </c:pt>
                <c:pt idx="680">
                  <c:v>0.86183094978332497</c:v>
                </c:pt>
                <c:pt idx="681">
                  <c:v>0.86367124319076505</c:v>
                </c:pt>
                <c:pt idx="682">
                  <c:v>0.86520475149154696</c:v>
                </c:pt>
                <c:pt idx="683">
                  <c:v>0.86796510219573997</c:v>
                </c:pt>
                <c:pt idx="684">
                  <c:v>0.86919194459915206</c:v>
                </c:pt>
                <c:pt idx="685">
                  <c:v>0.87103211879730202</c:v>
                </c:pt>
                <c:pt idx="686">
                  <c:v>0.87379252910614003</c:v>
                </c:pt>
                <c:pt idx="687">
                  <c:v>0.87532609701156605</c:v>
                </c:pt>
                <c:pt idx="688">
                  <c:v>0.87747299671173096</c:v>
                </c:pt>
                <c:pt idx="689">
                  <c:v>0.87961995601654097</c:v>
                </c:pt>
                <c:pt idx="690">
                  <c:v>0.88146018981933605</c:v>
                </c:pt>
                <c:pt idx="691">
                  <c:v>0.88360714912414595</c:v>
                </c:pt>
                <c:pt idx="692">
                  <c:v>0.88544738292694103</c:v>
                </c:pt>
                <c:pt idx="693">
                  <c:v>0.88759434223175004</c:v>
                </c:pt>
                <c:pt idx="694">
                  <c:v>0.88974124193191495</c:v>
                </c:pt>
                <c:pt idx="695">
                  <c:v>0.89158153533935502</c:v>
                </c:pt>
                <c:pt idx="696">
                  <c:v>0.89342170953750599</c:v>
                </c:pt>
                <c:pt idx="697">
                  <c:v>0.89526200294494596</c:v>
                </c:pt>
                <c:pt idx="698">
                  <c:v>0.89802229404449496</c:v>
                </c:pt>
                <c:pt idx="699">
                  <c:v>0.89986258745193504</c:v>
                </c:pt>
                <c:pt idx="700">
                  <c:v>0.90108937025070202</c:v>
                </c:pt>
                <c:pt idx="701">
                  <c:v>0.90354305505752597</c:v>
                </c:pt>
                <c:pt idx="702">
                  <c:v>0.90568995475768999</c:v>
                </c:pt>
                <c:pt idx="703">
                  <c:v>0.90753024816513095</c:v>
                </c:pt>
                <c:pt idx="704">
                  <c:v>0.90937042236328103</c:v>
                </c:pt>
                <c:pt idx="705">
                  <c:v>0.91182410717010498</c:v>
                </c:pt>
                <c:pt idx="706">
                  <c:v>0.91335761547088601</c:v>
                </c:pt>
                <c:pt idx="707">
                  <c:v>0.91550457477569602</c:v>
                </c:pt>
                <c:pt idx="708">
                  <c:v>0.91734480857849099</c:v>
                </c:pt>
                <c:pt idx="709">
                  <c:v>0.91979849338531505</c:v>
                </c:pt>
                <c:pt idx="710">
                  <c:v>0.92133200168609597</c:v>
                </c:pt>
                <c:pt idx="711">
                  <c:v>0.92317229509353604</c:v>
                </c:pt>
                <c:pt idx="712">
                  <c:v>0.92531919479370095</c:v>
                </c:pt>
                <c:pt idx="713">
                  <c:v>0.92777287960052501</c:v>
                </c:pt>
                <c:pt idx="714">
                  <c:v>0.92991977930069003</c:v>
                </c:pt>
                <c:pt idx="715">
                  <c:v>0.93145334720611594</c:v>
                </c:pt>
                <c:pt idx="716">
                  <c:v>0.93329352140426602</c:v>
                </c:pt>
                <c:pt idx="717">
                  <c:v>0.93513381481170699</c:v>
                </c:pt>
                <c:pt idx="718">
                  <c:v>0.93789410591125499</c:v>
                </c:pt>
                <c:pt idx="719">
                  <c:v>0.93942767381668102</c:v>
                </c:pt>
                <c:pt idx="720">
                  <c:v>0.94126790761947599</c:v>
                </c:pt>
                <c:pt idx="721">
                  <c:v>0.94310820102691695</c:v>
                </c:pt>
                <c:pt idx="722">
                  <c:v>0.94525510072708097</c:v>
                </c:pt>
                <c:pt idx="723">
                  <c:v>0.94740206003189098</c:v>
                </c:pt>
                <c:pt idx="724">
                  <c:v>0.94924229383468595</c:v>
                </c:pt>
                <c:pt idx="725">
                  <c:v>0.95077586174011197</c:v>
                </c:pt>
                <c:pt idx="726">
                  <c:v>0.95353615283966098</c:v>
                </c:pt>
                <c:pt idx="727">
                  <c:v>0.955069720745087</c:v>
                </c:pt>
                <c:pt idx="728">
                  <c:v>0.95690995454788197</c:v>
                </c:pt>
                <c:pt idx="729">
                  <c:v>0.95997703075408902</c:v>
                </c:pt>
                <c:pt idx="730">
                  <c:v>0.96151053905487105</c:v>
                </c:pt>
                <c:pt idx="731">
                  <c:v>0.96304410696029696</c:v>
                </c:pt>
                <c:pt idx="732">
                  <c:v>0.96519100666046098</c:v>
                </c:pt>
                <c:pt idx="733">
                  <c:v>0.967337965965271</c:v>
                </c:pt>
                <c:pt idx="734">
                  <c:v>0.96979165077209495</c:v>
                </c:pt>
                <c:pt idx="735">
                  <c:v>0.97163182497024503</c:v>
                </c:pt>
                <c:pt idx="736">
                  <c:v>0.97316533327102706</c:v>
                </c:pt>
                <c:pt idx="737">
                  <c:v>0.97531235218048096</c:v>
                </c:pt>
                <c:pt idx="738">
                  <c:v>0.97745931148529097</c:v>
                </c:pt>
                <c:pt idx="739">
                  <c:v>0.97960621118545499</c:v>
                </c:pt>
                <c:pt idx="740">
                  <c:v>0.98144650459289595</c:v>
                </c:pt>
                <c:pt idx="741">
                  <c:v>0.98359340429305997</c:v>
                </c:pt>
                <c:pt idx="742">
                  <c:v>0.98543363809585605</c:v>
                </c:pt>
                <c:pt idx="743">
                  <c:v>0.98696714639663696</c:v>
                </c:pt>
                <c:pt idx="744">
                  <c:v>0.98942083120346103</c:v>
                </c:pt>
                <c:pt idx="745">
                  <c:v>0.99156773090362504</c:v>
                </c:pt>
                <c:pt idx="746">
                  <c:v>0.99340802431106601</c:v>
                </c:pt>
                <c:pt idx="747">
                  <c:v>0.99494153261184703</c:v>
                </c:pt>
                <c:pt idx="748">
                  <c:v>0.99770188331604004</c:v>
                </c:pt>
                <c:pt idx="749">
                  <c:v>0.99984884262085005</c:v>
                </c:pt>
                <c:pt idx="750">
                  <c:v>1.0016890764236499</c:v>
                </c:pt>
                <c:pt idx="751">
                  <c:v>1.00322258472443</c:v>
                </c:pt>
                <c:pt idx="752">
                  <c:v>1.00567626953125</c:v>
                </c:pt>
                <c:pt idx="753">
                  <c:v>1.0072097778320299</c:v>
                </c:pt>
                <c:pt idx="754">
                  <c:v>1.0096633434295701</c:v>
                </c:pt>
                <c:pt idx="755">
                  <c:v>1.0115036964416499</c:v>
                </c:pt>
                <c:pt idx="756">
                  <c:v>1.01334393024445</c:v>
                </c:pt>
                <c:pt idx="757">
                  <c:v>1.01549088954926</c:v>
                </c:pt>
                <c:pt idx="758">
                  <c:v>1.01702439785004</c:v>
                </c:pt>
                <c:pt idx="759">
                  <c:v>1.01917135715485</c:v>
                </c:pt>
                <c:pt idx="760">
                  <c:v>1.02131831645966</c:v>
                </c:pt>
                <c:pt idx="761">
                  <c:v>1.0231585502624501</c:v>
                </c:pt>
                <c:pt idx="762">
                  <c:v>1.025918841362</c:v>
                </c:pt>
                <c:pt idx="763">
                  <c:v>1.0271457433700599</c:v>
                </c:pt>
                <c:pt idx="764">
                  <c:v>1.0292927026748699</c:v>
                </c:pt>
                <c:pt idx="765">
                  <c:v>1.03113281726837</c:v>
                </c:pt>
                <c:pt idx="766">
                  <c:v>1.0335865020752</c:v>
                </c:pt>
                <c:pt idx="767">
                  <c:v>1.0354268550872801</c:v>
                </c:pt>
                <c:pt idx="768">
                  <c:v>1.03788042068481</c:v>
                </c:pt>
                <c:pt idx="769">
                  <c:v>1.04002737998962</c:v>
                </c:pt>
                <c:pt idx="770">
                  <c:v>1.0418674945831301</c:v>
                </c:pt>
                <c:pt idx="771">
                  <c:v>1.0427877902984599</c:v>
                </c:pt>
                <c:pt idx="772">
                  <c:v>1.0452413558960001</c:v>
                </c:pt>
                <c:pt idx="773">
                  <c:v>1.04800164699554</c:v>
                </c:pt>
                <c:pt idx="774">
                  <c:v>1.0498418807983401</c:v>
                </c:pt>
                <c:pt idx="775">
                  <c:v>1.05137550830841</c:v>
                </c:pt>
                <c:pt idx="776">
                  <c:v>1.0532157421112101</c:v>
                </c:pt>
                <c:pt idx="777">
                  <c:v>1.05566930770874</c:v>
                </c:pt>
                <c:pt idx="778">
                  <c:v>1.0575095415115401</c:v>
                </c:pt>
                <c:pt idx="779">
                  <c:v>1.0593498945236199</c:v>
                </c:pt>
                <c:pt idx="780">
                  <c:v>1.06149685382843</c:v>
                </c:pt>
                <c:pt idx="781">
                  <c:v>1.06333696842194</c:v>
                </c:pt>
                <c:pt idx="782">
                  <c:v>1.06548392772675</c:v>
                </c:pt>
                <c:pt idx="783">
                  <c:v>1.06701755523682</c:v>
                </c:pt>
                <c:pt idx="784">
                  <c:v>1.0694711208343499</c:v>
                </c:pt>
                <c:pt idx="785">
                  <c:v>1.0716180801391599</c:v>
                </c:pt>
                <c:pt idx="786">
                  <c:v>1.0740717649459799</c:v>
                </c:pt>
                <c:pt idx="787">
                  <c:v>1.07591199874878</c:v>
                </c:pt>
                <c:pt idx="788">
                  <c:v>1.0774455070495601</c:v>
                </c:pt>
                <c:pt idx="789">
                  <c:v>1.07928574085236</c:v>
                </c:pt>
                <c:pt idx="790">
                  <c:v>1.08143281936646</c:v>
                </c:pt>
                <c:pt idx="791">
                  <c:v>1.08327293395996</c:v>
                </c:pt>
                <c:pt idx="792">
                  <c:v>1.08572661876678</c:v>
                </c:pt>
                <c:pt idx="793">
                  <c:v>1.0872601270675699</c:v>
                </c:pt>
                <c:pt idx="794">
                  <c:v>1.0897138118743901</c:v>
                </c:pt>
                <c:pt idx="795">
                  <c:v>1.09124732017517</c:v>
                </c:pt>
                <c:pt idx="796">
                  <c:v>1.09370100498199</c:v>
                </c:pt>
                <c:pt idx="797">
                  <c:v>1.0952345132827801</c:v>
                </c:pt>
                <c:pt idx="798">
                  <c:v>1.09707462787628</c:v>
                </c:pt>
                <c:pt idx="799">
                  <c:v>1.0995284318923999</c:v>
                </c:pt>
                <c:pt idx="800">
                  <c:v>1.10136866569519</c:v>
                </c:pt>
                <c:pt idx="801">
                  <c:v>1.10351550579071</c:v>
                </c:pt>
                <c:pt idx="802">
                  <c:v>1.1050491333007799</c:v>
                </c:pt>
                <c:pt idx="803">
                  <c:v>1.1071960926055899</c:v>
                </c:pt>
                <c:pt idx="804">
                  <c:v>1.10903632640839</c:v>
                </c:pt>
                <c:pt idx="805">
                  <c:v>1.11148989200592</c:v>
                </c:pt>
                <c:pt idx="806">
                  <c:v>1.11363697052002</c:v>
                </c:pt>
                <c:pt idx="807">
                  <c:v>1.1154770851135301</c:v>
                </c:pt>
                <c:pt idx="808">
                  <c:v>1.1173173189163199</c:v>
                </c:pt>
                <c:pt idx="809">
                  <c:v>1.11915755271912</c:v>
                </c:pt>
                <c:pt idx="810">
                  <c:v>1.12130463123322</c:v>
                </c:pt>
                <c:pt idx="811">
                  <c:v>1.12345147132874</c:v>
                </c:pt>
                <c:pt idx="812">
                  <c:v>1.12590515613556</c:v>
                </c:pt>
                <c:pt idx="813">
                  <c:v>1.1271319389343299</c:v>
                </c:pt>
                <c:pt idx="814">
                  <c:v>1.12897229194641</c:v>
                </c:pt>
                <c:pt idx="815">
                  <c:v>1.1308124065399201</c:v>
                </c:pt>
                <c:pt idx="816">
                  <c:v>1.13357281684875</c:v>
                </c:pt>
                <c:pt idx="817">
                  <c:v>1.13479959964752</c:v>
                </c:pt>
                <c:pt idx="818">
                  <c:v>1.1375600099563601</c:v>
                </c:pt>
                <c:pt idx="819">
                  <c:v>1.1397069692611701</c:v>
                </c:pt>
                <c:pt idx="820">
                  <c:v>1.14124047756195</c:v>
                </c:pt>
                <c:pt idx="821">
                  <c:v>1.1430805921554601</c:v>
                </c:pt>
                <c:pt idx="822">
                  <c:v>1.1449209451675399</c:v>
                </c:pt>
                <c:pt idx="823">
                  <c:v>1.14706790447235</c:v>
                </c:pt>
                <c:pt idx="824">
                  <c:v>1.14921474456787</c:v>
                </c:pt>
                <c:pt idx="825">
                  <c:v>1.15136170387268</c:v>
                </c:pt>
                <c:pt idx="826">
                  <c:v>1.15350878238678</c:v>
                </c:pt>
                <c:pt idx="827">
                  <c:v>1.1553488969802901</c:v>
                </c:pt>
                <c:pt idx="828">
                  <c:v>1.1574958562851001</c:v>
                </c:pt>
                <c:pt idx="829">
                  <c:v>1.15933609008789</c:v>
                </c:pt>
                <c:pt idx="830">
                  <c:v>1.16117644309998</c:v>
                </c:pt>
                <c:pt idx="831">
                  <c:v>1.16363000869751</c:v>
                </c:pt>
                <c:pt idx="832">
                  <c:v>1.1654702425003101</c:v>
                </c:pt>
                <c:pt idx="833">
                  <c:v>1.1673104763030999</c:v>
                </c:pt>
                <c:pt idx="834">
                  <c:v>1.1694574356079099</c:v>
                </c:pt>
                <c:pt idx="835">
                  <c:v>1.17129766941071</c:v>
                </c:pt>
                <c:pt idx="836">
                  <c:v>1.1731379032135001</c:v>
                </c:pt>
                <c:pt idx="837">
                  <c:v>1.1752847433090201</c:v>
                </c:pt>
                <c:pt idx="838">
                  <c:v>1.1774318218231199</c:v>
                </c:pt>
                <c:pt idx="839">
                  <c:v>1.1789653301239</c:v>
                </c:pt>
                <c:pt idx="840">
                  <c:v>1.18141901493073</c:v>
                </c:pt>
                <c:pt idx="841">
                  <c:v>1.18356597423553</c:v>
                </c:pt>
                <c:pt idx="842">
                  <c:v>1.1854062080383301</c:v>
                </c:pt>
                <c:pt idx="843">
                  <c:v>1.1872464418411299</c:v>
                </c:pt>
                <c:pt idx="844">
                  <c:v>1.1893932819366499</c:v>
                </c:pt>
                <c:pt idx="845">
                  <c:v>1.1909267902374301</c:v>
                </c:pt>
                <c:pt idx="846">
                  <c:v>1.19338059425354</c:v>
                </c:pt>
                <c:pt idx="847">
                  <c:v>1.1952208280563399</c:v>
                </c:pt>
                <c:pt idx="848">
                  <c:v>1.19706094264984</c:v>
                </c:pt>
                <c:pt idx="849">
                  <c:v>1.19920802116394</c:v>
                </c:pt>
                <c:pt idx="850">
                  <c:v>1.20135498046875</c:v>
                </c:pt>
                <c:pt idx="851">
                  <c:v>1.20350182056427</c:v>
                </c:pt>
                <c:pt idx="852">
                  <c:v>1.2050353288650499</c:v>
                </c:pt>
                <c:pt idx="853">
                  <c:v>1.2071824073791499</c:v>
                </c:pt>
                <c:pt idx="854">
                  <c:v>1.2096359729766799</c:v>
                </c:pt>
                <c:pt idx="855">
                  <c:v>1.21147620677948</c:v>
                </c:pt>
                <c:pt idx="856">
                  <c:v>1.21362316608429</c:v>
                </c:pt>
                <c:pt idx="857">
                  <c:v>1.2154633998870801</c:v>
                </c:pt>
                <c:pt idx="858">
                  <c:v>1.2173036336898799</c:v>
                </c:pt>
                <c:pt idx="859">
                  <c:v>1.2194505929946899</c:v>
                </c:pt>
                <c:pt idx="860">
                  <c:v>1.2219041585922199</c:v>
                </c:pt>
                <c:pt idx="861">
                  <c:v>1.22343778610229</c:v>
                </c:pt>
                <c:pt idx="862">
                  <c:v>1.2252780199050901</c:v>
                </c:pt>
                <c:pt idx="863">
                  <c:v>1.2274249792098999</c:v>
                </c:pt>
                <c:pt idx="864">
                  <c:v>1.22895848751068</c:v>
                </c:pt>
                <c:pt idx="865">
                  <c:v>1.2317188978195199</c:v>
                </c:pt>
                <c:pt idx="866">
                  <c:v>1.23355913162231</c:v>
                </c:pt>
                <c:pt idx="867">
                  <c:v>1.2353992462158201</c:v>
                </c:pt>
                <c:pt idx="868">
                  <c:v>1.2372394800186199</c:v>
                </c:pt>
                <c:pt idx="869">
                  <c:v>1.23938655853271</c:v>
                </c:pt>
                <c:pt idx="870">
                  <c:v>1.24122679233551</c:v>
                </c:pt>
                <c:pt idx="871">
                  <c:v>1.2430669069290201</c:v>
                </c:pt>
                <c:pt idx="872">
                  <c:v>1.2452138662338299</c:v>
                </c:pt>
                <c:pt idx="873">
                  <c:v>1.2473609447479199</c:v>
                </c:pt>
                <c:pt idx="874">
                  <c:v>1.24920105934143</c:v>
                </c:pt>
                <c:pt idx="875">
                  <c:v>1.2510412931442301</c:v>
                </c:pt>
                <c:pt idx="876">
                  <c:v>1.25349497795105</c:v>
                </c:pt>
                <c:pt idx="877">
                  <c:v>1.2553352117538501</c:v>
                </c:pt>
                <c:pt idx="878">
                  <c:v>1.2574821710586499</c:v>
                </c:pt>
                <c:pt idx="879">
                  <c:v>1.2596291303634599</c:v>
                </c:pt>
                <c:pt idx="880">
                  <c:v>1.26116263866425</c:v>
                </c:pt>
                <c:pt idx="881">
                  <c:v>1.2630028724670399</c:v>
                </c:pt>
                <c:pt idx="882">
                  <c:v>1.2651498317718499</c:v>
                </c:pt>
                <c:pt idx="883">
                  <c:v>1.26699006557465</c:v>
                </c:pt>
                <c:pt idx="884">
                  <c:v>1.26944363117218</c:v>
                </c:pt>
                <c:pt idx="885">
                  <c:v>1.27159070968628</c:v>
                </c:pt>
                <c:pt idx="886">
                  <c:v>1.27343094348907</c:v>
                </c:pt>
                <c:pt idx="887">
                  <c:v>1.2752710580825799</c:v>
                </c:pt>
                <c:pt idx="888">
                  <c:v>1.27711129188538</c:v>
                </c:pt>
                <c:pt idx="889">
                  <c:v>1.27925837039948</c:v>
                </c:pt>
                <c:pt idx="890">
                  <c:v>1.2810986042022701</c:v>
                </c:pt>
                <c:pt idx="891">
                  <c:v>1.2832454442977901</c:v>
                </c:pt>
                <c:pt idx="892">
                  <c:v>1.2853924036026001</c:v>
                </c:pt>
                <c:pt idx="893">
                  <c:v>1.2872327566146899</c:v>
                </c:pt>
                <c:pt idx="894">
                  <c:v>1.28937959671021</c:v>
                </c:pt>
                <c:pt idx="895">
                  <c:v>1.2918332815170299</c:v>
                </c:pt>
                <c:pt idx="896">
                  <c:v>1.2933667898178101</c:v>
                </c:pt>
                <c:pt idx="897">
                  <c:v>1.29490041732788</c:v>
                </c:pt>
                <c:pt idx="898">
                  <c:v>1.2970472574234</c:v>
                </c:pt>
                <c:pt idx="899">
                  <c:v>1.2998075485229501</c:v>
                </c:pt>
                <c:pt idx="900">
                  <c:v>1.30164790153503</c:v>
                </c:pt>
                <c:pt idx="901">
                  <c:v>1.3031814098358201</c:v>
                </c:pt>
                <c:pt idx="902">
                  <c:v>1.3053283691406301</c:v>
                </c:pt>
                <c:pt idx="903">
                  <c:v>1.3074752092361499</c:v>
                </c:pt>
                <c:pt idx="904">
                  <c:v>1.30931556224823</c:v>
                </c:pt>
                <c:pt idx="905">
                  <c:v>1.3111557960510301</c:v>
                </c:pt>
                <c:pt idx="906">
                  <c:v>1.3129960298538199</c:v>
                </c:pt>
                <c:pt idx="907">
                  <c:v>1.3151428699493399</c:v>
                </c:pt>
                <c:pt idx="908">
                  <c:v>1.3172899484634399</c:v>
                </c:pt>
                <c:pt idx="909">
                  <c:v>1.31943690776825</c:v>
                </c:pt>
                <c:pt idx="910">
                  <c:v>1.32158374786377</c:v>
                </c:pt>
                <c:pt idx="911">
                  <c:v>1.3234239816665601</c:v>
                </c:pt>
                <c:pt idx="912">
                  <c:v>1.3255710601806601</c:v>
                </c:pt>
                <c:pt idx="913">
                  <c:v>1.3274111747741699</c:v>
                </c:pt>
                <c:pt idx="914">
                  <c:v>1.3289446830749501</c:v>
                </c:pt>
                <c:pt idx="915">
                  <c:v>1.33139836788177</c:v>
                </c:pt>
                <c:pt idx="916">
                  <c:v>1.3338520526886</c:v>
                </c:pt>
                <c:pt idx="917">
                  <c:v>1.33569228649139</c:v>
                </c:pt>
                <c:pt idx="918">
                  <c:v>1.33722579479218</c:v>
                </c:pt>
                <c:pt idx="919">
                  <c:v>1.33906602859497</c:v>
                </c:pt>
                <c:pt idx="920">
                  <c:v>1.3412129878997801</c:v>
                </c:pt>
                <c:pt idx="921">
                  <c:v>1.3436666727066</c:v>
                </c:pt>
                <c:pt idx="922">
                  <c:v>1.3455069065094001</c:v>
                </c:pt>
                <c:pt idx="923">
                  <c:v>1.3476537466049201</c:v>
                </c:pt>
                <c:pt idx="924">
                  <c:v>1.34918737411499</c:v>
                </c:pt>
                <c:pt idx="925">
                  <c:v>1.3513343334198</c:v>
                </c:pt>
                <c:pt idx="926">
                  <c:v>1.3531745672226001</c:v>
                </c:pt>
                <c:pt idx="927">
                  <c:v>1.3553214073181199</c:v>
                </c:pt>
                <c:pt idx="928">
                  <c:v>1.3574684858322099</c:v>
                </c:pt>
                <c:pt idx="929">
                  <c:v>1.35930871963501</c:v>
                </c:pt>
                <c:pt idx="930">
                  <c:v>1.36145555973053</c:v>
                </c:pt>
                <c:pt idx="931">
                  <c:v>1.3632957935333301</c:v>
                </c:pt>
                <c:pt idx="932">
                  <c:v>1.3654428720474201</c:v>
                </c:pt>
                <c:pt idx="933">
                  <c:v>1.36728298664093</c:v>
                </c:pt>
                <c:pt idx="934">
                  <c:v>1.36912322044373</c:v>
                </c:pt>
                <c:pt idx="935">
                  <c:v>1.37127017974854</c:v>
                </c:pt>
                <c:pt idx="936">
                  <c:v>1.3734171390533401</c:v>
                </c:pt>
                <c:pt idx="937">
                  <c:v>1.3755640983581501</c:v>
                </c:pt>
                <c:pt idx="938">
                  <c:v>1.3777110576629601</c:v>
                </c:pt>
                <c:pt idx="939">
                  <c:v>1.37924456596375</c:v>
                </c:pt>
                <c:pt idx="940">
                  <c:v>1.38139152526855</c:v>
                </c:pt>
                <c:pt idx="941">
                  <c:v>1.3832317590713501</c:v>
                </c:pt>
                <c:pt idx="942">
                  <c:v>1.3856853246688801</c:v>
                </c:pt>
                <c:pt idx="943">
                  <c:v>1.38721883296967</c:v>
                </c:pt>
                <c:pt idx="944">
                  <c:v>1.3896726369857799</c:v>
                </c:pt>
                <c:pt idx="945">
                  <c:v>1.3912061452865601</c:v>
                </c:pt>
                <c:pt idx="946">
                  <c:v>1.3930463790893599</c:v>
                </c:pt>
                <c:pt idx="947">
                  <c:v>1.3951932191848799</c:v>
                </c:pt>
                <c:pt idx="948">
                  <c:v>1.39703357219696</c:v>
                </c:pt>
                <c:pt idx="949">
                  <c:v>1.39948713779449</c:v>
                </c:pt>
                <c:pt idx="950">
                  <c:v>1.4016340970993</c:v>
                </c:pt>
                <c:pt idx="951">
                  <c:v>1.40347445011139</c:v>
                </c:pt>
                <c:pt idx="952">
                  <c:v>1.4053146839141799</c:v>
                </c:pt>
                <c:pt idx="953">
                  <c:v>1.4074615240096999</c:v>
                </c:pt>
                <c:pt idx="954">
                  <c:v>1.4089950323104901</c:v>
                </c:pt>
                <c:pt idx="955">
                  <c:v>1.4114488363266</c:v>
                </c:pt>
                <c:pt idx="956">
                  <c:v>1.4132889509201001</c:v>
                </c:pt>
                <c:pt idx="957">
                  <c:v>1.4151291847228999</c:v>
                </c:pt>
                <c:pt idx="958">
                  <c:v>1.41727614402771</c:v>
                </c:pt>
                <c:pt idx="959">
                  <c:v>1.41911649703979</c:v>
                </c:pt>
                <c:pt idx="960">
                  <c:v>1.4209566116332999</c:v>
                </c:pt>
                <c:pt idx="961">
                  <c:v>1.4234102964401201</c:v>
                </c:pt>
                <c:pt idx="962">
                  <c:v>1.4252505302429199</c:v>
                </c:pt>
                <c:pt idx="963">
                  <c:v>1.4273974895477299</c:v>
                </c:pt>
                <c:pt idx="964">
                  <c:v>1.42923772335052</c:v>
                </c:pt>
                <c:pt idx="965">
                  <c:v>1.43169128894806</c:v>
                </c:pt>
                <c:pt idx="966">
                  <c:v>1.4329181909561199</c:v>
                </c:pt>
                <c:pt idx="967">
                  <c:v>1.4353718757629399</c:v>
                </c:pt>
                <c:pt idx="968">
                  <c:v>1.43690538406372</c:v>
                </c:pt>
                <c:pt idx="969">
                  <c:v>1.43935894966125</c:v>
                </c:pt>
                <c:pt idx="970">
                  <c:v>1.44150590896606</c:v>
                </c:pt>
                <c:pt idx="971">
                  <c:v>1.4430395364761399</c:v>
                </c:pt>
                <c:pt idx="972">
                  <c:v>1.4454931020736701</c:v>
                </c:pt>
                <c:pt idx="973">
                  <c:v>1.44733333587646</c:v>
                </c:pt>
                <c:pt idx="974">
                  <c:v>1.44917356967926</c:v>
                </c:pt>
                <c:pt idx="975">
                  <c:v>1.45132064819336</c:v>
                </c:pt>
                <c:pt idx="976">
                  <c:v>1.4534674882888801</c:v>
                </c:pt>
                <c:pt idx="977">
                  <c:v>1.4553077220916699</c:v>
                </c:pt>
                <c:pt idx="978">
                  <c:v>1.45714795589447</c:v>
                </c:pt>
                <c:pt idx="979">
                  <c:v>1.45929491519928</c:v>
                </c:pt>
                <c:pt idx="980">
                  <c:v>1.46144187450409</c:v>
                </c:pt>
                <c:pt idx="981">
                  <c:v>1.4629753828048699</c:v>
                </c:pt>
                <c:pt idx="982">
                  <c:v>1.4654289484023999</c:v>
                </c:pt>
                <c:pt idx="983">
                  <c:v>1.46726930141449</c:v>
                </c:pt>
                <c:pt idx="984">
                  <c:v>1.4697229862213099</c:v>
                </c:pt>
                <c:pt idx="985">
                  <c:v>1.4712564945220901</c:v>
                </c:pt>
                <c:pt idx="986">
                  <c:v>1.4734033346176101</c:v>
                </c:pt>
                <c:pt idx="987">
                  <c:v>1.47585713863373</c:v>
                </c:pt>
                <c:pt idx="988">
                  <c:v>1.4770839214325</c:v>
                </c:pt>
                <c:pt idx="989">
                  <c:v>1.47953748703003</c:v>
                </c:pt>
                <c:pt idx="990">
                  <c:v>1.4810709953308101</c:v>
                </c:pt>
                <c:pt idx="991">
                  <c:v>1.4829113483428999</c:v>
                </c:pt>
                <c:pt idx="992">
                  <c:v>1.4856716394424401</c:v>
                </c:pt>
                <c:pt idx="993">
                  <c:v>1.4875118732452399</c:v>
                </c:pt>
                <c:pt idx="994">
                  <c:v>1.4896588325500499</c:v>
                </c:pt>
                <c:pt idx="995">
                  <c:v>1.4911924600601201</c:v>
                </c:pt>
                <c:pt idx="996">
                  <c:v>1.4933393001556401</c:v>
                </c:pt>
              </c:numCache>
            </c:numRef>
          </c:xVal>
          <c:yVal>
            <c:numRef>
              <c:f>'pittaya skin'!$AU$4:$AU$1000</c:f>
              <c:numCache>
                <c:formatCode>General</c:formatCode>
                <c:ptCount val="997"/>
                <c:pt idx="0">
                  <c:v>87.104597861814995</c:v>
                </c:pt>
                <c:pt idx="1">
                  <c:v>81.897562929291468</c:v>
                </c:pt>
                <c:pt idx="2">
                  <c:v>78.642291224572148</c:v>
                </c:pt>
                <c:pt idx="3">
                  <c:v>76.181669845192843</c:v>
                </c:pt>
                <c:pt idx="4">
                  <c:v>73.971992523266465</c:v>
                </c:pt>
                <c:pt idx="5">
                  <c:v>72.069017485112155</c:v>
                </c:pt>
                <c:pt idx="6">
                  <c:v>70.389100156634427</c:v>
                </c:pt>
                <c:pt idx="7">
                  <c:v>68.820719951128751</c:v>
                </c:pt>
                <c:pt idx="8">
                  <c:v>67.217481294144207</c:v>
                </c:pt>
                <c:pt idx="9">
                  <c:v>65.711833485693191</c:v>
                </c:pt>
                <c:pt idx="10">
                  <c:v>64.352562648392265</c:v>
                </c:pt>
                <c:pt idx="11">
                  <c:v>63.063004579982376</c:v>
                </c:pt>
                <c:pt idx="12">
                  <c:v>61.745562230829421</c:v>
                </c:pt>
                <c:pt idx="13">
                  <c:v>60.581471023562493</c:v>
                </c:pt>
                <c:pt idx="14">
                  <c:v>59.570735092248412</c:v>
                </c:pt>
                <c:pt idx="15">
                  <c:v>58.615765655386809</c:v>
                </c:pt>
                <c:pt idx="16">
                  <c:v>57.688673264651356</c:v>
                </c:pt>
                <c:pt idx="17">
                  <c:v>56.866143826151934</c:v>
                </c:pt>
                <c:pt idx="18">
                  <c:v>56.162110178609659</c:v>
                </c:pt>
                <c:pt idx="19">
                  <c:v>55.455294304093414</c:v>
                </c:pt>
                <c:pt idx="20">
                  <c:v>54.832817526899319</c:v>
                </c:pt>
                <c:pt idx="21">
                  <c:v>54.315601325718177</c:v>
                </c:pt>
                <c:pt idx="22">
                  <c:v>53.859722274038063</c:v>
                </c:pt>
                <c:pt idx="23">
                  <c:v>53.411510882803981</c:v>
                </c:pt>
                <c:pt idx="24">
                  <c:v>52.992579019866589</c:v>
                </c:pt>
                <c:pt idx="25">
                  <c:v>52.628016336794559</c:v>
                </c:pt>
                <c:pt idx="26">
                  <c:v>52.324797004323692</c:v>
                </c:pt>
                <c:pt idx="27">
                  <c:v>52.033424873860092</c:v>
                </c:pt>
                <c:pt idx="28">
                  <c:v>51.747632700095267</c:v>
                </c:pt>
                <c:pt idx="29">
                  <c:v>51.540606901570882</c:v>
                </c:pt>
                <c:pt idx="30">
                  <c:v>51.379587065722212</c:v>
                </c:pt>
                <c:pt idx="31">
                  <c:v>51.199046166320045</c:v>
                </c:pt>
                <c:pt idx="32">
                  <c:v>51.065905960389152</c:v>
                </c:pt>
                <c:pt idx="33">
                  <c:v>50.961348692494937</c:v>
                </c:pt>
                <c:pt idx="34">
                  <c:v>50.893734479276745</c:v>
                </c:pt>
                <c:pt idx="35">
                  <c:v>50.775236621286098</c:v>
                </c:pt>
                <c:pt idx="36">
                  <c:v>50.714590377703487</c:v>
                </c:pt>
                <c:pt idx="37">
                  <c:v>50.689492974759723</c:v>
                </c:pt>
                <c:pt idx="38">
                  <c:v>50.690890289346996</c:v>
                </c:pt>
                <c:pt idx="39">
                  <c:v>50.61769766970508</c:v>
                </c:pt>
                <c:pt idx="40">
                  <c:v>50.626062953927949</c:v>
                </c:pt>
                <c:pt idx="41">
                  <c:v>50.672764990105712</c:v>
                </c:pt>
                <c:pt idx="42">
                  <c:v>50.752231572914809</c:v>
                </c:pt>
                <c:pt idx="43">
                  <c:v>50.715286451205309</c:v>
                </c:pt>
                <c:pt idx="44">
                  <c:v>50.785688575739485</c:v>
                </c:pt>
                <c:pt idx="45">
                  <c:v>50.876309387604159</c:v>
                </c:pt>
                <c:pt idx="46">
                  <c:v>50.904187984005198</c:v>
                </c:pt>
                <c:pt idx="47">
                  <c:v>51.000385135260039</c:v>
                </c:pt>
                <c:pt idx="48">
                  <c:v>51.097276292983359</c:v>
                </c:pt>
                <c:pt idx="49">
                  <c:v>51.23807950853498</c:v>
                </c:pt>
                <c:pt idx="50">
                  <c:v>51.329396393901447</c:v>
                </c:pt>
                <c:pt idx="51">
                  <c:v>51.435349942866281</c:v>
                </c:pt>
                <c:pt idx="52">
                  <c:v>51.571975942269155</c:v>
                </c:pt>
                <c:pt idx="53">
                  <c:v>51.715565002103403</c:v>
                </c:pt>
                <c:pt idx="54">
                  <c:v>51.80618607234706</c:v>
                </c:pt>
                <c:pt idx="55">
                  <c:v>51.933050506456588</c:v>
                </c:pt>
                <c:pt idx="56">
                  <c:v>52.064094223748107</c:v>
                </c:pt>
                <c:pt idx="57">
                  <c:v>52.266938155298654</c:v>
                </c:pt>
                <c:pt idx="58">
                  <c:v>52.356166820159629</c:v>
                </c:pt>
                <c:pt idx="59">
                  <c:v>52.471176042507253</c:v>
                </c:pt>
                <c:pt idx="60">
                  <c:v>52.663565952570927</c:v>
                </c:pt>
                <c:pt idx="61">
                  <c:v>52.821802011170462</c:v>
                </c:pt>
                <c:pt idx="62">
                  <c:v>52.99955138194823</c:v>
                </c:pt>
                <c:pt idx="63">
                  <c:v>53.149416213603793</c:v>
                </c:pt>
                <c:pt idx="64">
                  <c:v>53.363413857451512</c:v>
                </c:pt>
                <c:pt idx="65">
                  <c:v>53.537682602340809</c:v>
                </c:pt>
                <c:pt idx="66">
                  <c:v>53.684764948643085</c:v>
                </c:pt>
                <c:pt idx="67">
                  <c:v>53.877147624089865</c:v>
                </c:pt>
                <c:pt idx="68">
                  <c:v>54.064655976369323</c:v>
                </c:pt>
                <c:pt idx="69">
                  <c:v>54.25774428534752</c:v>
                </c:pt>
                <c:pt idx="70">
                  <c:v>54.414584967203616</c:v>
                </c:pt>
                <c:pt idx="71">
                  <c:v>54.576997337624711</c:v>
                </c:pt>
                <c:pt idx="72">
                  <c:v>54.817483110334436</c:v>
                </c:pt>
                <c:pt idx="73">
                  <c:v>55.005689086390902</c:v>
                </c:pt>
                <c:pt idx="74">
                  <c:v>55.179253877213348</c:v>
                </c:pt>
                <c:pt idx="75">
                  <c:v>55.395344779960645</c:v>
                </c:pt>
                <c:pt idx="76">
                  <c:v>55.619799804224598</c:v>
                </c:pt>
                <c:pt idx="77">
                  <c:v>55.796855168533888</c:v>
                </c:pt>
                <c:pt idx="78">
                  <c:v>56.018513625779377</c:v>
                </c:pt>
                <c:pt idx="79">
                  <c:v>56.242968650043316</c:v>
                </c:pt>
                <c:pt idx="80">
                  <c:v>56.507502031102099</c:v>
                </c:pt>
                <c:pt idx="81">
                  <c:v>56.667829539947029</c:v>
                </c:pt>
                <c:pt idx="82">
                  <c:v>56.854499064229493</c:v>
                </c:pt>
                <c:pt idx="83">
                  <c:v>57.078954088493326</c:v>
                </c:pt>
                <c:pt idx="84">
                  <c:v>57.358821886116985</c:v>
                </c:pt>
                <c:pt idx="85">
                  <c:v>57.518243905137325</c:v>
                </c:pt>
                <c:pt idx="86">
                  <c:v>57.723732347560805</c:v>
                </c:pt>
                <c:pt idx="87">
                  <c:v>57.961431500850566</c:v>
                </c:pt>
                <c:pt idx="88">
                  <c:v>58.194670125224341</c:v>
                </c:pt>
                <c:pt idx="89">
                  <c:v>58.369351824632588</c:v>
                </c:pt>
                <c:pt idx="90">
                  <c:v>58.562364040943265</c:v>
                </c:pt>
                <c:pt idx="91">
                  <c:v>58.855131095986621</c:v>
                </c:pt>
                <c:pt idx="92">
                  <c:v>59.027656685760661</c:v>
                </c:pt>
                <c:pt idx="93">
                  <c:v>59.254618181822423</c:v>
                </c:pt>
                <c:pt idx="94">
                  <c:v>59.487225262893702</c:v>
                </c:pt>
                <c:pt idx="95">
                  <c:v>59.754129014519052</c:v>
                </c:pt>
                <c:pt idx="96">
                  <c:v>59.880300411081905</c:v>
                </c:pt>
                <c:pt idx="97">
                  <c:v>60.11060772369666</c:v>
                </c:pt>
                <c:pt idx="98">
                  <c:v>60.359873414613141</c:v>
                </c:pt>
                <c:pt idx="99">
                  <c:v>60.616531462962691</c:v>
                </c:pt>
                <c:pt idx="100">
                  <c:v>60.726532844703556</c:v>
                </c:pt>
                <c:pt idx="101">
                  <c:v>60.908878651844162</c:v>
                </c:pt>
                <c:pt idx="102">
                  <c:v>61.153687883316579</c:v>
                </c:pt>
                <c:pt idx="103">
                  <c:v>61.412925621663291</c:v>
                </c:pt>
                <c:pt idx="104">
                  <c:v>61.570388674361055</c:v>
                </c:pt>
                <c:pt idx="105">
                  <c:v>61.786338275996158</c:v>
                </c:pt>
                <c:pt idx="106">
                  <c:v>62.029335655789851</c:v>
                </c:pt>
                <c:pt idx="107">
                  <c:v>62.264175003757686</c:v>
                </c:pt>
                <c:pt idx="108">
                  <c:v>62.455307350071351</c:v>
                </c:pt>
                <c:pt idx="109">
                  <c:v>62.675438754085505</c:v>
                </c:pt>
                <c:pt idx="110">
                  <c:v>62.914742861928332</c:v>
                </c:pt>
                <c:pt idx="111">
                  <c:v>63.116814385079039</c:v>
                </c:pt>
                <c:pt idx="112">
                  <c:v>63.336668063775718</c:v>
                </c:pt>
                <c:pt idx="113">
                  <c:v>63.57192919960076</c:v>
                </c:pt>
                <c:pt idx="114">
                  <c:v>63.830540174659674</c:v>
                </c:pt>
                <c:pt idx="115">
                  <c:v>64.058795706307052</c:v>
                </c:pt>
                <c:pt idx="116">
                  <c:v>64.260290519061201</c:v>
                </c:pt>
                <c:pt idx="117">
                  <c:v>64.472254048617728</c:v>
                </c:pt>
                <c:pt idx="118">
                  <c:v>64.743208091658445</c:v>
                </c:pt>
                <c:pt idx="119">
                  <c:v>64.916320873154589</c:v>
                </c:pt>
                <c:pt idx="120">
                  <c:v>65.10535765654042</c:v>
                </c:pt>
                <c:pt idx="121">
                  <c:v>65.32898383068445</c:v>
                </c:pt>
                <c:pt idx="122">
                  <c:v>65.596266224881674</c:v>
                </c:pt>
                <c:pt idx="123">
                  <c:v>65.789104677158804</c:v>
                </c:pt>
                <c:pt idx="124">
                  <c:v>65.965534166358779</c:v>
                </c:pt>
                <c:pt idx="125">
                  <c:v>66.211588648198742</c:v>
                </c:pt>
                <c:pt idx="126">
                  <c:v>66.444609781900581</c:v>
                </c:pt>
                <c:pt idx="127">
                  <c:v>66.611455825951992</c:v>
                </c:pt>
                <c:pt idx="128">
                  <c:v>66.870074891508779</c:v>
                </c:pt>
                <c:pt idx="129">
                  <c:v>67.169279835158335</c:v>
                </c:pt>
                <c:pt idx="130">
                  <c:v>67.399348841428719</c:v>
                </c:pt>
                <c:pt idx="131">
                  <c:v>67.6026007859966</c:v>
                </c:pt>
                <c:pt idx="132">
                  <c:v>67.837475548060397</c:v>
                </c:pt>
                <c:pt idx="133">
                  <c:v>68.126379624480009</c:v>
                </c:pt>
                <c:pt idx="134">
                  <c:v>68.365606880666505</c:v>
                </c:pt>
                <c:pt idx="135">
                  <c:v>68.555834738374799</c:v>
                </c:pt>
                <c:pt idx="136">
                  <c:v>68.808382410039016</c:v>
                </c:pt>
                <c:pt idx="137">
                  <c:v>69.09968082169371</c:v>
                </c:pt>
                <c:pt idx="138">
                  <c:v>69.361220573165852</c:v>
                </c:pt>
                <c:pt idx="139">
                  <c:v>69.521546822412276</c:v>
                </c:pt>
                <c:pt idx="140">
                  <c:v>69.792766313722367</c:v>
                </c:pt>
                <c:pt idx="141">
                  <c:v>70.058836953990081</c:v>
                </c:pt>
                <c:pt idx="142">
                  <c:v>70.279175545806552</c:v>
                </c:pt>
                <c:pt idx="143">
                  <c:v>70.482019089788366</c:v>
                </c:pt>
                <c:pt idx="144">
                  <c:v>70.735822048236145</c:v>
                </c:pt>
                <c:pt idx="145">
                  <c:v>71.023569571014974</c:v>
                </c:pt>
                <c:pt idx="146">
                  <c:v>71.195876410518594</c:v>
                </c:pt>
                <c:pt idx="147">
                  <c:v>71.3665185775819</c:v>
                </c:pt>
                <c:pt idx="148">
                  <c:v>71.638862212094793</c:v>
                </c:pt>
                <c:pt idx="149">
                  <c:v>71.908766101232288</c:v>
                </c:pt>
                <c:pt idx="150">
                  <c:v>72.015484710939134</c:v>
                </c:pt>
                <c:pt idx="151">
                  <c:v>72.250460450814842</c:v>
                </c:pt>
                <c:pt idx="152">
                  <c:v>72.517925175930003</c:v>
                </c:pt>
                <c:pt idx="153">
                  <c:v>72.794164070315148</c:v>
                </c:pt>
                <c:pt idx="154">
                  <c:v>72.911547119050866</c:v>
                </c:pt>
                <c:pt idx="155">
                  <c:v>73.148273765417088</c:v>
                </c:pt>
                <c:pt idx="156">
                  <c:v>73.379633650202649</c:v>
                </c:pt>
                <c:pt idx="157">
                  <c:v>73.61216195792251</c:v>
                </c:pt>
                <c:pt idx="158">
                  <c:v>73.752415730154965</c:v>
                </c:pt>
                <c:pt idx="159">
                  <c:v>73.993812127975417</c:v>
                </c:pt>
                <c:pt idx="160">
                  <c:v>74.264335674973367</c:v>
                </c:pt>
                <c:pt idx="161">
                  <c:v>74.450451460382894</c:v>
                </c:pt>
                <c:pt idx="162">
                  <c:v>74.65921999415643</c:v>
                </c:pt>
                <c:pt idx="163">
                  <c:v>74.887922772084224</c:v>
                </c:pt>
                <c:pt idx="164">
                  <c:v>75.116495552988894</c:v>
                </c:pt>
                <c:pt idx="165">
                  <c:v>75.277720251227151</c:v>
                </c:pt>
                <c:pt idx="166">
                  <c:v>75.495140030377357</c:v>
                </c:pt>
                <c:pt idx="167">
                  <c:v>75.74510143952422</c:v>
                </c:pt>
                <c:pt idx="168">
                  <c:v>75.958401427297744</c:v>
                </c:pt>
                <c:pt idx="169">
                  <c:v>76.096842282037329</c:v>
                </c:pt>
                <c:pt idx="170">
                  <c:v>76.320945006293897</c:v>
                </c:pt>
                <c:pt idx="171">
                  <c:v>76.56721256213666</c:v>
                </c:pt>
                <c:pt idx="172">
                  <c:v>76.830774372896542</c:v>
                </c:pt>
                <c:pt idx="173">
                  <c:v>76.965304465013332</c:v>
                </c:pt>
                <c:pt idx="174">
                  <c:v>77.202309967105933</c:v>
                </c:pt>
                <c:pt idx="175">
                  <c:v>77.45059898473464</c:v>
                </c:pt>
                <c:pt idx="176">
                  <c:v>77.747616861694794</c:v>
                </c:pt>
                <c:pt idx="177">
                  <c:v>77.84206888769323</c:v>
                </c:pt>
                <c:pt idx="178">
                  <c:v>78.13510520613616</c:v>
                </c:pt>
                <c:pt idx="179">
                  <c:v>78.444530160481932</c:v>
                </c:pt>
                <c:pt idx="180">
                  <c:v>78.722450231277264</c:v>
                </c:pt>
                <c:pt idx="181">
                  <c:v>78.794179778831378</c:v>
                </c:pt>
                <c:pt idx="182">
                  <c:v>79.015633728958633</c:v>
                </c:pt>
                <c:pt idx="183">
                  <c:v>79.270343953587783</c:v>
                </c:pt>
                <c:pt idx="184">
                  <c:v>79.499326071702995</c:v>
                </c:pt>
                <c:pt idx="185">
                  <c:v>79.705237287054217</c:v>
                </c:pt>
                <c:pt idx="186">
                  <c:v>80.006506631879049</c:v>
                </c:pt>
                <c:pt idx="187">
                  <c:v>80.270757765984769</c:v>
                </c:pt>
                <c:pt idx="188">
                  <c:v>80.555020528808328</c:v>
                </c:pt>
                <c:pt idx="189">
                  <c:v>80.721480893492469</c:v>
                </c:pt>
                <c:pt idx="190">
                  <c:v>80.959245449011306</c:v>
                </c:pt>
                <c:pt idx="191">
                  <c:v>81.231380506933817</c:v>
                </c:pt>
                <c:pt idx="192">
                  <c:v>81.467123568369445</c:v>
                </c:pt>
                <c:pt idx="193">
                  <c:v>81.689065467571751</c:v>
                </c:pt>
                <c:pt idx="194">
                  <c:v>81.885296894638913</c:v>
                </c:pt>
                <c:pt idx="195">
                  <c:v>82.151429513611589</c:v>
                </c:pt>
                <c:pt idx="196">
                  <c:v>82.317611636219937</c:v>
                </c:pt>
                <c:pt idx="197">
                  <c:v>82.49522438900803</c:v>
                </c:pt>
                <c:pt idx="198">
                  <c:v>82.690533079440655</c:v>
                </c:pt>
                <c:pt idx="199">
                  <c:v>82.900975748791723</c:v>
                </c:pt>
                <c:pt idx="200">
                  <c:v>83.086743529747778</c:v>
                </c:pt>
                <c:pt idx="201">
                  <c:v>83.245676243202354</c:v>
                </c:pt>
                <c:pt idx="202">
                  <c:v>83.463785410293198</c:v>
                </c:pt>
                <c:pt idx="203">
                  <c:v>83.697995475776366</c:v>
                </c:pt>
                <c:pt idx="204">
                  <c:v>83.794747819287011</c:v>
                </c:pt>
                <c:pt idx="205">
                  <c:v>83.9301221653634</c:v>
                </c:pt>
                <c:pt idx="206">
                  <c:v>84.22323758013178</c:v>
                </c:pt>
                <c:pt idx="207">
                  <c:v>84.422449217217064</c:v>
                </c:pt>
                <c:pt idx="208">
                  <c:v>84.52491690811506</c:v>
                </c:pt>
                <c:pt idx="209">
                  <c:v>84.783042162619196</c:v>
                </c:pt>
                <c:pt idx="210">
                  <c:v>85.047432659993447</c:v>
                </c:pt>
                <c:pt idx="211">
                  <c:v>85.270559550694628</c:v>
                </c:pt>
                <c:pt idx="212">
                  <c:v>85.399243232586727</c:v>
                </c:pt>
                <c:pt idx="213">
                  <c:v>85.579287462616605</c:v>
                </c:pt>
                <c:pt idx="214">
                  <c:v>85.741427243006385</c:v>
                </c:pt>
                <c:pt idx="215">
                  <c:v>85.933398837183148</c:v>
                </c:pt>
                <c:pt idx="216">
                  <c:v>86.168026637200072</c:v>
                </c:pt>
                <c:pt idx="217">
                  <c:v>86.38802552499412</c:v>
                </c:pt>
                <c:pt idx="218">
                  <c:v>86.540329585266761</c:v>
                </c:pt>
                <c:pt idx="219">
                  <c:v>86.678623842121041</c:v>
                </c:pt>
                <c:pt idx="220">
                  <c:v>86.797060690328564</c:v>
                </c:pt>
                <c:pt idx="221">
                  <c:v>86.958564857943927</c:v>
                </c:pt>
                <c:pt idx="222">
                  <c:v>87.195981441306472</c:v>
                </c:pt>
                <c:pt idx="223">
                  <c:v>87.303189098199894</c:v>
                </c:pt>
                <c:pt idx="224">
                  <c:v>87.469440337238055</c:v>
                </c:pt>
                <c:pt idx="225">
                  <c:v>87.635963294277758</c:v>
                </c:pt>
                <c:pt idx="226">
                  <c:v>87.903986247604124</c:v>
                </c:pt>
                <c:pt idx="227">
                  <c:v>87.940300245877069</c:v>
                </c:pt>
                <c:pt idx="228">
                  <c:v>88.108085094518174</c:v>
                </c:pt>
                <c:pt idx="229">
                  <c:v>88.367387653740778</c:v>
                </c:pt>
                <c:pt idx="230">
                  <c:v>88.574422915402494</c:v>
                </c:pt>
                <c:pt idx="231">
                  <c:v>88.699125103372296</c:v>
                </c:pt>
                <c:pt idx="232">
                  <c:v>88.889980887074685</c:v>
                </c:pt>
                <c:pt idx="233">
                  <c:v>89.089750752371174</c:v>
                </c:pt>
                <c:pt idx="234">
                  <c:v>89.260254654277588</c:v>
                </c:pt>
                <c:pt idx="235">
                  <c:v>89.443373661104189</c:v>
                </c:pt>
                <c:pt idx="236">
                  <c:v>89.618407886601673</c:v>
                </c:pt>
                <c:pt idx="237">
                  <c:v>89.864049195915072</c:v>
                </c:pt>
                <c:pt idx="238">
                  <c:v>89.954667940746333</c:v>
                </c:pt>
                <c:pt idx="239">
                  <c:v>90.033855474044628</c:v>
                </c:pt>
                <c:pt idx="240">
                  <c:v>90.184556259228813</c:v>
                </c:pt>
                <c:pt idx="241">
                  <c:v>90.363494012732076</c:v>
                </c:pt>
                <c:pt idx="242">
                  <c:v>90.45446131107262</c:v>
                </c:pt>
                <c:pt idx="243">
                  <c:v>90.611573969309504</c:v>
                </c:pt>
                <c:pt idx="244">
                  <c:v>90.695989417678334</c:v>
                </c:pt>
                <c:pt idx="245">
                  <c:v>90.795181991025316</c:v>
                </c:pt>
                <c:pt idx="246">
                  <c:v>90.877576009905709</c:v>
                </c:pt>
                <c:pt idx="247">
                  <c:v>91.064311453175705</c:v>
                </c:pt>
                <c:pt idx="248">
                  <c:v>91.255942794274105</c:v>
                </c:pt>
                <c:pt idx="249">
                  <c:v>91.42176925794584</c:v>
                </c:pt>
                <c:pt idx="250">
                  <c:v>91.484019357970055</c:v>
                </c:pt>
                <c:pt idx="251">
                  <c:v>91.563477446563709</c:v>
                </c:pt>
                <c:pt idx="252">
                  <c:v>91.696683732968935</c:v>
                </c:pt>
                <c:pt idx="253">
                  <c:v>91.861820808699918</c:v>
                </c:pt>
                <c:pt idx="254">
                  <c:v>91.991270681742989</c:v>
                </c:pt>
                <c:pt idx="255">
                  <c:v>92.13493121571689</c:v>
                </c:pt>
                <c:pt idx="256">
                  <c:v>92.260121901817485</c:v>
                </c:pt>
                <c:pt idx="257">
                  <c:v>92.394303472722399</c:v>
                </c:pt>
                <c:pt idx="258">
                  <c:v>92.455857111675925</c:v>
                </c:pt>
                <c:pt idx="259">
                  <c:v>92.528624536085275</c:v>
                </c:pt>
                <c:pt idx="260">
                  <c:v>92.676902144458722</c:v>
                </c:pt>
                <c:pt idx="261">
                  <c:v>92.743466304703063</c:v>
                </c:pt>
                <c:pt idx="262">
                  <c:v>92.775737347107082</c:v>
                </c:pt>
                <c:pt idx="263">
                  <c:v>92.843076580286535</c:v>
                </c:pt>
                <c:pt idx="264">
                  <c:v>92.964154548140357</c:v>
                </c:pt>
                <c:pt idx="265">
                  <c:v>93.064601294010785</c:v>
                </c:pt>
                <c:pt idx="266">
                  <c:v>93.060697766004907</c:v>
                </c:pt>
                <c:pt idx="267">
                  <c:v>93.174170698065723</c:v>
                </c:pt>
                <c:pt idx="268">
                  <c:v>93.218020647999396</c:v>
                </c:pt>
                <c:pt idx="269">
                  <c:v>93.11597124069111</c:v>
                </c:pt>
                <c:pt idx="270">
                  <c:v>93.202756155299269</c:v>
                </c:pt>
                <c:pt idx="271">
                  <c:v>93.355478466864099</c:v>
                </c:pt>
                <c:pt idx="272">
                  <c:v>93.464785551459912</c:v>
                </c:pt>
                <c:pt idx="273">
                  <c:v>93.442202468581414</c:v>
                </c:pt>
                <c:pt idx="274">
                  <c:v>93.482628571450761</c:v>
                </c:pt>
                <c:pt idx="275">
                  <c:v>93.533378892568052</c:v>
                </c:pt>
                <c:pt idx="276">
                  <c:v>93.539164454496571</c:v>
                </c:pt>
                <c:pt idx="277">
                  <c:v>93.517479336149094</c:v>
                </c:pt>
                <c:pt idx="278">
                  <c:v>93.582378791655742</c:v>
                </c:pt>
                <c:pt idx="279">
                  <c:v>93.710426860773438</c:v>
                </c:pt>
                <c:pt idx="280">
                  <c:v>93.776293946296605</c:v>
                </c:pt>
                <c:pt idx="281">
                  <c:v>93.728967504541174</c:v>
                </c:pt>
                <c:pt idx="282">
                  <c:v>93.700529743304315</c:v>
                </c:pt>
                <c:pt idx="283">
                  <c:v>93.744441122887395</c:v>
                </c:pt>
                <c:pt idx="284">
                  <c:v>93.767163601331561</c:v>
                </c:pt>
                <c:pt idx="285">
                  <c:v>93.81122267691147</c:v>
                </c:pt>
                <c:pt idx="286">
                  <c:v>93.832690433776605</c:v>
                </c:pt>
                <c:pt idx="287">
                  <c:v>93.905876109478029</c:v>
                </c:pt>
                <c:pt idx="288">
                  <c:v>93.869214139048879</c:v>
                </c:pt>
                <c:pt idx="289">
                  <c:v>93.771903599624423</c:v>
                </c:pt>
                <c:pt idx="290">
                  <c:v>93.832203033757224</c:v>
                </c:pt>
                <c:pt idx="291">
                  <c:v>93.898627798435768</c:v>
                </c:pt>
                <c:pt idx="292">
                  <c:v>93.876184724773665</c:v>
                </c:pt>
                <c:pt idx="293">
                  <c:v>93.857713746491441</c:v>
                </c:pt>
                <c:pt idx="294">
                  <c:v>93.827255040227186</c:v>
                </c:pt>
                <c:pt idx="295">
                  <c:v>93.856599034128578</c:v>
                </c:pt>
                <c:pt idx="296">
                  <c:v>93.853393097602279</c:v>
                </c:pt>
                <c:pt idx="297">
                  <c:v>93.924417883654684</c:v>
                </c:pt>
                <c:pt idx="298">
                  <c:v>93.930830854818879</c:v>
                </c:pt>
                <c:pt idx="299">
                  <c:v>93.858969566182111</c:v>
                </c:pt>
                <c:pt idx="300">
                  <c:v>93.720466765034843</c:v>
                </c:pt>
                <c:pt idx="301">
                  <c:v>93.703808155189748</c:v>
                </c:pt>
                <c:pt idx="302">
                  <c:v>93.713706403067661</c:v>
                </c:pt>
                <c:pt idx="303">
                  <c:v>93.758871955174058</c:v>
                </c:pt>
                <c:pt idx="304">
                  <c:v>93.64831896618854</c:v>
                </c:pt>
                <c:pt idx="305">
                  <c:v>93.564670258026368</c:v>
                </c:pt>
                <c:pt idx="306">
                  <c:v>93.442538975161568</c:v>
                </c:pt>
                <c:pt idx="307">
                  <c:v>93.440796885860536</c:v>
                </c:pt>
                <c:pt idx="308">
                  <c:v>93.474896832968952</c:v>
                </c:pt>
                <c:pt idx="309">
                  <c:v>93.446512233247745</c:v>
                </c:pt>
                <c:pt idx="310">
                  <c:v>93.403786361922087</c:v>
                </c:pt>
                <c:pt idx="311">
                  <c:v>93.360006691124283</c:v>
                </c:pt>
                <c:pt idx="312">
                  <c:v>93.252032261726896</c:v>
                </c:pt>
                <c:pt idx="313">
                  <c:v>93.186514246471305</c:v>
                </c:pt>
                <c:pt idx="314">
                  <c:v>93.113320883989331</c:v>
                </c:pt>
                <c:pt idx="315">
                  <c:v>93.123079187245622</c:v>
                </c:pt>
                <c:pt idx="316">
                  <c:v>93.152570263493345</c:v>
                </c:pt>
                <c:pt idx="317">
                  <c:v>93.080910413722137</c:v>
                </c:pt>
                <c:pt idx="318">
                  <c:v>92.920452455690452</c:v>
                </c:pt>
                <c:pt idx="319">
                  <c:v>92.701777405905375</c:v>
                </c:pt>
                <c:pt idx="320">
                  <c:v>92.581187322531846</c:v>
                </c:pt>
                <c:pt idx="321">
                  <c:v>92.529740540344008</c:v>
                </c:pt>
                <c:pt idx="322">
                  <c:v>92.620847783306033</c:v>
                </c:pt>
                <c:pt idx="323">
                  <c:v>92.449724804892369</c:v>
                </c:pt>
                <c:pt idx="324">
                  <c:v>92.317494933395622</c:v>
                </c:pt>
                <c:pt idx="325">
                  <c:v>92.24694986058195</c:v>
                </c:pt>
                <c:pt idx="326">
                  <c:v>92.25608133595577</c:v>
                </c:pt>
                <c:pt idx="327">
                  <c:v>92.224925005914642</c:v>
                </c:pt>
                <c:pt idx="328">
                  <c:v>92.30522011385095</c:v>
                </c:pt>
                <c:pt idx="329">
                  <c:v>92.276991995018633</c:v>
                </c:pt>
                <c:pt idx="330">
                  <c:v>92.204085175043588</c:v>
                </c:pt>
                <c:pt idx="331">
                  <c:v>92.028554732337383</c:v>
                </c:pt>
                <c:pt idx="332">
                  <c:v>91.904619316871788</c:v>
                </c:pt>
                <c:pt idx="333">
                  <c:v>91.908104625882885</c:v>
                </c:pt>
                <c:pt idx="334">
                  <c:v>91.891376899607977</c:v>
                </c:pt>
                <c:pt idx="335">
                  <c:v>91.923717639794901</c:v>
                </c:pt>
                <c:pt idx="336">
                  <c:v>91.88071297733751</c:v>
                </c:pt>
                <c:pt idx="337">
                  <c:v>91.820414124557942</c:v>
                </c:pt>
                <c:pt idx="338">
                  <c:v>91.652985548504063</c:v>
                </c:pt>
                <c:pt idx="339">
                  <c:v>91.582858662387792</c:v>
                </c:pt>
                <c:pt idx="340">
                  <c:v>91.654797916941206</c:v>
                </c:pt>
                <c:pt idx="341">
                  <c:v>91.651870803843806</c:v>
                </c:pt>
                <c:pt idx="342">
                  <c:v>91.462199462584579</c:v>
                </c:pt>
                <c:pt idx="343">
                  <c:v>91.45230231281819</c:v>
                </c:pt>
                <c:pt idx="344">
                  <c:v>91.462618262932466</c:v>
                </c:pt>
                <c:pt idx="345">
                  <c:v>91.454811755976522</c:v>
                </c:pt>
                <c:pt idx="346">
                  <c:v>91.398354387902955</c:v>
                </c:pt>
                <c:pt idx="347">
                  <c:v>91.413061233745097</c:v>
                </c:pt>
                <c:pt idx="348">
                  <c:v>91.417243585179975</c:v>
                </c:pt>
                <c:pt idx="349">
                  <c:v>91.403721730836693</c:v>
                </c:pt>
                <c:pt idx="350">
                  <c:v>91.25516529903426</c:v>
                </c:pt>
                <c:pt idx="351">
                  <c:v>91.315882984459222</c:v>
                </c:pt>
                <c:pt idx="352">
                  <c:v>91.465546474141391</c:v>
                </c:pt>
                <c:pt idx="353">
                  <c:v>91.38439890870653</c:v>
                </c:pt>
                <c:pt idx="354">
                  <c:v>91.257117612092898</c:v>
                </c:pt>
                <c:pt idx="355">
                  <c:v>91.127327485971563</c:v>
                </c:pt>
                <c:pt idx="356">
                  <c:v>90.996491763917291</c:v>
                </c:pt>
                <c:pt idx="357">
                  <c:v>91.013917146266451</c:v>
                </c:pt>
                <c:pt idx="358">
                  <c:v>90.974187536765157</c:v>
                </c:pt>
                <c:pt idx="359">
                  <c:v>91.085856368522357</c:v>
                </c:pt>
                <c:pt idx="360">
                  <c:v>91.022350997863271</c:v>
                </c:pt>
                <c:pt idx="361">
                  <c:v>90.953696227105993</c:v>
                </c:pt>
                <c:pt idx="362">
                  <c:v>90.768485511654831</c:v>
                </c:pt>
                <c:pt idx="363">
                  <c:v>90.683652328752117</c:v>
                </c:pt>
                <c:pt idx="364">
                  <c:v>90.701426232313167</c:v>
                </c:pt>
                <c:pt idx="365">
                  <c:v>90.775177241653225</c:v>
                </c:pt>
                <c:pt idx="366">
                  <c:v>90.731536417365533</c:v>
                </c:pt>
                <c:pt idx="367">
                  <c:v>90.718990461172424</c:v>
                </c:pt>
                <c:pt idx="368">
                  <c:v>90.651520681913908</c:v>
                </c:pt>
                <c:pt idx="369">
                  <c:v>90.560065466795791</c:v>
                </c:pt>
                <c:pt idx="370">
                  <c:v>90.642459453378791</c:v>
                </c:pt>
                <c:pt idx="371">
                  <c:v>90.68595264626434</c:v>
                </c:pt>
                <c:pt idx="372">
                  <c:v>90.753771495790446</c:v>
                </c:pt>
                <c:pt idx="373">
                  <c:v>90.620914311950202</c:v>
                </c:pt>
                <c:pt idx="374">
                  <c:v>90.514682553207052</c:v>
                </c:pt>
                <c:pt idx="375">
                  <c:v>90.466659036730448</c:v>
                </c:pt>
                <c:pt idx="376">
                  <c:v>90.490915027885393</c:v>
                </c:pt>
                <c:pt idx="377">
                  <c:v>90.398762770343481</c:v>
                </c:pt>
                <c:pt idx="378">
                  <c:v>90.358754886468915</c:v>
                </c:pt>
                <c:pt idx="379">
                  <c:v>90.314417568813255</c:v>
                </c:pt>
                <c:pt idx="380">
                  <c:v>90.280055334543107</c:v>
                </c:pt>
                <c:pt idx="381">
                  <c:v>90.163011440774241</c:v>
                </c:pt>
                <c:pt idx="382">
                  <c:v>90.227988862197535</c:v>
                </c:pt>
                <c:pt idx="383">
                  <c:v>90.252523709078858</c:v>
                </c:pt>
                <c:pt idx="384">
                  <c:v>90.414655156740196</c:v>
                </c:pt>
                <c:pt idx="385">
                  <c:v>90.269809082211736</c:v>
                </c:pt>
                <c:pt idx="386">
                  <c:v>90.237607769888015</c:v>
                </c:pt>
                <c:pt idx="387">
                  <c:v>90.300128974263302</c:v>
                </c:pt>
                <c:pt idx="388">
                  <c:v>90.212716715014253</c:v>
                </c:pt>
                <c:pt idx="389">
                  <c:v>90.289953033365322</c:v>
                </c:pt>
                <c:pt idx="390">
                  <c:v>90.451317708522566</c:v>
                </c:pt>
                <c:pt idx="391">
                  <c:v>90.457102753692809</c:v>
                </c:pt>
                <c:pt idx="392">
                  <c:v>90.231474171208632</c:v>
                </c:pt>
                <c:pt idx="393">
                  <c:v>90.158272540592904</c:v>
                </c:pt>
                <c:pt idx="394">
                  <c:v>89.975928025348182</c:v>
                </c:pt>
                <c:pt idx="395">
                  <c:v>90.092684859851815</c:v>
                </c:pt>
                <c:pt idx="396">
                  <c:v>90.074562402781467</c:v>
                </c:pt>
                <c:pt idx="397">
                  <c:v>90.148375423123909</c:v>
                </c:pt>
                <c:pt idx="398">
                  <c:v>90.099794292086713</c:v>
                </c:pt>
                <c:pt idx="399">
                  <c:v>90.015727881688065</c:v>
                </c:pt>
                <c:pt idx="400">
                  <c:v>89.698984401758835</c:v>
                </c:pt>
                <c:pt idx="401">
                  <c:v>89.677028695818592</c:v>
                </c:pt>
                <c:pt idx="402">
                  <c:v>89.777754232820641</c:v>
                </c:pt>
                <c:pt idx="403">
                  <c:v>89.888028366079766</c:v>
                </c:pt>
                <c:pt idx="404">
                  <c:v>89.867048009233997</c:v>
                </c:pt>
                <c:pt idx="405">
                  <c:v>89.857987362051986</c:v>
                </c:pt>
                <c:pt idx="406">
                  <c:v>89.824174474208803</c:v>
                </c:pt>
                <c:pt idx="407">
                  <c:v>89.765416853217801</c:v>
                </c:pt>
                <c:pt idx="408">
                  <c:v>89.814137379820806</c:v>
                </c:pt>
                <c:pt idx="409">
                  <c:v>89.868720949807951</c:v>
                </c:pt>
                <c:pt idx="410">
                  <c:v>89.927478603096247</c:v>
                </c:pt>
                <c:pt idx="411">
                  <c:v>89.870254494816109</c:v>
                </c:pt>
                <c:pt idx="412">
                  <c:v>89.747843774871811</c:v>
                </c:pt>
                <c:pt idx="413">
                  <c:v>89.666433922275218</c:v>
                </c:pt>
                <c:pt idx="414">
                  <c:v>89.770365395803651</c:v>
                </c:pt>
                <c:pt idx="415">
                  <c:v>89.735994893399877</c:v>
                </c:pt>
                <c:pt idx="416">
                  <c:v>89.665527754205343</c:v>
                </c:pt>
                <c:pt idx="417">
                  <c:v>89.562432750964007</c:v>
                </c:pt>
                <c:pt idx="418">
                  <c:v>89.542359143541219</c:v>
                </c:pt>
                <c:pt idx="419">
                  <c:v>89.378685850440689</c:v>
                </c:pt>
                <c:pt idx="420">
                  <c:v>89.461846641825147</c:v>
                </c:pt>
                <c:pt idx="421">
                  <c:v>89.586340220907061</c:v>
                </c:pt>
                <c:pt idx="422">
                  <c:v>89.564872496339419</c:v>
                </c:pt>
                <c:pt idx="423">
                  <c:v>89.351223955056625</c:v>
                </c:pt>
                <c:pt idx="424">
                  <c:v>89.271060523608156</c:v>
                </c:pt>
                <c:pt idx="425">
                  <c:v>89.226173794930745</c:v>
                </c:pt>
                <c:pt idx="426">
                  <c:v>89.219064362695974</c:v>
                </c:pt>
                <c:pt idx="427">
                  <c:v>89.156534308833855</c:v>
                </c:pt>
                <c:pt idx="428">
                  <c:v>89.169080846380183</c:v>
                </c:pt>
                <c:pt idx="429">
                  <c:v>89.128166794435728</c:v>
                </c:pt>
                <c:pt idx="430">
                  <c:v>89.009032290153826</c:v>
                </c:pt>
                <c:pt idx="431">
                  <c:v>88.91528505795452</c:v>
                </c:pt>
                <c:pt idx="432">
                  <c:v>88.978363909187777</c:v>
                </c:pt>
                <c:pt idx="433">
                  <c:v>89.123915294273786</c:v>
                </c:pt>
                <c:pt idx="434">
                  <c:v>89.052464021092831</c:v>
                </c:pt>
                <c:pt idx="435">
                  <c:v>88.963796491208825</c:v>
                </c:pt>
                <c:pt idx="436">
                  <c:v>88.904124918475333</c:v>
                </c:pt>
                <c:pt idx="437">
                  <c:v>88.922882988320183</c:v>
                </c:pt>
                <c:pt idx="438">
                  <c:v>88.86620770970859</c:v>
                </c:pt>
                <c:pt idx="439">
                  <c:v>89.076092086253794</c:v>
                </c:pt>
                <c:pt idx="440">
                  <c:v>89.156186368975185</c:v>
                </c:pt>
                <c:pt idx="441">
                  <c:v>89.102508967057886</c:v>
                </c:pt>
                <c:pt idx="442">
                  <c:v>88.845436995267235</c:v>
                </c:pt>
                <c:pt idx="443">
                  <c:v>88.693892020718238</c:v>
                </c:pt>
                <c:pt idx="444">
                  <c:v>88.774753043646186</c:v>
                </c:pt>
                <c:pt idx="445">
                  <c:v>88.914440868589608</c:v>
                </c:pt>
                <c:pt idx="446">
                  <c:v>88.915842672515097</c:v>
                </c:pt>
                <c:pt idx="447">
                  <c:v>88.908794669929478</c:v>
                </c:pt>
                <c:pt idx="448">
                  <c:v>88.889278677067395</c:v>
                </c:pt>
                <c:pt idx="449">
                  <c:v>88.846343712392922</c:v>
                </c:pt>
                <c:pt idx="450">
                  <c:v>88.625446375606955</c:v>
                </c:pt>
                <c:pt idx="451">
                  <c:v>88.631440514125757</c:v>
                </c:pt>
                <c:pt idx="452">
                  <c:v>88.74574933512045</c:v>
                </c:pt>
                <c:pt idx="453">
                  <c:v>88.743170194179228</c:v>
                </c:pt>
                <c:pt idx="454">
                  <c:v>88.582293435799542</c:v>
                </c:pt>
                <c:pt idx="455">
                  <c:v>88.437657068270269</c:v>
                </c:pt>
                <c:pt idx="456">
                  <c:v>88.370597239873021</c:v>
                </c:pt>
                <c:pt idx="457">
                  <c:v>88.324385542777719</c:v>
                </c:pt>
                <c:pt idx="458">
                  <c:v>88.273774681821038</c:v>
                </c:pt>
                <c:pt idx="459">
                  <c:v>88.303118643425037</c:v>
                </c:pt>
                <c:pt idx="460">
                  <c:v>88.257116621031656</c:v>
                </c:pt>
                <c:pt idx="461">
                  <c:v>88.137920687100603</c:v>
                </c:pt>
                <c:pt idx="462">
                  <c:v>88.148514879290786</c:v>
                </c:pt>
                <c:pt idx="463">
                  <c:v>88.127047122425623</c:v>
                </c:pt>
                <c:pt idx="464">
                  <c:v>88.263250768766866</c:v>
                </c:pt>
                <c:pt idx="465">
                  <c:v>88.239273019687701</c:v>
                </c:pt>
                <c:pt idx="466">
                  <c:v>88.197940748748593</c:v>
                </c:pt>
                <c:pt idx="467">
                  <c:v>88.046674016275375</c:v>
                </c:pt>
                <c:pt idx="468">
                  <c:v>87.987630369535879</c:v>
                </c:pt>
                <c:pt idx="469">
                  <c:v>87.938700168230952</c:v>
                </c:pt>
                <c:pt idx="470">
                  <c:v>88.024083246616328</c:v>
                </c:pt>
                <c:pt idx="471">
                  <c:v>88.115686157731375</c:v>
                </c:pt>
                <c:pt idx="472">
                  <c:v>88.117568223951423</c:v>
                </c:pt>
                <c:pt idx="473">
                  <c:v>87.902386169957978</c:v>
                </c:pt>
                <c:pt idx="474">
                  <c:v>87.750841163111474</c:v>
                </c:pt>
                <c:pt idx="475">
                  <c:v>87.723030746515633</c:v>
                </c:pt>
                <c:pt idx="476">
                  <c:v>87.749656171612614</c:v>
                </c:pt>
                <c:pt idx="477">
                  <c:v>87.694523222901111</c:v>
                </c:pt>
                <c:pt idx="478">
                  <c:v>87.708532994022079</c:v>
                </c:pt>
                <c:pt idx="479">
                  <c:v>87.666216556799156</c:v>
                </c:pt>
                <c:pt idx="480">
                  <c:v>87.652485609107188</c:v>
                </c:pt>
                <c:pt idx="481">
                  <c:v>87.555872725757112</c:v>
                </c:pt>
                <c:pt idx="482">
                  <c:v>87.574482550549334</c:v>
                </c:pt>
                <c:pt idx="483">
                  <c:v>87.631157280105242</c:v>
                </c:pt>
                <c:pt idx="484">
                  <c:v>87.755789737994618</c:v>
                </c:pt>
                <c:pt idx="485">
                  <c:v>87.583055797712078</c:v>
                </c:pt>
                <c:pt idx="486">
                  <c:v>87.614916921552336</c:v>
                </c:pt>
                <c:pt idx="487">
                  <c:v>87.670398940531427</c:v>
                </c:pt>
                <c:pt idx="488">
                  <c:v>87.723448965510428</c:v>
                </c:pt>
                <c:pt idx="489">
                  <c:v>87.632969616244978</c:v>
                </c:pt>
                <c:pt idx="490">
                  <c:v>87.60724981016206</c:v>
                </c:pt>
                <c:pt idx="491">
                  <c:v>87.557615364113971</c:v>
                </c:pt>
                <c:pt idx="492">
                  <c:v>87.49084211052093</c:v>
                </c:pt>
                <c:pt idx="493">
                  <c:v>87.446922430506845</c:v>
                </c:pt>
                <c:pt idx="494">
                  <c:v>87.484081199497936</c:v>
                </c:pt>
                <c:pt idx="495">
                  <c:v>87.59748382012522</c:v>
                </c:pt>
                <c:pt idx="496">
                  <c:v>87.551202425247155</c:v>
                </c:pt>
                <c:pt idx="497">
                  <c:v>87.449849511306851</c:v>
                </c:pt>
                <c:pt idx="498">
                  <c:v>87.257739038322583</c:v>
                </c:pt>
                <c:pt idx="499">
                  <c:v>87.161683769533113</c:v>
                </c:pt>
                <c:pt idx="500">
                  <c:v>87.122023857814838</c:v>
                </c:pt>
                <c:pt idx="501">
                  <c:v>87.241986596547378</c:v>
                </c:pt>
                <c:pt idx="502">
                  <c:v>87.369485254643322</c:v>
                </c:pt>
                <c:pt idx="503">
                  <c:v>87.484569116275622</c:v>
                </c:pt>
                <c:pt idx="504">
                  <c:v>87.369276161294621</c:v>
                </c:pt>
                <c:pt idx="505">
                  <c:v>87.288964484793524</c:v>
                </c:pt>
                <c:pt idx="506">
                  <c:v>87.231671227786208</c:v>
                </c:pt>
                <c:pt idx="507">
                  <c:v>87.183577464470972</c:v>
                </c:pt>
                <c:pt idx="508">
                  <c:v>87.096513145080621</c:v>
                </c:pt>
                <c:pt idx="509">
                  <c:v>87.034820142858706</c:v>
                </c:pt>
                <c:pt idx="510">
                  <c:v>86.971114496040258</c:v>
                </c:pt>
                <c:pt idx="511">
                  <c:v>86.884537576669288</c:v>
                </c:pt>
                <c:pt idx="512">
                  <c:v>86.806883588379151</c:v>
                </c:pt>
                <c:pt idx="513">
                  <c:v>86.845427625028364</c:v>
                </c:pt>
                <c:pt idx="514">
                  <c:v>86.938625510800819</c:v>
                </c:pt>
                <c:pt idx="515">
                  <c:v>86.961704197237438</c:v>
                </c:pt>
                <c:pt idx="516">
                  <c:v>86.877846363429185</c:v>
                </c:pt>
                <c:pt idx="517">
                  <c:v>86.786182022664988</c:v>
                </c:pt>
                <c:pt idx="518">
                  <c:v>86.731389359329128</c:v>
                </c:pt>
                <c:pt idx="519">
                  <c:v>86.707063670391179</c:v>
                </c:pt>
                <c:pt idx="520">
                  <c:v>86.687965896523764</c:v>
                </c:pt>
                <c:pt idx="521">
                  <c:v>86.701836272079049</c:v>
                </c:pt>
                <c:pt idx="522">
                  <c:v>86.616104640184389</c:v>
                </c:pt>
                <c:pt idx="523">
                  <c:v>86.442603959695049</c:v>
                </c:pt>
                <c:pt idx="524">
                  <c:v>86.334559832514756</c:v>
                </c:pt>
                <c:pt idx="525">
                  <c:v>86.351497265788836</c:v>
                </c:pt>
                <c:pt idx="526">
                  <c:v>86.44120984255008</c:v>
                </c:pt>
                <c:pt idx="527">
                  <c:v>86.357282310958936</c:v>
                </c:pt>
                <c:pt idx="528">
                  <c:v>86.273981574952984</c:v>
                </c:pt>
                <c:pt idx="529">
                  <c:v>86.183363379177536</c:v>
                </c:pt>
                <c:pt idx="530">
                  <c:v>86.107520628915637</c:v>
                </c:pt>
                <c:pt idx="531">
                  <c:v>85.996897974444607</c:v>
                </c:pt>
                <c:pt idx="532">
                  <c:v>86.093998774572356</c:v>
                </c:pt>
                <c:pt idx="533">
                  <c:v>86.165728871182282</c:v>
                </c:pt>
                <c:pt idx="534">
                  <c:v>86.211173279015071</c:v>
                </c:pt>
                <c:pt idx="535">
                  <c:v>86.080407222446183</c:v>
                </c:pt>
                <c:pt idx="536">
                  <c:v>86.052527075770044</c:v>
                </c:pt>
                <c:pt idx="537">
                  <c:v>85.968041929618295</c:v>
                </c:pt>
                <c:pt idx="538">
                  <c:v>86.080406705687764</c:v>
                </c:pt>
                <c:pt idx="539">
                  <c:v>86.068557791918437</c:v>
                </c:pt>
                <c:pt idx="540">
                  <c:v>86.118742165746681</c:v>
                </c:pt>
                <c:pt idx="541">
                  <c:v>86.104802092408619</c:v>
                </c:pt>
                <c:pt idx="542">
                  <c:v>86.025970799400142</c:v>
                </c:pt>
                <c:pt idx="543">
                  <c:v>85.973059620931238</c:v>
                </c:pt>
                <c:pt idx="544">
                  <c:v>86.005199535903074</c:v>
                </c:pt>
                <c:pt idx="545">
                  <c:v>86.087237314493663</c:v>
                </c:pt>
                <c:pt idx="546">
                  <c:v>86.032870556933119</c:v>
                </c:pt>
                <c:pt idx="547">
                  <c:v>86.073087534156286</c:v>
                </c:pt>
                <c:pt idx="548">
                  <c:v>85.965392541838369</c:v>
                </c:pt>
                <c:pt idx="549">
                  <c:v>85.890812748991976</c:v>
                </c:pt>
                <c:pt idx="550">
                  <c:v>85.761223448085701</c:v>
                </c:pt>
                <c:pt idx="551">
                  <c:v>85.755507551642665</c:v>
                </c:pt>
                <c:pt idx="552">
                  <c:v>85.831768553196639</c:v>
                </c:pt>
                <c:pt idx="553">
                  <c:v>85.901267513318942</c:v>
                </c:pt>
                <c:pt idx="554">
                  <c:v>85.713478238279663</c:v>
                </c:pt>
                <c:pt idx="555">
                  <c:v>85.55329025419023</c:v>
                </c:pt>
                <c:pt idx="556">
                  <c:v>85.54722641788841</c:v>
                </c:pt>
                <c:pt idx="557">
                  <c:v>85.554266152340389</c:v>
                </c:pt>
                <c:pt idx="558">
                  <c:v>85.456328849628278</c:v>
                </c:pt>
                <c:pt idx="559">
                  <c:v>85.378743977767826</c:v>
                </c:pt>
                <c:pt idx="560">
                  <c:v>85.381532244355142</c:v>
                </c:pt>
                <c:pt idx="561">
                  <c:v>85.306394804650765</c:v>
                </c:pt>
                <c:pt idx="562">
                  <c:v>85.299006516689488</c:v>
                </c:pt>
                <c:pt idx="563">
                  <c:v>85.353302995114007</c:v>
                </c:pt>
                <c:pt idx="564">
                  <c:v>85.458140636712201</c:v>
                </c:pt>
                <c:pt idx="565">
                  <c:v>85.474171320563315</c:v>
                </c:pt>
                <c:pt idx="566">
                  <c:v>85.316152494256556</c:v>
                </c:pt>
                <c:pt idx="567">
                  <c:v>85.151093965795212</c:v>
                </c:pt>
                <c:pt idx="568">
                  <c:v>85.157088104314127</c:v>
                </c:pt>
                <c:pt idx="569">
                  <c:v>85.137920083608122</c:v>
                </c:pt>
                <c:pt idx="570">
                  <c:v>85.270498444019239</c:v>
                </c:pt>
                <c:pt idx="571">
                  <c:v>85.276980563910669</c:v>
                </c:pt>
                <c:pt idx="572">
                  <c:v>85.263241315787653</c:v>
                </c:pt>
                <c:pt idx="573">
                  <c:v>85.032446829235283</c:v>
                </c:pt>
                <c:pt idx="574">
                  <c:v>84.935973309153638</c:v>
                </c:pt>
                <c:pt idx="575">
                  <c:v>84.880422141447326</c:v>
                </c:pt>
                <c:pt idx="576">
                  <c:v>84.959949927823885</c:v>
                </c:pt>
                <c:pt idx="577">
                  <c:v>84.871151819563536</c:v>
                </c:pt>
                <c:pt idx="578">
                  <c:v>84.803882316464254</c:v>
                </c:pt>
                <c:pt idx="579">
                  <c:v>84.817125896434348</c:v>
                </c:pt>
                <c:pt idx="580">
                  <c:v>84.877215139106937</c:v>
                </c:pt>
                <c:pt idx="581">
                  <c:v>84.788408730415426</c:v>
                </c:pt>
                <c:pt idx="582">
                  <c:v>84.804370265539333</c:v>
                </c:pt>
                <c:pt idx="583">
                  <c:v>84.842435202600299</c:v>
                </c:pt>
                <c:pt idx="584">
                  <c:v>84.857977969673712</c:v>
                </c:pt>
                <c:pt idx="585">
                  <c:v>84.717724197441171</c:v>
                </c:pt>
                <c:pt idx="586">
                  <c:v>84.733476639216491</c:v>
                </c:pt>
                <c:pt idx="587">
                  <c:v>84.753480581153667</c:v>
                </c:pt>
                <c:pt idx="588">
                  <c:v>84.776001620732416</c:v>
                </c:pt>
                <c:pt idx="589">
                  <c:v>84.736543147879587</c:v>
                </c:pt>
                <c:pt idx="590">
                  <c:v>84.757592653452548</c:v>
                </c:pt>
                <c:pt idx="591">
                  <c:v>84.749716416416177</c:v>
                </c:pt>
                <c:pt idx="592">
                  <c:v>84.741840243974735</c:v>
                </c:pt>
                <c:pt idx="593">
                  <c:v>84.734939323735432</c:v>
                </c:pt>
                <c:pt idx="594">
                  <c:v>84.782274582680216</c:v>
                </c:pt>
                <c:pt idx="595">
                  <c:v>84.862647107477358</c:v>
                </c:pt>
                <c:pt idx="596">
                  <c:v>84.755291819181892</c:v>
                </c:pt>
                <c:pt idx="597">
                  <c:v>84.69904354445714</c:v>
                </c:pt>
                <c:pt idx="598">
                  <c:v>84.587724396618029</c:v>
                </c:pt>
                <c:pt idx="599">
                  <c:v>84.514320778081057</c:v>
                </c:pt>
                <c:pt idx="600">
                  <c:v>84.410258177120454</c:v>
                </c:pt>
                <c:pt idx="601">
                  <c:v>84.38083621730253</c:v>
                </c:pt>
                <c:pt idx="602">
                  <c:v>84.440020390016741</c:v>
                </c:pt>
                <c:pt idx="603">
                  <c:v>84.465948772689956</c:v>
                </c:pt>
                <c:pt idx="604">
                  <c:v>84.292726883332207</c:v>
                </c:pt>
                <c:pt idx="605">
                  <c:v>84.197856089283292</c:v>
                </c:pt>
                <c:pt idx="606">
                  <c:v>84.153736133109973</c:v>
                </c:pt>
                <c:pt idx="607">
                  <c:v>84.231390121400096</c:v>
                </c:pt>
                <c:pt idx="608">
                  <c:v>84.175760955479873</c:v>
                </c:pt>
                <c:pt idx="609">
                  <c:v>84.152689955823803</c:v>
                </c:pt>
                <c:pt idx="610">
                  <c:v>84.201828766016376</c:v>
                </c:pt>
                <c:pt idx="611">
                  <c:v>84.115260663834746</c:v>
                </c:pt>
                <c:pt idx="612">
                  <c:v>84.179942757859052</c:v>
                </c:pt>
                <c:pt idx="613">
                  <c:v>84.11742155348378</c:v>
                </c:pt>
                <c:pt idx="614">
                  <c:v>84.128015745673949</c:v>
                </c:pt>
                <c:pt idx="615">
                  <c:v>84.091910840749563</c:v>
                </c:pt>
                <c:pt idx="616">
                  <c:v>84.04952470574375</c:v>
                </c:pt>
                <c:pt idx="617">
                  <c:v>84.015990673626931</c:v>
                </c:pt>
                <c:pt idx="618">
                  <c:v>83.98490404136858</c:v>
                </c:pt>
                <c:pt idx="619">
                  <c:v>83.970963968030517</c:v>
                </c:pt>
                <c:pt idx="620">
                  <c:v>83.986437037321025</c:v>
                </c:pt>
                <c:pt idx="621">
                  <c:v>83.983161403011735</c:v>
                </c:pt>
                <c:pt idx="622">
                  <c:v>83.905994814740978</c:v>
                </c:pt>
                <c:pt idx="623">
                  <c:v>83.790988919025224</c:v>
                </c:pt>
                <c:pt idx="624">
                  <c:v>83.789943323092146</c:v>
                </c:pt>
                <c:pt idx="625">
                  <c:v>83.939459116777485</c:v>
                </c:pt>
                <c:pt idx="626">
                  <c:v>83.982672904880943</c:v>
                </c:pt>
                <c:pt idx="627">
                  <c:v>83.872398739324424</c:v>
                </c:pt>
                <c:pt idx="628">
                  <c:v>83.785273022582189</c:v>
                </c:pt>
                <c:pt idx="629">
                  <c:v>83.698627503539711</c:v>
                </c:pt>
                <c:pt idx="630">
                  <c:v>83.620066216770908</c:v>
                </c:pt>
                <c:pt idx="631">
                  <c:v>83.461690601118505</c:v>
                </c:pt>
                <c:pt idx="632">
                  <c:v>83.48560579013963</c:v>
                </c:pt>
                <c:pt idx="633">
                  <c:v>83.569943272591814</c:v>
                </c:pt>
                <c:pt idx="634">
                  <c:v>83.677019220699989</c:v>
                </c:pt>
                <c:pt idx="635">
                  <c:v>83.465523300932574</c:v>
                </c:pt>
                <c:pt idx="636">
                  <c:v>83.44301052948758</c:v>
                </c:pt>
                <c:pt idx="637">
                  <c:v>83.487626702869633</c:v>
                </c:pt>
                <c:pt idx="638">
                  <c:v>83.454092670752829</c:v>
                </c:pt>
                <c:pt idx="639">
                  <c:v>83.411295971235248</c:v>
                </c:pt>
                <c:pt idx="640">
                  <c:v>83.408229462572152</c:v>
                </c:pt>
                <c:pt idx="641">
                  <c:v>83.375609349900557</c:v>
                </c:pt>
                <c:pt idx="642">
                  <c:v>83.256335385458073</c:v>
                </c:pt>
                <c:pt idx="643">
                  <c:v>83.272296371526153</c:v>
                </c:pt>
                <c:pt idx="644">
                  <c:v>83.332665535739253</c:v>
                </c:pt>
                <c:pt idx="645">
                  <c:v>83.481492006078739</c:v>
                </c:pt>
                <c:pt idx="646">
                  <c:v>83.497522689929724</c:v>
                </c:pt>
                <c:pt idx="647">
                  <c:v>83.44496006497009</c:v>
                </c:pt>
                <c:pt idx="648">
                  <c:v>83.380836166859595</c:v>
                </c:pt>
                <c:pt idx="649">
                  <c:v>83.468456970401633</c:v>
                </c:pt>
                <c:pt idx="650">
                  <c:v>83.298301622004487</c:v>
                </c:pt>
                <c:pt idx="651">
                  <c:v>83.331208309480417</c:v>
                </c:pt>
                <c:pt idx="652">
                  <c:v>83.545197071543953</c:v>
                </c:pt>
                <c:pt idx="653">
                  <c:v>83.514388745956296</c:v>
                </c:pt>
                <c:pt idx="654">
                  <c:v>83.296419006728641</c:v>
                </c:pt>
                <c:pt idx="655">
                  <c:v>83.112393831832151</c:v>
                </c:pt>
                <c:pt idx="656">
                  <c:v>83.10458677582038</c:v>
                </c:pt>
                <c:pt idx="657">
                  <c:v>83.05084736290074</c:v>
                </c:pt>
                <c:pt idx="658">
                  <c:v>83.112950348281217</c:v>
                </c:pt>
                <c:pt idx="659">
                  <c:v>83.132823130488944</c:v>
                </c:pt>
                <c:pt idx="660">
                  <c:v>83.148435595345262</c:v>
                </c:pt>
                <c:pt idx="661">
                  <c:v>82.893454783123346</c:v>
                </c:pt>
                <c:pt idx="662">
                  <c:v>82.794254490698421</c:v>
                </c:pt>
                <c:pt idx="663">
                  <c:v>82.816628447930711</c:v>
                </c:pt>
                <c:pt idx="664">
                  <c:v>82.991461234562649</c:v>
                </c:pt>
                <c:pt idx="665">
                  <c:v>82.952699255077903</c:v>
                </c:pt>
                <c:pt idx="666">
                  <c:v>83.022407340846186</c:v>
                </c:pt>
                <c:pt idx="667">
                  <c:v>83.009095161204698</c:v>
                </c:pt>
                <c:pt idx="668">
                  <c:v>82.784773945056884</c:v>
                </c:pt>
                <c:pt idx="669">
                  <c:v>82.676877481576028</c:v>
                </c:pt>
                <c:pt idx="670">
                  <c:v>82.633376052854118</c:v>
                </c:pt>
                <c:pt idx="671">
                  <c:v>82.768463856423693</c:v>
                </c:pt>
                <c:pt idx="672">
                  <c:v>82.863969165135728</c:v>
                </c:pt>
                <c:pt idx="673">
                  <c:v>82.878606313194965</c:v>
                </c:pt>
                <c:pt idx="674">
                  <c:v>82.828622732284387</c:v>
                </c:pt>
                <c:pt idx="675">
                  <c:v>82.70775389007666</c:v>
                </c:pt>
                <c:pt idx="676">
                  <c:v>82.59803679002502</c:v>
                </c:pt>
                <c:pt idx="677">
                  <c:v>82.620270770338422</c:v>
                </c:pt>
                <c:pt idx="678">
                  <c:v>82.739675829915669</c:v>
                </c:pt>
                <c:pt idx="679">
                  <c:v>82.778994907202588</c:v>
                </c:pt>
                <c:pt idx="680">
                  <c:v>82.56318547627086</c:v>
                </c:pt>
                <c:pt idx="681">
                  <c:v>82.464969350129763</c:v>
                </c:pt>
                <c:pt idx="682">
                  <c:v>82.349886069850569</c:v>
                </c:pt>
                <c:pt idx="683">
                  <c:v>82.472357605793533</c:v>
                </c:pt>
                <c:pt idx="684">
                  <c:v>82.4767485661162</c:v>
                </c:pt>
                <c:pt idx="685">
                  <c:v>82.593574484752239</c:v>
                </c:pt>
                <c:pt idx="686">
                  <c:v>82.644324805869502</c:v>
                </c:pt>
                <c:pt idx="687">
                  <c:v>82.63860890942648</c:v>
                </c:pt>
                <c:pt idx="688">
                  <c:v>82.511327645110242</c:v>
                </c:pt>
                <c:pt idx="689">
                  <c:v>82.390241344528121</c:v>
                </c:pt>
                <c:pt idx="690">
                  <c:v>82.515788819974119</c:v>
                </c:pt>
                <c:pt idx="691">
                  <c:v>82.716115201719774</c:v>
                </c:pt>
                <c:pt idx="692">
                  <c:v>82.81141196613882</c:v>
                </c:pt>
                <c:pt idx="693">
                  <c:v>82.776414119094156</c:v>
                </c:pt>
                <c:pt idx="694">
                  <c:v>82.655406365781545</c:v>
                </c:pt>
                <c:pt idx="695">
                  <c:v>82.364103254855607</c:v>
                </c:pt>
                <c:pt idx="696">
                  <c:v>82.267560101585858</c:v>
                </c:pt>
                <c:pt idx="697">
                  <c:v>82.384455718004801</c:v>
                </c:pt>
                <c:pt idx="698">
                  <c:v>82.583536259955309</c:v>
                </c:pt>
                <c:pt idx="699">
                  <c:v>82.50484439481005</c:v>
                </c:pt>
                <c:pt idx="700">
                  <c:v>82.453606156915086</c:v>
                </c:pt>
                <c:pt idx="701">
                  <c:v>82.300945856352612</c:v>
                </c:pt>
                <c:pt idx="702">
                  <c:v>82.235009040749162</c:v>
                </c:pt>
                <c:pt idx="703">
                  <c:v>82.227341961656279</c:v>
                </c:pt>
                <c:pt idx="704">
                  <c:v>82.384942536670977</c:v>
                </c:pt>
                <c:pt idx="705">
                  <c:v>82.47939514402249</c:v>
                </c:pt>
                <c:pt idx="706">
                  <c:v>82.52240807461348</c:v>
                </c:pt>
                <c:pt idx="707">
                  <c:v>82.211101603103373</c:v>
                </c:pt>
                <c:pt idx="708">
                  <c:v>82.009084614107692</c:v>
                </c:pt>
                <c:pt idx="709">
                  <c:v>82.103615155078458</c:v>
                </c:pt>
                <c:pt idx="710">
                  <c:v>82.245672413963916</c:v>
                </c:pt>
                <c:pt idx="711">
                  <c:v>82.360477452167203</c:v>
                </c:pt>
                <c:pt idx="712">
                  <c:v>82.480238784331576</c:v>
                </c:pt>
                <c:pt idx="713">
                  <c:v>82.388845547918422</c:v>
                </c:pt>
                <c:pt idx="714">
                  <c:v>82.139580050786435</c:v>
                </c:pt>
                <c:pt idx="715">
                  <c:v>81.951721077964365</c:v>
                </c:pt>
                <c:pt idx="716">
                  <c:v>82.007063120024455</c:v>
                </c:pt>
                <c:pt idx="717">
                  <c:v>82.100617762845047</c:v>
                </c:pt>
                <c:pt idx="718">
                  <c:v>82.137558621297998</c:v>
                </c:pt>
                <c:pt idx="719">
                  <c:v>82.151150076531977</c:v>
                </c:pt>
                <c:pt idx="720">
                  <c:v>82.096783932622074</c:v>
                </c:pt>
                <c:pt idx="721">
                  <c:v>81.970539996105273</c:v>
                </c:pt>
                <c:pt idx="722">
                  <c:v>81.787080187144582</c:v>
                </c:pt>
                <c:pt idx="723">
                  <c:v>81.855525864553286</c:v>
                </c:pt>
                <c:pt idx="724">
                  <c:v>81.995980397405987</c:v>
                </c:pt>
                <c:pt idx="725">
                  <c:v>82.165996414832108</c:v>
                </c:pt>
                <c:pt idx="726">
                  <c:v>82.091904571060809</c:v>
                </c:pt>
                <c:pt idx="727">
                  <c:v>81.942798728236625</c:v>
                </c:pt>
                <c:pt idx="728">
                  <c:v>81.854340808459625</c:v>
                </c:pt>
                <c:pt idx="729">
                  <c:v>81.794607289318577</c:v>
                </c:pt>
                <c:pt idx="730">
                  <c:v>81.773906272660113</c:v>
                </c:pt>
                <c:pt idx="731">
                  <c:v>81.930740107467997</c:v>
                </c:pt>
                <c:pt idx="732">
                  <c:v>81.99054332439195</c:v>
                </c:pt>
                <c:pt idx="733">
                  <c:v>81.911293844686099</c:v>
                </c:pt>
                <c:pt idx="734">
                  <c:v>81.665365960568366</c:v>
                </c:pt>
                <c:pt idx="735">
                  <c:v>81.60730544659593</c:v>
                </c:pt>
                <c:pt idx="736">
                  <c:v>81.662229754122265</c:v>
                </c:pt>
                <c:pt idx="737">
                  <c:v>81.907111525548615</c:v>
                </c:pt>
                <c:pt idx="738">
                  <c:v>81.91673033634703</c:v>
                </c:pt>
                <c:pt idx="739">
                  <c:v>81.885922495220385</c:v>
                </c:pt>
                <c:pt idx="740">
                  <c:v>81.762265967778447</c:v>
                </c:pt>
                <c:pt idx="741">
                  <c:v>81.681745197928763</c:v>
                </c:pt>
                <c:pt idx="742">
                  <c:v>81.615808382325298</c:v>
                </c:pt>
                <c:pt idx="743">
                  <c:v>81.757735095131679</c:v>
                </c:pt>
                <c:pt idx="744">
                  <c:v>81.98162097466421</c:v>
                </c:pt>
                <c:pt idx="745">
                  <c:v>81.915126576797562</c:v>
                </c:pt>
                <c:pt idx="746">
                  <c:v>81.796697383073194</c:v>
                </c:pt>
                <c:pt idx="747">
                  <c:v>81.641109388060215</c:v>
                </c:pt>
                <c:pt idx="748">
                  <c:v>81.711933381195067</c:v>
                </c:pt>
                <c:pt idx="749">
                  <c:v>81.638112060421605</c:v>
                </c:pt>
                <c:pt idx="750">
                  <c:v>81.71946048336892</c:v>
                </c:pt>
                <c:pt idx="751">
                  <c:v>81.871284798105322</c:v>
                </c:pt>
                <c:pt idx="752">
                  <c:v>82.021009200678449</c:v>
                </c:pt>
                <c:pt idx="753">
                  <c:v>81.835101959561811</c:v>
                </c:pt>
                <c:pt idx="754">
                  <c:v>81.590506278478742</c:v>
                </c:pt>
                <c:pt idx="755">
                  <c:v>81.504418406294377</c:v>
                </c:pt>
                <c:pt idx="756">
                  <c:v>81.550350666310067</c:v>
                </c:pt>
                <c:pt idx="757">
                  <c:v>81.654142744272704</c:v>
                </c:pt>
                <c:pt idx="758">
                  <c:v>81.789726183697795</c:v>
                </c:pt>
                <c:pt idx="759">
                  <c:v>81.813842779287057</c:v>
                </c:pt>
                <c:pt idx="760">
                  <c:v>81.693810342771513</c:v>
                </c:pt>
                <c:pt idx="761">
                  <c:v>81.674774063148163</c:v>
                </c:pt>
                <c:pt idx="762">
                  <c:v>81.6637610383127</c:v>
                </c:pt>
                <c:pt idx="763">
                  <c:v>81.730272037041416</c:v>
                </c:pt>
                <c:pt idx="764">
                  <c:v>81.62396173102853</c:v>
                </c:pt>
                <c:pt idx="765">
                  <c:v>81.569944076032982</c:v>
                </c:pt>
                <c:pt idx="766">
                  <c:v>81.532855037122189</c:v>
                </c:pt>
                <c:pt idx="767">
                  <c:v>81.52093645786735</c:v>
                </c:pt>
                <c:pt idx="768">
                  <c:v>81.488804294270849</c:v>
                </c:pt>
                <c:pt idx="769">
                  <c:v>81.526720986279159</c:v>
                </c:pt>
                <c:pt idx="770">
                  <c:v>81.614482315795911</c:v>
                </c:pt>
                <c:pt idx="771">
                  <c:v>81.668089987632897</c:v>
                </c:pt>
                <c:pt idx="772">
                  <c:v>81.479045958717037</c:v>
                </c:pt>
                <c:pt idx="773">
                  <c:v>81.342912623809326</c:v>
                </c:pt>
                <c:pt idx="774">
                  <c:v>81.288259291444461</c:v>
                </c:pt>
                <c:pt idx="775">
                  <c:v>81.359292377928014</c:v>
                </c:pt>
                <c:pt idx="776">
                  <c:v>81.382642168715677</c:v>
                </c:pt>
                <c:pt idx="777">
                  <c:v>81.404248804388317</c:v>
                </c:pt>
                <c:pt idx="778">
                  <c:v>81.395606408498367</c:v>
                </c:pt>
                <c:pt idx="779">
                  <c:v>81.384663081445822</c:v>
                </c:pt>
                <c:pt idx="780">
                  <c:v>81.256196825630852</c:v>
                </c:pt>
                <c:pt idx="781">
                  <c:v>81.227681066180082</c:v>
                </c:pt>
                <c:pt idx="782">
                  <c:v>81.313080680832712</c:v>
                </c:pt>
                <c:pt idx="783">
                  <c:v>81.213601015923118</c:v>
                </c:pt>
                <c:pt idx="784">
                  <c:v>81.15561065189722</c:v>
                </c:pt>
                <c:pt idx="785">
                  <c:v>81.052306006251243</c:v>
                </c:pt>
                <c:pt idx="786">
                  <c:v>81.169690120801079</c:v>
                </c:pt>
                <c:pt idx="787">
                  <c:v>81.085552946805421</c:v>
                </c:pt>
                <c:pt idx="788">
                  <c:v>81.265117495893847</c:v>
                </c:pt>
                <c:pt idx="789">
                  <c:v>81.454509432370983</c:v>
                </c:pt>
                <c:pt idx="790">
                  <c:v>81.49444819981575</c:v>
                </c:pt>
                <c:pt idx="791">
                  <c:v>81.240791806956011</c:v>
                </c:pt>
                <c:pt idx="792">
                  <c:v>81.17394058744631</c:v>
                </c:pt>
                <c:pt idx="793">
                  <c:v>81.140135935439488</c:v>
                </c:pt>
                <c:pt idx="794">
                  <c:v>81.321512885262464</c:v>
                </c:pt>
                <c:pt idx="795">
                  <c:v>81.418613717687592</c:v>
                </c:pt>
                <c:pt idx="796">
                  <c:v>81.408228102087705</c:v>
                </c:pt>
                <c:pt idx="797">
                  <c:v>81.316145445436533</c:v>
                </c:pt>
                <c:pt idx="798">
                  <c:v>81.112046114061428</c:v>
                </c:pt>
                <c:pt idx="799">
                  <c:v>80.973752406262847</c:v>
                </c:pt>
                <c:pt idx="800">
                  <c:v>81.027560967909693</c:v>
                </c:pt>
                <c:pt idx="801">
                  <c:v>81.21869612409678</c:v>
                </c:pt>
                <c:pt idx="802">
                  <c:v>81.142923071617886</c:v>
                </c:pt>
                <c:pt idx="803">
                  <c:v>81.143759509607463</c:v>
                </c:pt>
                <c:pt idx="804">
                  <c:v>81.152332207714394</c:v>
                </c:pt>
                <c:pt idx="805">
                  <c:v>81.061086699595464</c:v>
                </c:pt>
                <c:pt idx="806">
                  <c:v>80.831825176698047</c:v>
                </c:pt>
                <c:pt idx="807">
                  <c:v>80.888421972634802</c:v>
                </c:pt>
                <c:pt idx="808">
                  <c:v>80.912685650570282</c:v>
                </c:pt>
                <c:pt idx="809">
                  <c:v>81.089811035636501</c:v>
                </c:pt>
                <c:pt idx="810">
                  <c:v>80.92028245052704</c:v>
                </c:pt>
                <c:pt idx="811">
                  <c:v>80.921118953111417</c:v>
                </c:pt>
                <c:pt idx="812">
                  <c:v>80.953537723809646</c:v>
                </c:pt>
                <c:pt idx="813">
                  <c:v>80.976120709795978</c:v>
                </c:pt>
                <c:pt idx="814">
                  <c:v>80.949215879916778</c:v>
                </c:pt>
                <c:pt idx="815">
                  <c:v>80.89128649337664</c:v>
                </c:pt>
                <c:pt idx="816">
                  <c:v>80.873992787515334</c:v>
                </c:pt>
                <c:pt idx="817">
                  <c:v>80.791606520010276</c:v>
                </c:pt>
                <c:pt idx="818">
                  <c:v>80.851897104656217</c:v>
                </c:pt>
                <c:pt idx="819">
                  <c:v>80.910732174805332</c:v>
                </c:pt>
                <c:pt idx="820">
                  <c:v>81.063740964282289</c:v>
                </c:pt>
                <c:pt idx="821">
                  <c:v>81.084511678723544</c:v>
                </c:pt>
                <c:pt idx="822">
                  <c:v>81.064647164649557</c:v>
                </c:pt>
                <c:pt idx="823">
                  <c:v>80.888636491946201</c:v>
                </c:pt>
                <c:pt idx="824">
                  <c:v>80.812445769528111</c:v>
                </c:pt>
                <c:pt idx="825">
                  <c:v>80.753897823239029</c:v>
                </c:pt>
                <c:pt idx="826">
                  <c:v>80.722175578206276</c:v>
                </c:pt>
                <c:pt idx="827">
                  <c:v>80.730957434256695</c:v>
                </c:pt>
                <c:pt idx="828">
                  <c:v>80.742040092280362</c:v>
                </c:pt>
                <c:pt idx="829">
                  <c:v>80.541712580125903</c:v>
                </c:pt>
                <c:pt idx="830">
                  <c:v>80.454996781947429</c:v>
                </c:pt>
                <c:pt idx="831">
                  <c:v>80.478067200250408</c:v>
                </c:pt>
                <c:pt idx="832">
                  <c:v>80.657283777182656</c:v>
                </c:pt>
                <c:pt idx="833">
                  <c:v>80.604937964649665</c:v>
                </c:pt>
                <c:pt idx="834">
                  <c:v>80.581301050001855</c:v>
                </c:pt>
                <c:pt idx="835">
                  <c:v>80.523867816075636</c:v>
                </c:pt>
                <c:pt idx="836">
                  <c:v>80.467541607731619</c:v>
                </c:pt>
                <c:pt idx="837">
                  <c:v>80.392535295459297</c:v>
                </c:pt>
                <c:pt idx="838">
                  <c:v>80.406684526740847</c:v>
                </c:pt>
                <c:pt idx="839">
                  <c:v>80.568893423560425</c:v>
                </c:pt>
                <c:pt idx="840">
                  <c:v>80.693037900077442</c:v>
                </c:pt>
                <c:pt idx="841">
                  <c:v>80.548122127765964</c:v>
                </c:pt>
                <c:pt idx="842">
                  <c:v>80.433247391779759</c:v>
                </c:pt>
                <c:pt idx="843">
                  <c:v>80.502816631038058</c:v>
                </c:pt>
                <c:pt idx="844">
                  <c:v>80.535227069007746</c:v>
                </c:pt>
                <c:pt idx="845">
                  <c:v>80.584373565980869</c:v>
                </c:pt>
                <c:pt idx="846">
                  <c:v>80.642433627789671</c:v>
                </c:pt>
                <c:pt idx="847">
                  <c:v>80.637833574118417</c:v>
                </c:pt>
                <c:pt idx="848">
                  <c:v>80.527907380717977</c:v>
                </c:pt>
                <c:pt idx="849">
                  <c:v>80.62445063087992</c:v>
                </c:pt>
                <c:pt idx="850">
                  <c:v>80.631001834903614</c:v>
                </c:pt>
                <c:pt idx="851">
                  <c:v>80.568132109316451</c:v>
                </c:pt>
                <c:pt idx="852">
                  <c:v>80.463921263303334</c:v>
                </c:pt>
                <c:pt idx="853">
                  <c:v>80.475003339973796</c:v>
                </c:pt>
                <c:pt idx="854">
                  <c:v>80.426552787313057</c:v>
                </c:pt>
                <c:pt idx="855">
                  <c:v>80.456323300640264</c:v>
                </c:pt>
                <c:pt idx="856">
                  <c:v>80.350570641485334</c:v>
                </c:pt>
                <c:pt idx="857">
                  <c:v>80.274945252705763</c:v>
                </c:pt>
                <c:pt idx="858">
                  <c:v>80.399786771646561</c:v>
                </c:pt>
                <c:pt idx="859">
                  <c:v>80.494587383451673</c:v>
                </c:pt>
                <c:pt idx="860">
                  <c:v>80.307773425209447</c:v>
                </c:pt>
                <c:pt idx="861">
                  <c:v>80.301081598318859</c:v>
                </c:pt>
                <c:pt idx="862">
                  <c:v>80.4188220177532</c:v>
                </c:pt>
                <c:pt idx="863">
                  <c:v>80.497722491786149</c:v>
                </c:pt>
                <c:pt idx="864">
                  <c:v>80.546590133032865</c:v>
                </c:pt>
                <c:pt idx="865">
                  <c:v>80.477926512788756</c:v>
                </c:pt>
                <c:pt idx="866">
                  <c:v>80.402998812380972</c:v>
                </c:pt>
                <c:pt idx="867">
                  <c:v>80.249710004471311</c:v>
                </c:pt>
                <c:pt idx="868">
                  <c:v>80.138878192056779</c:v>
                </c:pt>
                <c:pt idx="869">
                  <c:v>80.183563514165925</c:v>
                </c:pt>
                <c:pt idx="870">
                  <c:v>80.358240950317892</c:v>
                </c:pt>
                <c:pt idx="871">
                  <c:v>80.405435715585355</c:v>
                </c:pt>
                <c:pt idx="872">
                  <c:v>80.351626572585403</c:v>
                </c:pt>
                <c:pt idx="873">
                  <c:v>80.159514936894951</c:v>
                </c:pt>
                <c:pt idx="874">
                  <c:v>80.214717583389358</c:v>
                </c:pt>
                <c:pt idx="875">
                  <c:v>80.164044711430194</c:v>
                </c:pt>
                <c:pt idx="876">
                  <c:v>80.106184958078146</c:v>
                </c:pt>
                <c:pt idx="877">
                  <c:v>80.158328265931473</c:v>
                </c:pt>
                <c:pt idx="878">
                  <c:v>80.174498409943169</c:v>
                </c:pt>
                <c:pt idx="879">
                  <c:v>80.002538928945128</c:v>
                </c:pt>
                <c:pt idx="880">
                  <c:v>79.952763924624804</c:v>
                </c:pt>
                <c:pt idx="881">
                  <c:v>79.998773633798734</c:v>
                </c:pt>
                <c:pt idx="882">
                  <c:v>80.044844837216701</c:v>
                </c:pt>
                <c:pt idx="883">
                  <c:v>80.00859992307592</c:v>
                </c:pt>
                <c:pt idx="884">
                  <c:v>79.964269807739882</c:v>
                </c:pt>
                <c:pt idx="885">
                  <c:v>79.928644616054342</c:v>
                </c:pt>
                <c:pt idx="886">
                  <c:v>79.861932146162545</c:v>
                </c:pt>
                <c:pt idx="887">
                  <c:v>79.742317379586098</c:v>
                </c:pt>
                <c:pt idx="888">
                  <c:v>79.799757718939759</c:v>
                </c:pt>
                <c:pt idx="889">
                  <c:v>79.936595912241401</c:v>
                </c:pt>
                <c:pt idx="890">
                  <c:v>80.120124320873472</c:v>
                </c:pt>
                <c:pt idx="891">
                  <c:v>80.035298307992988</c:v>
                </c:pt>
                <c:pt idx="892">
                  <c:v>79.977716829014113</c:v>
                </c:pt>
                <c:pt idx="893">
                  <c:v>79.985243931187966</c:v>
                </c:pt>
                <c:pt idx="894">
                  <c:v>80.039617891068019</c:v>
                </c:pt>
                <c:pt idx="895">
                  <c:v>80.087152877116452</c:v>
                </c:pt>
                <c:pt idx="896">
                  <c:v>80.155814817895973</c:v>
                </c:pt>
                <c:pt idx="897">
                  <c:v>80.25786412831205</c:v>
                </c:pt>
                <c:pt idx="898">
                  <c:v>80.020028744601504</c:v>
                </c:pt>
                <c:pt idx="899">
                  <c:v>80.116850204541947</c:v>
                </c:pt>
                <c:pt idx="900">
                  <c:v>80.193946545974001</c:v>
                </c:pt>
                <c:pt idx="901">
                  <c:v>80.151985767687691</c:v>
                </c:pt>
                <c:pt idx="902">
                  <c:v>79.97520841937245</c:v>
                </c:pt>
                <c:pt idx="903">
                  <c:v>79.909689273708068</c:v>
                </c:pt>
                <c:pt idx="904">
                  <c:v>79.809799625639783</c:v>
                </c:pt>
                <c:pt idx="905">
                  <c:v>79.788749474118944</c:v>
                </c:pt>
                <c:pt idx="906">
                  <c:v>79.69812142763746</c:v>
                </c:pt>
                <c:pt idx="907">
                  <c:v>79.799481511599879</c:v>
                </c:pt>
                <c:pt idx="908">
                  <c:v>79.913588861431506</c:v>
                </c:pt>
                <c:pt idx="909">
                  <c:v>79.94885606876781</c:v>
                </c:pt>
                <c:pt idx="910">
                  <c:v>79.789023872804577</c:v>
                </c:pt>
                <c:pt idx="911">
                  <c:v>79.538084853745431</c:v>
                </c:pt>
                <c:pt idx="912">
                  <c:v>79.484058413857966</c:v>
                </c:pt>
                <c:pt idx="913">
                  <c:v>79.673458101710423</c:v>
                </c:pt>
                <c:pt idx="914">
                  <c:v>79.839561677049034</c:v>
                </c:pt>
                <c:pt idx="915">
                  <c:v>79.893090349452748</c:v>
                </c:pt>
                <c:pt idx="916">
                  <c:v>79.855591262788622</c:v>
                </c:pt>
                <c:pt idx="917">
                  <c:v>79.62033430947649</c:v>
                </c:pt>
                <c:pt idx="918">
                  <c:v>79.442581063011076</c:v>
                </c:pt>
                <c:pt idx="919">
                  <c:v>79.463707436389058</c:v>
                </c:pt>
                <c:pt idx="920">
                  <c:v>79.560807752055894</c:v>
                </c:pt>
                <c:pt idx="921">
                  <c:v>79.587022128180209</c:v>
                </c:pt>
                <c:pt idx="922">
                  <c:v>79.483917726396299</c:v>
                </c:pt>
                <c:pt idx="923">
                  <c:v>79.373921189265062</c:v>
                </c:pt>
                <c:pt idx="924">
                  <c:v>79.349804076917493</c:v>
                </c:pt>
                <c:pt idx="925">
                  <c:v>79.233264087137769</c:v>
                </c:pt>
                <c:pt idx="926">
                  <c:v>79.244345194886293</c:v>
                </c:pt>
                <c:pt idx="927">
                  <c:v>79.237373995511007</c:v>
                </c:pt>
                <c:pt idx="928">
                  <c:v>79.249221714276629</c:v>
                </c:pt>
                <c:pt idx="929">
                  <c:v>79.109184851362912</c:v>
                </c:pt>
                <c:pt idx="930">
                  <c:v>79.001209226961791</c:v>
                </c:pt>
                <c:pt idx="931">
                  <c:v>79.00957231496173</c:v>
                </c:pt>
                <c:pt idx="932">
                  <c:v>79.015286499642627</c:v>
                </c:pt>
                <c:pt idx="933">
                  <c:v>78.91978787649181</c:v>
                </c:pt>
                <c:pt idx="934">
                  <c:v>78.934013329630503</c:v>
                </c:pt>
                <c:pt idx="935">
                  <c:v>78.993885081631163</c:v>
                </c:pt>
                <c:pt idx="936">
                  <c:v>78.887303671267077</c:v>
                </c:pt>
                <c:pt idx="937">
                  <c:v>78.894141417797698</c:v>
                </c:pt>
                <c:pt idx="938">
                  <c:v>78.902991938114425</c:v>
                </c:pt>
                <c:pt idx="939">
                  <c:v>78.985315548669121</c:v>
                </c:pt>
                <c:pt idx="940">
                  <c:v>78.856220268748515</c:v>
                </c:pt>
                <c:pt idx="941">
                  <c:v>78.812021280844533</c:v>
                </c:pt>
                <c:pt idx="942">
                  <c:v>78.830358709389898</c:v>
                </c:pt>
                <c:pt idx="943">
                  <c:v>78.945650598556782</c:v>
                </c:pt>
                <c:pt idx="944">
                  <c:v>78.909195622145475</c:v>
                </c:pt>
                <c:pt idx="945">
                  <c:v>78.967053566843433</c:v>
                </c:pt>
                <c:pt idx="946">
                  <c:v>78.963288336291839</c:v>
                </c:pt>
                <c:pt idx="947">
                  <c:v>79.00991660521457</c:v>
                </c:pt>
                <c:pt idx="948">
                  <c:v>78.890727195357627</c:v>
                </c:pt>
                <c:pt idx="949">
                  <c:v>78.918814691323064</c:v>
                </c:pt>
                <c:pt idx="950">
                  <c:v>78.805960351308585</c:v>
                </c:pt>
                <c:pt idx="951">
                  <c:v>78.896995603372503</c:v>
                </c:pt>
                <c:pt idx="952">
                  <c:v>78.785953147334141</c:v>
                </c:pt>
                <c:pt idx="953">
                  <c:v>78.786447039130351</c:v>
                </c:pt>
                <c:pt idx="954">
                  <c:v>78.720500792686948</c:v>
                </c:pt>
                <c:pt idx="955">
                  <c:v>78.659580537987509</c:v>
                </c:pt>
                <c:pt idx="956">
                  <c:v>78.591403833301754</c:v>
                </c:pt>
                <c:pt idx="957">
                  <c:v>78.634833368017723</c:v>
                </c:pt>
                <c:pt idx="958">
                  <c:v>78.716598362792496</c:v>
                </c:pt>
                <c:pt idx="959">
                  <c:v>78.650799263290224</c:v>
                </c:pt>
                <c:pt idx="960">
                  <c:v>78.59823486197368</c:v>
                </c:pt>
                <c:pt idx="961">
                  <c:v>78.581094374964238</c:v>
                </c:pt>
                <c:pt idx="962">
                  <c:v>78.675815793551706</c:v>
                </c:pt>
                <c:pt idx="963">
                  <c:v>78.53292758723417</c:v>
                </c:pt>
                <c:pt idx="964">
                  <c:v>78.452204248109908</c:v>
                </c:pt>
                <c:pt idx="965">
                  <c:v>78.314674438347069</c:v>
                </c:pt>
                <c:pt idx="966">
                  <c:v>78.375320165171331</c:v>
                </c:pt>
                <c:pt idx="967">
                  <c:v>78.266576767046814</c:v>
                </c:pt>
                <c:pt idx="968">
                  <c:v>78.305614630897452</c:v>
                </c:pt>
                <c:pt idx="969">
                  <c:v>78.295854357499792</c:v>
                </c:pt>
                <c:pt idx="970">
                  <c:v>78.311882651343481</c:v>
                </c:pt>
                <c:pt idx="971">
                  <c:v>78.217087723880269</c:v>
                </c:pt>
                <c:pt idx="972">
                  <c:v>78.186417082096398</c:v>
                </c:pt>
                <c:pt idx="973">
                  <c:v>78.075582233726564</c:v>
                </c:pt>
                <c:pt idx="974">
                  <c:v>77.980779038129711</c:v>
                </c:pt>
                <c:pt idx="975">
                  <c:v>77.930591725238344</c:v>
                </c:pt>
                <c:pt idx="976">
                  <c:v>77.957082825460802</c:v>
                </c:pt>
                <c:pt idx="977">
                  <c:v>77.977293503036776</c:v>
                </c:pt>
                <c:pt idx="978">
                  <c:v>77.918044574041446</c:v>
                </c:pt>
                <c:pt idx="979">
                  <c:v>77.811391851024666</c:v>
                </c:pt>
                <c:pt idx="980">
                  <c:v>77.70683768368059</c:v>
                </c:pt>
                <c:pt idx="981">
                  <c:v>77.689409749837068</c:v>
                </c:pt>
                <c:pt idx="982">
                  <c:v>77.623190784172664</c:v>
                </c:pt>
                <c:pt idx="983">
                  <c:v>77.492142416055955</c:v>
                </c:pt>
                <c:pt idx="984">
                  <c:v>77.497722889512957</c:v>
                </c:pt>
                <c:pt idx="985">
                  <c:v>77.469839900665889</c:v>
                </c:pt>
                <c:pt idx="986">
                  <c:v>77.290697349367733</c:v>
                </c:pt>
                <c:pt idx="987">
                  <c:v>77.214014543807735</c:v>
                </c:pt>
                <c:pt idx="988">
                  <c:v>77.266991059910978</c:v>
                </c:pt>
                <c:pt idx="989">
                  <c:v>77.439861198317089</c:v>
                </c:pt>
                <c:pt idx="990">
                  <c:v>77.368761966764367</c:v>
                </c:pt>
                <c:pt idx="991">
                  <c:v>77.225863812848459</c:v>
                </c:pt>
                <c:pt idx="992">
                  <c:v>77.050903645282574</c:v>
                </c:pt>
                <c:pt idx="993">
                  <c:v>77.02301910616039</c:v>
                </c:pt>
                <c:pt idx="994">
                  <c:v>77.077388802784014</c:v>
                </c:pt>
                <c:pt idx="995">
                  <c:v>77.156859002901598</c:v>
                </c:pt>
                <c:pt idx="996">
                  <c:v>77.132459223734784</c:v>
                </c:pt>
              </c:numCache>
            </c:numRef>
          </c:yVal>
          <c:smooth val="1"/>
        </c:ser>
        <c:ser>
          <c:idx val="3"/>
          <c:order val="3"/>
          <c:tx>
            <c:v>25%</c:v>
          </c:tx>
          <c:spPr>
            <a:ln w="25400" cap="rnd" cmpd="sng" algn="ctr">
              <a:solidFill>
                <a:schemeClr val="tx1"/>
              </a:solidFill>
              <a:prstDash val="dashDot"/>
              <a:round/>
            </a:ln>
            <a:effectLst/>
          </c:spPr>
          <c:marker>
            <c:symbol val="none"/>
          </c:marker>
          <c:xVal>
            <c:numRef>
              <c:f>'pittaya skin'!$AK$4:$AK$1000</c:f>
              <c:numCache>
                <c:formatCode>General</c:formatCode>
                <c:ptCount val="997"/>
                <c:pt idx="0">
                  <c:v>-0.49810492992401101</c:v>
                </c:pt>
                <c:pt idx="1">
                  <c:v>-0.49626469612121599</c:v>
                </c:pt>
                <c:pt idx="2">
                  <c:v>-0.49411776661872903</c:v>
                </c:pt>
                <c:pt idx="3">
                  <c:v>-0.49227750301361101</c:v>
                </c:pt>
                <c:pt idx="4">
                  <c:v>-0.49013057351112399</c:v>
                </c:pt>
                <c:pt idx="5">
                  <c:v>-0.48829033970832803</c:v>
                </c:pt>
                <c:pt idx="6">
                  <c:v>-0.486450105905533</c:v>
                </c:pt>
                <c:pt idx="7">
                  <c:v>-0.48430314660072299</c:v>
                </c:pt>
                <c:pt idx="8">
                  <c:v>-0.48276960849762002</c:v>
                </c:pt>
                <c:pt idx="9">
                  <c:v>-0.48000922799110401</c:v>
                </c:pt>
                <c:pt idx="10">
                  <c:v>-0.47816902399063099</c:v>
                </c:pt>
                <c:pt idx="11">
                  <c:v>-0.47663548588752702</c:v>
                </c:pt>
                <c:pt idx="12">
                  <c:v>-0.47448855638504001</c:v>
                </c:pt>
                <c:pt idx="13">
                  <c:v>-0.472034871578217</c:v>
                </c:pt>
                <c:pt idx="14">
                  <c:v>-0.47019463777542098</c:v>
                </c:pt>
                <c:pt idx="15">
                  <c:v>-0.46835443377494801</c:v>
                </c:pt>
                <c:pt idx="16">
                  <c:v>-0.466207444667816</c:v>
                </c:pt>
                <c:pt idx="17">
                  <c:v>-0.46406051516532898</c:v>
                </c:pt>
                <c:pt idx="18">
                  <c:v>-0.46222028136253401</c:v>
                </c:pt>
                <c:pt idx="19">
                  <c:v>-0.460073322057724</c:v>
                </c:pt>
                <c:pt idx="20">
                  <c:v>-0.45853981375694303</c:v>
                </c:pt>
                <c:pt idx="21">
                  <c:v>-0.45669957995414701</c:v>
                </c:pt>
                <c:pt idx="22">
                  <c:v>-0.45455265045165999</c:v>
                </c:pt>
                <c:pt idx="23">
                  <c:v>-0.45240566134452798</c:v>
                </c:pt>
                <c:pt idx="24">
                  <c:v>-0.45056542754173301</c:v>
                </c:pt>
                <c:pt idx="25">
                  <c:v>-0.44872522354125999</c:v>
                </c:pt>
                <c:pt idx="26">
                  <c:v>-0.44627153873443598</c:v>
                </c:pt>
                <c:pt idx="27">
                  <c:v>-0.44443130493164101</c:v>
                </c:pt>
                <c:pt idx="28">
                  <c:v>-0.442284375429153</c:v>
                </c:pt>
                <c:pt idx="29">
                  <c:v>-0.44075083732605003</c:v>
                </c:pt>
                <c:pt idx="30">
                  <c:v>-0.43799048662185702</c:v>
                </c:pt>
                <c:pt idx="31">
                  <c:v>-0.436456948518753</c:v>
                </c:pt>
                <c:pt idx="32">
                  <c:v>-0.43400329351425199</c:v>
                </c:pt>
                <c:pt idx="33">
                  <c:v>-0.43277645111084001</c:v>
                </c:pt>
                <c:pt idx="34">
                  <c:v>-0.43062952160835299</c:v>
                </c:pt>
                <c:pt idx="35">
                  <c:v>-0.42817586660385099</c:v>
                </c:pt>
                <c:pt idx="36">
                  <c:v>-0.42633563280105602</c:v>
                </c:pt>
                <c:pt idx="37">
                  <c:v>-0.424495398998261</c:v>
                </c:pt>
                <c:pt idx="38">
                  <c:v>-0.42234846949577298</c:v>
                </c:pt>
                <c:pt idx="39">
                  <c:v>-0.42050820589065602</c:v>
                </c:pt>
                <c:pt idx="40">
                  <c:v>-0.41866797208786</c:v>
                </c:pt>
                <c:pt idx="41">
                  <c:v>-0.41652104258537298</c:v>
                </c:pt>
                <c:pt idx="42">
                  <c:v>-0.41437408328056302</c:v>
                </c:pt>
                <c:pt idx="43">
                  <c:v>-0.41222715377807601</c:v>
                </c:pt>
                <c:pt idx="44">
                  <c:v>-0.41038691997528098</c:v>
                </c:pt>
                <c:pt idx="45">
                  <c:v>-0.40854668617248502</c:v>
                </c:pt>
                <c:pt idx="46">
                  <c:v>-0.40609303116798401</c:v>
                </c:pt>
                <c:pt idx="47">
                  <c:v>-0.40455949306487998</c:v>
                </c:pt>
                <c:pt idx="48">
                  <c:v>-0.40241256356239302</c:v>
                </c:pt>
                <c:pt idx="49">
                  <c:v>-0.40026560425758401</c:v>
                </c:pt>
                <c:pt idx="50">
                  <c:v>-0.39811867475509599</c:v>
                </c:pt>
                <c:pt idx="51">
                  <c:v>-0.39658513665199302</c:v>
                </c:pt>
                <c:pt idx="52">
                  <c:v>-0.394744902849197</c:v>
                </c:pt>
                <c:pt idx="53">
                  <c:v>-0.39229124784469599</c:v>
                </c:pt>
                <c:pt idx="54">
                  <c:v>-0.39045101404190102</c:v>
                </c:pt>
                <c:pt idx="55">
                  <c:v>-0.38830405473709101</c:v>
                </c:pt>
                <c:pt idx="56">
                  <c:v>-0.38646382093429599</c:v>
                </c:pt>
                <c:pt idx="57">
                  <c:v>-0.38462358713150002</c:v>
                </c:pt>
                <c:pt idx="58">
                  <c:v>-0.38216993212699901</c:v>
                </c:pt>
                <c:pt idx="59">
                  <c:v>-0.38032969832420299</c:v>
                </c:pt>
                <c:pt idx="60">
                  <c:v>-0.37848946452140803</c:v>
                </c:pt>
                <c:pt idx="61">
                  <c:v>-0.37634253501892101</c:v>
                </c:pt>
                <c:pt idx="62">
                  <c:v>-0.374195575714111</c:v>
                </c:pt>
                <c:pt idx="63">
                  <c:v>-0.37235534191131597</c:v>
                </c:pt>
                <c:pt idx="64">
                  <c:v>-0.370821803808212</c:v>
                </c:pt>
                <c:pt idx="65">
                  <c:v>-0.368061423301697</c:v>
                </c:pt>
                <c:pt idx="66">
                  <c:v>-0.36652791500091603</c:v>
                </c:pt>
                <c:pt idx="67">
                  <c:v>-0.36438098549842801</c:v>
                </c:pt>
                <c:pt idx="68">
                  <c:v>-0.36254072189331099</c:v>
                </c:pt>
                <c:pt idx="69">
                  <c:v>-0.36039379239082298</c:v>
                </c:pt>
                <c:pt idx="70">
                  <c:v>-0.35855355858802801</c:v>
                </c:pt>
                <c:pt idx="71">
                  <c:v>-0.356406599283218</c:v>
                </c:pt>
                <c:pt idx="72">
                  <c:v>-0.35395294427871699</c:v>
                </c:pt>
                <c:pt idx="73">
                  <c:v>-0.35272613167762801</c:v>
                </c:pt>
                <c:pt idx="74">
                  <c:v>-0.350272446870804</c:v>
                </c:pt>
                <c:pt idx="75">
                  <c:v>-0.34812551736831698</c:v>
                </c:pt>
                <c:pt idx="76">
                  <c:v>-0.34597858786582902</c:v>
                </c:pt>
                <c:pt idx="77">
                  <c:v>-0.344445049762726</c:v>
                </c:pt>
                <c:pt idx="78">
                  <c:v>-0.34260478615760798</c:v>
                </c:pt>
                <c:pt idx="79">
                  <c:v>-0.34045785665512102</c:v>
                </c:pt>
                <c:pt idx="80">
                  <c:v>-0.338617622852325</c:v>
                </c:pt>
                <c:pt idx="81">
                  <c:v>-0.33616396784782399</c:v>
                </c:pt>
                <c:pt idx="82">
                  <c:v>-0.33463042974472001</c:v>
                </c:pt>
                <c:pt idx="83">
                  <c:v>-0.332483500242233</c:v>
                </c:pt>
                <c:pt idx="84">
                  <c:v>-0.33033654093742398</c:v>
                </c:pt>
                <c:pt idx="85">
                  <c:v>-0.32849630713462802</c:v>
                </c:pt>
                <c:pt idx="86">
                  <c:v>-0.326656073331833</c:v>
                </c:pt>
                <c:pt idx="87">
                  <c:v>-0.32389572262763999</c:v>
                </c:pt>
                <c:pt idx="88">
                  <c:v>-0.32236218452453602</c:v>
                </c:pt>
                <c:pt idx="89">
                  <c:v>-0.32021525502204901</c:v>
                </c:pt>
                <c:pt idx="90">
                  <c:v>-0.31806829571723899</c:v>
                </c:pt>
                <c:pt idx="91">
                  <c:v>-0.31622806191444403</c:v>
                </c:pt>
                <c:pt idx="92">
                  <c:v>-0.31469452381134</c:v>
                </c:pt>
                <c:pt idx="93">
                  <c:v>-0.31254759430885298</c:v>
                </c:pt>
                <c:pt idx="94">
                  <c:v>-0.31009393930435197</c:v>
                </c:pt>
                <c:pt idx="95">
                  <c:v>-0.30825370550155601</c:v>
                </c:pt>
                <c:pt idx="96">
                  <c:v>-0.30641347169876099</c:v>
                </c:pt>
                <c:pt idx="97">
                  <c:v>-0.30426651239395103</c:v>
                </c:pt>
                <c:pt idx="98">
                  <c:v>-0.30211958289146401</c:v>
                </c:pt>
                <c:pt idx="99">
                  <c:v>-0.30027934908866899</c:v>
                </c:pt>
                <c:pt idx="100">
                  <c:v>-0.29843911528587302</c:v>
                </c:pt>
                <c:pt idx="101">
                  <c:v>-0.296598851680756</c:v>
                </c:pt>
                <c:pt idx="102">
                  <c:v>-0.293838530778885</c:v>
                </c:pt>
                <c:pt idx="103">
                  <c:v>-0.29261168837547302</c:v>
                </c:pt>
                <c:pt idx="104">
                  <c:v>-0.29015803337097201</c:v>
                </c:pt>
                <c:pt idx="105">
                  <c:v>-0.28831779956817599</c:v>
                </c:pt>
                <c:pt idx="106">
                  <c:v>-0.28617084026336698</c:v>
                </c:pt>
                <c:pt idx="107">
                  <c:v>-0.28433060646057101</c:v>
                </c:pt>
                <c:pt idx="108">
                  <c:v>-0.28279706835746798</c:v>
                </c:pt>
                <c:pt idx="109">
                  <c:v>-0.28034344315528897</c:v>
                </c:pt>
                <c:pt idx="110">
                  <c:v>-0.27819648385047901</c:v>
                </c:pt>
                <c:pt idx="111">
                  <c:v>-0.27666294574737499</c:v>
                </c:pt>
                <c:pt idx="112">
                  <c:v>-0.27451601624488797</c:v>
                </c:pt>
                <c:pt idx="113">
                  <c:v>-0.27267578244209301</c:v>
                </c:pt>
                <c:pt idx="114">
                  <c:v>-0.27083551883697499</c:v>
                </c:pt>
                <c:pt idx="115">
                  <c:v>-0.26807519793510398</c:v>
                </c:pt>
                <c:pt idx="116">
                  <c:v>-0.26654165983200101</c:v>
                </c:pt>
                <c:pt idx="117">
                  <c:v>-0.264087975025177</c:v>
                </c:pt>
                <c:pt idx="118">
                  <c:v>-0.26255446672439597</c:v>
                </c:pt>
                <c:pt idx="119">
                  <c:v>-0.26071423292160001</c:v>
                </c:pt>
                <c:pt idx="120">
                  <c:v>-0.25795385241508501</c:v>
                </c:pt>
                <c:pt idx="121">
                  <c:v>-0.25580692291259799</c:v>
                </c:pt>
                <c:pt idx="122">
                  <c:v>-0.25427338480949402</c:v>
                </c:pt>
                <c:pt idx="123">
                  <c:v>-0.25273987650871299</c:v>
                </c:pt>
                <c:pt idx="124">
                  <c:v>-0.25059291720390298</c:v>
                </c:pt>
                <c:pt idx="125">
                  <c:v>-0.24844595789909399</c:v>
                </c:pt>
                <c:pt idx="126">
                  <c:v>-0.246605724096298</c:v>
                </c:pt>
                <c:pt idx="127">
                  <c:v>-0.24445877969265001</c:v>
                </c:pt>
                <c:pt idx="128">
                  <c:v>-0.24231185019016299</c:v>
                </c:pt>
                <c:pt idx="129">
                  <c:v>-0.240471601486206</c:v>
                </c:pt>
                <c:pt idx="130">
                  <c:v>-0.23832465708255801</c:v>
                </c:pt>
                <c:pt idx="131">
                  <c:v>-0.23648442327976199</c:v>
                </c:pt>
                <c:pt idx="132">
                  <c:v>-0.23495088517665899</c:v>
                </c:pt>
                <c:pt idx="133">
                  <c:v>-0.23249724507331801</c:v>
                </c:pt>
                <c:pt idx="134">
                  <c:v>-0.230043590068817</c:v>
                </c:pt>
                <c:pt idx="135">
                  <c:v>-0.22820334136486101</c:v>
                </c:pt>
                <c:pt idx="136">
                  <c:v>-0.22636312246322601</c:v>
                </c:pt>
                <c:pt idx="137">
                  <c:v>-0.22452287375926999</c:v>
                </c:pt>
                <c:pt idx="138">
                  <c:v>-0.22176252305507699</c:v>
                </c:pt>
                <c:pt idx="139">
                  <c:v>-0.22022898495197299</c:v>
                </c:pt>
                <c:pt idx="140">
                  <c:v>-0.218388736248016</c:v>
                </c:pt>
                <c:pt idx="141">
                  <c:v>-0.216855213046074</c:v>
                </c:pt>
                <c:pt idx="142">
                  <c:v>-0.21440155804157299</c:v>
                </c:pt>
                <c:pt idx="143">
                  <c:v>-0.21194791793823201</c:v>
                </c:pt>
                <c:pt idx="144">
                  <c:v>-0.21010766923427601</c:v>
                </c:pt>
                <c:pt idx="145">
                  <c:v>-0.20857413113117201</c:v>
                </c:pt>
                <c:pt idx="146">
                  <c:v>-0.206120491027832</c:v>
                </c:pt>
                <c:pt idx="147">
                  <c:v>-0.20397354662418399</c:v>
                </c:pt>
                <c:pt idx="148">
                  <c:v>-0.20244000852107999</c:v>
                </c:pt>
                <c:pt idx="149">
                  <c:v>-0.200599774718285</c:v>
                </c:pt>
                <c:pt idx="150">
                  <c:v>-0.19814613461494399</c:v>
                </c:pt>
                <c:pt idx="151">
                  <c:v>-0.19630588591098799</c:v>
                </c:pt>
                <c:pt idx="152">
                  <c:v>-0.194465652108192</c:v>
                </c:pt>
                <c:pt idx="153">
                  <c:v>-0.19231870770454401</c:v>
                </c:pt>
                <c:pt idx="154">
                  <c:v>-0.19047847390174899</c:v>
                </c:pt>
                <c:pt idx="155">
                  <c:v>-0.1883315294981</c:v>
                </c:pt>
                <c:pt idx="156">
                  <c:v>-0.18649129569530501</c:v>
                </c:pt>
                <c:pt idx="157">
                  <c:v>-0.18465104699134799</c:v>
                </c:pt>
                <c:pt idx="158">
                  <c:v>-0.18219740688800801</c:v>
                </c:pt>
                <c:pt idx="159">
                  <c:v>-0.18035715818405201</c:v>
                </c:pt>
                <c:pt idx="160">
                  <c:v>-0.17851692438125599</c:v>
                </c:pt>
                <c:pt idx="161">
                  <c:v>-0.176676690578461</c:v>
                </c:pt>
                <c:pt idx="162">
                  <c:v>-0.173916324973106</c:v>
                </c:pt>
                <c:pt idx="163">
                  <c:v>-0.172382801771164</c:v>
                </c:pt>
                <c:pt idx="164">
                  <c:v>-0.16992914676666299</c:v>
                </c:pt>
                <c:pt idx="165">
                  <c:v>-0.16808889806270599</c:v>
                </c:pt>
                <c:pt idx="166">
                  <c:v>-0.16655537486076399</c:v>
                </c:pt>
                <c:pt idx="167">
                  <c:v>-0.16440843045711501</c:v>
                </c:pt>
                <c:pt idx="168">
                  <c:v>-0.16256819665432001</c:v>
                </c:pt>
                <c:pt idx="169">
                  <c:v>-0.160114541649818</c:v>
                </c:pt>
                <c:pt idx="170">
                  <c:v>-0.158581003546715</c:v>
                </c:pt>
                <c:pt idx="171">
                  <c:v>-0.15643405914306599</c:v>
                </c:pt>
                <c:pt idx="172">
                  <c:v>-0.15398041903972601</c:v>
                </c:pt>
                <c:pt idx="173">
                  <c:v>-0.15244688093662301</c:v>
                </c:pt>
                <c:pt idx="174">
                  <c:v>-0.15029993653297399</c:v>
                </c:pt>
                <c:pt idx="175">
                  <c:v>-0.148459702730179</c:v>
                </c:pt>
                <c:pt idx="176">
                  <c:v>-0.14631275832653001</c:v>
                </c:pt>
                <c:pt idx="177">
                  <c:v>-0.14447250962257399</c:v>
                </c:pt>
                <c:pt idx="178">
                  <c:v>-0.142632275819778</c:v>
                </c:pt>
                <c:pt idx="179">
                  <c:v>-0.14048533141613001</c:v>
                </c:pt>
                <c:pt idx="180">
                  <c:v>-0.13833838701248199</c:v>
                </c:pt>
                <c:pt idx="181">
                  <c:v>-0.136498153209686</c:v>
                </c:pt>
                <c:pt idx="182">
                  <c:v>-0.13404449820518499</c:v>
                </c:pt>
                <c:pt idx="183">
                  <c:v>-0.13251097500324199</c:v>
                </c:pt>
                <c:pt idx="184">
                  <c:v>-0.13036403059959401</c:v>
                </c:pt>
                <c:pt idx="185">
                  <c:v>-0.12821708619594599</c:v>
                </c:pt>
                <c:pt idx="186">
                  <c:v>-0.12637685239315</c:v>
                </c:pt>
                <c:pt idx="187">
                  <c:v>-0.124229900538921</c:v>
                </c:pt>
                <c:pt idx="188">
                  <c:v>-0.122696377336979</c:v>
                </c:pt>
                <c:pt idx="189">
                  <c:v>-0.12054942548274999</c:v>
                </c:pt>
                <c:pt idx="190">
                  <c:v>-0.118709199130535</c:v>
                </c:pt>
                <c:pt idx="191">
                  <c:v>-0.11625554412603401</c:v>
                </c:pt>
                <c:pt idx="192">
                  <c:v>-0.11472201347351101</c:v>
                </c:pt>
                <c:pt idx="193">
                  <c:v>-0.112881772220135</c:v>
                </c:pt>
                <c:pt idx="194">
                  <c:v>-0.110121414065361</c:v>
                </c:pt>
                <c:pt idx="195">
                  <c:v>-0.108894594013691</c:v>
                </c:pt>
                <c:pt idx="196">
                  <c:v>-0.106134235858917</c:v>
                </c:pt>
                <c:pt idx="197">
                  <c:v>-0.10429399460554099</c:v>
                </c:pt>
                <c:pt idx="198">
                  <c:v>-0.102453760802746</c:v>
                </c:pt>
                <c:pt idx="199">
                  <c:v>-0.100920222699642</c:v>
                </c:pt>
                <c:pt idx="200">
                  <c:v>-9.8773278295993805E-2</c:v>
                </c:pt>
                <c:pt idx="201">
                  <c:v>-9.6319630742073101E-2</c:v>
                </c:pt>
                <c:pt idx="202">
                  <c:v>-9.4786100089550004E-2</c:v>
                </c:pt>
                <c:pt idx="203">
                  <c:v>-9.26391556859016E-2</c:v>
                </c:pt>
                <c:pt idx="204">
                  <c:v>-9.0492211282253293E-2</c:v>
                </c:pt>
                <c:pt idx="205">
                  <c:v>-8.8038556277751895E-2</c:v>
                </c:pt>
                <c:pt idx="206">
                  <c:v>-8.6505025625228896E-2</c:v>
                </c:pt>
                <c:pt idx="207">
                  <c:v>-8.4358088672161102E-2</c:v>
                </c:pt>
                <c:pt idx="208">
                  <c:v>-8.2824558019638103E-2</c:v>
                </c:pt>
                <c:pt idx="209">
                  <c:v>-8.0370903015136705E-2</c:v>
                </c:pt>
                <c:pt idx="210">
                  <c:v>-7.8530661761760698E-2</c:v>
                </c:pt>
                <c:pt idx="211">
                  <c:v>-7.6077014207839994E-2</c:v>
                </c:pt>
                <c:pt idx="212">
                  <c:v>-7.4543483555316897E-2</c:v>
                </c:pt>
                <c:pt idx="213">
                  <c:v>-7.2396531701087993E-2</c:v>
                </c:pt>
                <c:pt idx="214">
                  <c:v>-7.02495947480202E-2</c:v>
                </c:pt>
                <c:pt idx="215">
                  <c:v>-6.8102650344371796E-2</c:v>
                </c:pt>
                <c:pt idx="216">
                  <c:v>-6.6262409090995802E-2</c:v>
                </c:pt>
                <c:pt idx="217">
                  <c:v>-6.4728878438472706E-2</c:v>
                </c:pt>
                <c:pt idx="218">
                  <c:v>-6.1968516558408702E-2</c:v>
                </c:pt>
                <c:pt idx="219">
                  <c:v>-6.0434985905885703E-2</c:v>
                </c:pt>
                <c:pt idx="220">
                  <c:v>-5.8594744652509703E-2</c:v>
                </c:pt>
                <c:pt idx="221">
                  <c:v>-5.6447803974151597E-2</c:v>
                </c:pt>
                <c:pt idx="222">
                  <c:v>-5.3994152694940602E-2</c:v>
                </c:pt>
                <c:pt idx="223">
                  <c:v>-5.24606183171272E-2</c:v>
                </c:pt>
                <c:pt idx="224">
                  <c:v>-5.0313677638769198E-2</c:v>
                </c:pt>
                <c:pt idx="225">
                  <c:v>-4.8166733235120801E-2</c:v>
                </c:pt>
                <c:pt idx="226">
                  <c:v>-4.6633202582597698E-2</c:v>
                </c:pt>
                <c:pt idx="227">
                  <c:v>-4.4486254453659099E-2</c:v>
                </c:pt>
                <c:pt idx="228">
                  <c:v>-4.2032606899738298E-2</c:v>
                </c:pt>
                <c:pt idx="229">
                  <c:v>-4.0805779397487599E-2</c:v>
                </c:pt>
                <c:pt idx="230">
                  <c:v>-3.8352128118276603E-2</c:v>
                </c:pt>
                <c:pt idx="231">
                  <c:v>-3.6205183714628199E-2</c:v>
                </c:pt>
                <c:pt idx="232">
                  <c:v>-3.4364946186542497E-2</c:v>
                </c:pt>
                <c:pt idx="233">
                  <c:v>-3.22180017828941E-2</c:v>
                </c:pt>
                <c:pt idx="234">
                  <c:v>-3.0684472993016201E-2</c:v>
                </c:pt>
                <c:pt idx="235">
                  <c:v>-2.8230821713805199E-2</c:v>
                </c:pt>
                <c:pt idx="236">
                  <c:v>-2.6390582323074299E-2</c:v>
                </c:pt>
                <c:pt idx="237">
                  <c:v>-2.3936932906508401E-2</c:v>
                </c:pt>
                <c:pt idx="238">
                  <c:v>-2.2403402253985401E-2</c:v>
                </c:pt>
                <c:pt idx="239">
                  <c:v>-2.02564559876919E-2</c:v>
                </c:pt>
                <c:pt idx="240">
                  <c:v>-1.87229253351688E-2</c:v>
                </c:pt>
                <c:pt idx="241">
                  <c:v>-1.65759809315205E-2</c:v>
                </c:pt>
                <c:pt idx="242">
                  <c:v>-1.38156227767467E-2</c:v>
                </c:pt>
                <c:pt idx="243">
                  <c:v>-1.2895504012703901E-2</c:v>
                </c:pt>
                <c:pt idx="244">
                  <c:v>-1.04418536648154E-2</c:v>
                </c:pt>
                <c:pt idx="245">
                  <c:v>-8.2949092611670494E-3</c:v>
                </c:pt>
                <c:pt idx="246">
                  <c:v>-6.4546708017587696E-3</c:v>
                </c:pt>
                <c:pt idx="247">
                  <c:v>-4.3077268637716796E-3</c:v>
                </c:pt>
                <c:pt idx="248">
                  <c:v>-2.1607824601233001E-3</c:v>
                </c:pt>
                <c:pt idx="249">
                  <c:v>-3.2054434996098302E-4</c:v>
                </c:pt>
                <c:pt idx="250">
                  <c:v>1.82640005368739E-3</c:v>
                </c:pt>
                <c:pt idx="251">
                  <c:v>3.97334434092045E-3</c:v>
                </c:pt>
                <c:pt idx="252">
                  <c:v>5.5068759247660602E-3</c:v>
                </c:pt>
                <c:pt idx="253">
                  <c:v>7.3471139185130596E-3</c:v>
                </c:pt>
                <c:pt idx="254">
                  <c:v>1.0107470676302899E-2</c:v>
                </c:pt>
                <c:pt idx="255">
                  <c:v>1.16410031914711E-2</c:v>
                </c:pt>
                <c:pt idx="256">
                  <c:v>1.3787947595119501E-2</c:v>
                </c:pt>
                <c:pt idx="257">
                  <c:v>1.5628185123205199E-2</c:v>
                </c:pt>
                <c:pt idx="258">
                  <c:v>1.74684226512909E-2</c:v>
                </c:pt>
                <c:pt idx="259">
                  <c:v>1.93086620420218E-2</c:v>
                </c:pt>
                <c:pt idx="260">
                  <c:v>2.1762313321232799E-2</c:v>
                </c:pt>
                <c:pt idx="261">
                  <c:v>2.3295843973755798E-2</c:v>
                </c:pt>
                <c:pt idx="262">
                  <c:v>2.5442788377404199E-2</c:v>
                </c:pt>
                <c:pt idx="263">
                  <c:v>2.7283027768135099E-2</c:v>
                </c:pt>
                <c:pt idx="264">
                  <c:v>3.0043382197618498E-2</c:v>
                </c:pt>
                <c:pt idx="265">
                  <c:v>3.1576916575431803E-2</c:v>
                </c:pt>
                <c:pt idx="266">
                  <c:v>3.37238609790802E-2</c:v>
                </c:pt>
                <c:pt idx="267">
                  <c:v>3.5257391631603199E-2</c:v>
                </c:pt>
                <c:pt idx="268">
                  <c:v>3.7404336035251597E-2</c:v>
                </c:pt>
                <c:pt idx="269">
                  <c:v>4.0164694190025302E-2</c:v>
                </c:pt>
                <c:pt idx="270">
                  <c:v>4.1391517966985703E-2</c:v>
                </c:pt>
                <c:pt idx="271">
                  <c:v>4.3231759220361703E-2</c:v>
                </c:pt>
                <c:pt idx="272">
                  <c:v>4.53787036240101E-2</c:v>
                </c:pt>
                <c:pt idx="273">
                  <c:v>4.7832354903221103E-2</c:v>
                </c:pt>
                <c:pt idx="274">
                  <c:v>4.9672592431306797E-2</c:v>
                </c:pt>
                <c:pt idx="275">
                  <c:v>5.1206123083829901E-2</c:v>
                </c:pt>
                <c:pt idx="276">
                  <c:v>5.3353067487478298E-2</c:v>
                </c:pt>
                <c:pt idx="277">
                  <c:v>5.5500011891126598E-2</c:v>
                </c:pt>
                <c:pt idx="278">
                  <c:v>5.7646956294775002E-2</c:v>
                </c:pt>
                <c:pt idx="279">
                  <c:v>5.9487193822860697E-2</c:v>
                </c:pt>
                <c:pt idx="280">
                  <c:v>6.1327435076236697E-2</c:v>
                </c:pt>
                <c:pt idx="281">
                  <c:v>6.3474372029304504E-2</c:v>
                </c:pt>
                <c:pt idx="282">
                  <c:v>6.5621316432952895E-2</c:v>
                </c:pt>
                <c:pt idx="283">
                  <c:v>6.7461557686328902E-2</c:v>
                </c:pt>
                <c:pt idx="284">
                  <c:v>6.9608494639396695E-2</c:v>
                </c:pt>
                <c:pt idx="285">
                  <c:v>7.1755446493625599E-2</c:v>
                </c:pt>
                <c:pt idx="286">
                  <c:v>7.3288977146148696E-2</c:v>
                </c:pt>
                <c:pt idx="287">
                  <c:v>7.54359215497971E-2</c:v>
                </c:pt>
                <c:pt idx="288">
                  <c:v>7.7276162803173107E-2</c:v>
                </c:pt>
                <c:pt idx="289">
                  <c:v>7.9729810357093797E-2</c:v>
                </c:pt>
                <c:pt idx="290">
                  <c:v>8.1570051610469804E-2</c:v>
                </c:pt>
                <c:pt idx="291">
                  <c:v>8.3410285413265201E-2</c:v>
                </c:pt>
                <c:pt idx="292">
                  <c:v>8.5557229816913605E-2</c:v>
                </c:pt>
                <c:pt idx="293">
                  <c:v>8.7397463619709001E-2</c:v>
                </c:pt>
                <c:pt idx="294">
                  <c:v>8.9851111173629802E-2</c:v>
                </c:pt>
                <c:pt idx="295">
                  <c:v>9.1691352427005796E-2</c:v>
                </c:pt>
                <c:pt idx="296">
                  <c:v>9.3531593680381803E-2</c:v>
                </c:pt>
                <c:pt idx="297">
                  <c:v>9.5371834933757796E-2</c:v>
                </c:pt>
                <c:pt idx="298">
                  <c:v>9.75187793374062E-2</c:v>
                </c:pt>
                <c:pt idx="299">
                  <c:v>9.9665716290473896E-2</c:v>
                </c:pt>
                <c:pt idx="300">
                  <c:v>0.10119925439357801</c:v>
                </c:pt>
                <c:pt idx="301">
                  <c:v>0.103652909398079</c:v>
                </c:pt>
                <c:pt idx="302">
                  <c:v>0.105493135750294</c:v>
                </c:pt>
                <c:pt idx="303">
                  <c:v>0.107640087604523</c:v>
                </c:pt>
                <c:pt idx="304">
                  <c:v>0.109173618257046</c:v>
                </c:pt>
                <c:pt idx="305">
                  <c:v>0.111320562660694</c:v>
                </c:pt>
                <c:pt idx="306">
                  <c:v>0.11377421021461499</c:v>
                </c:pt>
                <c:pt idx="307">
                  <c:v>0.11592116206884399</c:v>
                </c:pt>
                <c:pt idx="308">
                  <c:v>0.117761395871639</c:v>
                </c:pt>
                <c:pt idx="309">
                  <c:v>0.119294926524162</c:v>
                </c:pt>
                <c:pt idx="310">
                  <c:v>0.121748574078083</c:v>
                </c:pt>
                <c:pt idx="311">
                  <c:v>0.123282112181187</c:v>
                </c:pt>
                <c:pt idx="312">
                  <c:v>0.12542906403541601</c:v>
                </c:pt>
                <c:pt idx="313">
                  <c:v>0.127576008439064</c:v>
                </c:pt>
                <c:pt idx="314">
                  <c:v>0.12941624224185899</c:v>
                </c:pt>
                <c:pt idx="315">
                  <c:v>0.13156318664550801</c:v>
                </c:pt>
                <c:pt idx="316">
                  <c:v>0.133403420448303</c:v>
                </c:pt>
                <c:pt idx="317">
                  <c:v>0.13585707545280501</c:v>
                </c:pt>
                <c:pt idx="318">
                  <c:v>0.138004019856453</c:v>
                </c:pt>
                <c:pt idx="319">
                  <c:v>0.13984426856040999</c:v>
                </c:pt>
                <c:pt idx="320">
                  <c:v>0.14137779176235199</c:v>
                </c:pt>
                <c:pt idx="321">
                  <c:v>0.14352472126483901</c:v>
                </c:pt>
                <c:pt idx="322">
                  <c:v>0.14567168056964899</c:v>
                </c:pt>
                <c:pt idx="323">
                  <c:v>0.14751191437244399</c:v>
                </c:pt>
                <c:pt idx="324">
                  <c:v>0.149658873677254</c:v>
                </c:pt>
                <c:pt idx="325">
                  <c:v>0.15149910748004899</c:v>
                </c:pt>
                <c:pt idx="326">
                  <c:v>0.153952747583389</c:v>
                </c:pt>
                <c:pt idx="327">
                  <c:v>0.155486285686493</c:v>
                </c:pt>
                <c:pt idx="328">
                  <c:v>0.15763323009014099</c:v>
                </c:pt>
                <c:pt idx="329">
                  <c:v>0.15978017449379001</c:v>
                </c:pt>
                <c:pt idx="330">
                  <c:v>0.161620408296585</c:v>
                </c:pt>
                <c:pt idx="331">
                  <c:v>0.16376735270023299</c:v>
                </c:pt>
                <c:pt idx="332">
                  <c:v>0.16530089080333699</c:v>
                </c:pt>
                <c:pt idx="333">
                  <c:v>0.16714110970497101</c:v>
                </c:pt>
                <c:pt idx="334">
                  <c:v>0.16959477961063399</c:v>
                </c:pt>
                <c:pt idx="335">
                  <c:v>0.17143501341342901</c:v>
                </c:pt>
                <c:pt idx="336">
                  <c:v>0.173581957817078</c:v>
                </c:pt>
                <c:pt idx="337">
                  <c:v>0.17572890222072601</c:v>
                </c:pt>
                <c:pt idx="338">
                  <c:v>0.17756913602352101</c:v>
                </c:pt>
                <c:pt idx="339">
                  <c:v>0.179409369826317</c:v>
                </c:pt>
                <c:pt idx="340">
                  <c:v>0.18155631422996499</c:v>
                </c:pt>
                <c:pt idx="341">
                  <c:v>0.18339656293392201</c:v>
                </c:pt>
                <c:pt idx="342">
                  <c:v>0.185543492436409</c:v>
                </c:pt>
                <c:pt idx="343">
                  <c:v>0.18769043684005701</c:v>
                </c:pt>
                <c:pt idx="344">
                  <c:v>0.189530685544014</c:v>
                </c:pt>
                <c:pt idx="345">
                  <c:v>0.19167762994766199</c:v>
                </c:pt>
                <c:pt idx="346">
                  <c:v>0.19321116805076599</c:v>
                </c:pt>
                <c:pt idx="347">
                  <c:v>0.195971518754959</c:v>
                </c:pt>
                <c:pt idx="348">
                  <c:v>0.19750504195690199</c:v>
                </c:pt>
                <c:pt idx="349">
                  <c:v>0.19965200126171101</c:v>
                </c:pt>
                <c:pt idx="350">
                  <c:v>0.201492220163345</c:v>
                </c:pt>
                <c:pt idx="351">
                  <c:v>0.203332468867302</c:v>
                </c:pt>
                <c:pt idx="352">
                  <c:v>0.20517270267009699</c:v>
                </c:pt>
                <c:pt idx="353">
                  <c:v>0.20731964707374601</c:v>
                </c:pt>
                <c:pt idx="354">
                  <c:v>0.21008001267910001</c:v>
                </c:pt>
                <c:pt idx="355">
                  <c:v>0.21130682528019001</c:v>
                </c:pt>
                <c:pt idx="356">
                  <c:v>0.213453784584999</c:v>
                </c:pt>
                <c:pt idx="357">
                  <c:v>0.21560072898864699</c:v>
                </c:pt>
                <c:pt idx="358">
                  <c:v>0.217747673392296</c:v>
                </c:pt>
                <c:pt idx="359">
                  <c:v>0.21989460289478299</c:v>
                </c:pt>
                <c:pt idx="360">
                  <c:v>0.22142814099788699</c:v>
                </c:pt>
                <c:pt idx="361">
                  <c:v>0.22326838970184301</c:v>
                </c:pt>
                <c:pt idx="362">
                  <c:v>0.225108623504639</c:v>
                </c:pt>
                <c:pt idx="363">
                  <c:v>0.22756226360797899</c:v>
                </c:pt>
                <c:pt idx="364">
                  <c:v>0.22940251231193501</c:v>
                </c:pt>
                <c:pt idx="365">
                  <c:v>0.231242746114731</c:v>
                </c:pt>
                <c:pt idx="366">
                  <c:v>0.23369640111923201</c:v>
                </c:pt>
                <c:pt idx="367">
                  <c:v>0.235843330621719</c:v>
                </c:pt>
                <c:pt idx="368">
                  <c:v>0.237070173025131</c:v>
                </c:pt>
                <c:pt idx="369">
                  <c:v>0.23952381312847101</c:v>
                </c:pt>
                <c:pt idx="370">
                  <c:v>0.24136406183242801</c:v>
                </c:pt>
                <c:pt idx="371">
                  <c:v>0.24381771683692899</c:v>
                </c:pt>
                <c:pt idx="372">
                  <c:v>0.24565793573856401</c:v>
                </c:pt>
                <c:pt idx="373">
                  <c:v>0.247804895043373</c:v>
                </c:pt>
                <c:pt idx="374">
                  <c:v>0.24995183944702101</c:v>
                </c:pt>
                <c:pt idx="375">
                  <c:v>0.25148534774780301</c:v>
                </c:pt>
                <c:pt idx="376">
                  <c:v>0.25363230705261203</c:v>
                </c:pt>
                <c:pt idx="377">
                  <c:v>0.25547254085540799</c:v>
                </c:pt>
                <c:pt idx="378">
                  <c:v>0.257926195859909</c:v>
                </c:pt>
                <c:pt idx="379">
                  <c:v>0.25945973396301297</c:v>
                </c:pt>
                <c:pt idx="380">
                  <c:v>0.26129996776580799</c:v>
                </c:pt>
                <c:pt idx="381">
                  <c:v>0.26344689726829501</c:v>
                </c:pt>
                <c:pt idx="382">
                  <c:v>0.26559385657310502</c:v>
                </c:pt>
                <c:pt idx="383">
                  <c:v>0.26774078607559199</c:v>
                </c:pt>
                <c:pt idx="384">
                  <c:v>0.26958101987838701</c:v>
                </c:pt>
                <c:pt idx="385">
                  <c:v>0.27172800898551902</c:v>
                </c:pt>
                <c:pt idx="386">
                  <c:v>0.27356821298599199</c:v>
                </c:pt>
                <c:pt idx="387">
                  <c:v>0.27540844678878801</c:v>
                </c:pt>
                <c:pt idx="388">
                  <c:v>0.27786213159561202</c:v>
                </c:pt>
                <c:pt idx="389">
                  <c:v>0.27939563989639299</c:v>
                </c:pt>
                <c:pt idx="390">
                  <c:v>0.281849294900894</c:v>
                </c:pt>
                <c:pt idx="391">
                  <c:v>0.28430294990539601</c:v>
                </c:pt>
                <c:pt idx="392">
                  <c:v>0.28583648800849898</c:v>
                </c:pt>
                <c:pt idx="393">
                  <c:v>0.287676721811295</c:v>
                </c:pt>
                <c:pt idx="394">
                  <c:v>0.28982365131378202</c:v>
                </c:pt>
                <c:pt idx="395">
                  <c:v>0.29135718941688499</c:v>
                </c:pt>
                <c:pt idx="396">
                  <c:v>0.293810844421387</c:v>
                </c:pt>
                <c:pt idx="397">
                  <c:v>0.29565107822418202</c:v>
                </c:pt>
                <c:pt idx="398">
                  <c:v>0.29779803752899198</c:v>
                </c:pt>
                <c:pt idx="399">
                  <c:v>0.299331575632095</c:v>
                </c:pt>
                <c:pt idx="400">
                  <c:v>0.30178520083427401</c:v>
                </c:pt>
                <c:pt idx="401">
                  <c:v>0.30362546443939198</c:v>
                </c:pt>
                <c:pt idx="402">
                  <c:v>0.305465698242188</c:v>
                </c:pt>
                <c:pt idx="403">
                  <c:v>0.30761262774467502</c:v>
                </c:pt>
                <c:pt idx="404">
                  <c:v>0.30975958704948398</c:v>
                </c:pt>
                <c:pt idx="405">
                  <c:v>0.311293125152588</c:v>
                </c:pt>
                <c:pt idx="406">
                  <c:v>0.31344005465507502</c:v>
                </c:pt>
                <c:pt idx="407">
                  <c:v>0.31589370965957603</c:v>
                </c:pt>
                <c:pt idx="408">
                  <c:v>0.31742724776268</c:v>
                </c:pt>
                <c:pt idx="409">
                  <c:v>0.320187568664551</c:v>
                </c:pt>
                <c:pt idx="410">
                  <c:v>0.32141441106796298</c:v>
                </c:pt>
                <c:pt idx="411">
                  <c:v>0.32356137037277199</c:v>
                </c:pt>
                <c:pt idx="412">
                  <c:v>0.32570829987525901</c:v>
                </c:pt>
                <c:pt idx="413">
                  <c:v>0.32754853367805498</c:v>
                </c:pt>
                <c:pt idx="414">
                  <c:v>0.32969549298286399</c:v>
                </c:pt>
                <c:pt idx="415">
                  <c:v>0.33153572678566001</c:v>
                </c:pt>
                <c:pt idx="416">
                  <c:v>0.33306926488876298</c:v>
                </c:pt>
                <c:pt idx="417">
                  <c:v>0.33552289009094199</c:v>
                </c:pt>
                <c:pt idx="418">
                  <c:v>0.33766984939575201</c:v>
                </c:pt>
                <c:pt idx="419">
                  <c:v>0.33951008319854697</c:v>
                </c:pt>
                <c:pt idx="420">
                  <c:v>0.341350317001343</c:v>
                </c:pt>
                <c:pt idx="421">
                  <c:v>0.344110667705536</c:v>
                </c:pt>
                <c:pt idx="422">
                  <c:v>0.34533751010894798</c:v>
                </c:pt>
                <c:pt idx="423">
                  <c:v>0.347177743911743</c:v>
                </c:pt>
                <c:pt idx="424">
                  <c:v>0.34932467341423001</c:v>
                </c:pt>
                <c:pt idx="425">
                  <c:v>0.35177832841873202</c:v>
                </c:pt>
                <c:pt idx="426">
                  <c:v>0.35331186652183499</c:v>
                </c:pt>
                <c:pt idx="427">
                  <c:v>0.35545879602432301</c:v>
                </c:pt>
                <c:pt idx="428">
                  <c:v>0.35729905962943997</c:v>
                </c:pt>
                <c:pt idx="429">
                  <c:v>0.35944598913192699</c:v>
                </c:pt>
                <c:pt idx="430">
                  <c:v>0.36159291863441501</c:v>
                </c:pt>
                <c:pt idx="431">
                  <c:v>0.36373987793922402</c:v>
                </c:pt>
                <c:pt idx="432">
                  <c:v>0.36527341604232799</c:v>
                </c:pt>
                <c:pt idx="433">
                  <c:v>0.36711364984512301</c:v>
                </c:pt>
                <c:pt idx="434">
                  <c:v>0.36926057934760997</c:v>
                </c:pt>
                <c:pt idx="435">
                  <c:v>0.37110084295272799</c:v>
                </c:pt>
                <c:pt idx="436">
                  <c:v>0.373861193656921</c:v>
                </c:pt>
                <c:pt idx="437">
                  <c:v>0.37539470195770303</c:v>
                </c:pt>
                <c:pt idx="438">
                  <c:v>0.37754166126251198</c:v>
                </c:pt>
                <c:pt idx="439">
                  <c:v>0.37938189506530801</c:v>
                </c:pt>
                <c:pt idx="440">
                  <c:v>0.38152885437011702</c:v>
                </c:pt>
                <c:pt idx="441">
                  <c:v>0.38336908817291299</c:v>
                </c:pt>
                <c:pt idx="442">
                  <c:v>0.3855160176754</c:v>
                </c:pt>
                <c:pt idx="443">
                  <c:v>0.38735625147819502</c:v>
                </c:pt>
                <c:pt idx="444">
                  <c:v>0.38950324058532698</c:v>
                </c:pt>
                <c:pt idx="445">
                  <c:v>0.3913434445858</c:v>
                </c:pt>
                <c:pt idx="446">
                  <c:v>0.39318367838859603</c:v>
                </c:pt>
                <c:pt idx="447">
                  <c:v>0.39533063769340498</c:v>
                </c:pt>
                <c:pt idx="448">
                  <c:v>0.39778429269790599</c:v>
                </c:pt>
                <c:pt idx="449">
                  <c:v>0.39931783080101002</c:v>
                </c:pt>
                <c:pt idx="450">
                  <c:v>0.40146479010581998</c:v>
                </c:pt>
                <c:pt idx="451">
                  <c:v>0.40391841530799899</c:v>
                </c:pt>
                <c:pt idx="452">
                  <c:v>0.40545195341110202</c:v>
                </c:pt>
                <c:pt idx="453">
                  <c:v>0.40759891271591198</c:v>
                </c:pt>
                <c:pt idx="454">
                  <c:v>0.40974584221839899</c:v>
                </c:pt>
                <c:pt idx="455">
                  <c:v>0.41189277172088601</c:v>
                </c:pt>
                <c:pt idx="456">
                  <c:v>0.41373303532600397</c:v>
                </c:pt>
                <c:pt idx="457">
                  <c:v>0.41557326912879899</c:v>
                </c:pt>
                <c:pt idx="458">
                  <c:v>0.41741350293159502</c:v>
                </c:pt>
                <c:pt idx="459">
                  <c:v>0.41925373673438998</c:v>
                </c:pt>
                <c:pt idx="460">
                  <c:v>0.4214006960392</c:v>
                </c:pt>
                <c:pt idx="461">
                  <c:v>0.42354762554168701</c:v>
                </c:pt>
                <c:pt idx="462">
                  <c:v>0.42569455504417397</c:v>
                </c:pt>
                <c:pt idx="463">
                  <c:v>0.427228093147278</c:v>
                </c:pt>
                <c:pt idx="464">
                  <c:v>0.42968174815177901</c:v>
                </c:pt>
                <c:pt idx="465">
                  <c:v>0.43121528625488298</c:v>
                </c:pt>
                <c:pt idx="466">
                  <c:v>0.43336221575737</c:v>
                </c:pt>
                <c:pt idx="467">
                  <c:v>0.43550917506218001</c:v>
                </c:pt>
                <c:pt idx="468">
                  <c:v>0.43734940886497498</c:v>
                </c:pt>
                <c:pt idx="469">
                  <c:v>0.43918964266777</c:v>
                </c:pt>
                <c:pt idx="470">
                  <c:v>0.44133660197258001</c:v>
                </c:pt>
                <c:pt idx="471">
                  <c:v>0.44379022717475902</c:v>
                </c:pt>
                <c:pt idx="472">
                  <c:v>0.44563046097755399</c:v>
                </c:pt>
                <c:pt idx="473">
                  <c:v>0.447777420282364</c:v>
                </c:pt>
                <c:pt idx="474">
                  <c:v>0.44961765408515902</c:v>
                </c:pt>
                <c:pt idx="475">
                  <c:v>0.45115119218826299</c:v>
                </c:pt>
                <c:pt idx="476">
                  <c:v>0.45329812169075001</c:v>
                </c:pt>
                <c:pt idx="477">
                  <c:v>0.45544508099556003</c:v>
                </c:pt>
                <c:pt idx="478">
                  <c:v>0.45728531479835499</c:v>
                </c:pt>
                <c:pt idx="479">
                  <c:v>0.459738969802856</c:v>
                </c:pt>
                <c:pt idx="480">
                  <c:v>0.46157920360565202</c:v>
                </c:pt>
                <c:pt idx="481">
                  <c:v>0.46341943740844699</c:v>
                </c:pt>
                <c:pt idx="482">
                  <c:v>0.465566396713257</c:v>
                </c:pt>
                <c:pt idx="483">
                  <c:v>0.46771332621574402</c:v>
                </c:pt>
                <c:pt idx="484">
                  <c:v>0.46986025571823098</c:v>
                </c:pt>
                <c:pt idx="485">
                  <c:v>0.47139379382133501</c:v>
                </c:pt>
                <c:pt idx="486">
                  <c:v>0.47323405742645303</c:v>
                </c:pt>
                <c:pt idx="487">
                  <c:v>0.47599440813064597</c:v>
                </c:pt>
                <c:pt idx="488">
                  <c:v>0.47722122073173501</c:v>
                </c:pt>
                <c:pt idx="489">
                  <c:v>0.47998160123825101</c:v>
                </c:pt>
                <c:pt idx="490">
                  <c:v>0.48120841383933999</c:v>
                </c:pt>
                <c:pt idx="491">
                  <c:v>0.483662039041519</c:v>
                </c:pt>
                <c:pt idx="492">
                  <c:v>0.486422419548035</c:v>
                </c:pt>
                <c:pt idx="493">
                  <c:v>0.48734253644943198</c:v>
                </c:pt>
                <c:pt idx="494">
                  <c:v>0.48948946595192</c:v>
                </c:pt>
                <c:pt idx="495">
                  <c:v>0.49132969975471502</c:v>
                </c:pt>
                <c:pt idx="496">
                  <c:v>0.49347665905952498</c:v>
                </c:pt>
                <c:pt idx="497">
                  <c:v>0.49531689286232</c:v>
                </c:pt>
                <c:pt idx="498">
                  <c:v>0.49746385216713002</c:v>
                </c:pt>
                <c:pt idx="499">
                  <c:v>0.49899736046791099</c:v>
                </c:pt>
                <c:pt idx="500">
                  <c:v>0.50175774097442605</c:v>
                </c:pt>
                <c:pt idx="501">
                  <c:v>0.50390470027923595</c:v>
                </c:pt>
                <c:pt idx="502">
                  <c:v>0.50543820858001698</c:v>
                </c:pt>
                <c:pt idx="503">
                  <c:v>0.50727844238281306</c:v>
                </c:pt>
                <c:pt idx="504">
                  <c:v>0.50942540168762196</c:v>
                </c:pt>
                <c:pt idx="505">
                  <c:v>0.51157236099243197</c:v>
                </c:pt>
                <c:pt idx="506">
                  <c:v>0.51341253519058205</c:v>
                </c:pt>
                <c:pt idx="507">
                  <c:v>0.51586621999740601</c:v>
                </c:pt>
                <c:pt idx="508">
                  <c:v>0.51770645380020097</c:v>
                </c:pt>
                <c:pt idx="509">
                  <c:v>0.51954668760299705</c:v>
                </c:pt>
                <c:pt idx="510">
                  <c:v>0.52138692140579201</c:v>
                </c:pt>
                <c:pt idx="511">
                  <c:v>0.52353388071060203</c:v>
                </c:pt>
                <c:pt idx="512">
                  <c:v>0.52506738901138295</c:v>
                </c:pt>
                <c:pt idx="513">
                  <c:v>0.52782779932022095</c:v>
                </c:pt>
                <c:pt idx="514">
                  <c:v>0.52905458211898804</c:v>
                </c:pt>
                <c:pt idx="515">
                  <c:v>0.53181493282318104</c:v>
                </c:pt>
                <c:pt idx="516">
                  <c:v>0.53304177522659302</c:v>
                </c:pt>
                <c:pt idx="517">
                  <c:v>0.53518873453140303</c:v>
                </c:pt>
                <c:pt idx="518">
                  <c:v>0.53733563423156705</c:v>
                </c:pt>
                <c:pt idx="519">
                  <c:v>0.53886920213699296</c:v>
                </c:pt>
                <c:pt idx="520">
                  <c:v>0.54162961244583097</c:v>
                </c:pt>
                <c:pt idx="521">
                  <c:v>0.54346978664398204</c:v>
                </c:pt>
                <c:pt idx="522">
                  <c:v>0.54531002044677701</c:v>
                </c:pt>
                <c:pt idx="523">
                  <c:v>0.54745697975158703</c:v>
                </c:pt>
                <c:pt idx="524">
                  <c:v>0.54991066455841098</c:v>
                </c:pt>
                <c:pt idx="525">
                  <c:v>0.55175083875656095</c:v>
                </c:pt>
                <c:pt idx="526">
                  <c:v>0.55359113216400102</c:v>
                </c:pt>
                <c:pt idx="527">
                  <c:v>0.55543136596679699</c:v>
                </c:pt>
                <c:pt idx="528">
                  <c:v>0.55788499116897605</c:v>
                </c:pt>
                <c:pt idx="529">
                  <c:v>0.55941849946975697</c:v>
                </c:pt>
                <c:pt idx="530">
                  <c:v>0.56125879287719704</c:v>
                </c:pt>
                <c:pt idx="531">
                  <c:v>0.56340569257736195</c:v>
                </c:pt>
                <c:pt idx="532">
                  <c:v>0.56524598598480202</c:v>
                </c:pt>
                <c:pt idx="533">
                  <c:v>0.56769961118698098</c:v>
                </c:pt>
                <c:pt idx="534">
                  <c:v>0.569233179092407</c:v>
                </c:pt>
                <c:pt idx="535">
                  <c:v>0.57107335329055797</c:v>
                </c:pt>
                <c:pt idx="536">
                  <c:v>0.57352703809738204</c:v>
                </c:pt>
                <c:pt idx="537">
                  <c:v>0.57567393779754605</c:v>
                </c:pt>
                <c:pt idx="538">
                  <c:v>0.57751423120498702</c:v>
                </c:pt>
                <c:pt idx="539">
                  <c:v>0.57935440540313698</c:v>
                </c:pt>
                <c:pt idx="540">
                  <c:v>0.581501424312592</c:v>
                </c:pt>
                <c:pt idx="541">
                  <c:v>0.58364832401275601</c:v>
                </c:pt>
                <c:pt idx="542">
                  <c:v>0.58548855781555198</c:v>
                </c:pt>
                <c:pt idx="543">
                  <c:v>0.587635517120361</c:v>
                </c:pt>
                <c:pt idx="544">
                  <c:v>0.58947575092315696</c:v>
                </c:pt>
                <c:pt idx="545">
                  <c:v>0.59100925922393799</c:v>
                </c:pt>
                <c:pt idx="546">
                  <c:v>0.593156278133392</c:v>
                </c:pt>
                <c:pt idx="547">
                  <c:v>0.59560984373092696</c:v>
                </c:pt>
                <c:pt idx="548">
                  <c:v>0.59806352853775002</c:v>
                </c:pt>
                <c:pt idx="549">
                  <c:v>0.59959703683853105</c:v>
                </c:pt>
                <c:pt idx="550">
                  <c:v>0.60143733024597201</c:v>
                </c:pt>
                <c:pt idx="551">
                  <c:v>0.60358422994613603</c:v>
                </c:pt>
                <c:pt idx="552">
                  <c:v>0.60542452335357699</c:v>
                </c:pt>
                <c:pt idx="553">
                  <c:v>0.60726469755172696</c:v>
                </c:pt>
                <c:pt idx="554">
                  <c:v>0.60941165685653698</c:v>
                </c:pt>
                <c:pt idx="555">
                  <c:v>0.61186528205871604</c:v>
                </c:pt>
                <c:pt idx="556">
                  <c:v>0.61370557546615601</c:v>
                </c:pt>
                <c:pt idx="557">
                  <c:v>0.61585247516632102</c:v>
                </c:pt>
                <c:pt idx="558">
                  <c:v>0.61769276857376099</c:v>
                </c:pt>
                <c:pt idx="559">
                  <c:v>0.619839668273926</c:v>
                </c:pt>
                <c:pt idx="560">
                  <c:v>0.62229335308074996</c:v>
                </c:pt>
                <c:pt idx="561">
                  <c:v>0.62352013587951705</c:v>
                </c:pt>
                <c:pt idx="562">
                  <c:v>0.62597382068634</c:v>
                </c:pt>
                <c:pt idx="563">
                  <c:v>0.62720060348510698</c:v>
                </c:pt>
                <c:pt idx="564">
                  <c:v>0.62934756278991699</c:v>
                </c:pt>
                <c:pt idx="565">
                  <c:v>0.63118779659271196</c:v>
                </c:pt>
                <c:pt idx="566">
                  <c:v>0.63333475589752197</c:v>
                </c:pt>
                <c:pt idx="567">
                  <c:v>0.63578838109970104</c:v>
                </c:pt>
                <c:pt idx="568">
                  <c:v>0.63732194900512695</c:v>
                </c:pt>
                <c:pt idx="569">
                  <c:v>0.64008229970931996</c:v>
                </c:pt>
                <c:pt idx="570">
                  <c:v>0.641002416610718</c:v>
                </c:pt>
                <c:pt idx="571">
                  <c:v>0.64345604181289695</c:v>
                </c:pt>
                <c:pt idx="572">
                  <c:v>0.64560300111770597</c:v>
                </c:pt>
                <c:pt idx="573">
                  <c:v>0.64744323492050204</c:v>
                </c:pt>
                <c:pt idx="574">
                  <c:v>0.64897680282592796</c:v>
                </c:pt>
                <c:pt idx="575">
                  <c:v>0.65143042802810702</c:v>
                </c:pt>
                <c:pt idx="576">
                  <c:v>0.65327066183090199</c:v>
                </c:pt>
                <c:pt idx="577">
                  <c:v>0.65541756153106701</c:v>
                </c:pt>
                <c:pt idx="578">
                  <c:v>0.65756458044052102</c:v>
                </c:pt>
                <c:pt idx="579">
                  <c:v>0.65971153974533103</c:v>
                </c:pt>
                <c:pt idx="580">
                  <c:v>0.66124504804611195</c:v>
                </c:pt>
                <c:pt idx="581">
                  <c:v>0.66308522224426303</c:v>
                </c:pt>
                <c:pt idx="582">
                  <c:v>0.66553890705108598</c:v>
                </c:pt>
                <c:pt idx="583">
                  <c:v>0.667685866355896</c:v>
                </c:pt>
                <c:pt idx="584">
                  <c:v>0.66952610015869096</c:v>
                </c:pt>
                <c:pt idx="585">
                  <c:v>0.67167305946350098</c:v>
                </c:pt>
                <c:pt idx="586">
                  <c:v>0.67351329326629605</c:v>
                </c:pt>
                <c:pt idx="587">
                  <c:v>0.67566025257110596</c:v>
                </c:pt>
                <c:pt idx="588">
                  <c:v>0.67750048637390103</c:v>
                </c:pt>
                <c:pt idx="589">
                  <c:v>0.679340720176697</c:v>
                </c:pt>
                <c:pt idx="590">
                  <c:v>0.68087422847747803</c:v>
                </c:pt>
                <c:pt idx="591">
                  <c:v>0.68363463878631603</c:v>
                </c:pt>
                <c:pt idx="592">
                  <c:v>0.685474812984467</c:v>
                </c:pt>
                <c:pt idx="593">
                  <c:v>0.68731510639190696</c:v>
                </c:pt>
                <c:pt idx="594">
                  <c:v>0.68915528059005704</c:v>
                </c:pt>
                <c:pt idx="595">
                  <c:v>0.69130229949951205</c:v>
                </c:pt>
                <c:pt idx="596">
                  <c:v>0.69344919919967696</c:v>
                </c:pt>
                <c:pt idx="597">
                  <c:v>0.69498276710510298</c:v>
                </c:pt>
                <c:pt idx="598">
                  <c:v>0.69743639230728105</c:v>
                </c:pt>
                <c:pt idx="599">
                  <c:v>0.69927662611007702</c:v>
                </c:pt>
                <c:pt idx="600">
                  <c:v>0.70142352581024203</c:v>
                </c:pt>
                <c:pt idx="601">
                  <c:v>0.703263819217682</c:v>
                </c:pt>
                <c:pt idx="602">
                  <c:v>0.70541071891784701</c:v>
                </c:pt>
                <c:pt idx="603">
                  <c:v>0.70725101232528698</c:v>
                </c:pt>
                <c:pt idx="604">
                  <c:v>0.70909118652343806</c:v>
                </c:pt>
                <c:pt idx="605">
                  <c:v>0.71185159683227495</c:v>
                </c:pt>
                <c:pt idx="606">
                  <c:v>0.71338510513305697</c:v>
                </c:pt>
                <c:pt idx="607">
                  <c:v>0.71553206443786599</c:v>
                </c:pt>
                <c:pt idx="608">
                  <c:v>0.71767896413803101</c:v>
                </c:pt>
                <c:pt idx="609">
                  <c:v>0.71951925754547097</c:v>
                </c:pt>
                <c:pt idx="610">
                  <c:v>0.721052765846252</c:v>
                </c:pt>
                <c:pt idx="611">
                  <c:v>0.723813116550446</c:v>
                </c:pt>
                <c:pt idx="612">
                  <c:v>0.72534662485122703</c:v>
                </c:pt>
                <c:pt idx="613">
                  <c:v>0.72780030965805098</c:v>
                </c:pt>
                <c:pt idx="614">
                  <c:v>0.729947209358215</c:v>
                </c:pt>
                <c:pt idx="615">
                  <c:v>0.73117411136627197</c:v>
                </c:pt>
                <c:pt idx="616">
                  <c:v>0.73362767696380604</c:v>
                </c:pt>
                <c:pt idx="617">
                  <c:v>0.73577469587326105</c:v>
                </c:pt>
                <c:pt idx="618">
                  <c:v>0.73761487007141102</c:v>
                </c:pt>
                <c:pt idx="619">
                  <c:v>0.73945516347885099</c:v>
                </c:pt>
                <c:pt idx="620">
                  <c:v>0.741602063179016</c:v>
                </c:pt>
                <c:pt idx="621">
                  <c:v>0.74344235658645597</c:v>
                </c:pt>
                <c:pt idx="622">
                  <c:v>0.74528253078460704</c:v>
                </c:pt>
                <c:pt idx="623">
                  <c:v>0.747736215591431</c:v>
                </c:pt>
                <c:pt idx="624">
                  <c:v>0.74957644939422596</c:v>
                </c:pt>
                <c:pt idx="625">
                  <c:v>0.75141668319702104</c:v>
                </c:pt>
                <c:pt idx="626">
                  <c:v>0.75356358289718595</c:v>
                </c:pt>
                <c:pt idx="627">
                  <c:v>0.75540387630462602</c:v>
                </c:pt>
                <c:pt idx="628">
                  <c:v>0.75755083560943604</c:v>
                </c:pt>
                <c:pt idx="629">
                  <c:v>0.75908434391021695</c:v>
                </c:pt>
                <c:pt idx="630">
                  <c:v>0.76092457771301303</c:v>
                </c:pt>
                <c:pt idx="631">
                  <c:v>0.76337826251983598</c:v>
                </c:pt>
                <c:pt idx="632">
                  <c:v>0.765525221824646</c:v>
                </c:pt>
                <c:pt idx="633">
                  <c:v>0.76797884702682495</c:v>
                </c:pt>
                <c:pt idx="634">
                  <c:v>0.76951241493225098</c:v>
                </c:pt>
                <c:pt idx="635">
                  <c:v>0.77165931463241599</c:v>
                </c:pt>
                <c:pt idx="636">
                  <c:v>0.77319282293319702</c:v>
                </c:pt>
                <c:pt idx="637">
                  <c:v>0.77564650774002097</c:v>
                </c:pt>
                <c:pt idx="638">
                  <c:v>0.77779346704482999</c:v>
                </c:pt>
                <c:pt idx="639">
                  <c:v>0.77963370084762595</c:v>
                </c:pt>
                <c:pt idx="640">
                  <c:v>0.78147393465042103</c:v>
                </c:pt>
                <c:pt idx="641">
                  <c:v>0.783314168453217</c:v>
                </c:pt>
                <c:pt idx="642">
                  <c:v>0.78515440225601196</c:v>
                </c:pt>
                <c:pt idx="643">
                  <c:v>0.78730136156082198</c:v>
                </c:pt>
                <c:pt idx="644">
                  <c:v>0.78975498676300004</c:v>
                </c:pt>
                <c:pt idx="645">
                  <c:v>0.79159522056579601</c:v>
                </c:pt>
                <c:pt idx="646">
                  <c:v>0.79312878847122203</c:v>
                </c:pt>
                <c:pt idx="647">
                  <c:v>0.79527568817138705</c:v>
                </c:pt>
                <c:pt idx="648">
                  <c:v>0.79711598157882702</c:v>
                </c:pt>
                <c:pt idx="649">
                  <c:v>0.79895615577697798</c:v>
                </c:pt>
                <c:pt idx="650">
                  <c:v>0.801103174686432</c:v>
                </c:pt>
                <c:pt idx="651">
                  <c:v>0.80355674028396595</c:v>
                </c:pt>
                <c:pt idx="652">
                  <c:v>0.80539703369140603</c:v>
                </c:pt>
                <c:pt idx="653">
                  <c:v>0.80754393339157104</c:v>
                </c:pt>
                <c:pt idx="654">
                  <c:v>0.80969089269638095</c:v>
                </c:pt>
                <c:pt idx="655">
                  <c:v>0.81122440099716198</c:v>
                </c:pt>
                <c:pt idx="656">
                  <c:v>0.81337141990661599</c:v>
                </c:pt>
                <c:pt idx="657">
                  <c:v>0.81582498550414995</c:v>
                </c:pt>
                <c:pt idx="658">
                  <c:v>0.81735855340957597</c:v>
                </c:pt>
                <c:pt idx="659">
                  <c:v>0.81981217861175504</c:v>
                </c:pt>
                <c:pt idx="660">
                  <c:v>0.82134574651718095</c:v>
                </c:pt>
                <c:pt idx="661">
                  <c:v>0.82349264621734597</c:v>
                </c:pt>
                <c:pt idx="662">
                  <c:v>0.82563966512680098</c:v>
                </c:pt>
                <c:pt idx="663">
                  <c:v>0.82717317342758201</c:v>
                </c:pt>
                <c:pt idx="664">
                  <c:v>0.82962679862976096</c:v>
                </c:pt>
                <c:pt idx="665">
                  <c:v>0.83146703243255604</c:v>
                </c:pt>
                <c:pt idx="666">
                  <c:v>0.83361399173736594</c:v>
                </c:pt>
                <c:pt idx="667">
                  <c:v>0.83545422554016102</c:v>
                </c:pt>
                <c:pt idx="668">
                  <c:v>0.83729445934295699</c:v>
                </c:pt>
                <c:pt idx="669">
                  <c:v>0.83974808454513605</c:v>
                </c:pt>
                <c:pt idx="670">
                  <c:v>0.84158837795257602</c:v>
                </c:pt>
                <c:pt idx="671">
                  <c:v>0.84312188625335704</c:v>
                </c:pt>
                <c:pt idx="672">
                  <c:v>0.84496212005615201</c:v>
                </c:pt>
                <c:pt idx="673">
                  <c:v>0.84741574525833097</c:v>
                </c:pt>
                <c:pt idx="674">
                  <c:v>0.84925603866577104</c:v>
                </c:pt>
                <c:pt idx="675">
                  <c:v>0.85140293836593595</c:v>
                </c:pt>
                <c:pt idx="676">
                  <c:v>0.85385662317276001</c:v>
                </c:pt>
                <c:pt idx="677">
                  <c:v>0.85539013147354104</c:v>
                </c:pt>
                <c:pt idx="678">
                  <c:v>0.857230365276337</c:v>
                </c:pt>
                <c:pt idx="679">
                  <c:v>0.85968405008315996</c:v>
                </c:pt>
                <c:pt idx="680">
                  <c:v>0.86091089248657204</c:v>
                </c:pt>
                <c:pt idx="681">
                  <c:v>0.86367124319076505</c:v>
                </c:pt>
                <c:pt idx="682">
                  <c:v>0.86520475149154696</c:v>
                </c:pt>
                <c:pt idx="683">
                  <c:v>0.86704498529434204</c:v>
                </c:pt>
                <c:pt idx="684">
                  <c:v>0.869498610496521</c:v>
                </c:pt>
                <c:pt idx="685">
                  <c:v>0.87133884429931596</c:v>
                </c:pt>
                <c:pt idx="686">
                  <c:v>0.87348580360412598</c:v>
                </c:pt>
                <c:pt idx="687">
                  <c:v>0.87532609701156605</c:v>
                </c:pt>
                <c:pt idx="688">
                  <c:v>0.87777972221374501</c:v>
                </c:pt>
                <c:pt idx="689">
                  <c:v>0.87931329011917103</c:v>
                </c:pt>
                <c:pt idx="690">
                  <c:v>0.88176685571670499</c:v>
                </c:pt>
                <c:pt idx="691">
                  <c:v>0.88330042362213101</c:v>
                </c:pt>
                <c:pt idx="692">
                  <c:v>0.88606077432632402</c:v>
                </c:pt>
                <c:pt idx="693">
                  <c:v>0.88820773363113403</c:v>
                </c:pt>
                <c:pt idx="694">
                  <c:v>0.88943451642990101</c:v>
                </c:pt>
                <c:pt idx="695">
                  <c:v>0.89127480983734098</c:v>
                </c:pt>
                <c:pt idx="696">
                  <c:v>0.89342170953750599</c:v>
                </c:pt>
                <c:pt idx="697">
                  <c:v>0.89556866884231601</c:v>
                </c:pt>
                <c:pt idx="698">
                  <c:v>0.89771562814712502</c:v>
                </c:pt>
                <c:pt idx="699">
                  <c:v>0.89924919605255105</c:v>
                </c:pt>
                <c:pt idx="700">
                  <c:v>0.90139609575271595</c:v>
                </c:pt>
                <c:pt idx="701">
                  <c:v>0.90384978055954002</c:v>
                </c:pt>
                <c:pt idx="702">
                  <c:v>0.90538328886032104</c:v>
                </c:pt>
                <c:pt idx="703">
                  <c:v>0.90753024816513095</c:v>
                </c:pt>
                <c:pt idx="704">
                  <c:v>0.90967714786529497</c:v>
                </c:pt>
                <c:pt idx="705">
                  <c:v>0.91121071577072099</c:v>
                </c:pt>
                <c:pt idx="706">
                  <c:v>0.91335761547088601</c:v>
                </c:pt>
                <c:pt idx="707">
                  <c:v>0.91550457477569602</c:v>
                </c:pt>
                <c:pt idx="708">
                  <c:v>0.91795819997787498</c:v>
                </c:pt>
                <c:pt idx="709">
                  <c:v>0.919491767883301</c:v>
                </c:pt>
                <c:pt idx="710">
                  <c:v>0.92163866758346602</c:v>
                </c:pt>
                <c:pt idx="711">
                  <c:v>0.92347896099090598</c:v>
                </c:pt>
                <c:pt idx="712">
                  <c:v>0.92531919479370095</c:v>
                </c:pt>
                <c:pt idx="713">
                  <c:v>0.92746615409851096</c:v>
                </c:pt>
                <c:pt idx="714">
                  <c:v>0.93022644519805897</c:v>
                </c:pt>
                <c:pt idx="715">
                  <c:v>0.93145334720611594</c:v>
                </c:pt>
                <c:pt idx="716">
                  <c:v>0.93329352140426602</c:v>
                </c:pt>
                <c:pt idx="717">
                  <c:v>0.93574720621108998</c:v>
                </c:pt>
                <c:pt idx="718">
                  <c:v>0.93820089101791404</c:v>
                </c:pt>
                <c:pt idx="719">
                  <c:v>0.93881428241729703</c:v>
                </c:pt>
                <c:pt idx="720">
                  <c:v>0.94157463312149003</c:v>
                </c:pt>
                <c:pt idx="721">
                  <c:v>0.94310820102691695</c:v>
                </c:pt>
                <c:pt idx="722">
                  <c:v>0.94525510072708097</c:v>
                </c:pt>
                <c:pt idx="723">
                  <c:v>0.94740206003189098</c:v>
                </c:pt>
                <c:pt idx="724">
                  <c:v>0.949548959732056</c:v>
                </c:pt>
                <c:pt idx="725">
                  <c:v>0.95200264453887895</c:v>
                </c:pt>
                <c:pt idx="726">
                  <c:v>0.95322942733764604</c:v>
                </c:pt>
                <c:pt idx="727">
                  <c:v>0.955069720745087</c:v>
                </c:pt>
                <c:pt idx="728">
                  <c:v>0.95690995454788197</c:v>
                </c:pt>
                <c:pt idx="729">
                  <c:v>0.95936357975006104</c:v>
                </c:pt>
                <c:pt idx="730">
                  <c:v>0.96151053905487105</c:v>
                </c:pt>
                <c:pt idx="731">
                  <c:v>0.96396416425705</c:v>
                </c:pt>
                <c:pt idx="732">
                  <c:v>0.96580445766448997</c:v>
                </c:pt>
                <c:pt idx="733">
                  <c:v>0.96764469146728505</c:v>
                </c:pt>
                <c:pt idx="734">
                  <c:v>0.96917819976806596</c:v>
                </c:pt>
                <c:pt idx="735">
                  <c:v>0.97132515907287598</c:v>
                </c:pt>
                <c:pt idx="736">
                  <c:v>0.97377884387970004</c:v>
                </c:pt>
                <c:pt idx="737">
                  <c:v>0.97561901807785001</c:v>
                </c:pt>
                <c:pt idx="738">
                  <c:v>0.97745931148529097</c:v>
                </c:pt>
                <c:pt idx="739">
                  <c:v>0.97960621118545499</c:v>
                </c:pt>
                <c:pt idx="740">
                  <c:v>0.98144650459289595</c:v>
                </c:pt>
                <c:pt idx="741">
                  <c:v>0.98359340429305997</c:v>
                </c:pt>
                <c:pt idx="742">
                  <c:v>0.985126912593842</c:v>
                </c:pt>
                <c:pt idx="743">
                  <c:v>0.98758059740066495</c:v>
                </c:pt>
                <c:pt idx="744">
                  <c:v>0.98911410570144698</c:v>
                </c:pt>
                <c:pt idx="745">
                  <c:v>0.99126106500625599</c:v>
                </c:pt>
                <c:pt idx="746">
                  <c:v>0.99310129880905196</c:v>
                </c:pt>
                <c:pt idx="747">
                  <c:v>0.99524825811386097</c:v>
                </c:pt>
                <c:pt idx="748">
                  <c:v>0.99770188331604004</c:v>
                </c:pt>
                <c:pt idx="749">
                  <c:v>0.99923539161682096</c:v>
                </c:pt>
                <c:pt idx="750">
                  <c:v>1.00107562541962</c:v>
                </c:pt>
                <c:pt idx="751">
                  <c:v>1.00322258472443</c:v>
                </c:pt>
                <c:pt idx="752">
                  <c:v>1.0053695440292401</c:v>
                </c:pt>
                <c:pt idx="753">
                  <c:v>1.0072097778320299</c:v>
                </c:pt>
                <c:pt idx="754">
                  <c:v>1.0096633434295701</c:v>
                </c:pt>
                <c:pt idx="755">
                  <c:v>1.0115036964416499</c:v>
                </c:pt>
                <c:pt idx="756">
                  <c:v>1.01334393024445</c:v>
                </c:pt>
                <c:pt idx="757">
                  <c:v>1.01549088954926</c:v>
                </c:pt>
                <c:pt idx="758">
                  <c:v>1.0173310041427599</c:v>
                </c:pt>
                <c:pt idx="759">
                  <c:v>1.0194780826568599</c:v>
                </c:pt>
                <c:pt idx="760">
                  <c:v>1.0216250419616699</c:v>
                </c:pt>
                <c:pt idx="761">
                  <c:v>1.0237718820571899</c:v>
                </c:pt>
                <c:pt idx="762">
                  <c:v>1.0253053903579701</c:v>
                </c:pt>
                <c:pt idx="763">
                  <c:v>1.0274524688720701</c:v>
                </c:pt>
                <c:pt idx="764">
                  <c:v>1.0299060344696001</c:v>
                </c:pt>
                <c:pt idx="765">
                  <c:v>1.0317462682723999</c:v>
                </c:pt>
                <c:pt idx="766">
                  <c:v>1.0335865020752</c:v>
                </c:pt>
                <c:pt idx="767">
                  <c:v>1.03573346138</c:v>
                </c:pt>
                <c:pt idx="768">
                  <c:v>1.0375736951828001</c:v>
                </c:pt>
                <c:pt idx="769">
                  <c:v>1.0394139289855999</c:v>
                </c:pt>
                <c:pt idx="770">
                  <c:v>1.0415608882904099</c:v>
                </c:pt>
                <c:pt idx="771">
                  <c:v>1.04370784759521</c:v>
                </c:pt>
                <c:pt idx="772">
                  <c:v>1.0452413558960001</c:v>
                </c:pt>
                <c:pt idx="773">
                  <c:v>1.04769504070282</c:v>
                </c:pt>
                <c:pt idx="774">
                  <c:v>1.0492285490036</c:v>
                </c:pt>
                <c:pt idx="775">
                  <c:v>1.05137550830841</c:v>
                </c:pt>
                <c:pt idx="776">
                  <c:v>1.0538291931152299</c:v>
                </c:pt>
                <c:pt idx="777">
                  <c:v>1.0553627014160201</c:v>
                </c:pt>
                <c:pt idx="778">
                  <c:v>1.0575095415115401</c:v>
                </c:pt>
                <c:pt idx="779">
                  <c:v>1.05996334552765</c:v>
                </c:pt>
                <c:pt idx="780">
                  <c:v>1.06119012832642</c:v>
                </c:pt>
                <c:pt idx="781">
                  <c:v>1.06364369392395</c:v>
                </c:pt>
                <c:pt idx="782">
                  <c:v>1.06548392772675</c:v>
                </c:pt>
                <c:pt idx="783">
                  <c:v>1.0673242807388299</c:v>
                </c:pt>
                <c:pt idx="784">
                  <c:v>1.0694711208343499</c:v>
                </c:pt>
                <c:pt idx="785">
                  <c:v>1.0716180801391599</c:v>
                </c:pt>
                <c:pt idx="786">
                  <c:v>1.0731515884399401</c:v>
                </c:pt>
                <c:pt idx="787">
                  <c:v>1.0752986669540401</c:v>
                </c:pt>
                <c:pt idx="788">
                  <c:v>1.0771387815475499</c:v>
                </c:pt>
                <c:pt idx="789">
                  <c:v>1.07928574085236</c:v>
                </c:pt>
                <c:pt idx="790">
                  <c:v>1.08143281936646</c:v>
                </c:pt>
                <c:pt idx="791">
                  <c:v>1.08357965946198</c:v>
                </c:pt>
                <c:pt idx="792">
                  <c:v>1.0851131677627599</c:v>
                </c:pt>
                <c:pt idx="793">
                  <c:v>1.0875668525695801</c:v>
                </c:pt>
                <c:pt idx="794">
                  <c:v>1.0894070863723799</c:v>
                </c:pt>
                <c:pt idx="795">
                  <c:v>1.0915540456771899</c:v>
                </c:pt>
                <c:pt idx="796">
                  <c:v>1.0930875539779701</c:v>
                </c:pt>
                <c:pt idx="797">
                  <c:v>1.0955411195755</c:v>
                </c:pt>
                <c:pt idx="798">
                  <c:v>1.0976881980896001</c:v>
                </c:pt>
                <c:pt idx="799">
                  <c:v>1.0998351573944101</c:v>
                </c:pt>
                <c:pt idx="800">
                  <c:v>1.1016752719879199</c:v>
                </c:pt>
                <c:pt idx="801">
                  <c:v>1.1029021739959699</c:v>
                </c:pt>
                <c:pt idx="802">
                  <c:v>1.1053558588028001</c:v>
                </c:pt>
                <c:pt idx="803">
                  <c:v>1.1071960926055899</c:v>
                </c:pt>
                <c:pt idx="804">
                  <c:v>1.10995638370514</c:v>
                </c:pt>
                <c:pt idx="805">
                  <c:v>1.11118316650391</c:v>
                </c:pt>
                <c:pt idx="806">
                  <c:v>1.11363697052002</c:v>
                </c:pt>
                <c:pt idx="807">
                  <c:v>1.1154770851135301</c:v>
                </c:pt>
                <c:pt idx="808">
                  <c:v>1.1176240444183301</c:v>
                </c:pt>
                <c:pt idx="809">
                  <c:v>1.1188508272171001</c:v>
                </c:pt>
                <c:pt idx="810">
                  <c:v>1.12130463123322</c:v>
                </c:pt>
                <c:pt idx="811">
                  <c:v>1.1231447458267201</c:v>
                </c:pt>
                <c:pt idx="812">
                  <c:v>1.1252917051315301</c:v>
                </c:pt>
                <c:pt idx="813">
                  <c:v>1.1271319389343299</c:v>
                </c:pt>
                <c:pt idx="814">
                  <c:v>1.12897229194641</c:v>
                </c:pt>
                <c:pt idx="815">
                  <c:v>1.13142585754395</c:v>
                </c:pt>
                <c:pt idx="816">
                  <c:v>1.1338794231414799</c:v>
                </c:pt>
                <c:pt idx="817">
                  <c:v>1.1354129314422601</c:v>
                </c:pt>
                <c:pt idx="818">
                  <c:v>1.1375600099563601</c:v>
                </c:pt>
                <c:pt idx="819">
                  <c:v>1.13909351825714</c:v>
                </c:pt>
                <c:pt idx="820">
                  <c:v>1.14154708385468</c:v>
                </c:pt>
                <c:pt idx="821">
                  <c:v>1.14338731765747</c:v>
                </c:pt>
                <c:pt idx="822">
                  <c:v>1.1449209451675399</c:v>
                </c:pt>
                <c:pt idx="823">
                  <c:v>1.1473746299743699</c:v>
                </c:pt>
                <c:pt idx="824">
                  <c:v>1.1495214700698899</c:v>
                </c:pt>
                <c:pt idx="825">
                  <c:v>1.15136170387268</c:v>
                </c:pt>
                <c:pt idx="826">
                  <c:v>1.1532020568847701</c:v>
                </c:pt>
                <c:pt idx="827">
                  <c:v>1.1550422906875599</c:v>
                </c:pt>
                <c:pt idx="828">
                  <c:v>1.15780258178711</c:v>
                </c:pt>
                <c:pt idx="829">
                  <c:v>1.15902936458588</c:v>
                </c:pt>
                <c:pt idx="830">
                  <c:v>1.1608697175979601</c:v>
                </c:pt>
                <c:pt idx="831">
                  <c:v>1.1633232831955</c:v>
                </c:pt>
                <c:pt idx="832">
                  <c:v>1.1654702425003101</c:v>
                </c:pt>
                <c:pt idx="833">
                  <c:v>1.1673104763030999</c:v>
                </c:pt>
                <c:pt idx="834">
                  <c:v>1.1691507101059</c:v>
                </c:pt>
                <c:pt idx="835">
                  <c:v>1.17129766941071</c:v>
                </c:pt>
                <c:pt idx="836">
                  <c:v>1.1731379032135001</c:v>
                </c:pt>
                <c:pt idx="837">
                  <c:v>1.1749781370162999</c:v>
                </c:pt>
                <c:pt idx="838">
                  <c:v>1.1774318218231199</c:v>
                </c:pt>
                <c:pt idx="839">
                  <c:v>1.1795787811279299</c:v>
                </c:pt>
                <c:pt idx="840">
                  <c:v>1.18141901493073</c:v>
                </c:pt>
                <c:pt idx="841">
                  <c:v>1.18356597423553</c:v>
                </c:pt>
                <c:pt idx="842">
                  <c:v>1.1854062080383301</c:v>
                </c:pt>
                <c:pt idx="843">
                  <c:v>1.1872464418411299</c:v>
                </c:pt>
                <c:pt idx="844">
                  <c:v>1.1897000074386599</c:v>
                </c:pt>
                <c:pt idx="845">
                  <c:v>1.19154036045074</c:v>
                </c:pt>
                <c:pt idx="846">
                  <c:v>1.19368731975555</c:v>
                </c:pt>
                <c:pt idx="847">
                  <c:v>1.1952208280563399</c:v>
                </c:pt>
                <c:pt idx="848">
                  <c:v>1.19706094264984</c:v>
                </c:pt>
                <c:pt idx="849">
                  <c:v>1.1998214721679701</c:v>
                </c:pt>
                <c:pt idx="850">
                  <c:v>1.20135498046875</c:v>
                </c:pt>
                <c:pt idx="851">
                  <c:v>1.20350182056427</c:v>
                </c:pt>
                <c:pt idx="852">
                  <c:v>1.2053420543670701</c:v>
                </c:pt>
                <c:pt idx="853">
                  <c:v>1.2071824073791499</c:v>
                </c:pt>
                <c:pt idx="854">
                  <c:v>1.2099426984787001</c:v>
                </c:pt>
                <c:pt idx="855">
                  <c:v>1.21147620677948</c:v>
                </c:pt>
                <c:pt idx="856">
                  <c:v>1.2133164405822801</c:v>
                </c:pt>
                <c:pt idx="857">
                  <c:v>1.2151567935943599</c:v>
                </c:pt>
                <c:pt idx="858">
                  <c:v>1.21699690818787</c:v>
                </c:pt>
                <c:pt idx="859">
                  <c:v>1.21914386749268</c:v>
                </c:pt>
                <c:pt idx="860">
                  <c:v>1.22159743309021</c:v>
                </c:pt>
                <c:pt idx="861">
                  <c:v>1.22343778610229</c:v>
                </c:pt>
                <c:pt idx="862">
                  <c:v>1.2252780199050901</c:v>
                </c:pt>
                <c:pt idx="863">
                  <c:v>1.2274249792098999</c:v>
                </c:pt>
                <c:pt idx="864">
                  <c:v>1.22926509380341</c:v>
                </c:pt>
                <c:pt idx="865">
                  <c:v>1.2314121723175</c:v>
                </c:pt>
                <c:pt idx="866">
                  <c:v>1.2332524061203001</c:v>
                </c:pt>
                <c:pt idx="867">
                  <c:v>1.2353992462158201</c:v>
                </c:pt>
                <c:pt idx="868">
                  <c:v>1.2375462055206301</c:v>
                </c:pt>
                <c:pt idx="869">
                  <c:v>1.23938655853271</c:v>
                </c:pt>
                <c:pt idx="870">
                  <c:v>1.24122679233551</c:v>
                </c:pt>
                <c:pt idx="871">
                  <c:v>1.2433736324310301</c:v>
                </c:pt>
                <c:pt idx="872">
                  <c:v>1.2452138662338299</c:v>
                </c:pt>
                <c:pt idx="873">
                  <c:v>1.2476675510406501</c:v>
                </c:pt>
                <c:pt idx="874">
                  <c:v>1.24920105934143</c:v>
                </c:pt>
                <c:pt idx="875">
                  <c:v>1.25134801864624</c:v>
                </c:pt>
                <c:pt idx="876">
                  <c:v>1.25349497795105</c:v>
                </c:pt>
                <c:pt idx="877">
                  <c:v>1.2553352117538501</c:v>
                </c:pt>
                <c:pt idx="878">
                  <c:v>1.25717544555664</c:v>
                </c:pt>
                <c:pt idx="879">
                  <c:v>1.25901567935944</c:v>
                </c:pt>
                <c:pt idx="880">
                  <c:v>1.26146924495697</c:v>
                </c:pt>
                <c:pt idx="881">
                  <c:v>1.2633095979690601</c:v>
                </c:pt>
                <c:pt idx="882">
                  <c:v>1.26576328277588</c:v>
                </c:pt>
                <c:pt idx="883">
                  <c:v>1.2672967910766599</c:v>
                </c:pt>
                <c:pt idx="884">
                  <c:v>1.26944363117218</c:v>
                </c:pt>
                <c:pt idx="885">
                  <c:v>1.27159070968628</c:v>
                </c:pt>
                <c:pt idx="886">
                  <c:v>1.2731242179870601</c:v>
                </c:pt>
                <c:pt idx="887">
                  <c:v>1.2755777835845901</c:v>
                </c:pt>
                <c:pt idx="888">
                  <c:v>1.2774180173873899</c:v>
                </c:pt>
                <c:pt idx="889">
                  <c:v>1.27925837039948</c:v>
                </c:pt>
                <c:pt idx="890">
                  <c:v>1.2810986042022701</c:v>
                </c:pt>
                <c:pt idx="891">
                  <c:v>1.2835521697998</c:v>
                </c:pt>
                <c:pt idx="892">
                  <c:v>1.2850856781005899</c:v>
                </c:pt>
                <c:pt idx="893">
                  <c:v>1.2872327566146899</c:v>
                </c:pt>
                <c:pt idx="894">
                  <c:v>1.2899930477142301</c:v>
                </c:pt>
                <c:pt idx="895">
                  <c:v>1.29152655601501</c:v>
                </c:pt>
                <c:pt idx="896">
                  <c:v>1.2933667898178101</c:v>
                </c:pt>
                <c:pt idx="897">
                  <c:v>1.2955137491226201</c:v>
                </c:pt>
                <c:pt idx="898">
                  <c:v>1.2973539829254199</c:v>
                </c:pt>
                <c:pt idx="899">
                  <c:v>1.2998075485229501</c:v>
                </c:pt>
                <c:pt idx="900">
                  <c:v>1.30134117603302</c:v>
                </c:pt>
                <c:pt idx="901">
                  <c:v>1.30348813533783</c:v>
                </c:pt>
                <c:pt idx="902">
                  <c:v>1.30563509464264</c:v>
                </c:pt>
                <c:pt idx="903">
                  <c:v>1.3077819347381601</c:v>
                </c:pt>
                <c:pt idx="904">
                  <c:v>1.3096222877502399</c:v>
                </c:pt>
                <c:pt idx="905">
                  <c:v>1.31146252155304</c:v>
                </c:pt>
                <c:pt idx="906">
                  <c:v>1.3129960298538199</c:v>
                </c:pt>
                <c:pt idx="907">
                  <c:v>1.3151428699493399</c:v>
                </c:pt>
                <c:pt idx="908">
                  <c:v>1.3175966739654501</c:v>
                </c:pt>
                <c:pt idx="909">
                  <c:v>1.31913018226624</c:v>
                </c:pt>
                <c:pt idx="910">
                  <c:v>1.3209704160690301</c:v>
                </c:pt>
                <c:pt idx="911">
                  <c:v>1.3234239816665601</c:v>
                </c:pt>
                <c:pt idx="912">
                  <c:v>1.3252643346786499</c:v>
                </c:pt>
                <c:pt idx="913">
                  <c:v>1.3274111747741699</c:v>
                </c:pt>
                <c:pt idx="914">
                  <c:v>1.3289446830749501</c:v>
                </c:pt>
                <c:pt idx="915">
                  <c:v>1.33139836788177</c:v>
                </c:pt>
                <c:pt idx="916">
                  <c:v>1.33354532718658</c:v>
                </c:pt>
                <c:pt idx="917">
                  <c:v>1.33599901199341</c:v>
                </c:pt>
                <c:pt idx="918">
                  <c:v>1.33722579479218</c:v>
                </c:pt>
                <c:pt idx="919">
                  <c:v>1.33937275409698</c:v>
                </c:pt>
                <c:pt idx="920">
                  <c:v>1.34151971340179</c:v>
                </c:pt>
                <c:pt idx="921">
                  <c:v>1.3430532217025799</c:v>
                </c:pt>
                <c:pt idx="922">
                  <c:v>1.3455069065094001</c:v>
                </c:pt>
                <c:pt idx="923">
                  <c:v>1.3476537466049201</c:v>
                </c:pt>
                <c:pt idx="924">
                  <c:v>1.349494099617</c:v>
                </c:pt>
                <c:pt idx="925">
                  <c:v>1.35164105892181</c:v>
                </c:pt>
                <c:pt idx="926">
                  <c:v>1.3531745672226001</c:v>
                </c:pt>
                <c:pt idx="927">
                  <c:v>1.3553214073181199</c:v>
                </c:pt>
                <c:pt idx="928">
                  <c:v>1.3571617603302</c:v>
                </c:pt>
                <c:pt idx="929">
                  <c:v>1.3596153259277299</c:v>
                </c:pt>
                <c:pt idx="930">
                  <c:v>1.3617622852325399</c:v>
                </c:pt>
                <c:pt idx="931">
                  <c:v>1.3632957935333301</c:v>
                </c:pt>
                <c:pt idx="932">
                  <c:v>1.3651361465454099</c:v>
                </c:pt>
                <c:pt idx="933">
                  <c:v>1.36728298664093</c:v>
                </c:pt>
                <c:pt idx="934">
                  <c:v>1.3697366714477499</c:v>
                </c:pt>
                <c:pt idx="935">
                  <c:v>1.37127017974854</c:v>
                </c:pt>
                <c:pt idx="936">
                  <c:v>1.3734171390533401</c:v>
                </c:pt>
                <c:pt idx="937">
                  <c:v>1.37495064735413</c:v>
                </c:pt>
                <c:pt idx="938">
                  <c:v>1.37709760665894</c:v>
                </c:pt>
                <c:pt idx="939">
                  <c:v>1.37924456596375</c:v>
                </c:pt>
                <c:pt idx="940">
                  <c:v>1.3810847997665401</c:v>
                </c:pt>
                <c:pt idx="941">
                  <c:v>1.38353848457336</c:v>
                </c:pt>
                <c:pt idx="942">
                  <c:v>1.3853787183761599</c:v>
                </c:pt>
                <c:pt idx="943">
                  <c:v>1.3875255584716799</c:v>
                </c:pt>
                <c:pt idx="944">
                  <c:v>1.38905918598175</c:v>
                </c:pt>
                <c:pt idx="945">
                  <c:v>1.39151287078857</c:v>
                </c:pt>
                <c:pt idx="946">
                  <c:v>1.3933529853820801</c:v>
                </c:pt>
                <c:pt idx="947">
                  <c:v>1.39580678939819</c:v>
                </c:pt>
                <c:pt idx="948">
                  <c:v>1.3973402976989699</c:v>
                </c:pt>
                <c:pt idx="949">
                  <c:v>1.39918053150177</c:v>
                </c:pt>
                <c:pt idx="950">
                  <c:v>1.4010206460952801</c:v>
                </c:pt>
                <c:pt idx="951">
                  <c:v>1.4031676054000899</c:v>
                </c:pt>
                <c:pt idx="952">
                  <c:v>1.4053146839141799</c:v>
                </c:pt>
                <c:pt idx="953">
                  <c:v>1.4074615240096999</c:v>
                </c:pt>
                <c:pt idx="954">
                  <c:v>1.4093017578125</c:v>
                </c:pt>
                <c:pt idx="955">
                  <c:v>1.4111419916153001</c:v>
                </c:pt>
                <c:pt idx="956">
                  <c:v>1.41359567642212</c:v>
                </c:pt>
                <c:pt idx="957">
                  <c:v>1.41482245922089</c:v>
                </c:pt>
                <c:pt idx="958">
                  <c:v>1.4169694185257</c:v>
                </c:pt>
                <c:pt idx="959">
                  <c:v>1.41942310333252</c:v>
                </c:pt>
                <c:pt idx="960">
                  <c:v>1.4212633371353101</c:v>
                </c:pt>
                <c:pt idx="961">
                  <c:v>1.4231035709381099</c:v>
                </c:pt>
                <c:pt idx="962">
                  <c:v>1.4252505302429199</c:v>
                </c:pt>
                <c:pt idx="963">
                  <c:v>1.4273974895477299</c:v>
                </c:pt>
                <c:pt idx="964">
                  <c:v>1.42923772335052</c:v>
                </c:pt>
                <c:pt idx="965">
                  <c:v>1.43138468265533</c:v>
                </c:pt>
                <c:pt idx="966">
                  <c:v>1.4332247972488401</c:v>
                </c:pt>
                <c:pt idx="967">
                  <c:v>1.4353718757629399</c:v>
                </c:pt>
                <c:pt idx="968">
                  <c:v>1.4375188350677499</c:v>
                </c:pt>
                <c:pt idx="969">
                  <c:v>1.43935894966125</c:v>
                </c:pt>
                <c:pt idx="970">
                  <c:v>1.4411991834640501</c:v>
                </c:pt>
                <c:pt idx="971">
                  <c:v>1.44365298748016</c:v>
                </c:pt>
                <c:pt idx="972">
                  <c:v>1.4454931020736701</c:v>
                </c:pt>
                <c:pt idx="973">
                  <c:v>1.44733333587646</c:v>
                </c:pt>
                <c:pt idx="974">
                  <c:v>1.4497870206832899</c:v>
                </c:pt>
                <c:pt idx="975">
                  <c:v>1.45162725448608</c:v>
                </c:pt>
                <c:pt idx="976">
                  <c:v>1.4531607627868699</c:v>
                </c:pt>
                <c:pt idx="977">
                  <c:v>1.4553077220916699</c:v>
                </c:pt>
                <c:pt idx="978">
                  <c:v>1.4568412303924601</c:v>
                </c:pt>
                <c:pt idx="979">
                  <c:v>1.4589883089065601</c:v>
                </c:pt>
                <c:pt idx="980">
                  <c:v>1.4617486000061</c:v>
                </c:pt>
                <c:pt idx="981">
                  <c:v>1.4629753828048699</c:v>
                </c:pt>
                <c:pt idx="982">
                  <c:v>1.46512234210968</c:v>
                </c:pt>
                <c:pt idx="983">
                  <c:v>1.46726930141449</c:v>
                </c:pt>
                <c:pt idx="984">
                  <c:v>1.4694162607193</c:v>
                </c:pt>
                <c:pt idx="985">
                  <c:v>1.4712564945220901</c:v>
                </c:pt>
                <c:pt idx="986">
                  <c:v>1.4734033346176101</c:v>
                </c:pt>
                <c:pt idx="987">
                  <c:v>1.4755504131317101</c:v>
                </c:pt>
                <c:pt idx="988">
                  <c:v>1.4770839214325</c:v>
                </c:pt>
                <c:pt idx="989">
                  <c:v>1.4789241552352901</c:v>
                </c:pt>
                <c:pt idx="990">
                  <c:v>1.48137772083282</c:v>
                </c:pt>
                <c:pt idx="991">
                  <c:v>1.4832180738449099</c:v>
                </c:pt>
                <c:pt idx="992">
                  <c:v>1.4853649139404299</c:v>
                </c:pt>
                <c:pt idx="993">
                  <c:v>1.48720514774323</c:v>
                </c:pt>
                <c:pt idx="994">
                  <c:v>1.4890453815460201</c:v>
                </c:pt>
                <c:pt idx="995">
                  <c:v>1.49149906635284</c:v>
                </c:pt>
                <c:pt idx="996">
                  <c:v>1.49364602565765</c:v>
                </c:pt>
              </c:numCache>
            </c:numRef>
          </c:xVal>
          <c:yVal>
            <c:numRef>
              <c:f>'pittaya skin'!$AL$4:$AL$1000</c:f>
              <c:numCache>
                <c:formatCode>General</c:formatCode>
                <c:ptCount val="997"/>
                <c:pt idx="0">
                  <c:v>79.276618304323748</c:v>
                </c:pt>
                <c:pt idx="1">
                  <c:v>74.64813775599886</c:v>
                </c:pt>
                <c:pt idx="2">
                  <c:v>71.943544422868982</c:v>
                </c:pt>
                <c:pt idx="3">
                  <c:v>69.873278169490561</c:v>
                </c:pt>
                <c:pt idx="4">
                  <c:v>68.186394938410686</c:v>
                </c:pt>
                <c:pt idx="5">
                  <c:v>66.680740928859436</c:v>
                </c:pt>
                <c:pt idx="6">
                  <c:v>65.202977401151472</c:v>
                </c:pt>
                <c:pt idx="7">
                  <c:v>63.808854313472054</c:v>
                </c:pt>
                <c:pt idx="8">
                  <c:v>62.533236318400228</c:v>
                </c:pt>
                <c:pt idx="9">
                  <c:v>61.271560463699771</c:v>
                </c:pt>
                <c:pt idx="10">
                  <c:v>60.079589109756704</c:v>
                </c:pt>
                <c:pt idx="11">
                  <c:v>58.922470006192157</c:v>
                </c:pt>
                <c:pt idx="12">
                  <c:v>57.876879757465908</c:v>
                </c:pt>
                <c:pt idx="13">
                  <c:v>56.845229582077842</c:v>
                </c:pt>
                <c:pt idx="14">
                  <c:v>55.869347968175795</c:v>
                </c:pt>
                <c:pt idx="15">
                  <c:v>54.96317085503091</c:v>
                </c:pt>
                <c:pt idx="16">
                  <c:v>54.168520529691023</c:v>
                </c:pt>
                <c:pt idx="17">
                  <c:v>53.394784448425</c:v>
                </c:pt>
                <c:pt idx="18">
                  <c:v>52.683783864763868</c:v>
                </c:pt>
                <c:pt idx="19">
                  <c:v>52.035520845741139</c:v>
                </c:pt>
                <c:pt idx="20">
                  <c:v>51.413740658807164</c:v>
                </c:pt>
                <c:pt idx="21">
                  <c:v>50.851911675470788</c:v>
                </c:pt>
                <c:pt idx="22">
                  <c:v>50.317264181516819</c:v>
                </c:pt>
                <c:pt idx="23">
                  <c:v>49.879508878802838</c:v>
                </c:pt>
                <c:pt idx="24">
                  <c:v>49.481490226422842</c:v>
                </c:pt>
                <c:pt idx="25">
                  <c:v>49.100894598681812</c:v>
                </c:pt>
                <c:pt idx="26">
                  <c:v>48.739122410717613</c:v>
                </c:pt>
                <c:pt idx="27">
                  <c:v>48.439386029547897</c:v>
                </c:pt>
                <c:pt idx="28">
                  <c:v>48.169624733418509</c:v>
                </c:pt>
                <c:pt idx="29">
                  <c:v>47.877554979178008</c:v>
                </c:pt>
                <c:pt idx="30">
                  <c:v>47.662164929947309</c:v>
                </c:pt>
                <c:pt idx="31">
                  <c:v>47.482320620805297</c:v>
                </c:pt>
                <c:pt idx="32">
                  <c:v>47.286447501061431</c:v>
                </c:pt>
                <c:pt idx="33">
                  <c:v>47.110793068647787</c:v>
                </c:pt>
                <c:pt idx="34">
                  <c:v>46.962315474791581</c:v>
                </c:pt>
                <c:pt idx="35">
                  <c:v>46.866817497588805</c:v>
                </c:pt>
                <c:pt idx="36">
                  <c:v>46.72252823018588</c:v>
                </c:pt>
                <c:pt idx="37">
                  <c:v>46.639578696075702</c:v>
                </c:pt>
                <c:pt idx="38">
                  <c:v>46.602631507332944</c:v>
                </c:pt>
                <c:pt idx="39">
                  <c:v>46.585206932418608</c:v>
                </c:pt>
                <c:pt idx="40">
                  <c:v>46.513408526813905</c:v>
                </c:pt>
                <c:pt idx="41">
                  <c:v>46.485529930412881</c:v>
                </c:pt>
                <c:pt idx="42">
                  <c:v>46.503650062070633</c:v>
                </c:pt>
                <c:pt idx="43">
                  <c:v>46.546171006411839</c:v>
                </c:pt>
                <c:pt idx="44">
                  <c:v>46.510620615497963</c:v>
                </c:pt>
                <c:pt idx="45">
                  <c:v>46.535019361148073</c:v>
                </c:pt>
                <c:pt idx="46">
                  <c:v>46.582416437310911</c:v>
                </c:pt>
                <c:pt idx="47">
                  <c:v>46.606116525667431</c:v>
                </c:pt>
                <c:pt idx="48">
                  <c:v>46.636090577191119</c:v>
                </c:pt>
                <c:pt idx="49">
                  <c:v>46.663276200640517</c:v>
                </c:pt>
                <c:pt idx="50">
                  <c:v>46.754591535731841</c:v>
                </c:pt>
                <c:pt idx="51">
                  <c:v>46.813143874467038</c:v>
                </c:pt>
                <c:pt idx="52">
                  <c:v>46.879363873648003</c:v>
                </c:pt>
                <c:pt idx="53">
                  <c:v>46.933735120546764</c:v>
                </c:pt>
                <c:pt idx="54">
                  <c:v>47.061997127622647</c:v>
                </c:pt>
                <c:pt idx="55">
                  <c:v>47.142159008796007</c:v>
                </c:pt>
                <c:pt idx="56">
                  <c:v>47.236260446549203</c:v>
                </c:pt>
                <c:pt idx="57">
                  <c:v>47.349185324078888</c:v>
                </c:pt>
                <c:pt idx="58">
                  <c:v>47.508810687511165</c:v>
                </c:pt>
                <c:pt idx="59">
                  <c:v>47.582003307153094</c:v>
                </c:pt>
                <c:pt idx="60">
                  <c:v>47.681682634571494</c:v>
                </c:pt>
                <c:pt idx="61">
                  <c:v>47.829458728963132</c:v>
                </c:pt>
                <c:pt idx="62">
                  <c:v>47.965382712143153</c:v>
                </c:pt>
                <c:pt idx="63">
                  <c:v>48.078309656706153</c:v>
                </c:pt>
                <c:pt idx="64">
                  <c:v>48.202385404362133</c:v>
                </c:pt>
                <c:pt idx="65">
                  <c:v>48.352950701965625</c:v>
                </c:pt>
                <c:pt idx="66">
                  <c:v>48.471450626989665</c:v>
                </c:pt>
                <c:pt idx="67">
                  <c:v>48.583677105604998</c:v>
                </c:pt>
                <c:pt idx="68">
                  <c:v>48.730754542702982</c:v>
                </c:pt>
                <c:pt idx="69">
                  <c:v>48.875745051191231</c:v>
                </c:pt>
                <c:pt idx="70">
                  <c:v>49.040251714028557</c:v>
                </c:pt>
                <c:pt idx="71">
                  <c:v>49.102290621373236</c:v>
                </c:pt>
                <c:pt idx="72">
                  <c:v>49.243793527735299</c:v>
                </c:pt>
                <c:pt idx="73">
                  <c:v>49.416660823970346</c:v>
                </c:pt>
                <c:pt idx="74">
                  <c:v>49.545620454823244</c:v>
                </c:pt>
                <c:pt idx="75">
                  <c:v>49.653662482672807</c:v>
                </c:pt>
                <c:pt idx="76">
                  <c:v>49.830716813465372</c:v>
                </c:pt>
                <c:pt idx="77">
                  <c:v>50.052383668034196</c:v>
                </c:pt>
                <c:pt idx="78">
                  <c:v>50.147875444136737</c:v>
                </c:pt>
                <c:pt idx="79">
                  <c:v>50.282412577086099</c:v>
                </c:pt>
                <c:pt idx="80">
                  <c:v>50.506867601350059</c:v>
                </c:pt>
                <c:pt idx="81">
                  <c:v>50.7208631781644</c:v>
                </c:pt>
                <c:pt idx="82">
                  <c:v>50.816359734281754</c:v>
                </c:pt>
                <c:pt idx="83">
                  <c:v>50.983656763037246</c:v>
                </c:pt>
                <c:pt idx="84">
                  <c:v>51.211588925070842</c:v>
                </c:pt>
                <c:pt idx="85">
                  <c:v>51.407466824829555</c:v>
                </c:pt>
                <c:pt idx="86">
                  <c:v>51.517605212128792</c:v>
                </c:pt>
                <c:pt idx="87">
                  <c:v>51.710687707575467</c:v>
                </c:pt>
                <c:pt idx="88">
                  <c:v>51.880772389267769</c:v>
                </c:pt>
                <c:pt idx="89">
                  <c:v>52.135756980285187</c:v>
                </c:pt>
                <c:pt idx="90">
                  <c:v>52.239614298989864</c:v>
                </c:pt>
                <c:pt idx="91">
                  <c:v>52.425591367078887</c:v>
                </c:pt>
                <c:pt idx="92">
                  <c:v>52.633737497713341</c:v>
                </c:pt>
                <c:pt idx="93">
                  <c:v>52.87310138803808</c:v>
                </c:pt>
                <c:pt idx="94">
                  <c:v>53.008192873510971</c:v>
                </c:pt>
                <c:pt idx="95">
                  <c:v>53.182390822505731</c:v>
                </c:pt>
                <c:pt idx="96">
                  <c:v>53.409003829652995</c:v>
                </c:pt>
                <c:pt idx="97">
                  <c:v>53.552181291458716</c:v>
                </c:pt>
                <c:pt idx="98">
                  <c:v>53.715776780129808</c:v>
                </c:pt>
                <c:pt idx="99">
                  <c:v>53.92928964004728</c:v>
                </c:pt>
                <c:pt idx="100">
                  <c:v>54.144680981173906</c:v>
                </c:pt>
                <c:pt idx="101">
                  <c:v>54.286251712069763</c:v>
                </c:pt>
                <c:pt idx="102">
                  <c:v>54.446645430578542</c:v>
                </c:pt>
                <c:pt idx="103">
                  <c:v>54.649076149230879</c:v>
                </c:pt>
                <c:pt idx="104">
                  <c:v>54.878334313198955</c:v>
                </c:pt>
                <c:pt idx="105">
                  <c:v>55.027645890442614</c:v>
                </c:pt>
                <c:pt idx="106">
                  <c:v>55.202750621157868</c:v>
                </c:pt>
                <c:pt idx="107">
                  <c:v>55.40593981188313</c:v>
                </c:pt>
                <c:pt idx="108">
                  <c:v>55.65249219847081</c:v>
                </c:pt>
                <c:pt idx="109">
                  <c:v>55.79553084606394</c:v>
                </c:pt>
                <c:pt idx="110">
                  <c:v>55.974809627783038</c:v>
                </c:pt>
                <c:pt idx="111">
                  <c:v>56.178421785220522</c:v>
                </c:pt>
                <c:pt idx="112">
                  <c:v>56.387615158955263</c:v>
                </c:pt>
                <c:pt idx="113">
                  <c:v>56.528902867760507</c:v>
                </c:pt>
                <c:pt idx="114">
                  <c:v>56.685467988224644</c:v>
                </c:pt>
                <c:pt idx="115">
                  <c:v>56.879453615785884</c:v>
                </c:pt>
                <c:pt idx="116">
                  <c:v>57.064874813373841</c:v>
                </c:pt>
                <c:pt idx="117">
                  <c:v>57.238020028710821</c:v>
                </c:pt>
                <c:pt idx="118">
                  <c:v>57.436963565103071</c:v>
                </c:pt>
                <c:pt idx="119">
                  <c:v>57.667554448864244</c:v>
                </c:pt>
                <c:pt idx="120">
                  <c:v>57.868022696926502</c:v>
                </c:pt>
                <c:pt idx="121">
                  <c:v>58.025563731689495</c:v>
                </c:pt>
                <c:pt idx="122">
                  <c:v>58.228546122181406</c:v>
                </c:pt>
                <c:pt idx="123">
                  <c:v>58.428460873601189</c:v>
                </c:pt>
                <c:pt idx="124">
                  <c:v>58.642389546357464</c:v>
                </c:pt>
                <c:pt idx="125">
                  <c:v>58.79599145330873</c:v>
                </c:pt>
                <c:pt idx="126">
                  <c:v>59.017309520212024</c:v>
                </c:pt>
                <c:pt idx="127">
                  <c:v>59.213555473033615</c:v>
                </c:pt>
                <c:pt idx="128">
                  <c:v>59.376539240929503</c:v>
                </c:pt>
                <c:pt idx="129">
                  <c:v>59.554370554240847</c:v>
                </c:pt>
                <c:pt idx="130">
                  <c:v>59.813159754411231</c:v>
                </c:pt>
                <c:pt idx="131">
                  <c:v>60.054783766623558</c:v>
                </c:pt>
                <c:pt idx="132">
                  <c:v>60.231013237538797</c:v>
                </c:pt>
                <c:pt idx="133">
                  <c:v>60.439678102723526</c:v>
                </c:pt>
                <c:pt idx="134">
                  <c:v>60.666360137482606</c:v>
                </c:pt>
                <c:pt idx="135">
                  <c:v>60.871900174997918</c:v>
                </c:pt>
                <c:pt idx="136">
                  <c:v>60.99914904502478</c:v>
                </c:pt>
                <c:pt idx="137">
                  <c:v>61.227235572467706</c:v>
                </c:pt>
                <c:pt idx="138">
                  <c:v>61.483125007361593</c:v>
                </c:pt>
                <c:pt idx="139">
                  <c:v>61.741125957258774</c:v>
                </c:pt>
                <c:pt idx="140">
                  <c:v>61.883831667134075</c:v>
                </c:pt>
                <c:pt idx="141">
                  <c:v>62.113612047715563</c:v>
                </c:pt>
                <c:pt idx="142">
                  <c:v>62.355717599483654</c:v>
                </c:pt>
                <c:pt idx="143">
                  <c:v>62.579502694988619</c:v>
                </c:pt>
                <c:pt idx="144">
                  <c:v>62.755165976889018</c:v>
                </c:pt>
                <c:pt idx="145">
                  <c:v>62.992111567310033</c:v>
                </c:pt>
                <c:pt idx="146">
                  <c:v>63.208829604765143</c:v>
                </c:pt>
                <c:pt idx="147">
                  <c:v>63.387552419090866</c:v>
                </c:pt>
                <c:pt idx="148">
                  <c:v>63.578760858071959</c:v>
                </c:pt>
                <c:pt idx="149">
                  <c:v>63.793170907383114</c:v>
                </c:pt>
                <c:pt idx="150">
                  <c:v>64.010376861615896</c:v>
                </c:pt>
                <c:pt idx="151">
                  <c:v>64.180600260628594</c:v>
                </c:pt>
                <c:pt idx="152">
                  <c:v>64.374937219275253</c:v>
                </c:pt>
                <c:pt idx="153">
                  <c:v>64.54300496081737</c:v>
                </c:pt>
                <c:pt idx="154">
                  <c:v>64.822383646659631</c:v>
                </c:pt>
                <c:pt idx="155">
                  <c:v>64.969183907495847</c:v>
                </c:pt>
                <c:pt idx="156">
                  <c:v>65.183114824921248</c:v>
                </c:pt>
                <c:pt idx="157">
                  <c:v>65.440185698600388</c:v>
                </c:pt>
                <c:pt idx="158">
                  <c:v>65.634317116612081</c:v>
                </c:pt>
                <c:pt idx="159">
                  <c:v>65.823359982821501</c:v>
                </c:pt>
                <c:pt idx="160">
                  <c:v>65.994630075878902</c:v>
                </c:pt>
                <c:pt idx="161">
                  <c:v>66.253238628633014</c:v>
                </c:pt>
                <c:pt idx="162">
                  <c:v>66.416488405965623</c:v>
                </c:pt>
                <c:pt idx="163">
                  <c:v>66.596749416124737</c:v>
                </c:pt>
                <c:pt idx="164">
                  <c:v>66.823640406968622</c:v>
                </c:pt>
                <c:pt idx="165">
                  <c:v>67.054438478531978</c:v>
                </c:pt>
                <c:pt idx="166">
                  <c:v>67.231911286698576</c:v>
                </c:pt>
                <c:pt idx="167">
                  <c:v>67.427015017849314</c:v>
                </c:pt>
                <c:pt idx="168">
                  <c:v>67.669527290738841</c:v>
                </c:pt>
                <c:pt idx="169">
                  <c:v>67.930435547354577</c:v>
                </c:pt>
                <c:pt idx="170">
                  <c:v>68.156977435633465</c:v>
                </c:pt>
                <c:pt idx="171">
                  <c:v>68.325250717810562</c:v>
                </c:pt>
                <c:pt idx="172">
                  <c:v>68.548024888638238</c:v>
                </c:pt>
                <c:pt idx="173">
                  <c:v>68.797437500413963</c:v>
                </c:pt>
                <c:pt idx="174">
                  <c:v>68.955246619721422</c:v>
                </c:pt>
                <c:pt idx="175">
                  <c:v>69.20737776800415</c:v>
                </c:pt>
                <c:pt idx="176">
                  <c:v>69.457277747501877</c:v>
                </c:pt>
                <c:pt idx="177">
                  <c:v>69.708215603854597</c:v>
                </c:pt>
                <c:pt idx="178">
                  <c:v>69.850342011467248</c:v>
                </c:pt>
                <c:pt idx="179">
                  <c:v>70.098221659587907</c:v>
                </c:pt>
                <c:pt idx="180">
                  <c:v>70.328457950226579</c:v>
                </c:pt>
                <c:pt idx="181">
                  <c:v>70.636069954781988</c:v>
                </c:pt>
                <c:pt idx="182">
                  <c:v>70.821837186682359</c:v>
                </c:pt>
                <c:pt idx="183">
                  <c:v>70.970307449029406</c:v>
                </c:pt>
                <c:pt idx="184">
                  <c:v>71.274225600280843</c:v>
                </c:pt>
                <c:pt idx="185">
                  <c:v>71.559951628976421</c:v>
                </c:pt>
                <c:pt idx="186">
                  <c:v>71.745928600173386</c:v>
                </c:pt>
                <c:pt idx="187">
                  <c:v>72.000708005827022</c:v>
                </c:pt>
                <c:pt idx="188">
                  <c:v>72.283847174503578</c:v>
                </c:pt>
                <c:pt idx="189">
                  <c:v>72.46243582544183</c:v>
                </c:pt>
                <c:pt idx="190">
                  <c:v>72.655870782382834</c:v>
                </c:pt>
                <c:pt idx="191">
                  <c:v>72.898452720757874</c:v>
                </c:pt>
                <c:pt idx="192">
                  <c:v>73.154757403286041</c:v>
                </c:pt>
                <c:pt idx="193">
                  <c:v>73.333136928578213</c:v>
                </c:pt>
                <c:pt idx="194">
                  <c:v>73.586661612652804</c:v>
                </c:pt>
                <c:pt idx="195">
                  <c:v>73.849866569472255</c:v>
                </c:pt>
                <c:pt idx="196">
                  <c:v>74.060587480899343</c:v>
                </c:pt>
                <c:pt idx="197">
                  <c:v>74.195535307549903</c:v>
                </c:pt>
                <c:pt idx="198">
                  <c:v>74.387924636260436</c:v>
                </c:pt>
                <c:pt idx="199">
                  <c:v>74.704737846270092</c:v>
                </c:pt>
                <c:pt idx="200">
                  <c:v>74.928144077158692</c:v>
                </c:pt>
                <c:pt idx="201">
                  <c:v>75.061427231368938</c:v>
                </c:pt>
                <c:pt idx="202">
                  <c:v>75.222931302092007</c:v>
                </c:pt>
                <c:pt idx="203">
                  <c:v>75.472901560725703</c:v>
                </c:pt>
                <c:pt idx="204">
                  <c:v>75.689058963813608</c:v>
                </c:pt>
                <c:pt idx="205">
                  <c:v>75.859353158720836</c:v>
                </c:pt>
                <c:pt idx="206">
                  <c:v>76.085756781842733</c:v>
                </c:pt>
                <c:pt idx="207">
                  <c:v>76.364156533579532</c:v>
                </c:pt>
                <c:pt idx="208">
                  <c:v>76.568046190252701</c:v>
                </c:pt>
                <c:pt idx="209">
                  <c:v>76.754449680875467</c:v>
                </c:pt>
                <c:pt idx="210">
                  <c:v>76.983075623295647</c:v>
                </c:pt>
                <c:pt idx="211">
                  <c:v>77.217990450280524</c:v>
                </c:pt>
                <c:pt idx="212">
                  <c:v>77.429965501933566</c:v>
                </c:pt>
                <c:pt idx="213">
                  <c:v>77.592384008860122</c:v>
                </c:pt>
                <c:pt idx="214">
                  <c:v>77.824781770500948</c:v>
                </c:pt>
                <c:pt idx="215">
                  <c:v>78.082550267956961</c:v>
                </c:pt>
                <c:pt idx="216">
                  <c:v>78.296965032688021</c:v>
                </c:pt>
                <c:pt idx="217">
                  <c:v>78.348760852846169</c:v>
                </c:pt>
                <c:pt idx="218">
                  <c:v>78.556902623331922</c:v>
                </c:pt>
                <c:pt idx="219">
                  <c:v>78.857336046925482</c:v>
                </c:pt>
                <c:pt idx="220">
                  <c:v>79.006014853565532</c:v>
                </c:pt>
                <c:pt idx="221">
                  <c:v>79.133575490366454</c:v>
                </c:pt>
                <c:pt idx="222">
                  <c:v>79.376575712331061</c:v>
                </c:pt>
                <c:pt idx="223">
                  <c:v>79.655541379059471</c:v>
                </c:pt>
                <c:pt idx="224">
                  <c:v>79.766512037984086</c:v>
                </c:pt>
                <c:pt idx="225">
                  <c:v>79.982251738835501</c:v>
                </c:pt>
                <c:pt idx="226">
                  <c:v>80.268806551037528</c:v>
                </c:pt>
                <c:pt idx="227">
                  <c:v>80.519892071089814</c:v>
                </c:pt>
                <c:pt idx="228">
                  <c:v>80.641108950048505</c:v>
                </c:pt>
                <c:pt idx="229">
                  <c:v>80.827365261432746</c:v>
                </c:pt>
                <c:pt idx="230">
                  <c:v>81.087372614454353</c:v>
                </c:pt>
                <c:pt idx="231">
                  <c:v>81.428092745351336</c:v>
                </c:pt>
                <c:pt idx="232">
                  <c:v>81.57558707725083</c:v>
                </c:pt>
                <c:pt idx="233">
                  <c:v>81.755430449768255</c:v>
                </c:pt>
                <c:pt idx="234">
                  <c:v>82.002535057251208</c:v>
                </c:pt>
                <c:pt idx="235">
                  <c:v>82.247138489709485</c:v>
                </c:pt>
                <c:pt idx="236">
                  <c:v>82.36131618327201</c:v>
                </c:pt>
                <c:pt idx="237">
                  <c:v>82.570782340822419</c:v>
                </c:pt>
                <c:pt idx="238">
                  <c:v>82.817398966932899</c:v>
                </c:pt>
                <c:pt idx="239">
                  <c:v>82.973543995153236</c:v>
                </c:pt>
                <c:pt idx="240">
                  <c:v>83.147524905639727</c:v>
                </c:pt>
                <c:pt idx="241">
                  <c:v>83.333432114458972</c:v>
                </c:pt>
                <c:pt idx="242">
                  <c:v>83.469495783881328</c:v>
                </c:pt>
                <c:pt idx="243">
                  <c:v>83.642020630815168</c:v>
                </c:pt>
                <c:pt idx="244">
                  <c:v>83.875185164960058</c:v>
                </c:pt>
                <c:pt idx="245">
                  <c:v>84.076775117771618</c:v>
                </c:pt>
                <c:pt idx="246">
                  <c:v>84.251670464461611</c:v>
                </c:pt>
                <c:pt idx="247">
                  <c:v>84.34040714307271</c:v>
                </c:pt>
                <c:pt idx="248">
                  <c:v>84.47821348314929</c:v>
                </c:pt>
                <c:pt idx="249">
                  <c:v>84.698770017801323</c:v>
                </c:pt>
                <c:pt idx="250">
                  <c:v>84.930950417959679</c:v>
                </c:pt>
                <c:pt idx="251">
                  <c:v>85.08667771164626</c:v>
                </c:pt>
                <c:pt idx="252">
                  <c:v>85.231035901694554</c:v>
                </c:pt>
                <c:pt idx="253">
                  <c:v>85.377701999143312</c:v>
                </c:pt>
                <c:pt idx="254">
                  <c:v>85.544860019901833</c:v>
                </c:pt>
                <c:pt idx="255">
                  <c:v>85.582149884027572</c:v>
                </c:pt>
                <c:pt idx="256">
                  <c:v>85.734043993439172</c:v>
                </c:pt>
                <c:pt idx="257">
                  <c:v>85.972226735655298</c:v>
                </c:pt>
                <c:pt idx="258">
                  <c:v>86.175140591070502</c:v>
                </c:pt>
                <c:pt idx="259">
                  <c:v>86.217937225993296</c:v>
                </c:pt>
                <c:pt idx="260">
                  <c:v>86.284091435376482</c:v>
                </c:pt>
                <c:pt idx="261">
                  <c:v>86.529313944342121</c:v>
                </c:pt>
                <c:pt idx="262">
                  <c:v>86.70044460953622</c:v>
                </c:pt>
                <c:pt idx="263">
                  <c:v>86.787082990853847</c:v>
                </c:pt>
                <c:pt idx="264">
                  <c:v>86.970759644538546</c:v>
                </c:pt>
                <c:pt idx="265">
                  <c:v>87.136036115835338</c:v>
                </c:pt>
                <c:pt idx="266">
                  <c:v>87.233415803986858</c:v>
                </c:pt>
                <c:pt idx="267">
                  <c:v>87.286946026665632</c:v>
                </c:pt>
                <c:pt idx="268">
                  <c:v>87.451803794506716</c:v>
                </c:pt>
                <c:pt idx="269">
                  <c:v>87.672143516732106</c:v>
                </c:pt>
                <c:pt idx="270">
                  <c:v>87.850662469887467</c:v>
                </c:pt>
                <c:pt idx="271">
                  <c:v>88.016906603498185</c:v>
                </c:pt>
                <c:pt idx="272">
                  <c:v>88.141887582599452</c:v>
                </c:pt>
                <c:pt idx="273">
                  <c:v>88.294060483142658</c:v>
                </c:pt>
                <c:pt idx="274">
                  <c:v>88.396667537308915</c:v>
                </c:pt>
                <c:pt idx="275">
                  <c:v>88.577339661035509</c:v>
                </c:pt>
                <c:pt idx="276">
                  <c:v>88.778659058551582</c:v>
                </c:pt>
                <c:pt idx="277">
                  <c:v>88.898273243774952</c:v>
                </c:pt>
                <c:pt idx="278">
                  <c:v>88.913189215263188</c:v>
                </c:pt>
                <c:pt idx="279">
                  <c:v>89.068289196606287</c:v>
                </c:pt>
                <c:pt idx="280">
                  <c:v>89.251470182137979</c:v>
                </c:pt>
                <c:pt idx="281">
                  <c:v>89.446717442921326</c:v>
                </c:pt>
                <c:pt idx="282">
                  <c:v>89.434520589293214</c:v>
                </c:pt>
                <c:pt idx="283">
                  <c:v>89.574069018670954</c:v>
                </c:pt>
                <c:pt idx="284">
                  <c:v>89.712580087951736</c:v>
                </c:pt>
                <c:pt idx="285">
                  <c:v>89.796577349623192</c:v>
                </c:pt>
                <c:pt idx="286">
                  <c:v>89.908586434458741</c:v>
                </c:pt>
                <c:pt idx="287">
                  <c:v>90.023809142601138</c:v>
                </c:pt>
                <c:pt idx="288">
                  <c:v>90.201283081176541</c:v>
                </c:pt>
                <c:pt idx="289">
                  <c:v>90.306050992694551</c:v>
                </c:pt>
                <c:pt idx="290">
                  <c:v>90.382102868602445</c:v>
                </c:pt>
                <c:pt idx="291">
                  <c:v>90.481294892893828</c:v>
                </c:pt>
                <c:pt idx="292">
                  <c:v>90.580905136179894</c:v>
                </c:pt>
                <c:pt idx="293">
                  <c:v>90.663229457277382</c:v>
                </c:pt>
                <c:pt idx="294">
                  <c:v>90.759834621549516</c:v>
                </c:pt>
                <c:pt idx="295">
                  <c:v>90.821326798556385</c:v>
                </c:pt>
                <c:pt idx="296">
                  <c:v>90.925877348592081</c:v>
                </c:pt>
                <c:pt idx="297">
                  <c:v>90.913610215827958</c:v>
                </c:pt>
                <c:pt idx="298">
                  <c:v>90.960666651343743</c:v>
                </c:pt>
                <c:pt idx="299">
                  <c:v>91.015102557631451</c:v>
                </c:pt>
                <c:pt idx="300">
                  <c:v>91.092269145902208</c:v>
                </c:pt>
                <c:pt idx="301">
                  <c:v>91.163503057600821</c:v>
                </c:pt>
                <c:pt idx="302">
                  <c:v>91.256631213292877</c:v>
                </c:pt>
                <c:pt idx="303">
                  <c:v>91.266180390903187</c:v>
                </c:pt>
                <c:pt idx="304">
                  <c:v>91.321329843584579</c:v>
                </c:pt>
                <c:pt idx="305">
                  <c:v>91.262625900867505</c:v>
                </c:pt>
                <c:pt idx="306">
                  <c:v>91.369632732545881</c:v>
                </c:pt>
                <c:pt idx="307">
                  <c:v>91.454536129989805</c:v>
                </c:pt>
                <c:pt idx="308">
                  <c:v>91.568016781128449</c:v>
                </c:pt>
                <c:pt idx="309">
                  <c:v>91.451678746972689</c:v>
                </c:pt>
                <c:pt idx="310">
                  <c:v>91.465967341522756</c:v>
                </c:pt>
                <c:pt idx="311">
                  <c:v>91.525979716390211</c:v>
                </c:pt>
                <c:pt idx="312">
                  <c:v>91.567738474457869</c:v>
                </c:pt>
                <c:pt idx="313">
                  <c:v>91.652982157277322</c:v>
                </c:pt>
                <c:pt idx="314">
                  <c:v>91.738164410447638</c:v>
                </c:pt>
                <c:pt idx="315">
                  <c:v>91.779218439310981</c:v>
                </c:pt>
                <c:pt idx="316">
                  <c:v>91.637439422501416</c:v>
                </c:pt>
                <c:pt idx="317">
                  <c:v>91.684417310747577</c:v>
                </c:pt>
                <c:pt idx="318">
                  <c:v>91.771272504491833</c:v>
                </c:pt>
                <c:pt idx="319">
                  <c:v>91.886774585118914</c:v>
                </c:pt>
                <c:pt idx="320">
                  <c:v>91.918906264254517</c:v>
                </c:pt>
                <c:pt idx="321">
                  <c:v>92.013219411445448</c:v>
                </c:pt>
                <c:pt idx="322">
                  <c:v>92.03210864101986</c:v>
                </c:pt>
                <c:pt idx="323">
                  <c:v>91.981784839328412</c:v>
                </c:pt>
                <c:pt idx="324">
                  <c:v>91.943023376602085</c:v>
                </c:pt>
                <c:pt idx="325">
                  <c:v>92.036848607015315</c:v>
                </c:pt>
                <c:pt idx="326">
                  <c:v>92.13507303358746</c:v>
                </c:pt>
                <c:pt idx="327">
                  <c:v>92.190074822569414</c:v>
                </c:pt>
                <c:pt idx="328">
                  <c:v>91.97202766648104</c:v>
                </c:pt>
                <c:pt idx="329">
                  <c:v>91.914725592284256</c:v>
                </c:pt>
                <c:pt idx="330">
                  <c:v>91.884127458156797</c:v>
                </c:pt>
                <c:pt idx="331">
                  <c:v>91.905804340668041</c:v>
                </c:pt>
                <c:pt idx="332">
                  <c:v>91.911101985818888</c:v>
                </c:pt>
                <c:pt idx="333">
                  <c:v>91.91584143505591</c:v>
                </c:pt>
                <c:pt idx="334">
                  <c:v>91.911868758322967</c:v>
                </c:pt>
                <c:pt idx="335">
                  <c:v>91.763189434924612</c:v>
                </c:pt>
                <c:pt idx="336">
                  <c:v>91.705887877486248</c:v>
                </c:pt>
                <c:pt idx="337">
                  <c:v>91.642042253748798</c:v>
                </c:pt>
                <c:pt idx="338">
                  <c:v>91.672850062578149</c:v>
                </c:pt>
                <c:pt idx="339">
                  <c:v>91.580558377172963</c:v>
                </c:pt>
                <c:pt idx="340">
                  <c:v>91.495106150060494</c:v>
                </c:pt>
                <c:pt idx="341">
                  <c:v>91.459062674785372</c:v>
                </c:pt>
                <c:pt idx="342">
                  <c:v>91.473560427278827</c:v>
                </c:pt>
                <c:pt idx="343">
                  <c:v>91.443380512146163</c:v>
                </c:pt>
                <c:pt idx="344">
                  <c:v>91.486873672734419</c:v>
                </c:pt>
                <c:pt idx="345">
                  <c:v>91.533511340199738</c:v>
                </c:pt>
                <c:pt idx="346">
                  <c:v>91.539017529643445</c:v>
                </c:pt>
                <c:pt idx="347">
                  <c:v>91.407555044301375</c:v>
                </c:pt>
                <c:pt idx="348">
                  <c:v>91.330449821084969</c:v>
                </c:pt>
                <c:pt idx="349">
                  <c:v>91.225681909567072</c:v>
                </c:pt>
                <c:pt idx="350">
                  <c:v>91.19654707360904</c:v>
                </c:pt>
                <c:pt idx="351">
                  <c:v>91.174103999946951</c:v>
                </c:pt>
                <c:pt idx="352">
                  <c:v>91.172431027075604</c:v>
                </c:pt>
                <c:pt idx="353">
                  <c:v>91.117429238093663</c:v>
                </c:pt>
                <c:pt idx="354">
                  <c:v>91.088573225564758</c:v>
                </c:pt>
                <c:pt idx="355">
                  <c:v>90.969098984963011</c:v>
                </c:pt>
                <c:pt idx="356">
                  <c:v>90.928254114043156</c:v>
                </c:pt>
                <c:pt idx="357">
                  <c:v>90.980808470869135</c:v>
                </c:pt>
                <c:pt idx="358">
                  <c:v>90.9498618155298</c:v>
                </c:pt>
                <c:pt idx="359">
                  <c:v>90.798595664409689</c:v>
                </c:pt>
                <c:pt idx="360">
                  <c:v>90.71982580105049</c:v>
                </c:pt>
                <c:pt idx="361">
                  <c:v>90.738296779332714</c:v>
                </c:pt>
                <c:pt idx="362">
                  <c:v>90.611224608365305</c:v>
                </c:pt>
                <c:pt idx="363">
                  <c:v>90.599793945888166</c:v>
                </c:pt>
                <c:pt idx="364">
                  <c:v>90.627403537268947</c:v>
                </c:pt>
                <c:pt idx="365">
                  <c:v>90.718711088687613</c:v>
                </c:pt>
                <c:pt idx="366">
                  <c:v>90.495304825501748</c:v>
                </c:pt>
                <c:pt idx="367">
                  <c:v>90.453484605487546</c:v>
                </c:pt>
                <c:pt idx="368">
                  <c:v>90.463382304309633</c:v>
                </c:pt>
                <c:pt idx="369">
                  <c:v>90.592963886138065</c:v>
                </c:pt>
                <c:pt idx="370">
                  <c:v>90.524936460021578</c:v>
                </c:pt>
                <c:pt idx="371">
                  <c:v>90.486871522960612</c:v>
                </c:pt>
                <c:pt idx="372">
                  <c:v>90.392698352688569</c:v>
                </c:pt>
                <c:pt idx="373">
                  <c:v>90.299918718208289</c:v>
                </c:pt>
                <c:pt idx="374">
                  <c:v>90.151301373515011</c:v>
                </c:pt>
                <c:pt idx="375">
                  <c:v>90.218578563394729</c:v>
                </c:pt>
                <c:pt idx="376">
                  <c:v>90.304379893072166</c:v>
                </c:pt>
                <c:pt idx="377">
                  <c:v>90.213839114157551</c:v>
                </c:pt>
                <c:pt idx="378">
                  <c:v>90.068427705990572</c:v>
                </c:pt>
                <c:pt idx="379">
                  <c:v>89.927415461684973</c:v>
                </c:pt>
                <c:pt idx="380">
                  <c:v>89.901269717529445</c:v>
                </c:pt>
                <c:pt idx="381">
                  <c:v>89.811844232330799</c:v>
                </c:pt>
                <c:pt idx="382">
                  <c:v>89.805632700032149</c:v>
                </c:pt>
                <c:pt idx="383">
                  <c:v>89.846415592246927</c:v>
                </c:pt>
                <c:pt idx="384">
                  <c:v>89.91304948257158</c:v>
                </c:pt>
                <c:pt idx="385">
                  <c:v>89.709089514465006</c:v>
                </c:pt>
                <c:pt idx="386">
                  <c:v>89.619516333269416</c:v>
                </c:pt>
                <c:pt idx="387">
                  <c:v>89.653886867970584</c:v>
                </c:pt>
                <c:pt idx="388">
                  <c:v>89.759909501067767</c:v>
                </c:pt>
                <c:pt idx="389">
                  <c:v>89.704071241798857</c:v>
                </c:pt>
                <c:pt idx="390">
                  <c:v>89.631234668662401</c:v>
                </c:pt>
                <c:pt idx="391">
                  <c:v>89.402383645681951</c:v>
                </c:pt>
                <c:pt idx="392">
                  <c:v>89.301727806462821</c:v>
                </c:pt>
                <c:pt idx="393">
                  <c:v>89.247082806826384</c:v>
                </c:pt>
                <c:pt idx="394">
                  <c:v>89.333450051495575</c:v>
                </c:pt>
                <c:pt idx="395">
                  <c:v>89.314483437357708</c:v>
                </c:pt>
                <c:pt idx="396">
                  <c:v>89.255516658423332</c:v>
                </c:pt>
                <c:pt idx="397">
                  <c:v>89.064103227862972</c:v>
                </c:pt>
                <c:pt idx="398">
                  <c:v>88.993767248398001</c:v>
                </c:pt>
                <c:pt idx="399">
                  <c:v>88.940934617198721</c:v>
                </c:pt>
                <c:pt idx="400">
                  <c:v>88.891857236655397</c:v>
                </c:pt>
                <c:pt idx="401">
                  <c:v>88.901406414265708</c:v>
                </c:pt>
                <c:pt idx="402">
                  <c:v>88.934940446382527</c:v>
                </c:pt>
                <c:pt idx="403">
                  <c:v>88.943931944837331</c:v>
                </c:pt>
                <c:pt idx="404">
                  <c:v>88.730972210142184</c:v>
                </c:pt>
                <c:pt idx="405">
                  <c:v>88.545212697319897</c:v>
                </c:pt>
                <c:pt idx="406">
                  <c:v>88.607524743751668</c:v>
                </c:pt>
                <c:pt idx="407">
                  <c:v>88.826827170475028</c:v>
                </c:pt>
                <c:pt idx="408">
                  <c:v>88.79755290665382</c:v>
                </c:pt>
                <c:pt idx="409">
                  <c:v>88.774962136994887</c:v>
                </c:pt>
                <c:pt idx="410">
                  <c:v>88.625655468955642</c:v>
                </c:pt>
                <c:pt idx="411">
                  <c:v>88.590030244972709</c:v>
                </c:pt>
                <c:pt idx="412">
                  <c:v>88.503044472852096</c:v>
                </c:pt>
                <c:pt idx="413">
                  <c:v>88.605364435455741</c:v>
                </c:pt>
                <c:pt idx="414">
                  <c:v>88.70455645974701</c:v>
                </c:pt>
                <c:pt idx="415">
                  <c:v>88.739546070955427</c:v>
                </c:pt>
                <c:pt idx="416">
                  <c:v>88.399592680265116</c:v>
                </c:pt>
                <c:pt idx="417">
                  <c:v>88.308416320873278</c:v>
                </c:pt>
                <c:pt idx="418">
                  <c:v>88.363627203203905</c:v>
                </c:pt>
                <c:pt idx="419">
                  <c:v>88.383979666353099</c:v>
                </c:pt>
                <c:pt idx="420">
                  <c:v>88.470486338885465</c:v>
                </c:pt>
                <c:pt idx="421">
                  <c:v>88.468464844802227</c:v>
                </c:pt>
                <c:pt idx="422">
                  <c:v>88.388022622222181</c:v>
                </c:pt>
                <c:pt idx="423">
                  <c:v>88.101955177742013</c:v>
                </c:pt>
                <c:pt idx="424">
                  <c:v>88.063333756529374</c:v>
                </c:pt>
                <c:pt idx="425">
                  <c:v>88.100631339733042</c:v>
                </c:pt>
                <c:pt idx="426">
                  <c:v>88.208814862479272</c:v>
                </c:pt>
                <c:pt idx="427">
                  <c:v>88.100910163162041</c:v>
                </c:pt>
                <c:pt idx="428">
                  <c:v>87.972227062623034</c:v>
                </c:pt>
                <c:pt idx="429">
                  <c:v>87.786536666230418</c:v>
                </c:pt>
                <c:pt idx="430">
                  <c:v>87.747705538018579</c:v>
                </c:pt>
                <c:pt idx="431">
                  <c:v>87.563052437128007</c:v>
                </c:pt>
                <c:pt idx="432">
                  <c:v>87.545069956976562</c:v>
                </c:pt>
                <c:pt idx="433">
                  <c:v>87.672769504882254</c:v>
                </c:pt>
                <c:pt idx="434">
                  <c:v>87.678763643401183</c:v>
                </c:pt>
                <c:pt idx="435">
                  <c:v>87.407194500470297</c:v>
                </c:pt>
                <c:pt idx="436">
                  <c:v>87.422040774175628</c:v>
                </c:pt>
                <c:pt idx="437">
                  <c:v>87.472503971432872</c:v>
                </c:pt>
                <c:pt idx="438">
                  <c:v>87.519281034463958</c:v>
                </c:pt>
                <c:pt idx="439">
                  <c:v>87.480380176171721</c:v>
                </c:pt>
                <c:pt idx="440">
                  <c:v>87.493073828361659</c:v>
                </c:pt>
                <c:pt idx="441">
                  <c:v>87.432984036633371</c:v>
                </c:pt>
                <c:pt idx="442">
                  <c:v>87.374784030203074</c:v>
                </c:pt>
                <c:pt idx="443">
                  <c:v>87.297888562432078</c:v>
                </c:pt>
                <c:pt idx="444">
                  <c:v>87.347662387897273</c:v>
                </c:pt>
                <c:pt idx="445">
                  <c:v>87.39708825735508</c:v>
                </c:pt>
                <c:pt idx="446">
                  <c:v>87.283041723522231</c:v>
                </c:pt>
                <c:pt idx="447">
                  <c:v>87.128299096729165</c:v>
                </c:pt>
                <c:pt idx="448">
                  <c:v>87.006105786713292</c:v>
                </c:pt>
                <c:pt idx="449">
                  <c:v>87.001505749190741</c:v>
                </c:pt>
                <c:pt idx="450">
                  <c:v>86.915417344099268</c:v>
                </c:pt>
                <c:pt idx="451">
                  <c:v>87.027155873639344</c:v>
                </c:pt>
                <c:pt idx="452">
                  <c:v>87.136245031548313</c:v>
                </c:pt>
                <c:pt idx="453">
                  <c:v>87.05656898397055</c:v>
                </c:pt>
                <c:pt idx="454">
                  <c:v>86.777750980941562</c:v>
                </c:pt>
                <c:pt idx="455">
                  <c:v>86.77460650636182</c:v>
                </c:pt>
                <c:pt idx="456">
                  <c:v>86.835532752228502</c:v>
                </c:pt>
                <c:pt idx="457">
                  <c:v>86.939255100110714</c:v>
                </c:pt>
                <c:pt idx="458">
                  <c:v>86.843060451904137</c:v>
                </c:pt>
                <c:pt idx="459">
                  <c:v>86.85832491230687</c:v>
                </c:pt>
                <c:pt idx="460">
                  <c:v>86.833023357516268</c:v>
                </c:pt>
                <c:pt idx="461">
                  <c:v>86.853654644094306</c:v>
                </c:pt>
                <c:pt idx="462">
                  <c:v>86.705812323890058</c:v>
                </c:pt>
                <c:pt idx="463">
                  <c:v>86.753069051713894</c:v>
                </c:pt>
                <c:pt idx="464">
                  <c:v>86.92036646803821</c:v>
                </c:pt>
                <c:pt idx="465">
                  <c:v>86.834417474661223</c:v>
                </c:pt>
                <c:pt idx="466">
                  <c:v>86.713270293485422</c:v>
                </c:pt>
                <c:pt idx="467">
                  <c:v>86.624951284813292</c:v>
                </c:pt>
                <c:pt idx="468">
                  <c:v>86.644537556811613</c:v>
                </c:pt>
                <c:pt idx="469">
                  <c:v>86.535308438132333</c:v>
                </c:pt>
                <c:pt idx="470">
                  <c:v>86.610376163905215</c:v>
                </c:pt>
                <c:pt idx="471">
                  <c:v>86.628436577675686</c:v>
                </c:pt>
                <c:pt idx="472">
                  <c:v>86.665874170095762</c:v>
                </c:pt>
                <c:pt idx="473">
                  <c:v>86.429982863607634</c:v>
                </c:pt>
                <c:pt idx="474">
                  <c:v>86.353583564599262</c:v>
                </c:pt>
                <c:pt idx="475">
                  <c:v>86.349122373586695</c:v>
                </c:pt>
                <c:pt idx="476">
                  <c:v>86.444898802798463</c:v>
                </c:pt>
                <c:pt idx="477">
                  <c:v>86.326957542000486</c:v>
                </c:pt>
                <c:pt idx="478">
                  <c:v>86.248118562211474</c:v>
                </c:pt>
                <c:pt idx="479">
                  <c:v>86.20190688126489</c:v>
                </c:pt>
                <c:pt idx="480">
                  <c:v>86.06005815052373</c:v>
                </c:pt>
                <c:pt idx="481">
                  <c:v>86.058935170027226</c:v>
                </c:pt>
                <c:pt idx="482">
                  <c:v>86.09428155443247</c:v>
                </c:pt>
                <c:pt idx="483">
                  <c:v>86.140004737248177</c:v>
                </c:pt>
                <c:pt idx="484">
                  <c:v>86.096232753231035</c:v>
                </c:pt>
                <c:pt idx="485">
                  <c:v>85.920711143862974</c:v>
                </c:pt>
                <c:pt idx="486">
                  <c:v>85.836295679345426</c:v>
                </c:pt>
                <c:pt idx="487">
                  <c:v>85.829255944893433</c:v>
                </c:pt>
                <c:pt idx="488">
                  <c:v>85.832880084265923</c:v>
                </c:pt>
                <c:pt idx="489">
                  <c:v>85.880206509872679</c:v>
                </c:pt>
                <c:pt idx="490">
                  <c:v>85.799214924716964</c:v>
                </c:pt>
                <c:pt idx="491">
                  <c:v>85.665939473435841</c:v>
                </c:pt>
                <c:pt idx="492">
                  <c:v>85.432627259442825</c:v>
                </c:pt>
                <c:pt idx="493">
                  <c:v>85.359233055597088</c:v>
                </c:pt>
                <c:pt idx="494">
                  <c:v>85.468113087859962</c:v>
                </c:pt>
                <c:pt idx="495">
                  <c:v>85.589679020937567</c:v>
                </c:pt>
                <c:pt idx="496">
                  <c:v>85.561093563703892</c:v>
                </c:pt>
                <c:pt idx="497">
                  <c:v>85.520737174766253</c:v>
                </c:pt>
                <c:pt idx="498">
                  <c:v>85.372057819070491</c:v>
                </c:pt>
                <c:pt idx="499">
                  <c:v>85.343968562896833</c:v>
                </c:pt>
                <c:pt idx="500">
                  <c:v>85.260459250300599</c:v>
                </c:pt>
                <c:pt idx="501">
                  <c:v>85.394571171868591</c:v>
                </c:pt>
                <c:pt idx="502">
                  <c:v>85.466153588630391</c:v>
                </c:pt>
                <c:pt idx="503">
                  <c:v>85.505054446922642</c:v>
                </c:pt>
                <c:pt idx="504">
                  <c:v>85.387113202273227</c:v>
                </c:pt>
                <c:pt idx="505">
                  <c:v>85.31141041278164</c:v>
                </c:pt>
                <c:pt idx="506">
                  <c:v>85.326953712762062</c:v>
                </c:pt>
                <c:pt idx="507">
                  <c:v>85.28088142738126</c:v>
                </c:pt>
                <c:pt idx="508">
                  <c:v>85.317683374729427</c:v>
                </c:pt>
                <c:pt idx="509">
                  <c:v>85.32918375113816</c:v>
                </c:pt>
                <c:pt idx="510">
                  <c:v>85.323538133831264</c:v>
                </c:pt>
                <c:pt idx="511">
                  <c:v>85.177995565934708</c:v>
                </c:pt>
                <c:pt idx="512">
                  <c:v>85.074830864910339</c:v>
                </c:pt>
                <c:pt idx="513">
                  <c:v>85.076991173206281</c:v>
                </c:pt>
                <c:pt idx="514">
                  <c:v>85.253768069357889</c:v>
                </c:pt>
                <c:pt idx="515">
                  <c:v>85.203087462172221</c:v>
                </c:pt>
                <c:pt idx="516">
                  <c:v>85.147877128897406</c:v>
                </c:pt>
                <c:pt idx="517">
                  <c:v>85.128360570830807</c:v>
                </c:pt>
                <c:pt idx="518">
                  <c:v>85.044510989007478</c:v>
                </c:pt>
                <c:pt idx="519">
                  <c:v>84.985884511597348</c:v>
                </c:pt>
                <c:pt idx="520">
                  <c:v>85.04492925644837</c:v>
                </c:pt>
                <c:pt idx="521">
                  <c:v>85.073994378474666</c:v>
                </c:pt>
                <c:pt idx="522">
                  <c:v>84.985257134659065</c:v>
                </c:pt>
                <c:pt idx="523">
                  <c:v>84.922317678991604</c:v>
                </c:pt>
                <c:pt idx="524">
                  <c:v>84.792379889170846</c:v>
                </c:pt>
                <c:pt idx="525">
                  <c:v>84.822142085918316</c:v>
                </c:pt>
                <c:pt idx="526">
                  <c:v>84.777254792036516</c:v>
                </c:pt>
                <c:pt idx="527">
                  <c:v>84.718977401042764</c:v>
                </c:pt>
                <c:pt idx="528">
                  <c:v>84.637566967092965</c:v>
                </c:pt>
                <c:pt idx="529">
                  <c:v>84.576152804448739</c:v>
                </c:pt>
                <c:pt idx="530">
                  <c:v>84.477239587437737</c:v>
                </c:pt>
                <c:pt idx="531">
                  <c:v>84.449986801551191</c:v>
                </c:pt>
                <c:pt idx="532">
                  <c:v>84.505128002247517</c:v>
                </c:pt>
                <c:pt idx="533">
                  <c:v>84.563746259970117</c:v>
                </c:pt>
                <c:pt idx="534">
                  <c:v>84.435480829370093</c:v>
                </c:pt>
                <c:pt idx="535">
                  <c:v>84.225395563015027</c:v>
                </c:pt>
                <c:pt idx="536">
                  <c:v>84.10849163001636</c:v>
                </c:pt>
                <c:pt idx="537">
                  <c:v>84.148716891521957</c:v>
                </c:pt>
                <c:pt idx="538">
                  <c:v>84.155408104762074</c:v>
                </c:pt>
                <c:pt idx="539">
                  <c:v>84.263940181017446</c:v>
                </c:pt>
                <c:pt idx="540">
                  <c:v>84.294189761635607</c:v>
                </c:pt>
                <c:pt idx="541">
                  <c:v>84.18133648743526</c:v>
                </c:pt>
                <c:pt idx="542">
                  <c:v>83.938065742472673</c:v>
                </c:pt>
                <c:pt idx="543">
                  <c:v>83.816848863513968</c:v>
                </c:pt>
                <c:pt idx="544">
                  <c:v>83.828140098127918</c:v>
                </c:pt>
                <c:pt idx="545">
                  <c:v>83.888848966363568</c:v>
                </c:pt>
                <c:pt idx="546">
                  <c:v>83.997450191346147</c:v>
                </c:pt>
                <c:pt idx="547">
                  <c:v>83.985880101005819</c:v>
                </c:pt>
                <c:pt idx="548">
                  <c:v>83.889615738867633</c:v>
                </c:pt>
                <c:pt idx="549">
                  <c:v>83.802211166399033</c:v>
                </c:pt>
                <c:pt idx="550">
                  <c:v>83.754876488807355</c:v>
                </c:pt>
                <c:pt idx="551">
                  <c:v>83.87219035651836</c:v>
                </c:pt>
                <c:pt idx="552">
                  <c:v>83.991107499317934</c:v>
                </c:pt>
                <c:pt idx="553">
                  <c:v>83.946220189287416</c:v>
                </c:pt>
                <c:pt idx="554">
                  <c:v>83.882576004415654</c:v>
                </c:pt>
                <c:pt idx="555">
                  <c:v>83.751460877579149</c:v>
                </c:pt>
                <c:pt idx="556">
                  <c:v>83.778234547728786</c:v>
                </c:pt>
                <c:pt idx="557">
                  <c:v>83.724974848047864</c:v>
                </c:pt>
                <c:pt idx="558">
                  <c:v>83.757176774022184</c:v>
                </c:pt>
                <c:pt idx="559">
                  <c:v>83.79370761701918</c:v>
                </c:pt>
                <c:pt idx="560">
                  <c:v>83.723015364967097</c:v>
                </c:pt>
                <c:pt idx="561">
                  <c:v>83.500383625660518</c:v>
                </c:pt>
                <c:pt idx="562">
                  <c:v>83.418268430209125</c:v>
                </c:pt>
                <c:pt idx="563">
                  <c:v>83.403553316233342</c:v>
                </c:pt>
                <c:pt idx="564">
                  <c:v>83.556910659219582</c:v>
                </c:pt>
                <c:pt idx="565">
                  <c:v>83.457370113716308</c:v>
                </c:pt>
                <c:pt idx="566">
                  <c:v>83.447751819676313</c:v>
                </c:pt>
                <c:pt idx="567">
                  <c:v>83.368563737322305</c:v>
                </c:pt>
                <c:pt idx="568">
                  <c:v>83.354205412692053</c:v>
                </c:pt>
                <c:pt idx="569">
                  <c:v>83.293139787408407</c:v>
                </c:pt>
                <c:pt idx="570">
                  <c:v>83.311339596744673</c:v>
                </c:pt>
                <c:pt idx="571">
                  <c:v>83.363057515581076</c:v>
                </c:pt>
                <c:pt idx="572">
                  <c:v>83.317333735263588</c:v>
                </c:pt>
                <c:pt idx="573">
                  <c:v>83.173045921243599</c:v>
                </c:pt>
                <c:pt idx="574">
                  <c:v>83.062771755687081</c:v>
                </c:pt>
                <c:pt idx="575">
                  <c:v>83.028889202358386</c:v>
                </c:pt>
                <c:pt idx="576">
                  <c:v>83.043037819989323</c:v>
                </c:pt>
                <c:pt idx="577">
                  <c:v>83.120204989613299</c:v>
                </c:pt>
                <c:pt idx="578">
                  <c:v>83.108425256868557</c:v>
                </c:pt>
                <c:pt idx="579">
                  <c:v>83.012300290296196</c:v>
                </c:pt>
                <c:pt idx="580">
                  <c:v>82.830713698068692</c:v>
                </c:pt>
                <c:pt idx="581">
                  <c:v>82.7465858903183</c:v>
                </c:pt>
                <c:pt idx="582">
                  <c:v>82.781087552451638</c:v>
                </c:pt>
                <c:pt idx="583">
                  <c:v>82.877979259230699</c:v>
                </c:pt>
                <c:pt idx="584">
                  <c:v>82.818516263087474</c:v>
                </c:pt>
                <c:pt idx="585">
                  <c:v>82.719533945795391</c:v>
                </c:pt>
                <c:pt idx="586">
                  <c:v>82.589882666184153</c:v>
                </c:pt>
                <c:pt idx="587">
                  <c:v>82.590788834254028</c:v>
                </c:pt>
                <c:pt idx="588">
                  <c:v>82.575175820342011</c:v>
                </c:pt>
                <c:pt idx="589">
                  <c:v>82.60521685666717</c:v>
                </c:pt>
                <c:pt idx="590">
                  <c:v>82.679865798240783</c:v>
                </c:pt>
                <c:pt idx="591">
                  <c:v>82.677147229436358</c:v>
                </c:pt>
                <c:pt idx="592">
                  <c:v>82.609189533400254</c:v>
                </c:pt>
                <c:pt idx="593">
                  <c:v>82.572317855971789</c:v>
                </c:pt>
                <c:pt idx="594">
                  <c:v>82.593576519488238</c:v>
                </c:pt>
                <c:pt idx="595">
                  <c:v>82.704687123034361</c:v>
                </c:pt>
                <c:pt idx="596">
                  <c:v>82.694580330863459</c:v>
                </c:pt>
                <c:pt idx="597">
                  <c:v>82.731033724702343</c:v>
                </c:pt>
                <c:pt idx="598">
                  <c:v>82.752997731073592</c:v>
                </c:pt>
                <c:pt idx="599">
                  <c:v>82.562342191233057</c:v>
                </c:pt>
                <c:pt idx="600">
                  <c:v>82.445454810650489</c:v>
                </c:pt>
                <c:pt idx="601">
                  <c:v>82.583469695019943</c:v>
                </c:pt>
                <c:pt idx="602">
                  <c:v>82.738151457368261</c:v>
                </c:pt>
                <c:pt idx="603">
                  <c:v>82.504421040529152</c:v>
                </c:pt>
                <c:pt idx="604">
                  <c:v>82.324926189223618</c:v>
                </c:pt>
                <c:pt idx="605">
                  <c:v>82.232913327247402</c:v>
                </c:pt>
                <c:pt idx="606">
                  <c:v>82.318374371549311</c:v>
                </c:pt>
                <c:pt idx="607">
                  <c:v>82.281363330852457</c:v>
                </c:pt>
                <c:pt idx="608">
                  <c:v>82.400838088212595</c:v>
                </c:pt>
                <c:pt idx="609">
                  <c:v>82.413593170051797</c:v>
                </c:pt>
                <c:pt idx="610">
                  <c:v>82.428299983596546</c:v>
                </c:pt>
                <c:pt idx="611">
                  <c:v>82.229985697391683</c:v>
                </c:pt>
                <c:pt idx="612">
                  <c:v>82.198063143902175</c:v>
                </c:pt>
                <c:pt idx="613">
                  <c:v>82.217648834547276</c:v>
                </c:pt>
                <c:pt idx="614">
                  <c:v>82.28066570707557</c:v>
                </c:pt>
                <c:pt idx="615">
                  <c:v>82.229218892590211</c:v>
                </c:pt>
                <c:pt idx="616">
                  <c:v>82.187956351731387</c:v>
                </c:pt>
                <c:pt idx="617">
                  <c:v>82.050986481941777</c:v>
                </c:pt>
                <c:pt idx="618">
                  <c:v>81.897489711092334</c:v>
                </c:pt>
                <c:pt idx="619">
                  <c:v>81.882365195311095</c:v>
                </c:pt>
                <c:pt idx="620">
                  <c:v>81.898744432671492</c:v>
                </c:pt>
                <c:pt idx="621">
                  <c:v>81.981626368329572</c:v>
                </c:pt>
                <c:pt idx="622">
                  <c:v>81.928227273082982</c:v>
                </c:pt>
                <c:pt idx="623">
                  <c:v>81.871352235070447</c:v>
                </c:pt>
                <c:pt idx="624">
                  <c:v>81.811889238927222</c:v>
                </c:pt>
                <c:pt idx="625">
                  <c:v>81.827153763924755</c:v>
                </c:pt>
                <c:pt idx="626">
                  <c:v>81.763865173394905</c:v>
                </c:pt>
                <c:pt idx="627">
                  <c:v>81.848281235414234</c:v>
                </c:pt>
                <c:pt idx="628">
                  <c:v>81.857272184813354</c:v>
                </c:pt>
                <c:pt idx="629">
                  <c:v>81.83015051021026</c:v>
                </c:pt>
                <c:pt idx="630">
                  <c:v>81.610028181764605</c:v>
                </c:pt>
                <c:pt idx="631">
                  <c:v>81.544292772729307</c:v>
                </c:pt>
                <c:pt idx="632">
                  <c:v>81.475698882565467</c:v>
                </c:pt>
                <c:pt idx="633">
                  <c:v>81.593709857295167</c:v>
                </c:pt>
                <c:pt idx="634">
                  <c:v>81.52407092025399</c:v>
                </c:pt>
                <c:pt idx="635">
                  <c:v>81.419102118926219</c:v>
                </c:pt>
                <c:pt idx="636">
                  <c:v>81.373439800555289</c:v>
                </c:pt>
                <c:pt idx="637">
                  <c:v>81.356711492927303</c:v>
                </c:pt>
                <c:pt idx="638">
                  <c:v>81.295445010131203</c:v>
                </c:pt>
                <c:pt idx="639">
                  <c:v>81.342980545235335</c:v>
                </c:pt>
                <c:pt idx="640">
                  <c:v>81.405858538956124</c:v>
                </c:pt>
                <c:pt idx="641">
                  <c:v>81.540248718748828</c:v>
                </c:pt>
                <c:pt idx="642">
                  <c:v>81.442938760677592</c:v>
                </c:pt>
                <c:pt idx="643">
                  <c:v>81.469703613637762</c:v>
                </c:pt>
                <c:pt idx="644">
                  <c:v>81.428371342698512</c:v>
                </c:pt>
                <c:pt idx="645">
                  <c:v>81.332942869494232</c:v>
                </c:pt>
                <c:pt idx="646">
                  <c:v>81.410876262566461</c:v>
                </c:pt>
                <c:pt idx="647">
                  <c:v>81.413803343366467</c:v>
                </c:pt>
                <c:pt idx="648">
                  <c:v>81.422585748472585</c:v>
                </c:pt>
                <c:pt idx="649">
                  <c:v>81.229638191550976</c:v>
                </c:pt>
                <c:pt idx="650">
                  <c:v>81.305759216186061</c:v>
                </c:pt>
                <c:pt idx="651">
                  <c:v>81.320814034184394</c:v>
                </c:pt>
                <c:pt idx="652">
                  <c:v>81.350994466075363</c:v>
                </c:pt>
                <c:pt idx="653">
                  <c:v>81.305270718055283</c:v>
                </c:pt>
                <c:pt idx="654">
                  <c:v>81.229567912414865</c:v>
                </c:pt>
                <c:pt idx="655">
                  <c:v>81.129121231139223</c:v>
                </c:pt>
                <c:pt idx="656">
                  <c:v>81.18118708983441</c:v>
                </c:pt>
                <c:pt idx="657">
                  <c:v>81.013131169139655</c:v>
                </c:pt>
                <c:pt idx="658">
                  <c:v>81.029928625494833</c:v>
                </c:pt>
                <c:pt idx="659">
                  <c:v>81.105979920049634</c:v>
                </c:pt>
                <c:pt idx="660">
                  <c:v>81.020100624455537</c:v>
                </c:pt>
                <c:pt idx="661">
                  <c:v>80.833426643132341</c:v>
                </c:pt>
                <c:pt idx="662">
                  <c:v>80.702172120729927</c:v>
                </c:pt>
                <c:pt idx="663">
                  <c:v>80.681401438586079</c:v>
                </c:pt>
                <c:pt idx="664">
                  <c:v>80.67979819579503</c:v>
                </c:pt>
                <c:pt idx="665">
                  <c:v>80.7688136978351</c:v>
                </c:pt>
                <c:pt idx="666">
                  <c:v>80.780383755878049</c:v>
                </c:pt>
                <c:pt idx="667">
                  <c:v>80.717505762157259</c:v>
                </c:pt>
                <c:pt idx="668">
                  <c:v>80.564644055026619</c:v>
                </c:pt>
                <c:pt idx="669">
                  <c:v>80.532582138268708</c:v>
                </c:pt>
                <c:pt idx="670">
                  <c:v>80.576283843149852</c:v>
                </c:pt>
                <c:pt idx="671">
                  <c:v>80.683770291174895</c:v>
                </c:pt>
                <c:pt idx="672">
                  <c:v>80.530281239403379</c:v>
                </c:pt>
                <c:pt idx="673">
                  <c:v>80.448506361625036</c:v>
                </c:pt>
                <c:pt idx="674">
                  <c:v>80.358871750780182</c:v>
                </c:pt>
                <c:pt idx="675">
                  <c:v>80.363053553159361</c:v>
                </c:pt>
                <c:pt idx="676">
                  <c:v>80.250757344463764</c:v>
                </c:pt>
                <c:pt idx="677">
                  <c:v>80.366817104246238</c:v>
                </c:pt>
                <c:pt idx="678">
                  <c:v>80.402851730034627</c:v>
                </c:pt>
                <c:pt idx="679">
                  <c:v>80.409333817628507</c:v>
                </c:pt>
                <c:pt idx="680">
                  <c:v>80.189490861667664</c:v>
                </c:pt>
                <c:pt idx="681">
                  <c:v>80.082414364503791</c:v>
                </c:pt>
                <c:pt idx="682">
                  <c:v>80.051815681320619</c:v>
                </c:pt>
                <c:pt idx="683">
                  <c:v>80.244553531243056</c:v>
                </c:pt>
                <c:pt idx="684">
                  <c:v>80.275431037855199</c:v>
                </c:pt>
                <c:pt idx="685">
                  <c:v>80.22266752308586</c:v>
                </c:pt>
                <c:pt idx="686">
                  <c:v>80.202524217880153</c:v>
                </c:pt>
                <c:pt idx="687">
                  <c:v>80.034738271127665</c:v>
                </c:pt>
                <c:pt idx="688">
                  <c:v>80.044078872147594</c:v>
                </c:pt>
                <c:pt idx="689">
                  <c:v>80.115668442782692</c:v>
                </c:pt>
                <c:pt idx="690">
                  <c:v>80.376016048882647</c:v>
                </c:pt>
                <c:pt idx="691">
                  <c:v>80.267832526136445</c:v>
                </c:pt>
                <c:pt idx="692">
                  <c:v>80.175689053486479</c:v>
                </c:pt>
                <c:pt idx="693">
                  <c:v>80.055159883003924</c:v>
                </c:pt>
                <c:pt idx="694">
                  <c:v>80.078448276439843</c:v>
                </c:pt>
                <c:pt idx="695">
                  <c:v>79.969838234267812</c:v>
                </c:pt>
                <c:pt idx="696">
                  <c:v>80.206287187613938</c:v>
                </c:pt>
                <c:pt idx="697">
                  <c:v>80.34423179284741</c:v>
                </c:pt>
                <c:pt idx="698">
                  <c:v>80.162723747889672</c:v>
                </c:pt>
                <c:pt idx="699">
                  <c:v>79.919932683868552</c:v>
                </c:pt>
                <c:pt idx="700">
                  <c:v>79.774878032749683</c:v>
                </c:pt>
                <c:pt idx="701">
                  <c:v>79.790141976394111</c:v>
                </c:pt>
                <c:pt idx="702">
                  <c:v>79.745115270797697</c:v>
                </c:pt>
                <c:pt idx="703">
                  <c:v>79.809936792685193</c:v>
                </c:pt>
                <c:pt idx="704">
                  <c:v>79.813282673833086</c:v>
                </c:pt>
                <c:pt idx="705">
                  <c:v>79.738633183203802</c:v>
                </c:pt>
                <c:pt idx="706">
                  <c:v>79.475628502543486</c:v>
                </c:pt>
                <c:pt idx="707">
                  <c:v>79.419024019826296</c:v>
                </c:pt>
                <c:pt idx="708">
                  <c:v>79.5499294396636</c:v>
                </c:pt>
                <c:pt idx="709">
                  <c:v>79.765676859592958</c:v>
                </c:pt>
                <c:pt idx="710">
                  <c:v>79.685713736601144</c:v>
                </c:pt>
                <c:pt idx="711">
                  <c:v>79.641384654781703</c:v>
                </c:pt>
                <c:pt idx="712">
                  <c:v>79.481134691987322</c:v>
                </c:pt>
                <c:pt idx="713">
                  <c:v>79.407453380430141</c:v>
                </c:pt>
                <c:pt idx="714">
                  <c:v>79.416653455475483</c:v>
                </c:pt>
                <c:pt idx="715">
                  <c:v>79.526928137790307</c:v>
                </c:pt>
                <c:pt idx="716">
                  <c:v>79.654139155267828</c:v>
                </c:pt>
                <c:pt idx="717">
                  <c:v>79.565410744790356</c:v>
                </c:pt>
                <c:pt idx="718">
                  <c:v>79.374136193037373</c:v>
                </c:pt>
                <c:pt idx="719">
                  <c:v>79.251516896502807</c:v>
                </c:pt>
                <c:pt idx="720">
                  <c:v>79.261631440048916</c:v>
                </c:pt>
                <c:pt idx="721">
                  <c:v>79.288744814220976</c:v>
                </c:pt>
                <c:pt idx="722">
                  <c:v>79.291184527298995</c:v>
                </c:pt>
                <c:pt idx="723">
                  <c:v>79.303172836634133</c:v>
                </c:pt>
                <c:pt idx="724">
                  <c:v>79.307145513367203</c:v>
                </c:pt>
                <c:pt idx="725">
                  <c:v>79.210114378724953</c:v>
                </c:pt>
                <c:pt idx="726">
                  <c:v>79.080812169381318</c:v>
                </c:pt>
                <c:pt idx="727">
                  <c:v>79.117404442027578</c:v>
                </c:pt>
                <c:pt idx="728">
                  <c:v>79.158257064322754</c:v>
                </c:pt>
                <c:pt idx="729">
                  <c:v>79.070983651583717</c:v>
                </c:pt>
                <c:pt idx="730">
                  <c:v>79.05599853136826</c:v>
                </c:pt>
                <c:pt idx="731">
                  <c:v>79.003792663456778</c:v>
                </c:pt>
                <c:pt idx="732">
                  <c:v>78.982386368538286</c:v>
                </c:pt>
                <c:pt idx="733">
                  <c:v>79.027351063132372</c:v>
                </c:pt>
                <c:pt idx="734">
                  <c:v>79.128564549209472</c:v>
                </c:pt>
                <c:pt idx="735">
                  <c:v>79.1890642917989</c:v>
                </c:pt>
                <c:pt idx="736">
                  <c:v>79.210462350881031</c:v>
                </c:pt>
                <c:pt idx="737">
                  <c:v>79.067358914709416</c:v>
                </c:pt>
                <c:pt idx="738">
                  <c:v>79.018011560223826</c:v>
                </c:pt>
                <c:pt idx="739">
                  <c:v>79.045124385340188</c:v>
                </c:pt>
                <c:pt idx="740">
                  <c:v>79.157907961757658</c:v>
                </c:pt>
                <c:pt idx="741">
                  <c:v>79.130236940727613</c:v>
                </c:pt>
                <c:pt idx="742">
                  <c:v>79.082135458334463</c:v>
                </c:pt>
                <c:pt idx="743">
                  <c:v>78.932750824378687</c:v>
                </c:pt>
                <c:pt idx="744">
                  <c:v>78.854756001657208</c:v>
                </c:pt>
                <c:pt idx="745">
                  <c:v>78.826248510340051</c:v>
                </c:pt>
                <c:pt idx="746">
                  <c:v>78.874411390085072</c:v>
                </c:pt>
                <c:pt idx="747">
                  <c:v>78.901245940828261</c:v>
                </c:pt>
                <c:pt idx="748">
                  <c:v>78.758839579377707</c:v>
                </c:pt>
                <c:pt idx="749">
                  <c:v>78.644383643739388</c:v>
                </c:pt>
                <c:pt idx="750">
                  <c:v>78.550767538972252</c:v>
                </c:pt>
                <c:pt idx="751">
                  <c:v>78.567077046252351</c:v>
                </c:pt>
                <c:pt idx="752">
                  <c:v>78.573071184771152</c:v>
                </c:pt>
                <c:pt idx="753">
                  <c:v>78.628143285186496</c:v>
                </c:pt>
                <c:pt idx="754">
                  <c:v>78.679372673594727</c:v>
                </c:pt>
                <c:pt idx="755">
                  <c:v>78.682935367169122</c:v>
                </c:pt>
                <c:pt idx="756">
                  <c:v>78.479594507867205</c:v>
                </c:pt>
                <c:pt idx="757">
                  <c:v>78.390726701823837</c:v>
                </c:pt>
                <c:pt idx="758">
                  <c:v>78.40891827532397</c:v>
                </c:pt>
                <c:pt idx="759">
                  <c:v>78.49011896997709</c:v>
                </c:pt>
                <c:pt idx="760">
                  <c:v>78.507474654543344</c:v>
                </c:pt>
                <c:pt idx="761">
                  <c:v>78.479106558792125</c:v>
                </c:pt>
                <c:pt idx="762">
                  <c:v>78.417351577865105</c:v>
                </c:pt>
                <c:pt idx="763">
                  <c:v>78.301710586133154</c:v>
                </c:pt>
                <c:pt idx="764">
                  <c:v>78.250689774315305</c:v>
                </c:pt>
                <c:pt idx="765">
                  <c:v>78.316347766489784</c:v>
                </c:pt>
                <c:pt idx="766">
                  <c:v>78.422369850531254</c:v>
                </c:pt>
                <c:pt idx="767">
                  <c:v>78.427666946626289</c:v>
                </c:pt>
                <c:pt idx="768">
                  <c:v>78.270763446332907</c:v>
                </c:pt>
                <c:pt idx="769">
                  <c:v>78.128000263239414</c:v>
                </c:pt>
                <c:pt idx="770">
                  <c:v>78.10478983572014</c:v>
                </c:pt>
                <c:pt idx="771">
                  <c:v>78.155740465294059</c:v>
                </c:pt>
                <c:pt idx="772">
                  <c:v>78.160341035723718</c:v>
                </c:pt>
                <c:pt idx="773">
                  <c:v>78.173235513128716</c:v>
                </c:pt>
                <c:pt idx="774">
                  <c:v>78.144100644873419</c:v>
                </c:pt>
                <c:pt idx="775">
                  <c:v>77.947676660724838</c:v>
                </c:pt>
                <c:pt idx="776">
                  <c:v>77.920345892773057</c:v>
                </c:pt>
                <c:pt idx="777">
                  <c:v>77.920205915854041</c:v>
                </c:pt>
                <c:pt idx="778">
                  <c:v>78.132111786482596</c:v>
                </c:pt>
                <c:pt idx="779">
                  <c:v>78.116986689348153</c:v>
                </c:pt>
                <c:pt idx="780">
                  <c:v>78.096564560713588</c:v>
                </c:pt>
                <c:pt idx="781">
                  <c:v>78.120959398378631</c:v>
                </c:pt>
                <c:pt idx="782">
                  <c:v>78.072726788553325</c:v>
                </c:pt>
                <c:pt idx="783">
                  <c:v>78.008315217526956</c:v>
                </c:pt>
                <c:pt idx="784">
                  <c:v>78.220778735013383</c:v>
                </c:pt>
                <c:pt idx="785">
                  <c:v>78.361450209482314</c:v>
                </c:pt>
                <c:pt idx="786">
                  <c:v>78.317879018382826</c:v>
                </c:pt>
                <c:pt idx="787">
                  <c:v>78.267415853422989</c:v>
                </c:pt>
                <c:pt idx="788">
                  <c:v>78.103255224897865</c:v>
                </c:pt>
                <c:pt idx="789">
                  <c:v>78.090778385134456</c:v>
                </c:pt>
                <c:pt idx="790">
                  <c:v>78.034452176790566</c:v>
                </c:pt>
                <c:pt idx="791">
                  <c:v>78.118797927376491</c:v>
                </c:pt>
                <c:pt idx="792">
                  <c:v>78.165427294410748</c:v>
                </c:pt>
                <c:pt idx="793">
                  <c:v>78.099978460179656</c:v>
                </c:pt>
                <c:pt idx="794">
                  <c:v>77.83948315808297</c:v>
                </c:pt>
                <c:pt idx="795">
                  <c:v>77.793969084764683</c:v>
                </c:pt>
                <c:pt idx="796">
                  <c:v>77.838437594447299</c:v>
                </c:pt>
                <c:pt idx="797">
                  <c:v>77.936452863075957</c:v>
                </c:pt>
                <c:pt idx="798">
                  <c:v>77.93903145496148</c:v>
                </c:pt>
                <c:pt idx="799">
                  <c:v>77.906124735188158</c:v>
                </c:pt>
                <c:pt idx="800">
                  <c:v>77.86144655080362</c:v>
                </c:pt>
                <c:pt idx="801">
                  <c:v>77.733111454718212</c:v>
                </c:pt>
                <c:pt idx="802">
                  <c:v>77.660344030308835</c:v>
                </c:pt>
                <c:pt idx="803">
                  <c:v>77.700282700861436</c:v>
                </c:pt>
                <c:pt idx="804">
                  <c:v>77.804283323116948</c:v>
                </c:pt>
                <c:pt idx="805">
                  <c:v>77.791807064706731</c:v>
                </c:pt>
                <c:pt idx="806">
                  <c:v>77.691011862219199</c:v>
                </c:pt>
                <c:pt idx="807">
                  <c:v>77.574255576771264</c:v>
                </c:pt>
                <c:pt idx="808">
                  <c:v>77.533480371337035</c:v>
                </c:pt>
                <c:pt idx="809">
                  <c:v>77.525116249820385</c:v>
                </c:pt>
                <c:pt idx="810">
                  <c:v>77.593352801582967</c:v>
                </c:pt>
                <c:pt idx="811">
                  <c:v>77.671564985786802</c:v>
                </c:pt>
                <c:pt idx="812">
                  <c:v>77.588333947563726</c:v>
                </c:pt>
                <c:pt idx="813">
                  <c:v>77.372455367904806</c:v>
                </c:pt>
                <c:pt idx="814">
                  <c:v>77.279745495802231</c:v>
                </c:pt>
                <c:pt idx="815">
                  <c:v>77.3143251238521</c:v>
                </c:pt>
                <c:pt idx="816">
                  <c:v>77.47994956730507</c:v>
                </c:pt>
                <c:pt idx="817">
                  <c:v>77.472282488212315</c:v>
                </c:pt>
                <c:pt idx="818">
                  <c:v>77.471306590062142</c:v>
                </c:pt>
                <c:pt idx="819">
                  <c:v>77.347641180836064</c:v>
                </c:pt>
                <c:pt idx="820">
                  <c:v>77.286296732123319</c:v>
                </c:pt>
                <c:pt idx="821">
                  <c:v>77.238830862504798</c:v>
                </c:pt>
                <c:pt idx="822">
                  <c:v>77.340462018520881</c:v>
                </c:pt>
                <c:pt idx="823">
                  <c:v>77.431010484216017</c:v>
                </c:pt>
                <c:pt idx="824">
                  <c:v>77.543515204907095</c:v>
                </c:pt>
                <c:pt idx="825">
                  <c:v>77.378378129176099</c:v>
                </c:pt>
                <c:pt idx="826">
                  <c:v>77.184672681534536</c:v>
                </c:pt>
                <c:pt idx="827">
                  <c:v>77.184950955907823</c:v>
                </c:pt>
                <c:pt idx="828">
                  <c:v>77.353076542087976</c:v>
                </c:pt>
                <c:pt idx="829">
                  <c:v>77.306307198134832</c:v>
                </c:pt>
                <c:pt idx="830">
                  <c:v>77.398877739266425</c:v>
                </c:pt>
                <c:pt idx="831">
                  <c:v>77.492353834817266</c:v>
                </c:pt>
                <c:pt idx="832">
                  <c:v>77.262317820337842</c:v>
                </c:pt>
                <c:pt idx="833">
                  <c:v>77.216175885620359</c:v>
                </c:pt>
                <c:pt idx="834">
                  <c:v>77.241895142647465</c:v>
                </c:pt>
                <c:pt idx="835">
                  <c:v>77.415465488622303</c:v>
                </c:pt>
                <c:pt idx="836">
                  <c:v>77.363460478223246</c:v>
                </c:pt>
                <c:pt idx="837">
                  <c:v>77.31223054075933</c:v>
                </c:pt>
                <c:pt idx="838">
                  <c:v>77.169684751445573</c:v>
                </c:pt>
                <c:pt idx="839">
                  <c:v>77.133928432327878</c:v>
                </c:pt>
                <c:pt idx="840">
                  <c:v>77.018278623406573</c:v>
                </c:pt>
                <c:pt idx="841">
                  <c:v>77.100463548938265</c:v>
                </c:pt>
                <c:pt idx="842">
                  <c:v>77.160065359294066</c:v>
                </c:pt>
                <c:pt idx="843">
                  <c:v>77.228162483193472</c:v>
                </c:pt>
                <c:pt idx="844">
                  <c:v>77.002316474632053</c:v>
                </c:pt>
                <c:pt idx="845">
                  <c:v>76.826942060651234</c:v>
                </c:pt>
                <c:pt idx="846">
                  <c:v>76.793198321535243</c:v>
                </c:pt>
                <c:pt idx="847">
                  <c:v>76.905493981174999</c:v>
                </c:pt>
                <c:pt idx="848">
                  <c:v>76.970253427465352</c:v>
                </c:pt>
                <c:pt idx="849">
                  <c:v>77.010958353763584</c:v>
                </c:pt>
                <c:pt idx="850">
                  <c:v>77.010818376844696</c:v>
                </c:pt>
                <c:pt idx="851">
                  <c:v>76.864718194387549</c:v>
                </c:pt>
                <c:pt idx="852">
                  <c:v>76.74043367635683</c:v>
                </c:pt>
                <c:pt idx="853">
                  <c:v>76.705583493011616</c:v>
                </c:pt>
                <c:pt idx="854">
                  <c:v>76.803938497960218</c:v>
                </c:pt>
                <c:pt idx="855">
                  <c:v>76.85133460520116</c:v>
                </c:pt>
                <c:pt idx="856">
                  <c:v>76.804983512540076</c:v>
                </c:pt>
                <c:pt idx="857">
                  <c:v>76.719731626181655</c:v>
                </c:pt>
                <c:pt idx="858">
                  <c:v>76.700633270961148</c:v>
                </c:pt>
                <c:pt idx="859">
                  <c:v>76.55536074160166</c:v>
                </c:pt>
                <c:pt idx="860">
                  <c:v>76.622908422181794</c:v>
                </c:pt>
                <c:pt idx="861">
                  <c:v>76.681046449907242</c:v>
                </c:pt>
                <c:pt idx="862">
                  <c:v>76.755006584893309</c:v>
                </c:pt>
                <c:pt idx="863">
                  <c:v>76.578639671900106</c:v>
                </c:pt>
                <c:pt idx="864">
                  <c:v>76.405774055129712</c:v>
                </c:pt>
                <c:pt idx="865">
                  <c:v>76.39922168839972</c:v>
                </c:pt>
                <c:pt idx="866">
                  <c:v>76.543091283424914</c:v>
                </c:pt>
                <c:pt idx="867">
                  <c:v>76.52475979760068</c:v>
                </c:pt>
                <c:pt idx="868">
                  <c:v>76.576624831080693</c:v>
                </c:pt>
                <c:pt idx="869">
                  <c:v>76.547969094711021</c:v>
                </c:pt>
                <c:pt idx="870">
                  <c:v>76.374337254492261</c:v>
                </c:pt>
                <c:pt idx="871">
                  <c:v>76.274656699772791</c:v>
                </c:pt>
                <c:pt idx="872">
                  <c:v>76.334746459203686</c:v>
                </c:pt>
                <c:pt idx="873">
                  <c:v>76.541005582116284</c:v>
                </c:pt>
                <c:pt idx="874">
                  <c:v>76.575306386737168</c:v>
                </c:pt>
                <c:pt idx="875">
                  <c:v>76.546441492424009</c:v>
                </c:pt>
                <c:pt idx="876">
                  <c:v>76.493600044035404</c:v>
                </c:pt>
                <c:pt idx="877">
                  <c:v>76.455961109641962</c:v>
                </c:pt>
                <c:pt idx="878">
                  <c:v>76.313763873837487</c:v>
                </c:pt>
                <c:pt idx="879">
                  <c:v>76.402221147666481</c:v>
                </c:pt>
                <c:pt idx="880">
                  <c:v>76.483421906914387</c:v>
                </c:pt>
                <c:pt idx="881">
                  <c:v>76.445782907926144</c:v>
                </c:pt>
                <c:pt idx="882">
                  <c:v>76.239949141733035</c:v>
                </c:pt>
                <c:pt idx="883">
                  <c:v>76.154487516078035</c:v>
                </c:pt>
                <c:pt idx="884">
                  <c:v>76.168078454553608</c:v>
                </c:pt>
                <c:pt idx="885">
                  <c:v>76.246499247645218</c:v>
                </c:pt>
                <c:pt idx="886">
                  <c:v>76.189545177902019</c:v>
                </c:pt>
                <c:pt idx="887">
                  <c:v>76.15601880026837</c:v>
                </c:pt>
                <c:pt idx="888">
                  <c:v>76.145771998881173</c:v>
                </c:pt>
                <c:pt idx="889">
                  <c:v>75.977916418940566</c:v>
                </c:pt>
                <c:pt idx="890">
                  <c:v>75.956099527213041</c:v>
                </c:pt>
                <c:pt idx="891">
                  <c:v>75.957911346594372</c:v>
                </c:pt>
                <c:pt idx="892">
                  <c:v>76.022530880560495</c:v>
                </c:pt>
                <c:pt idx="893">
                  <c:v>75.990468350152085</c:v>
                </c:pt>
                <c:pt idx="894">
                  <c:v>76.002177254705131</c:v>
                </c:pt>
                <c:pt idx="895">
                  <c:v>75.881935208082595</c:v>
                </c:pt>
                <c:pt idx="896">
                  <c:v>75.851126850197531</c:v>
                </c:pt>
                <c:pt idx="897">
                  <c:v>75.635657672344067</c:v>
                </c:pt>
                <c:pt idx="898">
                  <c:v>75.702446364092864</c:v>
                </c:pt>
                <c:pt idx="899">
                  <c:v>75.804564920128342</c:v>
                </c:pt>
                <c:pt idx="900">
                  <c:v>75.863530536356521</c:v>
                </c:pt>
                <c:pt idx="901">
                  <c:v>75.816203545545378</c:v>
                </c:pt>
                <c:pt idx="902">
                  <c:v>75.651910626881786</c:v>
                </c:pt>
                <c:pt idx="903">
                  <c:v>75.615657509202265</c:v>
                </c:pt>
                <c:pt idx="904">
                  <c:v>75.59809211763671</c:v>
                </c:pt>
                <c:pt idx="905">
                  <c:v>75.672957871636925</c:v>
                </c:pt>
                <c:pt idx="906">
                  <c:v>75.654974357968754</c:v>
                </c:pt>
                <c:pt idx="907">
                  <c:v>75.703764033298967</c:v>
                </c:pt>
                <c:pt idx="908">
                  <c:v>75.489417900536679</c:v>
                </c:pt>
                <c:pt idx="909">
                  <c:v>75.385904096947328</c:v>
                </c:pt>
                <c:pt idx="910">
                  <c:v>75.438465656092816</c:v>
                </c:pt>
                <c:pt idx="911">
                  <c:v>75.571608768789503</c:v>
                </c:pt>
                <c:pt idx="912">
                  <c:v>75.515839690545064</c:v>
                </c:pt>
                <c:pt idx="913">
                  <c:v>75.559061100834271</c:v>
                </c:pt>
                <c:pt idx="914">
                  <c:v>75.509913505749751</c:v>
                </c:pt>
                <c:pt idx="915">
                  <c:v>75.460625933746215</c:v>
                </c:pt>
                <c:pt idx="916">
                  <c:v>75.361511358613043</c:v>
                </c:pt>
                <c:pt idx="917">
                  <c:v>75.447660014498794</c:v>
                </c:pt>
                <c:pt idx="918">
                  <c:v>75.564075465515387</c:v>
                </c:pt>
                <c:pt idx="919">
                  <c:v>75.654065767594119</c:v>
                </c:pt>
                <c:pt idx="920">
                  <c:v>75.480851597314427</c:v>
                </c:pt>
                <c:pt idx="921">
                  <c:v>75.269772863025096</c:v>
                </c:pt>
                <c:pt idx="922">
                  <c:v>75.260014010712979</c:v>
                </c:pt>
                <c:pt idx="923">
                  <c:v>75.301353387079558</c:v>
                </c:pt>
                <c:pt idx="924">
                  <c:v>75.342894170014276</c:v>
                </c:pt>
                <c:pt idx="925">
                  <c:v>75.327001266859142</c:v>
                </c:pt>
                <c:pt idx="926">
                  <c:v>75.280301039335669</c:v>
                </c:pt>
                <c:pt idx="927">
                  <c:v>75.062748356396483</c:v>
                </c:pt>
                <c:pt idx="928">
                  <c:v>75.028455367745735</c:v>
                </c:pt>
                <c:pt idx="929">
                  <c:v>75.026153855229794</c:v>
                </c:pt>
                <c:pt idx="930">
                  <c:v>75.173167343481637</c:v>
                </c:pt>
                <c:pt idx="931">
                  <c:v>75.132104691213229</c:v>
                </c:pt>
                <c:pt idx="932">
                  <c:v>75.091677393340277</c:v>
                </c:pt>
                <c:pt idx="933">
                  <c:v>75.01751520583808</c:v>
                </c:pt>
                <c:pt idx="934">
                  <c:v>74.936025772455125</c:v>
                </c:pt>
                <c:pt idx="935">
                  <c:v>74.805119254506309</c:v>
                </c:pt>
                <c:pt idx="936">
                  <c:v>74.807557707985836</c:v>
                </c:pt>
                <c:pt idx="937">
                  <c:v>74.946067679155234</c:v>
                </c:pt>
                <c:pt idx="938">
                  <c:v>74.942163182227418</c:v>
                </c:pt>
                <c:pt idx="939">
                  <c:v>74.762318614706288</c:v>
                </c:pt>
                <c:pt idx="940">
                  <c:v>74.606319603018036</c:v>
                </c:pt>
                <c:pt idx="941">
                  <c:v>74.509217607886569</c:v>
                </c:pt>
                <c:pt idx="942">
                  <c:v>74.440065005050641</c:v>
                </c:pt>
                <c:pt idx="943">
                  <c:v>74.551453301616959</c:v>
                </c:pt>
                <c:pt idx="944">
                  <c:v>74.597253206899367</c:v>
                </c:pt>
                <c:pt idx="945">
                  <c:v>74.629035266711583</c:v>
                </c:pt>
                <c:pt idx="946">
                  <c:v>74.461047332037708</c:v>
                </c:pt>
                <c:pt idx="947">
                  <c:v>74.319546105140418</c:v>
                </c:pt>
                <c:pt idx="948">
                  <c:v>74.336412064274668</c:v>
                </c:pt>
                <c:pt idx="949">
                  <c:v>74.446762580877916</c:v>
                </c:pt>
                <c:pt idx="950">
                  <c:v>74.383743382937126</c:v>
                </c:pt>
                <c:pt idx="951">
                  <c:v>74.316690240100982</c:v>
                </c:pt>
                <c:pt idx="952">
                  <c:v>74.201039333068152</c:v>
                </c:pt>
                <c:pt idx="953">
                  <c:v>74.092165324269786</c:v>
                </c:pt>
                <c:pt idx="954">
                  <c:v>73.865342384041597</c:v>
                </c:pt>
                <c:pt idx="955">
                  <c:v>73.848821490297567</c:v>
                </c:pt>
                <c:pt idx="956">
                  <c:v>73.995338244582271</c:v>
                </c:pt>
                <c:pt idx="957">
                  <c:v>74.139005334927802</c:v>
                </c:pt>
                <c:pt idx="958">
                  <c:v>73.932953109140854</c:v>
                </c:pt>
                <c:pt idx="959">
                  <c:v>73.858371701424531</c:v>
                </c:pt>
                <c:pt idx="960">
                  <c:v>73.771375303460275</c:v>
                </c:pt>
                <c:pt idx="961">
                  <c:v>73.744817283030983</c:v>
                </c:pt>
                <c:pt idx="962">
                  <c:v>73.87663549190458</c:v>
                </c:pt>
                <c:pt idx="963">
                  <c:v>74.078711262162983</c:v>
                </c:pt>
                <c:pt idx="964">
                  <c:v>74.142841619752915</c:v>
                </c:pt>
                <c:pt idx="965">
                  <c:v>73.905562849383628</c:v>
                </c:pt>
                <c:pt idx="966">
                  <c:v>73.729411553813378</c:v>
                </c:pt>
                <c:pt idx="967">
                  <c:v>73.746772696639738</c:v>
                </c:pt>
                <c:pt idx="968">
                  <c:v>73.849377522285693</c:v>
                </c:pt>
                <c:pt idx="969">
                  <c:v>73.919571780772259</c:v>
                </c:pt>
                <c:pt idx="970">
                  <c:v>73.877679602157329</c:v>
                </c:pt>
                <c:pt idx="971">
                  <c:v>73.634406176510822</c:v>
                </c:pt>
                <c:pt idx="972">
                  <c:v>73.440131907111919</c:v>
                </c:pt>
                <c:pt idx="973">
                  <c:v>73.34184382237008</c:v>
                </c:pt>
                <c:pt idx="974">
                  <c:v>73.37879075273375</c:v>
                </c:pt>
                <c:pt idx="975">
                  <c:v>73.448496674576376</c:v>
                </c:pt>
                <c:pt idx="976">
                  <c:v>73.478472793133491</c:v>
                </c:pt>
                <c:pt idx="977">
                  <c:v>73.29515018351556</c:v>
                </c:pt>
                <c:pt idx="978">
                  <c:v>73.118091460277043</c:v>
                </c:pt>
                <c:pt idx="979">
                  <c:v>73.122967592098547</c:v>
                </c:pt>
                <c:pt idx="980">
                  <c:v>73.018413683133645</c:v>
                </c:pt>
                <c:pt idx="981">
                  <c:v>73.049776264352545</c:v>
                </c:pt>
                <c:pt idx="982">
                  <c:v>73.129247756366027</c:v>
                </c:pt>
                <c:pt idx="983">
                  <c:v>73.180830833569544</c:v>
                </c:pt>
                <c:pt idx="984">
                  <c:v>72.995407859624848</c:v>
                </c:pt>
                <c:pt idx="985">
                  <c:v>72.849723086288861</c:v>
                </c:pt>
                <c:pt idx="986">
                  <c:v>72.786988622200681</c:v>
                </c:pt>
                <c:pt idx="987">
                  <c:v>72.875521213559679</c:v>
                </c:pt>
                <c:pt idx="988">
                  <c:v>72.863668327210505</c:v>
                </c:pt>
                <c:pt idx="989">
                  <c:v>72.828814784936057</c:v>
                </c:pt>
                <c:pt idx="990">
                  <c:v>72.708220696685302</c:v>
                </c:pt>
                <c:pt idx="991">
                  <c:v>72.565323059527827</c:v>
                </c:pt>
                <c:pt idx="992">
                  <c:v>72.366664353880481</c:v>
                </c:pt>
                <c:pt idx="993">
                  <c:v>72.390359016274189</c:v>
                </c:pt>
                <c:pt idx="994">
                  <c:v>72.477488608704107</c:v>
                </c:pt>
                <c:pt idx="995">
                  <c:v>72.44891523069694</c:v>
                </c:pt>
                <c:pt idx="996">
                  <c:v>72.239096353273041</c:v>
                </c:pt>
              </c:numCache>
            </c:numRef>
          </c:yVal>
          <c:smooth val="1"/>
        </c:ser>
        <c:ser>
          <c:idx val="2"/>
          <c:order val="4"/>
          <c:tx>
            <c:v>50%</c:v>
          </c:tx>
          <c:spPr>
            <a:ln w="25400" cap="rnd" cmpd="sng" algn="ctr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pittaya skin'!$AB$4:$AB$1000</c:f>
              <c:numCache>
                <c:formatCode>General</c:formatCode>
                <c:ptCount val="997"/>
                <c:pt idx="0">
                  <c:v>-0.498718321323395</c:v>
                </c:pt>
                <c:pt idx="1">
                  <c:v>-0.49595800042152399</c:v>
                </c:pt>
                <c:pt idx="2">
                  <c:v>-0.49473115801811202</c:v>
                </c:pt>
                <c:pt idx="3">
                  <c:v>-0.49227750301361101</c:v>
                </c:pt>
                <c:pt idx="4">
                  <c:v>-0.49043726921081499</c:v>
                </c:pt>
                <c:pt idx="5">
                  <c:v>-0.48859703540802002</c:v>
                </c:pt>
                <c:pt idx="6">
                  <c:v>-0.48614338040351901</c:v>
                </c:pt>
                <c:pt idx="7">
                  <c:v>-0.48399645090103099</c:v>
                </c:pt>
                <c:pt idx="8">
                  <c:v>-0.48246291279792802</c:v>
                </c:pt>
                <c:pt idx="9">
                  <c:v>-0.480622678995132</c:v>
                </c:pt>
                <c:pt idx="10">
                  <c:v>-0.47878244519233698</c:v>
                </c:pt>
                <c:pt idx="11">
                  <c:v>-0.47602206468582198</c:v>
                </c:pt>
                <c:pt idx="12">
                  <c:v>-0.47448855638504001</c:v>
                </c:pt>
                <c:pt idx="13">
                  <c:v>-0.47264832258224498</c:v>
                </c:pt>
                <c:pt idx="14">
                  <c:v>-0.47050136327743503</c:v>
                </c:pt>
                <c:pt idx="15">
                  <c:v>-0.46927452087402299</c:v>
                </c:pt>
                <c:pt idx="16">
                  <c:v>-0.466207444667816</c:v>
                </c:pt>
                <c:pt idx="17">
                  <c:v>-0.46467393636703502</c:v>
                </c:pt>
                <c:pt idx="18">
                  <c:v>-0.46191358566284202</c:v>
                </c:pt>
                <c:pt idx="19">
                  <c:v>-0.46068677306175199</c:v>
                </c:pt>
                <c:pt idx="20">
                  <c:v>-0.45853981375694303</c:v>
                </c:pt>
                <c:pt idx="21">
                  <c:v>-0.45608615875244102</c:v>
                </c:pt>
                <c:pt idx="22">
                  <c:v>-0.454245895147324</c:v>
                </c:pt>
                <c:pt idx="23">
                  <c:v>-0.45240566134452798</c:v>
                </c:pt>
                <c:pt idx="24">
                  <c:v>-0.45056542754173301</c:v>
                </c:pt>
                <c:pt idx="25">
                  <c:v>-0.44780507683754001</c:v>
                </c:pt>
                <c:pt idx="26">
                  <c:v>-0.44657823443412797</c:v>
                </c:pt>
                <c:pt idx="27">
                  <c:v>-0.44381791353225702</c:v>
                </c:pt>
                <c:pt idx="28">
                  <c:v>-0.44259107112884499</c:v>
                </c:pt>
                <c:pt idx="29">
                  <c:v>-0.44044411182403598</c:v>
                </c:pt>
                <c:pt idx="30">
                  <c:v>-0.43860387802124001</c:v>
                </c:pt>
                <c:pt idx="31">
                  <c:v>-0.43676364421844499</c:v>
                </c:pt>
                <c:pt idx="32">
                  <c:v>-0.43430998921394298</c:v>
                </c:pt>
                <c:pt idx="33">
                  <c:v>-0.43216305971145602</c:v>
                </c:pt>
                <c:pt idx="34">
                  <c:v>-0.430322825908661</c:v>
                </c:pt>
                <c:pt idx="35">
                  <c:v>-0.42878928780555697</c:v>
                </c:pt>
                <c:pt idx="36">
                  <c:v>-0.42633563280105602</c:v>
                </c:pt>
                <c:pt idx="37">
                  <c:v>-0.424188703298569</c:v>
                </c:pt>
                <c:pt idx="38">
                  <c:v>-0.42265516519546498</c:v>
                </c:pt>
                <c:pt idx="39">
                  <c:v>-0.42020151019096402</c:v>
                </c:pt>
                <c:pt idx="40">
                  <c:v>-0.418361276388168</c:v>
                </c:pt>
                <c:pt idx="41">
                  <c:v>-0.41652104258537298</c:v>
                </c:pt>
                <c:pt idx="42">
                  <c:v>-0.41468080878257801</c:v>
                </c:pt>
                <c:pt idx="43">
                  <c:v>-0.41192045807838401</c:v>
                </c:pt>
                <c:pt idx="44">
                  <c:v>-0.41069361567497298</c:v>
                </c:pt>
                <c:pt idx="45">
                  <c:v>-0.40823996067047102</c:v>
                </c:pt>
                <c:pt idx="46">
                  <c:v>-0.406706422567368</c:v>
                </c:pt>
                <c:pt idx="47">
                  <c:v>-0.40486618876457198</c:v>
                </c:pt>
                <c:pt idx="48">
                  <c:v>-0.40241256356239302</c:v>
                </c:pt>
                <c:pt idx="49">
                  <c:v>-0.40026560425758401</c:v>
                </c:pt>
                <c:pt idx="50">
                  <c:v>-0.39903876185417197</c:v>
                </c:pt>
                <c:pt idx="51">
                  <c:v>-0.39658513665199302</c:v>
                </c:pt>
                <c:pt idx="52">
                  <c:v>-0.394744902849197</c:v>
                </c:pt>
                <c:pt idx="53">
                  <c:v>-0.39229124784469599</c:v>
                </c:pt>
                <c:pt idx="54">
                  <c:v>-0.39045101404190102</c:v>
                </c:pt>
                <c:pt idx="55">
                  <c:v>-0.38830405473709101</c:v>
                </c:pt>
                <c:pt idx="56">
                  <c:v>-0.38707724213600198</c:v>
                </c:pt>
                <c:pt idx="57">
                  <c:v>-0.38462358713150002</c:v>
                </c:pt>
                <c:pt idx="58">
                  <c:v>-0.38216993212699901</c:v>
                </c:pt>
                <c:pt idx="59">
                  <c:v>-0.38032969832420299</c:v>
                </c:pt>
                <c:pt idx="60">
                  <c:v>-0.37879616022110002</c:v>
                </c:pt>
                <c:pt idx="61">
                  <c:v>-0.376955926418304</c:v>
                </c:pt>
                <c:pt idx="62">
                  <c:v>-0.37450227141380299</c:v>
                </c:pt>
                <c:pt idx="63">
                  <c:v>-0.37266203761100802</c:v>
                </c:pt>
                <c:pt idx="64">
                  <c:v>-0.37051510810852101</c:v>
                </c:pt>
                <c:pt idx="65">
                  <c:v>-0.36867484450340299</c:v>
                </c:pt>
                <c:pt idx="66">
                  <c:v>-0.36591449379920998</c:v>
                </c:pt>
                <c:pt idx="67">
                  <c:v>-0.36438098549842801</c:v>
                </c:pt>
                <c:pt idx="68">
                  <c:v>-0.362233996391296</c:v>
                </c:pt>
                <c:pt idx="69">
                  <c:v>-0.36039379239082298</c:v>
                </c:pt>
                <c:pt idx="70">
                  <c:v>-0.35855355858802801</c:v>
                </c:pt>
                <c:pt idx="71">
                  <c:v>-0.356406599283218</c:v>
                </c:pt>
                <c:pt idx="72">
                  <c:v>-0.35395294427871699</c:v>
                </c:pt>
                <c:pt idx="73">
                  <c:v>-0.35241940617561301</c:v>
                </c:pt>
                <c:pt idx="74">
                  <c:v>-0.35057920217513999</c:v>
                </c:pt>
                <c:pt idx="75">
                  <c:v>-0.34873893857002303</c:v>
                </c:pt>
                <c:pt idx="76">
                  <c:v>-0.34659200906753501</c:v>
                </c:pt>
                <c:pt idx="77">
                  <c:v>-0.344138324260712</c:v>
                </c:pt>
                <c:pt idx="78">
                  <c:v>-0.34199139475822399</c:v>
                </c:pt>
                <c:pt idx="79">
                  <c:v>-0.34015116095542902</c:v>
                </c:pt>
                <c:pt idx="80">
                  <c:v>-0.338617622852325</c:v>
                </c:pt>
                <c:pt idx="81">
                  <c:v>-0.33677741885185197</c:v>
                </c:pt>
                <c:pt idx="82">
                  <c:v>-0.33432373404502902</c:v>
                </c:pt>
                <c:pt idx="83">
                  <c:v>-0.332176804542542</c:v>
                </c:pt>
                <c:pt idx="84">
                  <c:v>-0.33033654093742398</c:v>
                </c:pt>
                <c:pt idx="85">
                  <c:v>-0.32818961143493702</c:v>
                </c:pt>
                <c:pt idx="86">
                  <c:v>-0.32604268193244901</c:v>
                </c:pt>
                <c:pt idx="87">
                  <c:v>-0.32481583952903698</c:v>
                </c:pt>
                <c:pt idx="88">
                  <c:v>-0.32205548882484403</c:v>
                </c:pt>
                <c:pt idx="89">
                  <c:v>-0.32082864642143299</c:v>
                </c:pt>
                <c:pt idx="90">
                  <c:v>-0.31837502121925398</c:v>
                </c:pt>
                <c:pt idx="91">
                  <c:v>-0.31592136621475198</c:v>
                </c:pt>
                <c:pt idx="92">
                  <c:v>-0.314387828111649</c:v>
                </c:pt>
                <c:pt idx="93">
                  <c:v>-0.31224089860916099</c:v>
                </c:pt>
                <c:pt idx="94">
                  <c:v>-0.31040063500404402</c:v>
                </c:pt>
                <c:pt idx="95">
                  <c:v>-0.308560401201248</c:v>
                </c:pt>
                <c:pt idx="96">
                  <c:v>-0.30672016739845298</c:v>
                </c:pt>
                <c:pt idx="97">
                  <c:v>-0.30426651239395103</c:v>
                </c:pt>
                <c:pt idx="98">
                  <c:v>-0.30211958289146401</c:v>
                </c:pt>
                <c:pt idx="99">
                  <c:v>-0.30027934908866899</c:v>
                </c:pt>
                <c:pt idx="100">
                  <c:v>-0.29843911528587302</c:v>
                </c:pt>
                <c:pt idx="101">
                  <c:v>-0.296598851680756</c:v>
                </c:pt>
                <c:pt idx="102">
                  <c:v>-0.29475861787795998</c:v>
                </c:pt>
                <c:pt idx="103">
                  <c:v>-0.29230499267578097</c:v>
                </c:pt>
                <c:pt idx="104">
                  <c:v>-0.29015803337097201</c:v>
                </c:pt>
                <c:pt idx="105">
                  <c:v>-0.28831779956817599</c:v>
                </c:pt>
                <c:pt idx="106">
                  <c:v>-0.28647756576538103</c:v>
                </c:pt>
                <c:pt idx="107">
                  <c:v>-0.28463730216026301</c:v>
                </c:pt>
                <c:pt idx="108">
                  <c:v>-0.282183676958084</c:v>
                </c:pt>
                <c:pt idx="109">
                  <c:v>-0.27972999215125999</c:v>
                </c:pt>
                <c:pt idx="110">
                  <c:v>-0.27850317955017101</c:v>
                </c:pt>
                <c:pt idx="111">
                  <c:v>-0.27666294574737499</c:v>
                </c:pt>
                <c:pt idx="112">
                  <c:v>-0.27451601624488797</c:v>
                </c:pt>
                <c:pt idx="113">
                  <c:v>-0.27267578244209301</c:v>
                </c:pt>
                <c:pt idx="114">
                  <c:v>-0.270222127437592</c:v>
                </c:pt>
                <c:pt idx="115">
                  <c:v>-0.26838189363479598</c:v>
                </c:pt>
                <c:pt idx="116">
                  <c:v>-0.26654165983200101</c:v>
                </c:pt>
                <c:pt idx="117">
                  <c:v>-0.264087975025177</c:v>
                </c:pt>
                <c:pt idx="118">
                  <c:v>-0.26286116242408802</c:v>
                </c:pt>
                <c:pt idx="119">
                  <c:v>-0.26010078191757202</c:v>
                </c:pt>
                <c:pt idx="120">
                  <c:v>-0.25856727361679099</c:v>
                </c:pt>
                <c:pt idx="121">
                  <c:v>-0.25642034411430398</c:v>
                </c:pt>
                <c:pt idx="122">
                  <c:v>-0.25488680601120001</c:v>
                </c:pt>
                <c:pt idx="123">
                  <c:v>-0.252433151006699</c:v>
                </c:pt>
                <c:pt idx="124">
                  <c:v>-0.25028619170188898</c:v>
                </c:pt>
                <c:pt idx="125">
                  <c:v>-0.24875265359878501</c:v>
                </c:pt>
                <c:pt idx="126">
                  <c:v>-0.246299028396606</c:v>
                </c:pt>
                <c:pt idx="127">
                  <c:v>-0.24415208399295801</c:v>
                </c:pt>
                <c:pt idx="128">
                  <c:v>-0.24261854588985399</c:v>
                </c:pt>
                <c:pt idx="129">
                  <c:v>-0.240471601486206</c:v>
                </c:pt>
                <c:pt idx="130">
                  <c:v>-0.238938063383102</c:v>
                </c:pt>
                <c:pt idx="131">
                  <c:v>-0.23648442327976199</c:v>
                </c:pt>
                <c:pt idx="132">
                  <c:v>-0.234644189476967</c:v>
                </c:pt>
                <c:pt idx="133">
                  <c:v>-0.23280394077301</c:v>
                </c:pt>
                <c:pt idx="134">
                  <c:v>-0.22973687946796401</c:v>
                </c:pt>
                <c:pt idx="135">
                  <c:v>-0.228510066866875</c:v>
                </c:pt>
                <c:pt idx="136">
                  <c:v>-0.22605639696121199</c:v>
                </c:pt>
                <c:pt idx="137">
                  <c:v>-0.224216163158417</c:v>
                </c:pt>
                <c:pt idx="138">
                  <c:v>-0.22237591445446001</c:v>
                </c:pt>
                <c:pt idx="139">
                  <c:v>-0.22053569555282601</c:v>
                </c:pt>
                <c:pt idx="140">
                  <c:v>-0.218388736248016</c:v>
                </c:pt>
                <c:pt idx="141">
                  <c:v>-0.21624179184436801</c:v>
                </c:pt>
                <c:pt idx="142">
                  <c:v>-0.215014979243279</c:v>
                </c:pt>
                <c:pt idx="143">
                  <c:v>-0.21256132423877699</c:v>
                </c:pt>
                <c:pt idx="144">
                  <c:v>-0.21041437983512901</c:v>
                </c:pt>
                <c:pt idx="145">
                  <c:v>-0.20857413113117201</c:v>
                </c:pt>
                <c:pt idx="146">
                  <c:v>-0.206427201628685</c:v>
                </c:pt>
                <c:pt idx="147">
                  <c:v>-0.204586952924728</c:v>
                </c:pt>
                <c:pt idx="148">
                  <c:v>-0.20244000852107999</c:v>
                </c:pt>
                <c:pt idx="149">
                  <c:v>-0.19967965781688701</c:v>
                </c:pt>
                <c:pt idx="150">
                  <c:v>-0.198759540915489</c:v>
                </c:pt>
                <c:pt idx="151">
                  <c:v>-0.19630588591098799</c:v>
                </c:pt>
                <c:pt idx="152">
                  <c:v>-0.194158956408501</c:v>
                </c:pt>
                <c:pt idx="153">
                  <c:v>-0.19231870770454401</c:v>
                </c:pt>
                <c:pt idx="154">
                  <c:v>-0.19047847390174899</c:v>
                </c:pt>
                <c:pt idx="155">
                  <c:v>-0.18802481889724701</c:v>
                </c:pt>
                <c:pt idx="156">
                  <c:v>-0.18649129569530501</c:v>
                </c:pt>
                <c:pt idx="157">
                  <c:v>-0.18434435129165599</c:v>
                </c:pt>
                <c:pt idx="158">
                  <c:v>-0.1825041025877</c:v>
                </c:pt>
                <c:pt idx="159">
                  <c:v>-0.18035715818405201</c:v>
                </c:pt>
                <c:pt idx="160">
                  <c:v>-0.17851692438125599</c:v>
                </c:pt>
                <c:pt idx="161">
                  <c:v>-0.176369979977608</c:v>
                </c:pt>
                <c:pt idx="162">
                  <c:v>-0.17452974617481201</c:v>
                </c:pt>
                <c:pt idx="163">
                  <c:v>-0.17299620807170901</c:v>
                </c:pt>
                <c:pt idx="164">
                  <c:v>-0.17084926366806</c:v>
                </c:pt>
                <c:pt idx="165">
                  <c:v>-0.16839560866355899</c:v>
                </c:pt>
                <c:pt idx="166">
                  <c:v>-0.16655537486076399</c:v>
                </c:pt>
                <c:pt idx="167">
                  <c:v>-0.164715141057968</c:v>
                </c:pt>
                <c:pt idx="168">
                  <c:v>-0.16256819665432001</c:v>
                </c:pt>
                <c:pt idx="169">
                  <c:v>-0.16072796285152399</c:v>
                </c:pt>
                <c:pt idx="170">
                  <c:v>-0.15796759724616999</c:v>
                </c:pt>
                <c:pt idx="171">
                  <c:v>-0.155820652842522</c:v>
                </c:pt>
                <c:pt idx="172">
                  <c:v>-0.154593825340271</c:v>
                </c:pt>
                <c:pt idx="173">
                  <c:v>-0.15214018523693101</c:v>
                </c:pt>
                <c:pt idx="174">
                  <c:v>-0.15029993653297399</c:v>
                </c:pt>
                <c:pt idx="175">
                  <c:v>-0.148459702730179</c:v>
                </c:pt>
                <c:pt idx="176">
                  <c:v>-0.14631275832653001</c:v>
                </c:pt>
                <c:pt idx="177">
                  <c:v>-0.14477922022342701</c:v>
                </c:pt>
                <c:pt idx="178">
                  <c:v>-0.142325580120087</c:v>
                </c:pt>
                <c:pt idx="179">
                  <c:v>-0.14048533141613001</c:v>
                </c:pt>
                <c:pt idx="180">
                  <c:v>-0.13864509761333499</c:v>
                </c:pt>
                <c:pt idx="181">
                  <c:v>-0.13588473200798001</c:v>
                </c:pt>
                <c:pt idx="182">
                  <c:v>-0.13404449820518499</c:v>
                </c:pt>
                <c:pt idx="183">
                  <c:v>-0.13281767070293399</c:v>
                </c:pt>
                <c:pt idx="184">
                  <c:v>-0.13036403059959401</c:v>
                </c:pt>
                <c:pt idx="185">
                  <c:v>-0.12852379679679901</c:v>
                </c:pt>
                <c:pt idx="186">
                  <c:v>-0.126070126891136</c:v>
                </c:pt>
                <c:pt idx="187">
                  <c:v>-0.124536611139774</c:v>
                </c:pt>
                <c:pt idx="188">
                  <c:v>-0.122696377336979</c:v>
                </c:pt>
                <c:pt idx="189">
                  <c:v>-0.12054942548274999</c:v>
                </c:pt>
                <c:pt idx="190">
                  <c:v>-0.118709199130535</c:v>
                </c:pt>
                <c:pt idx="191">
                  <c:v>-0.116562247276306</c:v>
                </c:pt>
                <c:pt idx="192">
                  <c:v>-0.11472201347351101</c:v>
                </c:pt>
                <c:pt idx="193">
                  <c:v>-0.112575061619282</c:v>
                </c:pt>
                <c:pt idx="194">
                  <c:v>-0.110734827816486</c:v>
                </c:pt>
                <c:pt idx="195">
                  <c:v>-0.108281172811985</c:v>
                </c:pt>
                <c:pt idx="196">
                  <c:v>-0.10644093900918999</c:v>
                </c:pt>
                <c:pt idx="197">
                  <c:v>-0.104600705206394</c:v>
                </c:pt>
                <c:pt idx="198">
                  <c:v>-0.102453760802746</c:v>
                </c:pt>
                <c:pt idx="199">
                  <c:v>-0.10061351954937001</c:v>
                </c:pt>
                <c:pt idx="200">
                  <c:v>-9.8466575145721394E-2</c:v>
                </c:pt>
                <c:pt idx="201">
                  <c:v>-9.6319630742073101E-2</c:v>
                </c:pt>
                <c:pt idx="202">
                  <c:v>-9.4172686338424696E-2</c:v>
                </c:pt>
                <c:pt idx="203">
                  <c:v>-9.23324525356293E-2</c:v>
                </c:pt>
                <c:pt idx="204">
                  <c:v>-9.0492211282253293E-2</c:v>
                </c:pt>
                <c:pt idx="205">
                  <c:v>-8.8345266878604903E-2</c:v>
                </c:pt>
                <c:pt idx="206">
                  <c:v>-8.6505025625228896E-2</c:v>
                </c:pt>
                <c:pt idx="207">
                  <c:v>-8.4664784371852903E-2</c:v>
                </c:pt>
                <c:pt idx="208">
                  <c:v>-8.2517847418785095E-2</c:v>
                </c:pt>
                <c:pt idx="209">
                  <c:v>-8.0677606165409102E-2</c:v>
                </c:pt>
                <c:pt idx="210">
                  <c:v>-7.8223958611488301E-2</c:v>
                </c:pt>
                <c:pt idx="211">
                  <c:v>-7.6690427958965302E-2</c:v>
                </c:pt>
                <c:pt idx="212">
                  <c:v>-7.4543483555316897E-2</c:v>
                </c:pt>
                <c:pt idx="213">
                  <c:v>-7.2089836001396193E-2</c:v>
                </c:pt>
                <c:pt idx="214">
                  <c:v>-6.9942884147167206E-2</c:v>
                </c:pt>
                <c:pt idx="215">
                  <c:v>-6.8409353494644207E-2</c:v>
                </c:pt>
                <c:pt idx="216">
                  <c:v>-6.6262409090995802E-2</c:v>
                </c:pt>
                <c:pt idx="217">
                  <c:v>-6.4115464687347398E-2</c:v>
                </c:pt>
                <c:pt idx="218">
                  <c:v>-6.2581934034824399E-2</c:v>
                </c:pt>
                <c:pt idx="219">
                  <c:v>-6.07416890561581E-2</c:v>
                </c:pt>
                <c:pt idx="220">
                  <c:v>-5.8288041502237299E-2</c:v>
                </c:pt>
                <c:pt idx="221">
                  <c:v>-5.67545108497143E-2</c:v>
                </c:pt>
                <c:pt idx="222">
                  <c:v>-5.43008595705032E-2</c:v>
                </c:pt>
                <c:pt idx="223">
                  <c:v>-5.2767328917980201E-2</c:v>
                </c:pt>
                <c:pt idx="224">
                  <c:v>-5.0620384514331797E-2</c:v>
                </c:pt>
                <c:pt idx="225">
                  <c:v>-4.8166733235120801E-2</c:v>
                </c:pt>
                <c:pt idx="226">
                  <c:v>-4.6326491981744801E-2</c:v>
                </c:pt>
                <c:pt idx="227">
                  <c:v>-4.4486254453659099E-2</c:v>
                </c:pt>
                <c:pt idx="228">
                  <c:v>-4.26460169255733E-2</c:v>
                </c:pt>
                <c:pt idx="229">
                  <c:v>-4.0192365646362298E-2</c:v>
                </c:pt>
                <c:pt idx="230">
                  <c:v>-3.8658834993839299E-2</c:v>
                </c:pt>
                <c:pt idx="231">
                  <c:v>-3.6511890590190901E-2</c:v>
                </c:pt>
                <c:pt idx="232">
                  <c:v>-3.46716530621052E-2</c:v>
                </c:pt>
                <c:pt idx="233">
                  <c:v>-3.22180017828941E-2</c:v>
                </c:pt>
                <c:pt idx="234">
                  <c:v>-3.00710592418909E-2</c:v>
                </c:pt>
                <c:pt idx="235">
                  <c:v>-2.8537528589367901E-2</c:v>
                </c:pt>
                <c:pt idx="236">
                  <c:v>-2.6390582323074299E-2</c:v>
                </c:pt>
                <c:pt idx="237">
                  <c:v>-2.42436397820711E-2</c:v>
                </c:pt>
                <c:pt idx="238">
                  <c:v>-2.2403402253985401E-2</c:v>
                </c:pt>
                <c:pt idx="239">
                  <c:v>-2.02564559876919E-2</c:v>
                </c:pt>
                <c:pt idx="240">
                  <c:v>-1.9029630348086399E-2</c:v>
                </c:pt>
                <c:pt idx="241">
                  <c:v>-1.65759809315205E-2</c:v>
                </c:pt>
                <c:pt idx="242">
                  <c:v>-1.4429036527872099E-2</c:v>
                </c:pt>
                <c:pt idx="243">
                  <c:v>-1.2588798068463801E-2</c:v>
                </c:pt>
                <c:pt idx="244">
                  <c:v>-1.01351477205753E-2</c:v>
                </c:pt>
                <c:pt idx="245">
                  <c:v>-7.9882033169269596E-3</c:v>
                </c:pt>
                <c:pt idx="246">
                  <c:v>-6.7613776773214297E-3</c:v>
                </c:pt>
                <c:pt idx="247">
                  <c:v>-4.3077268637716796E-3</c:v>
                </c:pt>
                <c:pt idx="248">
                  <c:v>-2.4674888700246798E-3</c:v>
                </c:pt>
                <c:pt idx="249">
                  <c:v>-6.2725075986236301E-4</c:v>
                </c:pt>
                <c:pt idx="250">
                  <c:v>1.82640005368739E-3</c:v>
                </c:pt>
                <c:pt idx="251">
                  <c:v>3.6666379310190699E-3</c:v>
                </c:pt>
                <c:pt idx="252">
                  <c:v>5.8135823346674399E-3</c:v>
                </c:pt>
                <c:pt idx="253">
                  <c:v>7.3471139185130596E-3</c:v>
                </c:pt>
                <c:pt idx="254">
                  <c:v>9.1873519122600607E-3</c:v>
                </c:pt>
                <c:pt idx="255">
                  <c:v>1.16410031914711E-2</c:v>
                </c:pt>
                <c:pt idx="256">
                  <c:v>1.31745347753167E-2</c:v>
                </c:pt>
                <c:pt idx="257">
                  <c:v>1.53214791789651E-2</c:v>
                </c:pt>
                <c:pt idx="258">
                  <c:v>1.77751295268536E-2</c:v>
                </c:pt>
                <c:pt idx="259">
                  <c:v>1.9615367054939301E-2</c:v>
                </c:pt>
                <c:pt idx="260">
                  <c:v>2.14556064456701E-2</c:v>
                </c:pt>
                <c:pt idx="261">
                  <c:v>2.3602550849318501E-2</c:v>
                </c:pt>
                <c:pt idx="262">
                  <c:v>2.5749495252966902E-2</c:v>
                </c:pt>
                <c:pt idx="263">
                  <c:v>2.7283027768135099E-2</c:v>
                </c:pt>
                <c:pt idx="264">
                  <c:v>2.9736677184701001E-2</c:v>
                </c:pt>
                <c:pt idx="265">
                  <c:v>3.1576916575431803E-2</c:v>
                </c:pt>
                <c:pt idx="266">
                  <c:v>3.3417154103517498E-2</c:v>
                </c:pt>
                <c:pt idx="267">
                  <c:v>3.55641022324562E-2</c:v>
                </c:pt>
                <c:pt idx="268">
                  <c:v>3.7711042910814299E-2</c:v>
                </c:pt>
                <c:pt idx="269">
                  <c:v>4.0164694190025302E-2</c:v>
                </c:pt>
                <c:pt idx="270">
                  <c:v>4.1391517966985703E-2</c:v>
                </c:pt>
                <c:pt idx="271">
                  <c:v>4.4151879847049699E-2</c:v>
                </c:pt>
                <c:pt idx="272">
                  <c:v>4.5071993023157099E-2</c:v>
                </c:pt>
                <c:pt idx="273">
                  <c:v>4.7525644302368199E-2</c:v>
                </c:pt>
                <c:pt idx="274">
                  <c:v>4.9672592431306797E-2</c:v>
                </c:pt>
                <c:pt idx="275">
                  <c:v>5.1206123083829901E-2</c:v>
                </c:pt>
                <c:pt idx="276">
                  <c:v>5.3353067487478298E-2</c:v>
                </c:pt>
                <c:pt idx="277">
                  <c:v>5.4886598140001297E-2</c:v>
                </c:pt>
                <c:pt idx="278">
                  <c:v>5.73402494192123E-2</c:v>
                </c:pt>
                <c:pt idx="279">
                  <c:v>5.9487193822860697E-2</c:v>
                </c:pt>
                <c:pt idx="280">
                  <c:v>6.1634138226509101E-2</c:v>
                </c:pt>
                <c:pt idx="281">
                  <c:v>6.3474372029304504E-2</c:v>
                </c:pt>
                <c:pt idx="282">
                  <c:v>6.5007902681827504E-2</c:v>
                </c:pt>
                <c:pt idx="283">
                  <c:v>6.7768260836601299E-2</c:v>
                </c:pt>
                <c:pt idx="284">
                  <c:v>6.9301798939704895E-2</c:v>
                </c:pt>
                <c:pt idx="285">
                  <c:v>7.2062149643897996E-2</c:v>
                </c:pt>
                <c:pt idx="286">
                  <c:v>7.3902390897274003E-2</c:v>
                </c:pt>
                <c:pt idx="287">
                  <c:v>7.5742632150649997E-2</c:v>
                </c:pt>
                <c:pt idx="288">
                  <c:v>7.7889569103717804E-2</c:v>
                </c:pt>
                <c:pt idx="289">
                  <c:v>7.9729810357093797E-2</c:v>
                </c:pt>
                <c:pt idx="290">
                  <c:v>8.1570051610469804E-2</c:v>
                </c:pt>
                <c:pt idx="291">
                  <c:v>8.3103582262992901E-2</c:v>
                </c:pt>
                <c:pt idx="292">
                  <c:v>8.5863932967186002E-2</c:v>
                </c:pt>
                <c:pt idx="293">
                  <c:v>8.7704174220561995E-2</c:v>
                </c:pt>
                <c:pt idx="294">
                  <c:v>8.9544415473938002E-2</c:v>
                </c:pt>
                <c:pt idx="295">
                  <c:v>9.1384649276733398E-2</c:v>
                </c:pt>
                <c:pt idx="296">
                  <c:v>9.3224883079528795E-2</c:v>
                </c:pt>
                <c:pt idx="297">
                  <c:v>9.5985248684883104E-2</c:v>
                </c:pt>
                <c:pt idx="298">
                  <c:v>9.78254824876785E-2</c:v>
                </c:pt>
                <c:pt idx="299">
                  <c:v>9.9665716290473896E-2</c:v>
                </c:pt>
                <c:pt idx="300">
                  <c:v>0.10181266814470299</c:v>
                </c:pt>
                <c:pt idx="301">
                  <c:v>0.103652909398079</c:v>
                </c:pt>
                <c:pt idx="302">
                  <c:v>0.105493135750294</c:v>
                </c:pt>
                <c:pt idx="303">
                  <c:v>0.107640087604523</c:v>
                </c:pt>
                <c:pt idx="304">
                  <c:v>0.109480321407318</c:v>
                </c:pt>
                <c:pt idx="305">
                  <c:v>0.11162726581096601</c:v>
                </c:pt>
                <c:pt idx="306">
                  <c:v>0.113467507064342</c:v>
                </c:pt>
                <c:pt idx="307">
                  <c:v>0.115614451467991</c:v>
                </c:pt>
                <c:pt idx="308">
                  <c:v>0.11745469272136699</c:v>
                </c:pt>
                <c:pt idx="309">
                  <c:v>0.119294926524162</c:v>
                </c:pt>
                <c:pt idx="310">
                  <c:v>0.122055284678936</c:v>
                </c:pt>
                <c:pt idx="311">
                  <c:v>0.123588815331459</c:v>
                </c:pt>
                <c:pt idx="312">
                  <c:v>0.12542906403541601</c:v>
                </c:pt>
                <c:pt idx="313">
                  <c:v>0.127269297838211</c:v>
                </c:pt>
                <c:pt idx="314">
                  <c:v>0.12972293794155099</c:v>
                </c:pt>
                <c:pt idx="315">
                  <c:v>0.13156318664550801</c:v>
                </c:pt>
                <c:pt idx="316">
                  <c:v>0.133403420448303</c:v>
                </c:pt>
                <c:pt idx="317">
                  <c:v>0.13585707545280501</c:v>
                </c:pt>
                <c:pt idx="318">
                  <c:v>0.13708390295505499</c:v>
                </c:pt>
                <c:pt idx="319">
                  <c:v>0.139537543058395</c:v>
                </c:pt>
                <c:pt idx="320">
                  <c:v>0.14168450236320501</c:v>
                </c:pt>
                <c:pt idx="321">
                  <c:v>0.14352472126483901</c:v>
                </c:pt>
                <c:pt idx="322">
                  <c:v>0.14567168056964899</c:v>
                </c:pt>
                <c:pt idx="323">
                  <c:v>0.14751191437244399</c:v>
                </c:pt>
                <c:pt idx="324">
                  <c:v>0.149965569376945</c:v>
                </c:pt>
                <c:pt idx="325">
                  <c:v>0.15149910748004899</c:v>
                </c:pt>
                <c:pt idx="326">
                  <c:v>0.15333932638168299</c:v>
                </c:pt>
                <c:pt idx="327">
                  <c:v>0.155486285686493</c:v>
                </c:pt>
                <c:pt idx="328">
                  <c:v>0.157326519489288</c:v>
                </c:pt>
                <c:pt idx="329">
                  <c:v>0.15978017449379001</c:v>
                </c:pt>
                <c:pt idx="330">
                  <c:v>0.161620408296585</c:v>
                </c:pt>
                <c:pt idx="331">
                  <c:v>0.16346065700054199</c:v>
                </c:pt>
                <c:pt idx="332">
                  <c:v>0.16530089080333699</c:v>
                </c:pt>
                <c:pt idx="333">
                  <c:v>0.16714110970497101</c:v>
                </c:pt>
                <c:pt idx="334">
                  <c:v>0.16959477961063399</c:v>
                </c:pt>
                <c:pt idx="335">
                  <c:v>0.17143501341342901</c:v>
                </c:pt>
                <c:pt idx="336">
                  <c:v>0.173275247216225</c:v>
                </c:pt>
                <c:pt idx="337">
                  <c:v>0.17572890222072601</c:v>
                </c:pt>
                <c:pt idx="338">
                  <c:v>0.177875831723213</c:v>
                </c:pt>
                <c:pt idx="339">
                  <c:v>0.179409369826317</c:v>
                </c:pt>
                <c:pt idx="340">
                  <c:v>0.18124961853027299</c:v>
                </c:pt>
                <c:pt idx="341">
                  <c:v>0.18339656293392201</c:v>
                </c:pt>
                <c:pt idx="342">
                  <c:v>0.185543492436409</c:v>
                </c:pt>
                <c:pt idx="343">
                  <c:v>0.18769043684005701</c:v>
                </c:pt>
                <c:pt idx="344">
                  <c:v>0.189530685544014</c:v>
                </c:pt>
                <c:pt idx="345">
                  <c:v>0.19167762994766199</c:v>
                </c:pt>
                <c:pt idx="346">
                  <c:v>0.19351786375045801</c:v>
                </c:pt>
                <c:pt idx="347">
                  <c:v>0.195971518754959</c:v>
                </c:pt>
                <c:pt idx="348">
                  <c:v>0.19750504195690199</c:v>
                </c:pt>
                <c:pt idx="349">
                  <c:v>0.19965200126171101</c:v>
                </c:pt>
                <c:pt idx="350">
                  <c:v>0.201492220163345</c:v>
                </c:pt>
                <c:pt idx="351">
                  <c:v>0.20363917946815499</c:v>
                </c:pt>
                <c:pt idx="352">
                  <c:v>0.20517270267009699</c:v>
                </c:pt>
                <c:pt idx="353">
                  <c:v>0.20793306827545199</c:v>
                </c:pt>
                <c:pt idx="354">
                  <c:v>0.20946660637855499</c:v>
                </c:pt>
                <c:pt idx="355">
                  <c:v>0.21161355078220401</c:v>
                </c:pt>
                <c:pt idx="356">
                  <c:v>0.213760480284691</c:v>
                </c:pt>
                <c:pt idx="357">
                  <c:v>0.215294018387794</c:v>
                </c:pt>
                <c:pt idx="358">
                  <c:v>0.21713425219058999</c:v>
                </c:pt>
                <c:pt idx="359">
                  <c:v>0.21989460289478299</c:v>
                </c:pt>
                <c:pt idx="360">
                  <c:v>0.22173485159874001</c:v>
                </c:pt>
                <c:pt idx="361">
                  <c:v>0.22326838970184301</c:v>
                </c:pt>
                <c:pt idx="362">
                  <c:v>0.225415334105492</c:v>
                </c:pt>
                <c:pt idx="363">
                  <c:v>0.228175684809685</c:v>
                </c:pt>
                <c:pt idx="364">
                  <c:v>0.229709208011627</c:v>
                </c:pt>
                <c:pt idx="365">
                  <c:v>0.23185615241527599</c:v>
                </c:pt>
                <c:pt idx="366">
                  <c:v>0.23308299481868699</c:v>
                </c:pt>
                <c:pt idx="367">
                  <c:v>0.23522993922233601</c:v>
                </c:pt>
                <c:pt idx="368">
                  <c:v>0.237376868724823</c:v>
                </c:pt>
                <c:pt idx="369">
                  <c:v>0.23952381312847101</c:v>
                </c:pt>
                <c:pt idx="370">
                  <c:v>0.24136406183242801</c:v>
                </c:pt>
                <c:pt idx="371">
                  <c:v>0.24381771683692899</c:v>
                </c:pt>
                <c:pt idx="372">
                  <c:v>0.24504452943801899</c:v>
                </c:pt>
                <c:pt idx="373">
                  <c:v>0.247804895043373</c:v>
                </c:pt>
                <c:pt idx="374">
                  <c:v>0.24964512884616899</c:v>
                </c:pt>
                <c:pt idx="375">
                  <c:v>0.25179207324981701</c:v>
                </c:pt>
                <c:pt idx="376">
                  <c:v>0.25393900275230402</c:v>
                </c:pt>
                <c:pt idx="377">
                  <c:v>0.25547254085540799</c:v>
                </c:pt>
                <c:pt idx="378">
                  <c:v>0.25731277465820301</c:v>
                </c:pt>
                <c:pt idx="379">
                  <c:v>0.25945973396301297</c:v>
                </c:pt>
                <c:pt idx="380">
                  <c:v>0.26129996776580799</c:v>
                </c:pt>
                <c:pt idx="381">
                  <c:v>0.26344689726829501</c:v>
                </c:pt>
                <c:pt idx="382">
                  <c:v>0.26528713107109098</c:v>
                </c:pt>
                <c:pt idx="383">
                  <c:v>0.26774078607559199</c:v>
                </c:pt>
                <c:pt idx="384">
                  <c:v>0.269887745380402</c:v>
                </c:pt>
                <c:pt idx="385">
                  <c:v>0.27142125368118297</c:v>
                </c:pt>
                <c:pt idx="386">
                  <c:v>0.27356821298599199</c:v>
                </c:pt>
                <c:pt idx="387">
                  <c:v>0.27540844678878801</c:v>
                </c:pt>
                <c:pt idx="388">
                  <c:v>0.27786213159561202</c:v>
                </c:pt>
                <c:pt idx="389">
                  <c:v>0.27970236539840698</c:v>
                </c:pt>
                <c:pt idx="390">
                  <c:v>0.28123587369918801</c:v>
                </c:pt>
                <c:pt idx="391">
                  <c:v>0.28368952870369002</c:v>
                </c:pt>
                <c:pt idx="392">
                  <c:v>0.28552979230880698</c:v>
                </c:pt>
                <c:pt idx="393">
                  <c:v>0.28736999630928001</c:v>
                </c:pt>
                <c:pt idx="394">
                  <c:v>0.28982365131378202</c:v>
                </c:pt>
                <c:pt idx="395">
                  <c:v>0.29135718941688499</c:v>
                </c:pt>
                <c:pt idx="396">
                  <c:v>0.29319742321968101</c:v>
                </c:pt>
                <c:pt idx="397">
                  <c:v>0.29534438252449002</c:v>
                </c:pt>
                <c:pt idx="398">
                  <c:v>0.29779803752899198</c:v>
                </c:pt>
                <c:pt idx="399">
                  <c:v>0.299638271331787</c:v>
                </c:pt>
                <c:pt idx="400">
                  <c:v>0.30117180943489102</c:v>
                </c:pt>
                <c:pt idx="401">
                  <c:v>0.30301201343536399</c:v>
                </c:pt>
                <c:pt idx="402">
                  <c:v>0.305465698242188</c:v>
                </c:pt>
                <c:pt idx="403">
                  <c:v>0.30730593204498302</c:v>
                </c:pt>
                <c:pt idx="404">
                  <c:v>0.31006628274917603</c:v>
                </c:pt>
                <c:pt idx="405">
                  <c:v>0.31159982085228</c:v>
                </c:pt>
                <c:pt idx="406">
                  <c:v>0.31374675035476701</c:v>
                </c:pt>
                <c:pt idx="407">
                  <c:v>0.31558698415756198</c:v>
                </c:pt>
                <c:pt idx="408">
                  <c:v>0.31742724776268</c:v>
                </c:pt>
                <c:pt idx="409">
                  <c:v>0.31957417726516701</c:v>
                </c:pt>
                <c:pt idx="410">
                  <c:v>0.32141441106796298</c:v>
                </c:pt>
                <c:pt idx="411">
                  <c:v>0.32356137037277199</c:v>
                </c:pt>
                <c:pt idx="412">
                  <c:v>0.32570829987525901</c:v>
                </c:pt>
                <c:pt idx="413">
                  <c:v>0.32754853367805498</c:v>
                </c:pt>
                <c:pt idx="414">
                  <c:v>0.32938876748085</c:v>
                </c:pt>
                <c:pt idx="415">
                  <c:v>0.33092230558395402</c:v>
                </c:pt>
                <c:pt idx="416">
                  <c:v>0.33337596058845498</c:v>
                </c:pt>
                <c:pt idx="417">
                  <c:v>0.335216194391251</c:v>
                </c:pt>
                <c:pt idx="418">
                  <c:v>0.33736315369606001</c:v>
                </c:pt>
                <c:pt idx="419">
                  <c:v>0.33981677889823902</c:v>
                </c:pt>
                <c:pt idx="420">
                  <c:v>0.341350317001343</c:v>
                </c:pt>
                <c:pt idx="421">
                  <c:v>0.34380397200584401</c:v>
                </c:pt>
                <c:pt idx="422">
                  <c:v>0.34533751010894798</c:v>
                </c:pt>
                <c:pt idx="423">
                  <c:v>0.34748443961143499</c:v>
                </c:pt>
                <c:pt idx="424">
                  <c:v>0.34963139891624501</c:v>
                </c:pt>
                <c:pt idx="425">
                  <c:v>0.35116493701934798</c:v>
                </c:pt>
                <c:pt idx="426">
                  <c:v>0.35331186652183499</c:v>
                </c:pt>
                <c:pt idx="427">
                  <c:v>0.355765521526337</c:v>
                </c:pt>
                <c:pt idx="428">
                  <c:v>0.35699233412742598</c:v>
                </c:pt>
                <c:pt idx="429">
                  <c:v>0.35944598913192699</c:v>
                </c:pt>
                <c:pt idx="430">
                  <c:v>0.36128622293472301</c:v>
                </c:pt>
                <c:pt idx="431">
                  <c:v>0.36343318223953203</c:v>
                </c:pt>
                <c:pt idx="432">
                  <c:v>0.36588680744171098</c:v>
                </c:pt>
                <c:pt idx="433">
                  <c:v>0.367727041244507</c:v>
                </c:pt>
                <c:pt idx="434">
                  <c:v>0.36956730484962502</c:v>
                </c:pt>
                <c:pt idx="435">
                  <c:v>0.37171423435211198</c:v>
                </c:pt>
                <c:pt idx="436">
                  <c:v>0.373554468154907</c:v>
                </c:pt>
                <c:pt idx="437">
                  <c:v>0.37539470195770303</c:v>
                </c:pt>
                <c:pt idx="438">
                  <c:v>0.37754166126251198</c:v>
                </c:pt>
                <c:pt idx="439">
                  <c:v>0.37938189506530801</c:v>
                </c:pt>
                <c:pt idx="440">
                  <c:v>0.38122212886810303</c:v>
                </c:pt>
                <c:pt idx="441">
                  <c:v>0.38336908817291299</c:v>
                </c:pt>
                <c:pt idx="442">
                  <c:v>0.3855160176754</c:v>
                </c:pt>
                <c:pt idx="443">
                  <c:v>0.38735625147819502</c:v>
                </c:pt>
                <c:pt idx="444">
                  <c:v>0.38980993628501898</c:v>
                </c:pt>
                <c:pt idx="445">
                  <c:v>0.3913434445858</c:v>
                </c:pt>
                <c:pt idx="446">
                  <c:v>0.39349040389061002</c:v>
                </c:pt>
                <c:pt idx="447">
                  <c:v>0.39594405889511097</c:v>
                </c:pt>
                <c:pt idx="448">
                  <c:v>0.397477596998215</c:v>
                </c:pt>
                <c:pt idx="449">
                  <c:v>0.39962452650070202</c:v>
                </c:pt>
                <c:pt idx="450">
                  <c:v>0.40146479010581998</c:v>
                </c:pt>
                <c:pt idx="451">
                  <c:v>0.403305023908615</c:v>
                </c:pt>
                <c:pt idx="452">
                  <c:v>0.40575864911079401</c:v>
                </c:pt>
                <c:pt idx="453">
                  <c:v>0.40790560841560403</c:v>
                </c:pt>
                <c:pt idx="454">
                  <c:v>0.409439146518707</c:v>
                </c:pt>
                <c:pt idx="455">
                  <c:v>0.41158607602119401</c:v>
                </c:pt>
                <c:pt idx="456">
                  <c:v>0.41342630982398998</c:v>
                </c:pt>
                <c:pt idx="457">
                  <c:v>0.41557326912879899</c:v>
                </c:pt>
                <c:pt idx="458">
                  <c:v>0.41741350293159502</c:v>
                </c:pt>
                <c:pt idx="459">
                  <c:v>0.41925373673438998</c:v>
                </c:pt>
                <c:pt idx="460">
                  <c:v>0.4214006960392</c:v>
                </c:pt>
                <c:pt idx="461">
                  <c:v>0.42385432124137901</c:v>
                </c:pt>
                <c:pt idx="462">
                  <c:v>0.42538785934448198</c:v>
                </c:pt>
                <c:pt idx="463">
                  <c:v>0.42753481864929199</c:v>
                </c:pt>
                <c:pt idx="464">
                  <c:v>0.42937505245208701</c:v>
                </c:pt>
                <c:pt idx="465">
                  <c:v>0.43121528625488298</c:v>
                </c:pt>
                <c:pt idx="466">
                  <c:v>0.43366894125938399</c:v>
                </c:pt>
                <c:pt idx="467">
                  <c:v>0.43550917506218001</c:v>
                </c:pt>
                <c:pt idx="468">
                  <c:v>0.43734940886497498</c:v>
                </c:pt>
                <c:pt idx="469">
                  <c:v>0.43949633836746199</c:v>
                </c:pt>
                <c:pt idx="470">
                  <c:v>0.44164329767227201</c:v>
                </c:pt>
                <c:pt idx="471">
                  <c:v>0.44348353147506703</c:v>
                </c:pt>
                <c:pt idx="472">
                  <c:v>0.44563046097755399</c:v>
                </c:pt>
                <c:pt idx="473">
                  <c:v>0.44747072458267201</c:v>
                </c:pt>
                <c:pt idx="474">
                  <c:v>0.44961765408515902</c:v>
                </c:pt>
                <c:pt idx="475">
                  <c:v>0.45145788788795499</c:v>
                </c:pt>
                <c:pt idx="476">
                  <c:v>0.453604847192764</c:v>
                </c:pt>
                <c:pt idx="477">
                  <c:v>0.45544508099556003</c:v>
                </c:pt>
                <c:pt idx="478">
                  <c:v>0.45728531479835499</c:v>
                </c:pt>
                <c:pt idx="479">
                  <c:v>0.45943224430084201</c:v>
                </c:pt>
                <c:pt idx="480">
                  <c:v>0.46157920360565202</c:v>
                </c:pt>
                <c:pt idx="481">
                  <c:v>0.46341943740844699</c:v>
                </c:pt>
                <c:pt idx="482">
                  <c:v>0.46525967121124301</c:v>
                </c:pt>
                <c:pt idx="483">
                  <c:v>0.46740663051605202</c:v>
                </c:pt>
                <c:pt idx="484">
                  <c:v>0.46986025571823098</c:v>
                </c:pt>
                <c:pt idx="485">
                  <c:v>0.471700519323349</c:v>
                </c:pt>
                <c:pt idx="486">
                  <c:v>0.47354075312614402</c:v>
                </c:pt>
                <c:pt idx="487">
                  <c:v>0.47568768262863198</c:v>
                </c:pt>
                <c:pt idx="488">
                  <c:v>0.47722122073173501</c:v>
                </c:pt>
                <c:pt idx="489">
                  <c:v>0.47967487573623702</c:v>
                </c:pt>
                <c:pt idx="490">
                  <c:v>0.48151510953903198</c:v>
                </c:pt>
                <c:pt idx="491">
                  <c:v>0.483662039041519</c:v>
                </c:pt>
                <c:pt idx="492">
                  <c:v>0.48519557714462302</c:v>
                </c:pt>
                <c:pt idx="493">
                  <c:v>0.48734253644943198</c:v>
                </c:pt>
                <c:pt idx="494">
                  <c:v>0.48979619145393399</c:v>
                </c:pt>
                <c:pt idx="495">
                  <c:v>0.49163645505905201</c:v>
                </c:pt>
                <c:pt idx="496">
                  <c:v>0.49347665905952498</c:v>
                </c:pt>
                <c:pt idx="497">
                  <c:v>0.49531689286232</c:v>
                </c:pt>
                <c:pt idx="498">
                  <c:v>0.49746385216713002</c:v>
                </c:pt>
                <c:pt idx="499">
                  <c:v>0.49961081147193898</c:v>
                </c:pt>
                <c:pt idx="500">
                  <c:v>0.501451015472412</c:v>
                </c:pt>
                <c:pt idx="501">
                  <c:v>0.50329124927520796</c:v>
                </c:pt>
                <c:pt idx="502">
                  <c:v>0.50482481718063399</c:v>
                </c:pt>
                <c:pt idx="503">
                  <c:v>0.50789189338684104</c:v>
                </c:pt>
                <c:pt idx="504">
                  <c:v>0.50973206758499101</c:v>
                </c:pt>
                <c:pt idx="505">
                  <c:v>0.51157236099243197</c:v>
                </c:pt>
                <c:pt idx="506">
                  <c:v>0.513105869293213</c:v>
                </c:pt>
                <c:pt idx="507">
                  <c:v>0.51586621999740601</c:v>
                </c:pt>
                <c:pt idx="508">
                  <c:v>0.51739972829818703</c:v>
                </c:pt>
                <c:pt idx="509">
                  <c:v>0.519240021705627</c:v>
                </c:pt>
                <c:pt idx="510">
                  <c:v>0.52169364690780595</c:v>
                </c:pt>
                <c:pt idx="511">
                  <c:v>0.52384060621261597</c:v>
                </c:pt>
                <c:pt idx="512">
                  <c:v>0.52568078041076705</c:v>
                </c:pt>
                <c:pt idx="513">
                  <c:v>0.52721434831619296</c:v>
                </c:pt>
                <c:pt idx="514">
                  <c:v>0.52905458211898804</c:v>
                </c:pt>
                <c:pt idx="515">
                  <c:v>0.530894875526428</c:v>
                </c:pt>
                <c:pt idx="516">
                  <c:v>0.53365516662597701</c:v>
                </c:pt>
                <c:pt idx="517">
                  <c:v>0.53518873453140303</c:v>
                </c:pt>
                <c:pt idx="518">
                  <c:v>0.53733563423156705</c:v>
                </c:pt>
                <c:pt idx="519">
                  <c:v>0.53948259353637695</c:v>
                </c:pt>
                <c:pt idx="520">
                  <c:v>0.54162961244583097</c:v>
                </c:pt>
                <c:pt idx="521">
                  <c:v>0.54346978664398204</c:v>
                </c:pt>
                <c:pt idx="522">
                  <c:v>0.54500329494476296</c:v>
                </c:pt>
                <c:pt idx="523">
                  <c:v>0.54715025424957298</c:v>
                </c:pt>
                <c:pt idx="524">
                  <c:v>0.54899048805236805</c:v>
                </c:pt>
                <c:pt idx="525">
                  <c:v>0.55113744735717796</c:v>
                </c:pt>
                <c:pt idx="526">
                  <c:v>0.55328434705734297</c:v>
                </c:pt>
                <c:pt idx="527">
                  <c:v>0.55512464046478305</c:v>
                </c:pt>
                <c:pt idx="528">
                  <c:v>0.557578325271606</c:v>
                </c:pt>
                <c:pt idx="529">
                  <c:v>0.55972522497177102</c:v>
                </c:pt>
                <c:pt idx="530">
                  <c:v>0.56125879287719704</c:v>
                </c:pt>
                <c:pt idx="531">
                  <c:v>0.563712418079376</c:v>
                </c:pt>
                <c:pt idx="532">
                  <c:v>0.56524598598480202</c:v>
                </c:pt>
                <c:pt idx="533">
                  <c:v>0.56769961118698098</c:v>
                </c:pt>
                <c:pt idx="534">
                  <c:v>0.56984657049179099</c:v>
                </c:pt>
                <c:pt idx="535">
                  <c:v>0.57168674468994096</c:v>
                </c:pt>
                <c:pt idx="536">
                  <c:v>0.57322031259536699</c:v>
                </c:pt>
                <c:pt idx="537">
                  <c:v>0.57567393779754605</c:v>
                </c:pt>
                <c:pt idx="538">
                  <c:v>0.57751423120498702</c:v>
                </c:pt>
                <c:pt idx="539">
                  <c:v>0.57966113090515103</c:v>
                </c:pt>
                <c:pt idx="540">
                  <c:v>0.58119469881057695</c:v>
                </c:pt>
                <c:pt idx="541">
                  <c:v>0.58334159851074197</c:v>
                </c:pt>
                <c:pt idx="542">
                  <c:v>0.58548855781555198</c:v>
                </c:pt>
                <c:pt idx="543">
                  <c:v>0.58732879161834695</c:v>
                </c:pt>
                <c:pt idx="544">
                  <c:v>0.58947575092315696</c:v>
                </c:pt>
                <c:pt idx="545">
                  <c:v>0.59100925922393799</c:v>
                </c:pt>
                <c:pt idx="546">
                  <c:v>0.59376966953277599</c:v>
                </c:pt>
                <c:pt idx="547">
                  <c:v>0.59530317783355702</c:v>
                </c:pt>
                <c:pt idx="548">
                  <c:v>0.59683674573898304</c:v>
                </c:pt>
                <c:pt idx="549">
                  <c:v>0.59959703683853105</c:v>
                </c:pt>
                <c:pt idx="550">
                  <c:v>0.60113060474395796</c:v>
                </c:pt>
                <c:pt idx="551">
                  <c:v>0.60358422994613603</c:v>
                </c:pt>
                <c:pt idx="552">
                  <c:v>0.60542452335357699</c:v>
                </c:pt>
                <c:pt idx="553">
                  <c:v>0.60726469755172696</c:v>
                </c:pt>
                <c:pt idx="554">
                  <c:v>0.60971838235855103</c:v>
                </c:pt>
                <c:pt idx="555">
                  <c:v>0.61155861616134599</c:v>
                </c:pt>
                <c:pt idx="556">
                  <c:v>0.61370557546615601</c:v>
                </c:pt>
                <c:pt idx="557">
                  <c:v>0.61554574966430697</c:v>
                </c:pt>
                <c:pt idx="558">
                  <c:v>0.61738604307174705</c:v>
                </c:pt>
                <c:pt idx="559">
                  <c:v>0.61953294277191195</c:v>
                </c:pt>
                <c:pt idx="560">
                  <c:v>0.62137323617935203</c:v>
                </c:pt>
                <c:pt idx="561">
                  <c:v>0.62352013587951705</c:v>
                </c:pt>
                <c:pt idx="562">
                  <c:v>0.62536042928695701</c:v>
                </c:pt>
                <c:pt idx="563">
                  <c:v>0.62720060348510698</c:v>
                </c:pt>
                <c:pt idx="564">
                  <c:v>0.62934756278991699</c:v>
                </c:pt>
                <c:pt idx="565">
                  <c:v>0.63180118799209595</c:v>
                </c:pt>
                <c:pt idx="566">
                  <c:v>0.63364148139953602</c:v>
                </c:pt>
                <c:pt idx="567">
                  <c:v>0.63548165559768699</c:v>
                </c:pt>
                <c:pt idx="568">
                  <c:v>0.63793534040451105</c:v>
                </c:pt>
                <c:pt idx="569">
                  <c:v>0.63977563381195102</c:v>
                </c:pt>
                <c:pt idx="570">
                  <c:v>0.64130914211273204</c:v>
                </c:pt>
                <c:pt idx="571">
                  <c:v>0.64345604181289695</c:v>
                </c:pt>
                <c:pt idx="572">
                  <c:v>0.64560300111770597</c:v>
                </c:pt>
                <c:pt idx="573">
                  <c:v>0.64774996042251598</c:v>
                </c:pt>
                <c:pt idx="574">
                  <c:v>0.649896919727325</c:v>
                </c:pt>
                <c:pt idx="575">
                  <c:v>0.65173715353012096</c:v>
                </c:pt>
                <c:pt idx="576">
                  <c:v>0.65327066183090199</c:v>
                </c:pt>
                <c:pt idx="577">
                  <c:v>0.65511089563369795</c:v>
                </c:pt>
                <c:pt idx="578">
                  <c:v>0.65725785493850697</c:v>
                </c:pt>
                <c:pt idx="579">
                  <c:v>0.65909808874130205</c:v>
                </c:pt>
                <c:pt idx="580">
                  <c:v>0.66124504804611195</c:v>
                </c:pt>
                <c:pt idx="581">
                  <c:v>0.66339200735092196</c:v>
                </c:pt>
                <c:pt idx="582">
                  <c:v>0.66523224115371704</c:v>
                </c:pt>
                <c:pt idx="583">
                  <c:v>0.66829931735992398</c:v>
                </c:pt>
                <c:pt idx="584">
                  <c:v>0.66952610015869096</c:v>
                </c:pt>
                <c:pt idx="585">
                  <c:v>0.67197978496551503</c:v>
                </c:pt>
                <c:pt idx="586">
                  <c:v>0.673206567764282</c:v>
                </c:pt>
                <c:pt idx="587">
                  <c:v>0.67566025257110596</c:v>
                </c:pt>
                <c:pt idx="588">
                  <c:v>0.67780715227127097</c:v>
                </c:pt>
                <c:pt idx="589">
                  <c:v>0.67964744567871105</c:v>
                </c:pt>
                <c:pt idx="590">
                  <c:v>0.68148761987686202</c:v>
                </c:pt>
                <c:pt idx="591">
                  <c:v>0.68363463878631603</c:v>
                </c:pt>
                <c:pt idx="592">
                  <c:v>0.68516814708709695</c:v>
                </c:pt>
                <c:pt idx="593">
                  <c:v>0.68762177228927601</c:v>
                </c:pt>
                <c:pt idx="594">
                  <c:v>0.68915528059005704</c:v>
                </c:pt>
                <c:pt idx="595">
                  <c:v>0.69130229949951205</c:v>
                </c:pt>
                <c:pt idx="596">
                  <c:v>0.69314247369766202</c:v>
                </c:pt>
                <c:pt idx="597">
                  <c:v>0.69498276710510298</c:v>
                </c:pt>
                <c:pt idx="598">
                  <c:v>0.69774305820465099</c:v>
                </c:pt>
                <c:pt idx="599">
                  <c:v>0.69958335161209095</c:v>
                </c:pt>
                <c:pt idx="600">
                  <c:v>0.70081013441085804</c:v>
                </c:pt>
                <c:pt idx="601">
                  <c:v>0.70295709371566795</c:v>
                </c:pt>
                <c:pt idx="602">
                  <c:v>0.70541071891784701</c:v>
                </c:pt>
                <c:pt idx="603">
                  <c:v>0.70786440372466997</c:v>
                </c:pt>
                <c:pt idx="604">
                  <c:v>0.70909118652343806</c:v>
                </c:pt>
                <c:pt idx="605">
                  <c:v>0.71185159683227495</c:v>
                </c:pt>
                <c:pt idx="606">
                  <c:v>0.71307837963104204</c:v>
                </c:pt>
                <c:pt idx="607">
                  <c:v>0.71583878993988004</c:v>
                </c:pt>
                <c:pt idx="608">
                  <c:v>0.71737229824066195</c:v>
                </c:pt>
                <c:pt idx="609">
                  <c:v>0.71951925754547097</c:v>
                </c:pt>
                <c:pt idx="610">
                  <c:v>0.72166615724563599</c:v>
                </c:pt>
                <c:pt idx="611">
                  <c:v>0.72350645065307595</c:v>
                </c:pt>
                <c:pt idx="612">
                  <c:v>0.72503995895385698</c:v>
                </c:pt>
                <c:pt idx="613">
                  <c:v>0.72688019275665305</c:v>
                </c:pt>
                <c:pt idx="614">
                  <c:v>0.72902709245681796</c:v>
                </c:pt>
                <c:pt idx="615">
                  <c:v>0.73178750276565596</c:v>
                </c:pt>
                <c:pt idx="616">
                  <c:v>0.73362767696380604</c:v>
                </c:pt>
                <c:pt idx="617">
                  <c:v>0.73516124486923196</c:v>
                </c:pt>
                <c:pt idx="618">
                  <c:v>0.73730820417404197</c:v>
                </c:pt>
                <c:pt idx="619">
                  <c:v>0.73945516347885099</c:v>
                </c:pt>
                <c:pt idx="620">
                  <c:v>0.741602063179016</c:v>
                </c:pt>
                <c:pt idx="621">
                  <c:v>0.74313563108444203</c:v>
                </c:pt>
                <c:pt idx="622">
                  <c:v>0.74558925628662098</c:v>
                </c:pt>
                <c:pt idx="623">
                  <c:v>0.74742949008941695</c:v>
                </c:pt>
                <c:pt idx="624">
                  <c:v>0.74896299839019798</c:v>
                </c:pt>
                <c:pt idx="625">
                  <c:v>0.75080329179763805</c:v>
                </c:pt>
                <c:pt idx="626">
                  <c:v>0.75356358289718595</c:v>
                </c:pt>
                <c:pt idx="627">
                  <c:v>0.75509721040725697</c:v>
                </c:pt>
                <c:pt idx="628">
                  <c:v>0.75724411010742199</c:v>
                </c:pt>
                <c:pt idx="629">
                  <c:v>0.75969779491424605</c:v>
                </c:pt>
                <c:pt idx="630">
                  <c:v>0.76123130321502697</c:v>
                </c:pt>
                <c:pt idx="631">
                  <c:v>0.76337826251983598</c:v>
                </c:pt>
                <c:pt idx="632">
                  <c:v>0.765525221824646</c:v>
                </c:pt>
                <c:pt idx="633">
                  <c:v>0.76767212152481101</c:v>
                </c:pt>
                <c:pt idx="634">
                  <c:v>0.76920562982559204</c:v>
                </c:pt>
                <c:pt idx="635">
                  <c:v>0.77135258913040206</c:v>
                </c:pt>
                <c:pt idx="636">
                  <c:v>0.77319282293319702</c:v>
                </c:pt>
                <c:pt idx="637">
                  <c:v>0.77564650774002097</c:v>
                </c:pt>
                <c:pt idx="638">
                  <c:v>0.77748674154281605</c:v>
                </c:pt>
                <c:pt idx="639">
                  <c:v>0.77902024984359697</c:v>
                </c:pt>
                <c:pt idx="640">
                  <c:v>0.78147393465042103</c:v>
                </c:pt>
                <c:pt idx="641">
                  <c:v>0.78362083435058605</c:v>
                </c:pt>
                <c:pt idx="642">
                  <c:v>0.78546112775802601</c:v>
                </c:pt>
                <c:pt idx="643">
                  <c:v>0.78699463605880704</c:v>
                </c:pt>
                <c:pt idx="644">
                  <c:v>0.78975498676300004</c:v>
                </c:pt>
                <c:pt idx="645">
                  <c:v>0.79128849506378196</c:v>
                </c:pt>
                <c:pt idx="646">
                  <c:v>0.79343551397323597</c:v>
                </c:pt>
                <c:pt idx="647">
                  <c:v>0.79558241367340099</c:v>
                </c:pt>
                <c:pt idx="648">
                  <c:v>0.79742264747619596</c:v>
                </c:pt>
                <c:pt idx="649">
                  <c:v>0.79956960678100597</c:v>
                </c:pt>
                <c:pt idx="650">
                  <c:v>0.80171656608581499</c:v>
                </c:pt>
                <c:pt idx="651">
                  <c:v>0.80325007438659701</c:v>
                </c:pt>
                <c:pt idx="652">
                  <c:v>0.80539703369140603</c:v>
                </c:pt>
                <c:pt idx="653">
                  <c:v>0.80723726749420199</c:v>
                </c:pt>
                <c:pt idx="654">
                  <c:v>0.80938422679901101</c:v>
                </c:pt>
                <c:pt idx="655">
                  <c:v>0.81153112649917603</c:v>
                </c:pt>
                <c:pt idx="656">
                  <c:v>0.81337141990661599</c:v>
                </c:pt>
                <c:pt idx="657">
                  <c:v>0.81521159410476696</c:v>
                </c:pt>
                <c:pt idx="658">
                  <c:v>0.81735855340957597</c:v>
                </c:pt>
                <c:pt idx="659">
                  <c:v>0.81919878721237205</c:v>
                </c:pt>
                <c:pt idx="660">
                  <c:v>0.82103908061981201</c:v>
                </c:pt>
                <c:pt idx="661">
                  <c:v>0.82349264621734597</c:v>
                </c:pt>
                <c:pt idx="662">
                  <c:v>0.82533293962478604</c:v>
                </c:pt>
                <c:pt idx="663">
                  <c:v>0.82717317342758201</c:v>
                </c:pt>
                <c:pt idx="664">
                  <c:v>0.82901340723037698</c:v>
                </c:pt>
                <c:pt idx="665">
                  <c:v>0.83146703243255604</c:v>
                </c:pt>
                <c:pt idx="666">
                  <c:v>0.833307325839996</c:v>
                </c:pt>
                <c:pt idx="667">
                  <c:v>0.83576089143753096</c:v>
                </c:pt>
                <c:pt idx="668">
                  <c:v>0.83760118484497104</c:v>
                </c:pt>
                <c:pt idx="669">
                  <c:v>0.83974808454513605</c:v>
                </c:pt>
                <c:pt idx="670">
                  <c:v>0.84128165245056197</c:v>
                </c:pt>
                <c:pt idx="671">
                  <c:v>0.84342855215072599</c:v>
                </c:pt>
                <c:pt idx="672">
                  <c:v>0.84496212005615201</c:v>
                </c:pt>
                <c:pt idx="673">
                  <c:v>0.84772247076034501</c:v>
                </c:pt>
                <c:pt idx="674">
                  <c:v>0.84925603866577104</c:v>
                </c:pt>
                <c:pt idx="675">
                  <c:v>0.85170966386795</c:v>
                </c:pt>
                <c:pt idx="676">
                  <c:v>0.85354989767074596</c:v>
                </c:pt>
                <c:pt idx="677">
                  <c:v>0.85539013147354104</c:v>
                </c:pt>
                <c:pt idx="678">
                  <c:v>0.857230365276337</c:v>
                </c:pt>
                <c:pt idx="679">
                  <c:v>0.85937732458114602</c:v>
                </c:pt>
                <c:pt idx="680">
                  <c:v>0.86121755838394198</c:v>
                </c:pt>
                <c:pt idx="681">
                  <c:v>0.863364458084106</c:v>
                </c:pt>
                <c:pt idx="682">
                  <c:v>0.86581814289092995</c:v>
                </c:pt>
                <c:pt idx="683">
                  <c:v>0.86765843629837003</c:v>
                </c:pt>
                <c:pt idx="684">
                  <c:v>0.869498610496521</c:v>
                </c:pt>
                <c:pt idx="685">
                  <c:v>0.87133884429931596</c:v>
                </c:pt>
                <c:pt idx="686">
                  <c:v>0.87348580360412598</c:v>
                </c:pt>
                <c:pt idx="687">
                  <c:v>0.87532609701156605</c:v>
                </c:pt>
                <c:pt idx="688">
                  <c:v>0.87777972221374501</c:v>
                </c:pt>
                <c:pt idx="689">
                  <c:v>0.87931329011917103</c:v>
                </c:pt>
                <c:pt idx="690">
                  <c:v>0.88146018981933605</c:v>
                </c:pt>
                <c:pt idx="691">
                  <c:v>0.88360714912414595</c:v>
                </c:pt>
                <c:pt idx="692">
                  <c:v>0.88544738292694103</c:v>
                </c:pt>
                <c:pt idx="693">
                  <c:v>0.88759434223175004</c:v>
                </c:pt>
                <c:pt idx="694">
                  <c:v>0.88943451642990101</c:v>
                </c:pt>
                <c:pt idx="695">
                  <c:v>0.89127480983734098</c:v>
                </c:pt>
                <c:pt idx="696">
                  <c:v>0.89311504364013705</c:v>
                </c:pt>
                <c:pt idx="697">
                  <c:v>0.89556866884231601</c:v>
                </c:pt>
                <c:pt idx="698">
                  <c:v>0.89771562814712502</c:v>
                </c:pt>
                <c:pt idx="699">
                  <c:v>0.89924919605255105</c:v>
                </c:pt>
                <c:pt idx="700">
                  <c:v>0.90078270435333296</c:v>
                </c:pt>
                <c:pt idx="701">
                  <c:v>0.90323632955551103</c:v>
                </c:pt>
                <c:pt idx="702">
                  <c:v>0.90538328886032104</c:v>
                </c:pt>
                <c:pt idx="703">
                  <c:v>0.90722352266311601</c:v>
                </c:pt>
                <c:pt idx="704">
                  <c:v>0.90967714786529497</c:v>
                </c:pt>
                <c:pt idx="705">
                  <c:v>0.91182410717010498</c:v>
                </c:pt>
                <c:pt idx="706">
                  <c:v>0.91335761547088601</c:v>
                </c:pt>
                <c:pt idx="707">
                  <c:v>0.91581130027770996</c:v>
                </c:pt>
                <c:pt idx="708">
                  <c:v>0.91765153408050504</c:v>
                </c:pt>
                <c:pt idx="709">
                  <c:v>0.919491767883301</c:v>
                </c:pt>
                <c:pt idx="710">
                  <c:v>0.92194539308547996</c:v>
                </c:pt>
                <c:pt idx="711">
                  <c:v>0.92317229509353604</c:v>
                </c:pt>
                <c:pt idx="712">
                  <c:v>0.92501246929168701</c:v>
                </c:pt>
                <c:pt idx="713">
                  <c:v>0.92777287960052501</c:v>
                </c:pt>
                <c:pt idx="714">
                  <c:v>0.92869293689727805</c:v>
                </c:pt>
                <c:pt idx="715">
                  <c:v>0.931760013103485</c:v>
                </c:pt>
                <c:pt idx="716">
                  <c:v>0.93360024690628096</c:v>
                </c:pt>
                <c:pt idx="717">
                  <c:v>0.93544054031372104</c:v>
                </c:pt>
                <c:pt idx="718">
                  <c:v>0.93758744001388605</c:v>
                </c:pt>
                <c:pt idx="719">
                  <c:v>0.93973439931869496</c:v>
                </c:pt>
                <c:pt idx="720">
                  <c:v>0.94126790761947599</c:v>
                </c:pt>
                <c:pt idx="721">
                  <c:v>0.94372159242630005</c:v>
                </c:pt>
                <c:pt idx="722">
                  <c:v>0.94525510072708097</c:v>
                </c:pt>
                <c:pt idx="723">
                  <c:v>0.94740206003189098</c:v>
                </c:pt>
                <c:pt idx="724">
                  <c:v>0.94924229383468595</c:v>
                </c:pt>
                <c:pt idx="725">
                  <c:v>0.95169591903686501</c:v>
                </c:pt>
                <c:pt idx="726">
                  <c:v>0.95322942733764604</c:v>
                </c:pt>
                <c:pt idx="727">
                  <c:v>0.95537644624710105</c:v>
                </c:pt>
                <c:pt idx="728">
                  <c:v>0.95752334594726596</c:v>
                </c:pt>
                <c:pt idx="729">
                  <c:v>0.95936357975006104</c:v>
                </c:pt>
                <c:pt idx="730">
                  <c:v>0.96151053905487105</c:v>
                </c:pt>
                <c:pt idx="731">
                  <c:v>0.96365749835967995</c:v>
                </c:pt>
                <c:pt idx="732">
                  <c:v>0.96549767255783103</c:v>
                </c:pt>
                <c:pt idx="733">
                  <c:v>0.967337965965271</c:v>
                </c:pt>
                <c:pt idx="734">
                  <c:v>0.96948486566543601</c:v>
                </c:pt>
                <c:pt idx="735">
                  <c:v>0.97193855047225997</c:v>
                </c:pt>
                <c:pt idx="736">
                  <c:v>0.97377884387970004</c:v>
                </c:pt>
                <c:pt idx="737">
                  <c:v>0.97531235218048096</c:v>
                </c:pt>
                <c:pt idx="738">
                  <c:v>0.97745931148529097</c:v>
                </c:pt>
                <c:pt idx="739">
                  <c:v>0.97929948568344105</c:v>
                </c:pt>
                <c:pt idx="740">
                  <c:v>0.98083299398422197</c:v>
                </c:pt>
                <c:pt idx="741">
                  <c:v>0.98359340429305997</c:v>
                </c:pt>
                <c:pt idx="742">
                  <c:v>0.98543363809585605</c:v>
                </c:pt>
                <c:pt idx="743">
                  <c:v>0.98758059740066495</c:v>
                </c:pt>
                <c:pt idx="744">
                  <c:v>0.98942083120346103</c:v>
                </c:pt>
                <c:pt idx="745">
                  <c:v>0.99156773090362504</c:v>
                </c:pt>
                <c:pt idx="746">
                  <c:v>0.99340802431106601</c:v>
                </c:pt>
                <c:pt idx="747">
                  <c:v>0.99524825811386097</c:v>
                </c:pt>
                <c:pt idx="748">
                  <c:v>0.99739521741867099</c:v>
                </c:pt>
                <c:pt idx="749">
                  <c:v>0.99954211711883501</c:v>
                </c:pt>
                <c:pt idx="750">
                  <c:v>1.00138235092163</c:v>
                </c:pt>
                <c:pt idx="751">
                  <c:v>1.00352931022644</c:v>
                </c:pt>
                <c:pt idx="752">
                  <c:v>1.0053695440292401</c:v>
                </c:pt>
                <c:pt idx="753">
                  <c:v>1.00782322883606</c:v>
                </c:pt>
                <c:pt idx="754">
                  <c:v>1.0096633434295701</c:v>
                </c:pt>
                <c:pt idx="755">
                  <c:v>1.0115036964416499</c:v>
                </c:pt>
                <c:pt idx="756">
                  <c:v>1.01365065574646</c:v>
                </c:pt>
                <c:pt idx="757">
                  <c:v>1.0151841640472401</c:v>
                </c:pt>
                <c:pt idx="758">
                  <c:v>1.0176377296447801</c:v>
                </c:pt>
                <c:pt idx="759">
                  <c:v>1.01917135715485</c:v>
                </c:pt>
                <c:pt idx="760">
                  <c:v>1.0216250419616699</c:v>
                </c:pt>
                <c:pt idx="761">
                  <c:v>1.0231585502624501</c:v>
                </c:pt>
                <c:pt idx="762">
                  <c:v>1.0253053903579701</c:v>
                </c:pt>
                <c:pt idx="763">
                  <c:v>1.0274524688720701</c:v>
                </c:pt>
                <c:pt idx="764">
                  <c:v>1.0295993089675901</c:v>
                </c:pt>
                <c:pt idx="765">
                  <c:v>1.0317462682723999</c:v>
                </c:pt>
                <c:pt idx="766">
                  <c:v>1.03327977657318</c:v>
                </c:pt>
                <c:pt idx="767">
                  <c:v>1.0354268550872801</c:v>
                </c:pt>
                <c:pt idx="768">
                  <c:v>1.03788042068481</c:v>
                </c:pt>
                <c:pt idx="769">
                  <c:v>1.0394139289855999</c:v>
                </c:pt>
                <c:pt idx="770">
                  <c:v>1.04125416278839</c:v>
                </c:pt>
                <c:pt idx="771">
                  <c:v>1.0434011220932</c:v>
                </c:pt>
                <c:pt idx="772">
                  <c:v>1.0452413558960001</c:v>
                </c:pt>
                <c:pt idx="773">
                  <c:v>1.0473883152008101</c:v>
                </c:pt>
                <c:pt idx="774">
                  <c:v>1.0495351552963299</c:v>
                </c:pt>
                <c:pt idx="775">
                  <c:v>1.0510687828064</c:v>
                </c:pt>
                <c:pt idx="776">
                  <c:v>1.0538291931152299</c:v>
                </c:pt>
                <c:pt idx="777">
                  <c:v>1.0553627014160201</c:v>
                </c:pt>
                <c:pt idx="778">
                  <c:v>1.0575095415115401</c:v>
                </c:pt>
                <c:pt idx="779">
                  <c:v>1.0593498945236199</c:v>
                </c:pt>
                <c:pt idx="780">
                  <c:v>1.0618034601211499</c:v>
                </c:pt>
                <c:pt idx="781">
                  <c:v>1.06333696842194</c:v>
                </c:pt>
                <c:pt idx="782">
                  <c:v>1.0651772022247299</c:v>
                </c:pt>
                <c:pt idx="783">
                  <c:v>1.06701755523682</c:v>
                </c:pt>
                <c:pt idx="784">
                  <c:v>1.0694711208343499</c:v>
                </c:pt>
                <c:pt idx="785">
                  <c:v>1.07131135463715</c:v>
                </c:pt>
                <c:pt idx="786">
                  <c:v>1.0731515884399401</c:v>
                </c:pt>
                <c:pt idx="787">
                  <c:v>1.07560527324677</c:v>
                </c:pt>
                <c:pt idx="788">
                  <c:v>1.07775223255157</c:v>
                </c:pt>
                <c:pt idx="789">
                  <c:v>1.07928574085236</c:v>
                </c:pt>
                <c:pt idx="790">
                  <c:v>1.08112597465515</c:v>
                </c:pt>
                <c:pt idx="791">
                  <c:v>1.08357965946198</c:v>
                </c:pt>
                <c:pt idx="792">
                  <c:v>1.0851131677627599</c:v>
                </c:pt>
                <c:pt idx="793">
                  <c:v>1.0872601270675699</c:v>
                </c:pt>
                <c:pt idx="794">
                  <c:v>1.0894070863723799</c:v>
                </c:pt>
                <c:pt idx="795">
                  <c:v>1.0918607711792001</c:v>
                </c:pt>
                <c:pt idx="796">
                  <c:v>1.09339427947998</c:v>
                </c:pt>
                <c:pt idx="797">
                  <c:v>1.0952345132827801</c:v>
                </c:pt>
                <c:pt idx="798">
                  <c:v>1.0973814725875899</c:v>
                </c:pt>
                <c:pt idx="799">
                  <c:v>1.09922170639038</c:v>
                </c:pt>
                <c:pt idx="800">
                  <c:v>1.1007552146911599</c:v>
                </c:pt>
                <c:pt idx="801">
                  <c:v>1.1032087802887001</c:v>
                </c:pt>
                <c:pt idx="802">
                  <c:v>1.10566258430481</c:v>
                </c:pt>
                <c:pt idx="803">
                  <c:v>1.1071960926055899</c:v>
                </c:pt>
                <c:pt idx="804">
                  <c:v>1.10934293270111</c:v>
                </c:pt>
                <c:pt idx="805">
                  <c:v>1.11148989200592</c:v>
                </c:pt>
                <c:pt idx="806">
                  <c:v>1.1130235195159901</c:v>
                </c:pt>
                <c:pt idx="807">
                  <c:v>1.1154770851135301</c:v>
                </c:pt>
                <c:pt idx="808">
                  <c:v>1.1176240444183301</c:v>
                </c:pt>
                <c:pt idx="809">
                  <c:v>1.1194642782211299</c:v>
                </c:pt>
                <c:pt idx="810">
                  <c:v>1.1216112375259399</c:v>
                </c:pt>
                <c:pt idx="811">
                  <c:v>1.1231447458267201</c:v>
                </c:pt>
                <c:pt idx="812">
                  <c:v>1.12559843063354</c:v>
                </c:pt>
                <c:pt idx="813">
                  <c:v>1.1274386644363401</c:v>
                </c:pt>
                <c:pt idx="814">
                  <c:v>1.12927889823914</c:v>
                </c:pt>
                <c:pt idx="815">
                  <c:v>1.13111913204193</c:v>
                </c:pt>
                <c:pt idx="816">
                  <c:v>1.1332660913467401</c:v>
                </c:pt>
                <c:pt idx="817">
                  <c:v>1.13571965694427</c:v>
                </c:pt>
                <c:pt idx="818">
                  <c:v>1.1375600099563601</c:v>
                </c:pt>
                <c:pt idx="819">
                  <c:v>1.1394002437591599</c:v>
                </c:pt>
                <c:pt idx="820">
                  <c:v>1.1418538093566899</c:v>
                </c:pt>
                <c:pt idx="821">
                  <c:v>1.14369404315948</c:v>
                </c:pt>
                <c:pt idx="822">
                  <c:v>1.1452276706695601</c:v>
                </c:pt>
                <c:pt idx="823">
                  <c:v>1.1473746299743699</c:v>
                </c:pt>
                <c:pt idx="824">
                  <c:v>1.14921474456787</c:v>
                </c:pt>
                <c:pt idx="825">
                  <c:v>1.15136170387268</c:v>
                </c:pt>
                <c:pt idx="826">
                  <c:v>1.1532020568847701</c:v>
                </c:pt>
                <c:pt idx="827">
                  <c:v>1.1553488969802901</c:v>
                </c:pt>
                <c:pt idx="828">
                  <c:v>1.1574958562851001</c:v>
                </c:pt>
                <c:pt idx="829">
                  <c:v>1.15933609008789</c:v>
                </c:pt>
                <c:pt idx="830">
                  <c:v>1.1617897748947099</c:v>
                </c:pt>
                <c:pt idx="831">
                  <c:v>1.16363000869751</c:v>
                </c:pt>
                <c:pt idx="832">
                  <c:v>1.1651635169982899</c:v>
                </c:pt>
                <c:pt idx="833">
                  <c:v>1.1673104763030999</c:v>
                </c:pt>
                <c:pt idx="834">
                  <c:v>1.1694574356079099</c:v>
                </c:pt>
                <c:pt idx="835">
                  <c:v>1.1716043949127199</c:v>
                </c:pt>
                <c:pt idx="836">
                  <c:v>1.17344462871552</c:v>
                </c:pt>
                <c:pt idx="837">
                  <c:v>1.1749781370162999</c:v>
                </c:pt>
                <c:pt idx="838">
                  <c:v>1.1774318218231199</c:v>
                </c:pt>
                <c:pt idx="839">
                  <c:v>1.17927205562592</c:v>
                </c:pt>
                <c:pt idx="840">
                  <c:v>1.18141901493073</c:v>
                </c:pt>
                <c:pt idx="841">
                  <c:v>1.18356597423553</c:v>
                </c:pt>
                <c:pt idx="842">
                  <c:v>1.18571293354034</c:v>
                </c:pt>
                <c:pt idx="843">
                  <c:v>1.1872464418411299</c:v>
                </c:pt>
                <c:pt idx="844">
                  <c:v>1.1893932819366499</c:v>
                </c:pt>
                <c:pt idx="845">
                  <c:v>1.19154036045074</c:v>
                </c:pt>
                <c:pt idx="846">
                  <c:v>1.1930738687515301</c:v>
                </c:pt>
                <c:pt idx="847">
                  <c:v>1.1952208280563399</c:v>
                </c:pt>
                <c:pt idx="848">
                  <c:v>1.1976743936538701</c:v>
                </c:pt>
                <c:pt idx="849">
                  <c:v>1.19920802116394</c:v>
                </c:pt>
                <c:pt idx="850">
                  <c:v>1.2016615867614699</c:v>
                </c:pt>
                <c:pt idx="851">
                  <c:v>1.20350182056427</c:v>
                </c:pt>
                <c:pt idx="852">
                  <c:v>1.20564877986908</c:v>
                </c:pt>
                <c:pt idx="853">
                  <c:v>1.2074891328811601</c:v>
                </c:pt>
                <c:pt idx="854">
                  <c:v>1.20902264118195</c:v>
                </c:pt>
                <c:pt idx="855">
                  <c:v>1.2117829322814899</c:v>
                </c:pt>
                <c:pt idx="856">
                  <c:v>1.2130097150802599</c:v>
                </c:pt>
                <c:pt idx="857">
                  <c:v>1.2151567935943599</c:v>
                </c:pt>
                <c:pt idx="858">
                  <c:v>1.2176103591918901</c:v>
                </c:pt>
                <c:pt idx="859">
                  <c:v>1.22006392478943</c:v>
                </c:pt>
                <c:pt idx="860">
                  <c:v>1.22159743309021</c:v>
                </c:pt>
                <c:pt idx="861">
                  <c:v>1.22343778610229</c:v>
                </c:pt>
                <c:pt idx="862">
                  <c:v>1.2252780199050901</c:v>
                </c:pt>
                <c:pt idx="863">
                  <c:v>1.2274249792098999</c:v>
                </c:pt>
                <c:pt idx="864">
                  <c:v>1.2295718193054199</c:v>
                </c:pt>
                <c:pt idx="865">
                  <c:v>1.2317188978195199</c:v>
                </c:pt>
                <c:pt idx="866">
                  <c:v>1.2332524061203001</c:v>
                </c:pt>
                <c:pt idx="867">
                  <c:v>1.23570597171783</c:v>
                </c:pt>
                <c:pt idx="868">
                  <c:v>1.2372394800186199</c:v>
                </c:pt>
                <c:pt idx="869">
                  <c:v>1.23938655853271</c:v>
                </c:pt>
                <c:pt idx="870">
                  <c:v>1.2418401241302499</c:v>
                </c:pt>
                <c:pt idx="871">
                  <c:v>1.2433736324310301</c:v>
                </c:pt>
                <c:pt idx="872">
                  <c:v>1.2455205917358401</c:v>
                </c:pt>
                <c:pt idx="873">
                  <c:v>1.2476675510406501</c:v>
                </c:pt>
                <c:pt idx="874">
                  <c:v>1.2498145103454601</c:v>
                </c:pt>
                <c:pt idx="875">
                  <c:v>1.25134801864624</c:v>
                </c:pt>
                <c:pt idx="876">
                  <c:v>1.2531882524490401</c:v>
                </c:pt>
                <c:pt idx="877">
                  <c:v>1.2553352117538501</c:v>
                </c:pt>
                <c:pt idx="878">
                  <c:v>1.2574821710586499</c:v>
                </c:pt>
                <c:pt idx="879">
                  <c:v>1.2587089538574201</c:v>
                </c:pt>
                <c:pt idx="880">
                  <c:v>1.26116263866425</c:v>
                </c:pt>
                <c:pt idx="881">
                  <c:v>1.2630028724670399</c:v>
                </c:pt>
                <c:pt idx="882">
                  <c:v>1.2654565572738601</c:v>
                </c:pt>
                <c:pt idx="883">
                  <c:v>1.26699006557465</c:v>
                </c:pt>
                <c:pt idx="884">
                  <c:v>1.26913690567017</c:v>
                </c:pt>
                <c:pt idx="885">
                  <c:v>1.2709772586822501</c:v>
                </c:pt>
                <c:pt idx="886">
                  <c:v>1.27343094348907</c:v>
                </c:pt>
                <c:pt idx="887">
                  <c:v>1.2755777835845901</c:v>
                </c:pt>
                <c:pt idx="888">
                  <c:v>1.2774180173873899</c:v>
                </c:pt>
                <c:pt idx="889">
                  <c:v>1.27895164489746</c:v>
                </c:pt>
                <c:pt idx="890">
                  <c:v>1.2810986042022701</c:v>
                </c:pt>
                <c:pt idx="891">
                  <c:v>1.2829387187957799</c:v>
                </c:pt>
                <c:pt idx="892">
                  <c:v>1.28600585460663</c:v>
                </c:pt>
                <c:pt idx="893">
                  <c:v>1.2875393629074099</c:v>
                </c:pt>
                <c:pt idx="894">
                  <c:v>1.28907287120819</c:v>
                </c:pt>
                <c:pt idx="895">
                  <c:v>1.29152655601501</c:v>
                </c:pt>
                <c:pt idx="896">
                  <c:v>1.2933667898178101</c:v>
                </c:pt>
                <c:pt idx="897">
                  <c:v>1.2955137491226201</c:v>
                </c:pt>
                <c:pt idx="898">
                  <c:v>1.2976607084274301</c:v>
                </c:pt>
                <c:pt idx="899">
                  <c:v>1.29919421672821</c:v>
                </c:pt>
                <c:pt idx="900">
                  <c:v>1.3010344505310101</c:v>
                </c:pt>
                <c:pt idx="901">
                  <c:v>1.30348813533783</c:v>
                </c:pt>
                <c:pt idx="902">
                  <c:v>1.30563509464264</c:v>
                </c:pt>
                <c:pt idx="903">
                  <c:v>1.30716860294342</c:v>
                </c:pt>
                <c:pt idx="904">
                  <c:v>1.30900871753693</c:v>
                </c:pt>
                <c:pt idx="905">
                  <c:v>1.31146252155304</c:v>
                </c:pt>
                <c:pt idx="906">
                  <c:v>1.3133027553558301</c:v>
                </c:pt>
                <c:pt idx="907">
                  <c:v>1.3151428699493399</c:v>
                </c:pt>
                <c:pt idx="908">
                  <c:v>1.3172899484634399</c:v>
                </c:pt>
                <c:pt idx="909">
                  <c:v>1.31943690776825</c:v>
                </c:pt>
                <c:pt idx="910">
                  <c:v>1.32127702236176</c:v>
                </c:pt>
                <c:pt idx="911">
                  <c:v>1.3231172561645499</c:v>
                </c:pt>
                <c:pt idx="912">
                  <c:v>1.3252643346786499</c:v>
                </c:pt>
                <c:pt idx="913">
                  <c:v>1.32710456848145</c:v>
                </c:pt>
                <c:pt idx="914">
                  <c:v>1.32925140857697</c:v>
                </c:pt>
                <c:pt idx="915">
                  <c:v>1.33139836788177</c:v>
                </c:pt>
                <c:pt idx="916">
                  <c:v>1.3332387208938601</c:v>
                </c:pt>
                <c:pt idx="917">
                  <c:v>1.3353855609893801</c:v>
                </c:pt>
                <c:pt idx="918">
                  <c:v>1.3375325202941899</c:v>
                </c:pt>
                <c:pt idx="919">
                  <c:v>1.33937275409698</c:v>
                </c:pt>
                <c:pt idx="920">
                  <c:v>1.34151971340179</c:v>
                </c:pt>
                <c:pt idx="921">
                  <c:v>1.3436666727066</c:v>
                </c:pt>
                <c:pt idx="922">
                  <c:v>1.3455069065094001</c:v>
                </c:pt>
                <c:pt idx="923">
                  <c:v>1.3473470211029099</c:v>
                </c:pt>
                <c:pt idx="924">
                  <c:v>1.349494099617</c:v>
                </c:pt>
                <c:pt idx="925">
                  <c:v>1.3513343334198</c:v>
                </c:pt>
                <c:pt idx="926">
                  <c:v>1.35348117351532</c:v>
                </c:pt>
                <c:pt idx="927">
                  <c:v>1.3553214073181199</c:v>
                </c:pt>
                <c:pt idx="928">
                  <c:v>1.3574684858322099</c:v>
                </c:pt>
                <c:pt idx="929">
                  <c:v>1.35930871963501</c:v>
                </c:pt>
                <c:pt idx="930">
                  <c:v>1.36145555973053</c:v>
                </c:pt>
                <c:pt idx="931">
                  <c:v>1.3632957935333301</c:v>
                </c:pt>
                <c:pt idx="932">
                  <c:v>1.3654428720474201</c:v>
                </c:pt>
                <c:pt idx="933">
                  <c:v>1.3678964376449601</c:v>
                </c:pt>
                <c:pt idx="934">
                  <c:v>1.36912322044373</c:v>
                </c:pt>
                <c:pt idx="935">
                  <c:v>1.3709634542465201</c:v>
                </c:pt>
                <c:pt idx="936">
                  <c:v>1.3731105327606199</c:v>
                </c:pt>
                <c:pt idx="937">
                  <c:v>1.3755640983581501</c:v>
                </c:pt>
                <c:pt idx="938">
                  <c:v>1.37709760665894</c:v>
                </c:pt>
                <c:pt idx="939">
                  <c:v>1.3795511722564699</c:v>
                </c:pt>
                <c:pt idx="940">
                  <c:v>1.3810847997665401</c:v>
                </c:pt>
                <c:pt idx="941">
                  <c:v>1.38353848457336</c:v>
                </c:pt>
                <c:pt idx="942">
                  <c:v>1.3856853246688801</c:v>
                </c:pt>
                <c:pt idx="943">
                  <c:v>1.3875255584716799</c:v>
                </c:pt>
                <c:pt idx="944">
                  <c:v>1.3896726369857799</c:v>
                </c:pt>
                <c:pt idx="945">
                  <c:v>1.39151287078857</c:v>
                </c:pt>
                <c:pt idx="946">
                  <c:v>1.3933529853820801</c:v>
                </c:pt>
                <c:pt idx="947">
                  <c:v>1.3951932191848799</c:v>
                </c:pt>
                <c:pt idx="948">
                  <c:v>1.39703357219696</c:v>
                </c:pt>
                <c:pt idx="949">
                  <c:v>1.3997938632965099</c:v>
                </c:pt>
                <c:pt idx="950">
                  <c:v>1.40132737159729</c:v>
                </c:pt>
                <c:pt idx="951">
                  <c:v>1.4037811756134</c:v>
                </c:pt>
                <c:pt idx="952">
                  <c:v>1.4056212902069101</c:v>
                </c:pt>
                <c:pt idx="953">
                  <c:v>1.4074615240096999</c:v>
                </c:pt>
                <c:pt idx="954">
                  <c:v>1.4096084833145099</c:v>
                </c:pt>
                <c:pt idx="955">
                  <c:v>1.4114488363266</c:v>
                </c:pt>
                <c:pt idx="956">
                  <c:v>1.41359567642212</c:v>
                </c:pt>
                <c:pt idx="957">
                  <c:v>1.4154359102249101</c:v>
                </c:pt>
                <c:pt idx="958">
                  <c:v>1.41727614402771</c:v>
                </c:pt>
                <c:pt idx="959">
                  <c:v>1.41942310333252</c:v>
                </c:pt>
                <c:pt idx="960">
                  <c:v>1.4212633371353101</c:v>
                </c:pt>
                <c:pt idx="961">
                  <c:v>1.4231035709381099</c:v>
                </c:pt>
                <c:pt idx="962">
                  <c:v>1.4252505302429199</c:v>
                </c:pt>
                <c:pt idx="963">
                  <c:v>1.42709076404572</c:v>
                </c:pt>
                <c:pt idx="964">
                  <c:v>1.42923772335052</c:v>
                </c:pt>
                <c:pt idx="965">
                  <c:v>1.43138468265533</c:v>
                </c:pt>
                <c:pt idx="966">
                  <c:v>1.4332247972488401</c:v>
                </c:pt>
                <c:pt idx="967">
                  <c:v>1.43506515026093</c:v>
                </c:pt>
                <c:pt idx="968">
                  <c:v>1.43721210956573</c:v>
                </c:pt>
                <c:pt idx="969">
                  <c:v>1.43935894966125</c:v>
                </c:pt>
                <c:pt idx="970">
                  <c:v>1.4411991834640501</c:v>
                </c:pt>
                <c:pt idx="971">
                  <c:v>1.44365298748016</c:v>
                </c:pt>
                <c:pt idx="972">
                  <c:v>1.4451864957809399</c:v>
                </c:pt>
                <c:pt idx="973">
                  <c:v>1.44733333587646</c:v>
                </c:pt>
                <c:pt idx="974">
                  <c:v>1.44917356967926</c:v>
                </c:pt>
                <c:pt idx="975">
                  <c:v>1.45162725448608</c:v>
                </c:pt>
                <c:pt idx="976">
                  <c:v>1.4534674882888801</c:v>
                </c:pt>
                <c:pt idx="977">
                  <c:v>1.4556144475936901</c:v>
                </c:pt>
                <c:pt idx="978">
                  <c:v>1.45714795589447</c:v>
                </c:pt>
                <c:pt idx="979">
                  <c:v>1.4596016407012899</c:v>
                </c:pt>
                <c:pt idx="980">
                  <c:v>1.4611351490020801</c:v>
                </c:pt>
                <c:pt idx="981">
                  <c:v>1.4632821083068801</c:v>
                </c:pt>
                <c:pt idx="982">
                  <c:v>1.46512234210968</c:v>
                </c:pt>
                <c:pt idx="983">
                  <c:v>1.46726930141449</c:v>
                </c:pt>
                <c:pt idx="984">
                  <c:v>1.4694162607193</c:v>
                </c:pt>
                <c:pt idx="985">
                  <c:v>1.4712564945220901</c:v>
                </c:pt>
                <c:pt idx="986">
                  <c:v>1.4730966091155999</c:v>
                </c:pt>
                <c:pt idx="987">
                  <c:v>1.47493696212769</c:v>
                </c:pt>
                <c:pt idx="988">
                  <c:v>1.4770839214325</c:v>
                </c:pt>
                <c:pt idx="989">
                  <c:v>1.47923076152802</c:v>
                </c:pt>
                <c:pt idx="990">
                  <c:v>1.48137772083282</c:v>
                </c:pt>
                <c:pt idx="991">
                  <c:v>1.4835247993469201</c:v>
                </c:pt>
                <c:pt idx="992">
                  <c:v>1.4853649139404299</c:v>
                </c:pt>
                <c:pt idx="993">
                  <c:v>1.48689842224121</c:v>
                </c:pt>
                <c:pt idx="994">
                  <c:v>1.48935210704803</c:v>
                </c:pt>
                <c:pt idx="995">
                  <c:v>1.49149906635284</c:v>
                </c:pt>
                <c:pt idx="996">
                  <c:v>1.4930325746536299</c:v>
                </c:pt>
              </c:numCache>
            </c:numRef>
          </c:xVal>
          <c:yVal>
            <c:numRef>
              <c:f>'pittaya skin'!$AC$4:$AC$1000</c:f>
              <c:numCache>
                <c:formatCode>General</c:formatCode>
                <c:ptCount val="997"/>
                <c:pt idx="0">
                  <c:v>59.347673248504883</c:v>
                </c:pt>
                <c:pt idx="1">
                  <c:v>54.844669896490224</c:v>
                </c:pt>
                <c:pt idx="2">
                  <c:v>52.683782831247157</c:v>
                </c:pt>
                <c:pt idx="3">
                  <c:v>51.23389945021534</c:v>
                </c:pt>
                <c:pt idx="4">
                  <c:v>50.00010167515773</c:v>
                </c:pt>
                <c:pt idx="5">
                  <c:v>49.107866702384314</c:v>
                </c:pt>
                <c:pt idx="6">
                  <c:v>48.348070694456474</c:v>
                </c:pt>
                <c:pt idx="7">
                  <c:v>47.651011217650108</c:v>
                </c:pt>
                <c:pt idx="8">
                  <c:v>46.912129453796133</c:v>
                </c:pt>
                <c:pt idx="9">
                  <c:v>46.340536838132842</c:v>
                </c:pt>
                <c:pt idx="10">
                  <c:v>45.845627028029426</c:v>
                </c:pt>
                <c:pt idx="11">
                  <c:v>45.322831903666248</c:v>
                </c:pt>
                <c:pt idx="12">
                  <c:v>44.813976852641247</c:v>
                </c:pt>
                <c:pt idx="13">
                  <c:v>44.437565934045345</c:v>
                </c:pt>
                <c:pt idx="14">
                  <c:v>44.08206512545636</c:v>
                </c:pt>
                <c:pt idx="15">
                  <c:v>43.644312923292617</c:v>
                </c:pt>
                <c:pt idx="16">
                  <c:v>43.252563583254542</c:v>
                </c:pt>
                <c:pt idx="17">
                  <c:v>42.945160575155455</c:v>
                </c:pt>
                <c:pt idx="18">
                  <c:v>42.668428208840339</c:v>
                </c:pt>
                <c:pt idx="19">
                  <c:v>42.320594027180796</c:v>
                </c:pt>
                <c:pt idx="20">
                  <c:v>42.041769823051467</c:v>
                </c:pt>
                <c:pt idx="21">
                  <c:v>41.805467596780346</c:v>
                </c:pt>
                <c:pt idx="22">
                  <c:v>41.579620425512729</c:v>
                </c:pt>
                <c:pt idx="23">
                  <c:v>41.307767291569206</c:v>
                </c:pt>
                <c:pt idx="24">
                  <c:v>41.081920120301476</c:v>
                </c:pt>
                <c:pt idx="25">
                  <c:v>40.93414376753077</c:v>
                </c:pt>
                <c:pt idx="26">
                  <c:v>40.735482219712431</c:v>
                </c:pt>
                <c:pt idx="27">
                  <c:v>40.533331519492862</c:v>
                </c:pt>
                <c:pt idx="28">
                  <c:v>40.407162900506052</c:v>
                </c:pt>
                <c:pt idx="29">
                  <c:v>40.31724591351864</c:v>
                </c:pt>
                <c:pt idx="30">
                  <c:v>40.185501471900047</c:v>
                </c:pt>
                <c:pt idx="31">
                  <c:v>40.048876764393007</c:v>
                </c:pt>
                <c:pt idx="32">
                  <c:v>39.96523012326432</c:v>
                </c:pt>
                <c:pt idx="33">
                  <c:v>39.937345842521331</c:v>
                </c:pt>
                <c:pt idx="34">
                  <c:v>39.878096913525951</c:v>
                </c:pt>
                <c:pt idx="35">
                  <c:v>39.77353809535672</c:v>
                </c:pt>
                <c:pt idx="36">
                  <c:v>39.740775099000395</c:v>
                </c:pt>
                <c:pt idx="37">
                  <c:v>39.733804545572951</c:v>
                </c:pt>
                <c:pt idx="38">
                  <c:v>39.69267988230218</c:v>
                </c:pt>
                <c:pt idx="39">
                  <c:v>39.658523705425431</c:v>
                </c:pt>
                <c:pt idx="40">
                  <c:v>39.663402937797187</c:v>
                </c:pt>
                <c:pt idx="41">
                  <c:v>39.666887956131674</c:v>
                </c:pt>
                <c:pt idx="42">
                  <c:v>39.628550170660134</c:v>
                </c:pt>
                <c:pt idx="43">
                  <c:v>39.655037136815878</c:v>
                </c:pt>
                <c:pt idx="44">
                  <c:v>39.685707261841415</c:v>
                </c:pt>
                <c:pt idx="45">
                  <c:v>39.726835025662282</c:v>
                </c:pt>
                <c:pt idx="46">
                  <c:v>39.745655881647146</c:v>
                </c:pt>
                <c:pt idx="47">
                  <c:v>39.773539128873395</c:v>
                </c:pt>
                <c:pt idx="48">
                  <c:v>39.825817504441282</c:v>
                </c:pt>
                <c:pt idx="49">
                  <c:v>39.89412727440309</c:v>
                </c:pt>
                <c:pt idx="50">
                  <c:v>39.897614359771005</c:v>
                </c:pt>
                <c:pt idx="51">
                  <c:v>39.947103790506318</c:v>
                </c:pt>
                <c:pt idx="52">
                  <c:v>40.032147229463966</c:v>
                </c:pt>
                <c:pt idx="53">
                  <c:v>40.087215583381187</c:v>
                </c:pt>
                <c:pt idx="54">
                  <c:v>40.119278372168864</c:v>
                </c:pt>
                <c:pt idx="55">
                  <c:v>40.191772334517083</c:v>
                </c:pt>
                <c:pt idx="56">
                  <c:v>40.284483950678997</c:v>
                </c:pt>
                <c:pt idx="57">
                  <c:v>40.361156421071918</c:v>
                </c:pt>
                <c:pt idx="58">
                  <c:v>40.415529218245695</c:v>
                </c:pt>
                <c:pt idx="59">
                  <c:v>40.508237217099214</c:v>
                </c:pt>
                <c:pt idx="60">
                  <c:v>40.63161844152841</c:v>
                </c:pt>
                <c:pt idx="61">
                  <c:v>40.691567578092432</c:v>
                </c:pt>
                <c:pt idx="62">
                  <c:v>40.767544233362557</c:v>
                </c:pt>
                <c:pt idx="63">
                  <c:v>40.888834911873495</c:v>
                </c:pt>
                <c:pt idx="64">
                  <c:v>41.033823870086735</c:v>
                </c:pt>
                <c:pt idx="65">
                  <c:v>41.065884850220108</c:v>
                </c:pt>
                <c:pt idx="66">
                  <c:v>41.157201218828163</c:v>
                </c:pt>
                <c:pt idx="67">
                  <c:v>41.30916047208963</c:v>
                </c:pt>
                <c:pt idx="68">
                  <c:v>41.442297060712001</c:v>
                </c:pt>
                <c:pt idx="69">
                  <c:v>41.476454529484634</c:v>
                </c:pt>
                <c:pt idx="70">
                  <c:v>41.575438558538778</c:v>
                </c:pt>
                <c:pt idx="71">
                  <c:v>41.735061596558445</c:v>
                </c:pt>
                <c:pt idx="72">
                  <c:v>41.860535433939205</c:v>
                </c:pt>
                <c:pt idx="73">
                  <c:v>41.941393388614479</c:v>
                </c:pt>
                <c:pt idx="74">
                  <c:v>42.048045078114605</c:v>
                </c:pt>
                <c:pt idx="75">
                  <c:v>42.203486765918719</c:v>
                </c:pt>
                <c:pt idx="76">
                  <c:v>42.319895886645448</c:v>
                </c:pt>
                <c:pt idx="77">
                  <c:v>42.398663295402493</c:v>
                </c:pt>
                <c:pt idx="78">
                  <c:v>42.534589603995009</c:v>
                </c:pt>
                <c:pt idx="79">
                  <c:v>42.66424233698924</c:v>
                </c:pt>
                <c:pt idx="80">
                  <c:v>42.774379303202934</c:v>
                </c:pt>
                <c:pt idx="81">
                  <c:v>42.854541055186779</c:v>
                </c:pt>
                <c:pt idx="82">
                  <c:v>42.996043444790423</c:v>
                </c:pt>
                <c:pt idx="83">
                  <c:v>43.176582923107084</c:v>
                </c:pt>
                <c:pt idx="84">
                  <c:v>43.261627912339769</c:v>
                </c:pt>
                <c:pt idx="85">
                  <c:v>43.31878487433152</c:v>
                </c:pt>
                <c:pt idx="86">
                  <c:v>43.475621809689486</c:v>
                </c:pt>
                <c:pt idx="87">
                  <c:v>43.664525667902012</c:v>
                </c:pt>
                <c:pt idx="88">
                  <c:v>43.736114786373591</c:v>
                </c:pt>
                <c:pt idx="89">
                  <c:v>43.86011947975598</c:v>
                </c:pt>
                <c:pt idx="90">
                  <c:v>44.012705044141597</c:v>
                </c:pt>
                <c:pt idx="91">
                  <c:v>44.191990349934926</c:v>
                </c:pt>
                <c:pt idx="92">
                  <c:v>44.247196290763675</c:v>
                </c:pt>
                <c:pt idx="93">
                  <c:v>44.362214168813786</c:v>
                </c:pt>
                <c:pt idx="94">
                  <c:v>44.542819792199744</c:v>
                </c:pt>
                <c:pt idx="95">
                  <c:v>44.721269305951381</c:v>
                </c:pt>
                <c:pt idx="96">
                  <c:v>44.777939481574229</c:v>
                </c:pt>
                <c:pt idx="97">
                  <c:v>44.904733119789228</c:v>
                </c:pt>
                <c:pt idx="98">
                  <c:v>45.056552977484884</c:v>
                </c:pt>
                <c:pt idx="99">
                  <c:v>45.225662923733331</c:v>
                </c:pt>
                <c:pt idx="100">
                  <c:v>45.337745485147167</c:v>
                </c:pt>
                <c:pt idx="101">
                  <c:v>45.482177636234766</c:v>
                </c:pt>
                <c:pt idx="102">
                  <c:v>45.675822429364544</c:v>
                </c:pt>
                <c:pt idx="103">
                  <c:v>45.819139351330961</c:v>
                </c:pt>
                <c:pt idx="104">
                  <c:v>45.969352930280145</c:v>
                </c:pt>
                <c:pt idx="105">
                  <c:v>46.130164900081233</c:v>
                </c:pt>
                <c:pt idx="106">
                  <c:v>46.321296761933873</c:v>
                </c:pt>
                <c:pt idx="107">
                  <c:v>46.455766167241606</c:v>
                </c:pt>
                <c:pt idx="108">
                  <c:v>46.601863604420004</c:v>
                </c:pt>
                <c:pt idx="109">
                  <c:v>46.766164952704095</c:v>
                </c:pt>
                <c:pt idx="110">
                  <c:v>46.964755317059215</c:v>
                </c:pt>
                <c:pt idx="111">
                  <c:v>47.097478563593775</c:v>
                </c:pt>
                <c:pt idx="112">
                  <c:v>47.236536783078606</c:v>
                </c:pt>
                <c:pt idx="113">
                  <c:v>47.412339072975946</c:v>
                </c:pt>
                <c:pt idx="114">
                  <c:v>47.615046225049866</c:v>
                </c:pt>
                <c:pt idx="115">
                  <c:v>47.714514262896607</c:v>
                </c:pt>
                <c:pt idx="116">
                  <c:v>47.850087754723447</c:v>
                </c:pt>
                <c:pt idx="117">
                  <c:v>48.08646420041314</c:v>
                </c:pt>
                <c:pt idx="118">
                  <c:v>48.276973901357145</c:v>
                </c:pt>
                <c:pt idx="119">
                  <c:v>48.376163680979296</c:v>
                </c:pt>
                <c:pt idx="120">
                  <c:v>48.58486552062795</c:v>
                </c:pt>
                <c:pt idx="121">
                  <c:v>48.789962276368229</c:v>
                </c:pt>
                <c:pt idx="122">
                  <c:v>48.963486315950021</c:v>
                </c:pt>
                <c:pt idx="123">
                  <c:v>49.088981445389805</c:v>
                </c:pt>
                <c:pt idx="124">
                  <c:v>49.261532445140972</c:v>
                </c:pt>
                <c:pt idx="125">
                  <c:v>49.464919126375058</c:v>
                </c:pt>
                <c:pt idx="126">
                  <c:v>49.621306992668394</c:v>
                </c:pt>
                <c:pt idx="127">
                  <c:v>49.791379857550488</c:v>
                </c:pt>
                <c:pt idx="128">
                  <c:v>50.02463046829579</c:v>
                </c:pt>
                <c:pt idx="129">
                  <c:v>50.221234437763904</c:v>
                </c:pt>
                <c:pt idx="130">
                  <c:v>50.3467699934519</c:v>
                </c:pt>
                <c:pt idx="131">
                  <c:v>50.531530083507505</c:v>
                </c:pt>
                <c:pt idx="132">
                  <c:v>50.757279599557904</c:v>
                </c:pt>
                <c:pt idx="133">
                  <c:v>50.976263073336384</c:v>
                </c:pt>
                <c:pt idx="134">
                  <c:v>51.094593550066683</c:v>
                </c:pt>
                <c:pt idx="135">
                  <c:v>51.262040358001165</c:v>
                </c:pt>
                <c:pt idx="136">
                  <c:v>51.49040513559423</c:v>
                </c:pt>
                <c:pt idx="137">
                  <c:v>51.704675757042182</c:v>
                </c:pt>
                <c:pt idx="138">
                  <c:v>51.831448369651646</c:v>
                </c:pt>
                <c:pt idx="139">
                  <c:v>52.002783477369313</c:v>
                </c:pt>
                <c:pt idx="140">
                  <c:v>52.223320843516149</c:v>
                </c:pt>
                <c:pt idx="141">
                  <c:v>52.431632159187934</c:v>
                </c:pt>
                <c:pt idx="142">
                  <c:v>52.546221289291722</c:v>
                </c:pt>
                <c:pt idx="143">
                  <c:v>52.744767341618022</c:v>
                </c:pt>
                <c:pt idx="144">
                  <c:v>52.947900819333412</c:v>
                </c:pt>
                <c:pt idx="145">
                  <c:v>53.129137743791397</c:v>
                </c:pt>
                <c:pt idx="146">
                  <c:v>53.278164474141434</c:v>
                </c:pt>
                <c:pt idx="147">
                  <c:v>53.468257086499555</c:v>
                </c:pt>
                <c:pt idx="148">
                  <c:v>53.661059934933547</c:v>
                </c:pt>
                <c:pt idx="149">
                  <c:v>53.795519828657845</c:v>
                </c:pt>
                <c:pt idx="150">
                  <c:v>53.959749605910034</c:v>
                </c:pt>
                <c:pt idx="151">
                  <c:v>54.115053448423502</c:v>
                </c:pt>
                <c:pt idx="152">
                  <c:v>54.359443104410552</c:v>
                </c:pt>
                <c:pt idx="153">
                  <c:v>54.482054068216705</c:v>
                </c:pt>
                <c:pt idx="154">
                  <c:v>54.633737921573186</c:v>
                </c:pt>
                <c:pt idx="155">
                  <c:v>54.815527793617825</c:v>
                </c:pt>
                <c:pt idx="156">
                  <c:v>55.051553812549244</c:v>
                </c:pt>
                <c:pt idx="157">
                  <c:v>55.197452620735625</c:v>
                </c:pt>
                <c:pt idx="158">
                  <c:v>55.330378953302947</c:v>
                </c:pt>
                <c:pt idx="159">
                  <c:v>55.55567028636689</c:v>
                </c:pt>
                <c:pt idx="160">
                  <c:v>55.73251271393719</c:v>
                </c:pt>
                <c:pt idx="161">
                  <c:v>55.872556811467838</c:v>
                </c:pt>
                <c:pt idx="162">
                  <c:v>56.079508842737404</c:v>
                </c:pt>
                <c:pt idx="163">
                  <c:v>56.329265260304993</c:v>
                </c:pt>
                <c:pt idx="164">
                  <c:v>56.518514248502719</c:v>
                </c:pt>
                <c:pt idx="165">
                  <c:v>56.654306781276617</c:v>
                </c:pt>
                <c:pt idx="166">
                  <c:v>56.852058220742556</c:v>
                </c:pt>
                <c:pt idx="167">
                  <c:v>57.084877786389157</c:v>
                </c:pt>
                <c:pt idx="168">
                  <c:v>57.257054079813827</c:v>
                </c:pt>
                <c:pt idx="169">
                  <c:v>57.418979986840192</c:v>
                </c:pt>
                <c:pt idx="170">
                  <c:v>57.608023434402831</c:v>
                </c:pt>
                <c:pt idx="171">
                  <c:v>57.840142340317243</c:v>
                </c:pt>
                <c:pt idx="172">
                  <c:v>57.99984182627589</c:v>
                </c:pt>
                <c:pt idx="173">
                  <c:v>58.123568083798006</c:v>
                </c:pt>
                <c:pt idx="174">
                  <c:v>58.301111171100608</c:v>
                </c:pt>
                <c:pt idx="175">
                  <c:v>58.542082179904163</c:v>
                </c:pt>
                <c:pt idx="176">
                  <c:v>58.6389036398445</c:v>
                </c:pt>
                <c:pt idx="177">
                  <c:v>58.80487663680676</c:v>
                </c:pt>
                <c:pt idx="178">
                  <c:v>58.99544949531073</c:v>
                </c:pt>
                <c:pt idx="179">
                  <c:v>59.186166432503136</c:v>
                </c:pt>
                <c:pt idx="180">
                  <c:v>59.360572732006524</c:v>
                </c:pt>
                <c:pt idx="181">
                  <c:v>59.567525344629196</c:v>
                </c:pt>
                <c:pt idx="182">
                  <c:v>59.812825270455548</c:v>
                </c:pt>
                <c:pt idx="183">
                  <c:v>60.0395732807225</c:v>
                </c:pt>
                <c:pt idx="184">
                  <c:v>60.157309533792628</c:v>
                </c:pt>
                <c:pt idx="185">
                  <c:v>60.370608972510325</c:v>
                </c:pt>
                <c:pt idx="186">
                  <c:v>60.594437007404714</c:v>
                </c:pt>
                <c:pt idx="187">
                  <c:v>60.845657853550648</c:v>
                </c:pt>
                <c:pt idx="188">
                  <c:v>60.987018619068138</c:v>
                </c:pt>
                <c:pt idx="189">
                  <c:v>61.204713087580402</c:v>
                </c:pt>
                <c:pt idx="190">
                  <c:v>61.425052260750093</c:v>
                </c:pt>
                <c:pt idx="191">
                  <c:v>61.629291019988386</c:v>
                </c:pt>
                <c:pt idx="192">
                  <c:v>61.726879801488607</c:v>
                </c:pt>
                <c:pt idx="193">
                  <c:v>61.930420969247294</c:v>
                </c:pt>
                <c:pt idx="194">
                  <c:v>62.183031766174082</c:v>
                </c:pt>
                <c:pt idx="195">
                  <c:v>62.346286807982423</c:v>
                </c:pt>
                <c:pt idx="196">
                  <c:v>62.477052832253932</c:v>
                </c:pt>
                <c:pt idx="197">
                  <c:v>62.719913045002244</c:v>
                </c:pt>
                <c:pt idx="198">
                  <c:v>62.959494103024937</c:v>
                </c:pt>
                <c:pt idx="199">
                  <c:v>63.081404471693716</c:v>
                </c:pt>
                <c:pt idx="200">
                  <c:v>63.25141625816083</c:v>
                </c:pt>
                <c:pt idx="201">
                  <c:v>63.445342716890522</c:v>
                </c:pt>
                <c:pt idx="202">
                  <c:v>63.682763402022715</c:v>
                </c:pt>
                <c:pt idx="203">
                  <c:v>63.754488815510015</c:v>
                </c:pt>
                <c:pt idx="204">
                  <c:v>63.894106942670547</c:v>
                </c:pt>
                <c:pt idx="205">
                  <c:v>64.10734078537476</c:v>
                </c:pt>
                <c:pt idx="206">
                  <c:v>64.343018864447387</c:v>
                </c:pt>
                <c:pt idx="207">
                  <c:v>64.460402462238804</c:v>
                </c:pt>
                <c:pt idx="208">
                  <c:v>64.647978509862469</c:v>
                </c:pt>
                <c:pt idx="209">
                  <c:v>64.869084423238846</c:v>
                </c:pt>
                <c:pt idx="210">
                  <c:v>65.044885421240281</c:v>
                </c:pt>
                <c:pt idx="211">
                  <c:v>65.206951305185655</c:v>
                </c:pt>
                <c:pt idx="212">
                  <c:v>65.358766835030011</c:v>
                </c:pt>
                <c:pt idx="213">
                  <c:v>65.561197424492761</c:v>
                </c:pt>
                <c:pt idx="214">
                  <c:v>65.717752952630079</c:v>
                </c:pt>
                <c:pt idx="215">
                  <c:v>65.831028612189442</c:v>
                </c:pt>
                <c:pt idx="216">
                  <c:v>66.016931686941746</c:v>
                </c:pt>
                <c:pt idx="217">
                  <c:v>66.228005221350159</c:v>
                </c:pt>
                <c:pt idx="218">
                  <c:v>66.403314168507094</c:v>
                </c:pt>
                <c:pt idx="219">
                  <c:v>66.565663009948153</c:v>
                </c:pt>
                <c:pt idx="220">
                  <c:v>66.757351129870699</c:v>
                </c:pt>
                <c:pt idx="221">
                  <c:v>66.971836141440477</c:v>
                </c:pt>
                <c:pt idx="222">
                  <c:v>67.117870792478925</c:v>
                </c:pt>
                <c:pt idx="223">
                  <c:v>67.285516730015132</c:v>
                </c:pt>
                <c:pt idx="224">
                  <c:v>67.458172672083748</c:v>
                </c:pt>
                <c:pt idx="225">
                  <c:v>67.724732359537938</c:v>
                </c:pt>
                <c:pt idx="226">
                  <c:v>67.86267754612463</c:v>
                </c:pt>
                <c:pt idx="227">
                  <c:v>68.016244014756978</c:v>
                </c:pt>
                <c:pt idx="228">
                  <c:v>68.222290427012382</c:v>
                </c:pt>
                <c:pt idx="229">
                  <c:v>68.451834939702891</c:v>
                </c:pt>
                <c:pt idx="230">
                  <c:v>68.569845882135184</c:v>
                </c:pt>
                <c:pt idx="231">
                  <c:v>68.793186549307578</c:v>
                </c:pt>
                <c:pt idx="232">
                  <c:v>69.035481428417498</c:v>
                </c:pt>
                <c:pt idx="233">
                  <c:v>69.249757314341068</c:v>
                </c:pt>
                <c:pt idx="234">
                  <c:v>69.340236663606404</c:v>
                </c:pt>
                <c:pt idx="235">
                  <c:v>69.519522389265845</c:v>
                </c:pt>
                <c:pt idx="236">
                  <c:v>69.771017860179285</c:v>
                </c:pt>
                <c:pt idx="237">
                  <c:v>69.994076151209086</c:v>
                </c:pt>
                <c:pt idx="238">
                  <c:v>70.167855655127298</c:v>
                </c:pt>
                <c:pt idx="239">
                  <c:v>70.382409815424154</c:v>
                </c:pt>
                <c:pt idx="240">
                  <c:v>70.634680359272679</c:v>
                </c:pt>
                <c:pt idx="241">
                  <c:v>70.771231945472721</c:v>
                </c:pt>
                <c:pt idx="242">
                  <c:v>70.8473530024052</c:v>
                </c:pt>
                <c:pt idx="243">
                  <c:v>71.089299328005723</c:v>
                </c:pt>
                <c:pt idx="244">
                  <c:v>71.341700999286417</c:v>
                </c:pt>
                <c:pt idx="245">
                  <c:v>71.44221744293975</c:v>
                </c:pt>
                <c:pt idx="246">
                  <c:v>71.563582566950984</c:v>
                </c:pt>
                <c:pt idx="247">
                  <c:v>71.721531663177444</c:v>
                </c:pt>
                <c:pt idx="248">
                  <c:v>71.919845981679714</c:v>
                </c:pt>
                <c:pt idx="249">
                  <c:v>72.005794975056702</c:v>
                </c:pt>
                <c:pt idx="250">
                  <c:v>72.161514097501836</c:v>
                </c:pt>
                <c:pt idx="251">
                  <c:v>72.383395051515805</c:v>
                </c:pt>
                <c:pt idx="252">
                  <c:v>72.585334106892475</c:v>
                </c:pt>
                <c:pt idx="253">
                  <c:v>72.623111338740202</c:v>
                </c:pt>
                <c:pt idx="254">
                  <c:v>72.791655208510051</c:v>
                </c:pt>
                <c:pt idx="255">
                  <c:v>73.028521864092539</c:v>
                </c:pt>
                <c:pt idx="256">
                  <c:v>73.227803812611342</c:v>
                </c:pt>
                <c:pt idx="257">
                  <c:v>73.283154122805172</c:v>
                </c:pt>
                <c:pt idx="258">
                  <c:v>73.429541429122338</c:v>
                </c:pt>
                <c:pt idx="259">
                  <c:v>73.638720495110121</c:v>
                </c:pt>
                <c:pt idx="260">
                  <c:v>73.759597702343669</c:v>
                </c:pt>
                <c:pt idx="261">
                  <c:v>73.875866523177422</c:v>
                </c:pt>
                <c:pt idx="262">
                  <c:v>74.083032395513115</c:v>
                </c:pt>
                <c:pt idx="263">
                  <c:v>74.256742233945829</c:v>
                </c:pt>
                <c:pt idx="264">
                  <c:v>74.416016298590165</c:v>
                </c:pt>
                <c:pt idx="265">
                  <c:v>74.535839609459487</c:v>
                </c:pt>
                <c:pt idx="266">
                  <c:v>74.683829577214595</c:v>
                </c:pt>
                <c:pt idx="267">
                  <c:v>74.863046186444365</c:v>
                </c:pt>
                <c:pt idx="268">
                  <c:v>75.05577631728886</c:v>
                </c:pt>
                <c:pt idx="269">
                  <c:v>75.195263284719942</c:v>
                </c:pt>
                <c:pt idx="270">
                  <c:v>75.372031331384818</c:v>
                </c:pt>
                <c:pt idx="271">
                  <c:v>75.530825747384995</c:v>
                </c:pt>
                <c:pt idx="272">
                  <c:v>75.644166938363156</c:v>
                </c:pt>
                <c:pt idx="273">
                  <c:v>75.778418271645634</c:v>
                </c:pt>
                <c:pt idx="274">
                  <c:v>75.941463606454789</c:v>
                </c:pt>
                <c:pt idx="275">
                  <c:v>76.134550558942308</c:v>
                </c:pt>
                <c:pt idx="276">
                  <c:v>76.212483952014537</c:v>
                </c:pt>
                <c:pt idx="277">
                  <c:v>76.364508607505101</c:v>
                </c:pt>
                <c:pt idx="278">
                  <c:v>76.474922136330036</c:v>
                </c:pt>
                <c:pt idx="279">
                  <c:v>76.661527001223561</c:v>
                </c:pt>
                <c:pt idx="280">
                  <c:v>76.794872166436278</c:v>
                </c:pt>
                <c:pt idx="281">
                  <c:v>76.961681633685501</c:v>
                </c:pt>
                <c:pt idx="282">
                  <c:v>77.098441796475825</c:v>
                </c:pt>
                <c:pt idx="283">
                  <c:v>77.316620629052181</c:v>
                </c:pt>
                <c:pt idx="284">
                  <c:v>77.36827711823932</c:v>
                </c:pt>
                <c:pt idx="285">
                  <c:v>77.499879612797798</c:v>
                </c:pt>
                <c:pt idx="286">
                  <c:v>77.626611530687086</c:v>
                </c:pt>
                <c:pt idx="287">
                  <c:v>77.794528023518509</c:v>
                </c:pt>
                <c:pt idx="288">
                  <c:v>77.971932232013756</c:v>
                </c:pt>
                <c:pt idx="289">
                  <c:v>78.155740045427891</c:v>
                </c:pt>
                <c:pt idx="290">
                  <c:v>78.223567163087651</c:v>
                </c:pt>
                <c:pt idx="291">
                  <c:v>78.232907215051867</c:v>
                </c:pt>
                <c:pt idx="292">
                  <c:v>78.449831326049051</c:v>
                </c:pt>
                <c:pt idx="293">
                  <c:v>78.692552724584672</c:v>
                </c:pt>
                <c:pt idx="294">
                  <c:v>78.867369556302322</c:v>
                </c:pt>
                <c:pt idx="295">
                  <c:v>78.883609914855327</c:v>
                </c:pt>
                <c:pt idx="296">
                  <c:v>79.002527057654802</c:v>
                </c:pt>
                <c:pt idx="297">
                  <c:v>79.126819262466057</c:v>
                </c:pt>
                <c:pt idx="298">
                  <c:v>79.303796951535318</c:v>
                </c:pt>
                <c:pt idx="299">
                  <c:v>79.356847557867425</c:v>
                </c:pt>
                <c:pt idx="300">
                  <c:v>79.503025770835876</c:v>
                </c:pt>
                <c:pt idx="301">
                  <c:v>79.635116182172055</c:v>
                </c:pt>
                <c:pt idx="302">
                  <c:v>79.747055020168901</c:v>
                </c:pt>
                <c:pt idx="303">
                  <c:v>79.736112274469448</c:v>
                </c:pt>
                <c:pt idx="304">
                  <c:v>79.864237760447864</c:v>
                </c:pt>
                <c:pt idx="305">
                  <c:v>80.006434996252324</c:v>
                </c:pt>
                <c:pt idx="306">
                  <c:v>80.133863956565278</c:v>
                </c:pt>
                <c:pt idx="307">
                  <c:v>80.219743252159361</c:v>
                </c:pt>
                <c:pt idx="308">
                  <c:v>80.343809795057126</c:v>
                </c:pt>
                <c:pt idx="309">
                  <c:v>80.472624604381508</c:v>
                </c:pt>
                <c:pt idx="310">
                  <c:v>80.508946903085629</c:v>
                </c:pt>
                <c:pt idx="311">
                  <c:v>80.553005978665396</c:v>
                </c:pt>
                <c:pt idx="312">
                  <c:v>80.736256080626887</c:v>
                </c:pt>
                <c:pt idx="313">
                  <c:v>80.905993242326517</c:v>
                </c:pt>
                <c:pt idx="314">
                  <c:v>80.957719396999281</c:v>
                </c:pt>
                <c:pt idx="315">
                  <c:v>80.965944155247414</c:v>
                </c:pt>
                <c:pt idx="316">
                  <c:v>81.05237228051017</c:v>
                </c:pt>
                <c:pt idx="317">
                  <c:v>81.217509356241138</c:v>
                </c:pt>
                <c:pt idx="318">
                  <c:v>81.249022475627797</c:v>
                </c:pt>
                <c:pt idx="319">
                  <c:v>81.316980203961407</c:v>
                </c:pt>
                <c:pt idx="320">
                  <c:v>81.484478477798191</c:v>
                </c:pt>
                <c:pt idx="321">
                  <c:v>81.562969517728391</c:v>
                </c:pt>
                <c:pt idx="322">
                  <c:v>81.474093411253989</c:v>
                </c:pt>
                <c:pt idx="323">
                  <c:v>81.508742737086763</c:v>
                </c:pt>
                <c:pt idx="324">
                  <c:v>81.702665610805568</c:v>
                </c:pt>
                <c:pt idx="325">
                  <c:v>81.828065390254736</c:v>
                </c:pt>
                <c:pt idx="326">
                  <c:v>81.807155280247699</c:v>
                </c:pt>
                <c:pt idx="327">
                  <c:v>81.837823079860527</c:v>
                </c:pt>
                <c:pt idx="328">
                  <c:v>81.900832233311007</c:v>
                </c:pt>
                <c:pt idx="329">
                  <c:v>81.982816818088537</c:v>
                </c:pt>
                <c:pt idx="330">
                  <c:v>81.948934264759856</c:v>
                </c:pt>
                <c:pt idx="331">
                  <c:v>82.084648863914609</c:v>
                </c:pt>
                <c:pt idx="332">
                  <c:v>82.220085188695947</c:v>
                </c:pt>
                <c:pt idx="333">
                  <c:v>82.257104529823863</c:v>
                </c:pt>
                <c:pt idx="334">
                  <c:v>82.231167879017036</c:v>
                </c:pt>
                <c:pt idx="335">
                  <c:v>82.291823553439528</c:v>
                </c:pt>
                <c:pt idx="336">
                  <c:v>82.412831855807838</c:v>
                </c:pt>
                <c:pt idx="337">
                  <c:v>82.470543913163169</c:v>
                </c:pt>
                <c:pt idx="338">
                  <c:v>82.563184119780146</c:v>
                </c:pt>
                <c:pt idx="339">
                  <c:v>82.636996591066762</c:v>
                </c:pt>
                <c:pt idx="340">
                  <c:v>82.638669563938109</c:v>
                </c:pt>
                <c:pt idx="341">
                  <c:v>82.49716933826015</c:v>
                </c:pt>
                <c:pt idx="342">
                  <c:v>82.526861853373418</c:v>
                </c:pt>
                <c:pt idx="343">
                  <c:v>82.625635626372528</c:v>
                </c:pt>
                <c:pt idx="344">
                  <c:v>82.727484757521665</c:v>
                </c:pt>
                <c:pt idx="345">
                  <c:v>82.616574979190489</c:v>
                </c:pt>
                <c:pt idx="346">
                  <c:v>82.601449914353566</c:v>
                </c:pt>
                <c:pt idx="347">
                  <c:v>82.600683141849487</c:v>
                </c:pt>
                <c:pt idx="348">
                  <c:v>82.587301296722501</c:v>
                </c:pt>
                <c:pt idx="349">
                  <c:v>82.531044786161516</c:v>
                </c:pt>
                <c:pt idx="350">
                  <c:v>82.624939165301953</c:v>
                </c:pt>
                <c:pt idx="351">
                  <c:v>82.695972187190705</c:v>
                </c:pt>
                <c:pt idx="352">
                  <c:v>82.616296737114723</c:v>
                </c:pt>
                <c:pt idx="353">
                  <c:v>82.519404998038269</c:v>
                </c:pt>
                <c:pt idx="354">
                  <c:v>82.546108421349174</c:v>
                </c:pt>
                <c:pt idx="355">
                  <c:v>82.539060386466161</c:v>
                </c:pt>
                <c:pt idx="356">
                  <c:v>82.467060315914082</c:v>
                </c:pt>
                <c:pt idx="357">
                  <c:v>82.45312024257602</c:v>
                </c:pt>
                <c:pt idx="358">
                  <c:v>82.428097478916868</c:v>
                </c:pt>
                <c:pt idx="359">
                  <c:v>82.375883924224965</c:v>
                </c:pt>
                <c:pt idx="360">
                  <c:v>82.210329146257493</c:v>
                </c:pt>
                <c:pt idx="361">
                  <c:v>82.171088034886992</c:v>
                </c:pt>
                <c:pt idx="362">
                  <c:v>82.286380473109688</c:v>
                </c:pt>
                <c:pt idx="363">
                  <c:v>82.329742473968395</c:v>
                </c:pt>
                <c:pt idx="364">
                  <c:v>82.186143434238431</c:v>
                </c:pt>
                <c:pt idx="365">
                  <c:v>82.179312793135253</c:v>
                </c:pt>
                <c:pt idx="366">
                  <c:v>82.206844418599488</c:v>
                </c:pt>
                <c:pt idx="367">
                  <c:v>82.185306931654054</c:v>
                </c:pt>
                <c:pt idx="368">
                  <c:v>82.099288789549988</c:v>
                </c:pt>
                <c:pt idx="369">
                  <c:v>82.154848257687306</c:v>
                </c:pt>
                <c:pt idx="370">
                  <c:v>82.215208572413545</c:v>
                </c:pt>
                <c:pt idx="371">
                  <c:v>82.186770778879307</c:v>
                </c:pt>
                <c:pt idx="372">
                  <c:v>82.069108906714732</c:v>
                </c:pt>
                <c:pt idx="373">
                  <c:v>82.05767769518188</c:v>
                </c:pt>
                <c:pt idx="374">
                  <c:v>82.05830503982277</c:v>
                </c:pt>
                <c:pt idx="375">
                  <c:v>82.198829335053148</c:v>
                </c:pt>
                <c:pt idx="376">
                  <c:v>82.136517256323984</c:v>
                </c:pt>
                <c:pt idx="377">
                  <c:v>82.119710982779452</c:v>
                </c:pt>
                <c:pt idx="378">
                  <c:v>82.146902871923757</c:v>
                </c:pt>
                <c:pt idx="379">
                  <c:v>82.068760385502841</c:v>
                </c:pt>
                <c:pt idx="380">
                  <c:v>82.04276230504675</c:v>
                </c:pt>
                <c:pt idx="381">
                  <c:v>82.102495275132085</c:v>
                </c:pt>
                <c:pt idx="382">
                  <c:v>82.161609717766012</c:v>
                </c:pt>
                <c:pt idx="383">
                  <c:v>82.030634567848409</c:v>
                </c:pt>
                <c:pt idx="384">
                  <c:v>81.974029568372814</c:v>
                </c:pt>
                <c:pt idx="385">
                  <c:v>81.931713131149777</c:v>
                </c:pt>
                <c:pt idx="386">
                  <c:v>81.946907893769719</c:v>
                </c:pt>
                <c:pt idx="387">
                  <c:v>81.947326112764515</c:v>
                </c:pt>
                <c:pt idx="388">
                  <c:v>81.906900042192547</c:v>
                </c:pt>
                <c:pt idx="389">
                  <c:v>81.897838813657444</c:v>
                </c:pt>
                <c:pt idx="390">
                  <c:v>81.863685672735997</c:v>
                </c:pt>
                <c:pt idx="391">
                  <c:v>81.765748370023871</c:v>
                </c:pt>
                <c:pt idx="392">
                  <c:v>81.697782405854028</c:v>
                </c:pt>
                <c:pt idx="393">
                  <c:v>81.68439997937395</c:v>
                </c:pt>
                <c:pt idx="394">
                  <c:v>81.752227097033696</c:v>
                </c:pt>
                <c:pt idx="395">
                  <c:v>81.719877507360053</c:v>
                </c:pt>
                <c:pt idx="396">
                  <c:v>81.622784943068538</c:v>
                </c:pt>
                <c:pt idx="397">
                  <c:v>81.520169620768527</c:v>
                </c:pt>
                <c:pt idx="398">
                  <c:v>81.456672518243082</c:v>
                </c:pt>
                <c:pt idx="399">
                  <c:v>81.459530450315896</c:v>
                </c:pt>
                <c:pt idx="400">
                  <c:v>81.542125326708756</c:v>
                </c:pt>
                <c:pt idx="401">
                  <c:v>81.627734067007495</c:v>
                </c:pt>
                <c:pt idx="402">
                  <c:v>81.588484138447654</c:v>
                </c:pt>
                <c:pt idx="403">
                  <c:v>81.496541555607564</c:v>
                </c:pt>
                <c:pt idx="404">
                  <c:v>81.390449192430097</c:v>
                </c:pt>
                <c:pt idx="405">
                  <c:v>81.435205310433759</c:v>
                </c:pt>
                <c:pt idx="406">
                  <c:v>81.426066115981996</c:v>
                </c:pt>
                <c:pt idx="407">
                  <c:v>81.49145358515851</c:v>
                </c:pt>
                <c:pt idx="408">
                  <c:v>81.467406687352153</c:v>
                </c:pt>
                <c:pt idx="409">
                  <c:v>81.367448471910009</c:v>
                </c:pt>
                <c:pt idx="410">
                  <c:v>81.130163565035218</c:v>
                </c:pt>
                <c:pt idx="411">
                  <c:v>80.98824518495725</c:v>
                </c:pt>
                <c:pt idx="412">
                  <c:v>80.938827583633085</c:v>
                </c:pt>
                <c:pt idx="413">
                  <c:v>81.037531626551868</c:v>
                </c:pt>
                <c:pt idx="414">
                  <c:v>81.080676265928133</c:v>
                </c:pt>
                <c:pt idx="415">
                  <c:v>81.108277589175273</c:v>
                </c:pt>
                <c:pt idx="416">
                  <c:v>81.015436525045843</c:v>
                </c:pt>
                <c:pt idx="417">
                  <c:v>80.960016484771714</c:v>
                </c:pt>
                <c:pt idx="418">
                  <c:v>80.790349634505489</c:v>
                </c:pt>
                <c:pt idx="419">
                  <c:v>80.808541208005622</c:v>
                </c:pt>
                <c:pt idx="420">
                  <c:v>80.892120218384875</c:v>
                </c:pt>
                <c:pt idx="421">
                  <c:v>81.137900406505779</c:v>
                </c:pt>
                <c:pt idx="422">
                  <c:v>81.126400013948341</c:v>
                </c:pt>
                <c:pt idx="423">
                  <c:v>81.088691898530286</c:v>
                </c:pt>
                <c:pt idx="424">
                  <c:v>81.062066441135798</c:v>
                </c:pt>
                <c:pt idx="425">
                  <c:v>80.947122556422528</c:v>
                </c:pt>
                <c:pt idx="426">
                  <c:v>80.851484989869419</c:v>
                </c:pt>
                <c:pt idx="427">
                  <c:v>80.829660443658753</c:v>
                </c:pt>
                <c:pt idx="428">
                  <c:v>80.90759383673111</c:v>
                </c:pt>
                <c:pt idx="429">
                  <c:v>80.85629471824258</c:v>
                </c:pt>
                <c:pt idx="430">
                  <c:v>80.805265605993725</c:v>
                </c:pt>
                <c:pt idx="431">
                  <c:v>80.697918521237085</c:v>
                </c:pt>
                <c:pt idx="432">
                  <c:v>80.545606774184023</c:v>
                </c:pt>
                <c:pt idx="433">
                  <c:v>80.349043911227938</c:v>
                </c:pt>
                <c:pt idx="434">
                  <c:v>80.270134684600336</c:v>
                </c:pt>
                <c:pt idx="435">
                  <c:v>80.290905366744184</c:v>
                </c:pt>
                <c:pt idx="436">
                  <c:v>80.404733957741612</c:v>
                </c:pt>
                <c:pt idx="437">
                  <c:v>80.389679139743265</c:v>
                </c:pt>
                <c:pt idx="438">
                  <c:v>80.302762548647266</c:v>
                </c:pt>
                <c:pt idx="439">
                  <c:v>80.186207153009192</c:v>
                </c:pt>
                <c:pt idx="440">
                  <c:v>80.137486594108779</c:v>
                </c:pt>
                <c:pt idx="441">
                  <c:v>80.141808341109453</c:v>
                </c:pt>
                <c:pt idx="442">
                  <c:v>80.194362148879634</c:v>
                </c:pt>
                <c:pt idx="443">
                  <c:v>80.236608920617172</c:v>
                </c:pt>
                <c:pt idx="444">
                  <c:v>80.246436889358961</c:v>
                </c:pt>
                <c:pt idx="445">
                  <c:v>80.25215220444889</c:v>
                </c:pt>
                <c:pt idx="446">
                  <c:v>80.173661164518691</c:v>
                </c:pt>
                <c:pt idx="447">
                  <c:v>80.090221614300006</c:v>
                </c:pt>
                <c:pt idx="448">
                  <c:v>79.953043200217394</c:v>
                </c:pt>
                <c:pt idx="449">
                  <c:v>79.885155169666803</c:v>
                </c:pt>
                <c:pt idx="450">
                  <c:v>79.840399019365748</c:v>
                </c:pt>
                <c:pt idx="451">
                  <c:v>79.855245293071079</c:v>
                </c:pt>
                <c:pt idx="452">
                  <c:v>79.794458458919024</c:v>
                </c:pt>
                <c:pt idx="453">
                  <c:v>79.801707319016984</c:v>
                </c:pt>
                <c:pt idx="454">
                  <c:v>79.807562045821427</c:v>
                </c:pt>
                <c:pt idx="455">
                  <c:v>79.861239431590008</c:v>
                </c:pt>
                <c:pt idx="456">
                  <c:v>79.795085803559914</c:v>
                </c:pt>
                <c:pt idx="457">
                  <c:v>79.739674031419398</c:v>
                </c:pt>
                <c:pt idx="458">
                  <c:v>79.787906641244703</c:v>
                </c:pt>
                <c:pt idx="459">
                  <c:v>79.72942781138542</c:v>
                </c:pt>
                <c:pt idx="460">
                  <c:v>79.691921102535545</c:v>
                </c:pt>
                <c:pt idx="461">
                  <c:v>79.717230392552906</c:v>
                </c:pt>
                <c:pt idx="462">
                  <c:v>79.632675500172184</c:v>
                </c:pt>
                <c:pt idx="463">
                  <c:v>79.563385100491573</c:v>
                </c:pt>
                <c:pt idx="464">
                  <c:v>79.497649707604964</c:v>
                </c:pt>
                <c:pt idx="465">
                  <c:v>79.640203183699143</c:v>
                </c:pt>
                <c:pt idx="466">
                  <c:v>79.745737900018625</c:v>
                </c:pt>
                <c:pt idx="467">
                  <c:v>79.691224060111765</c:v>
                </c:pt>
                <c:pt idx="468">
                  <c:v>79.633861089172839</c:v>
                </c:pt>
                <c:pt idx="469">
                  <c:v>79.525189601202953</c:v>
                </c:pt>
                <c:pt idx="470">
                  <c:v>79.474369598451375</c:v>
                </c:pt>
                <c:pt idx="471">
                  <c:v>79.393648552442443</c:v>
                </c:pt>
                <c:pt idx="472">
                  <c:v>79.423279621757771</c:v>
                </c:pt>
                <c:pt idx="473">
                  <c:v>79.537735541247372</c:v>
                </c:pt>
                <c:pt idx="474">
                  <c:v>79.529580529228113</c:v>
                </c:pt>
                <c:pt idx="475">
                  <c:v>79.416440728669514</c:v>
                </c:pt>
                <c:pt idx="476">
                  <c:v>79.364234876906735</c:v>
                </c:pt>
                <c:pt idx="477">
                  <c:v>79.236256521720748</c:v>
                </c:pt>
                <c:pt idx="478">
                  <c:v>79.271385544643664</c:v>
                </c:pt>
                <c:pt idx="479">
                  <c:v>79.214092287636348</c:v>
                </c:pt>
                <c:pt idx="480">
                  <c:v>79.322972287601814</c:v>
                </c:pt>
                <c:pt idx="481">
                  <c:v>79.412118933222757</c:v>
                </c:pt>
                <c:pt idx="482">
                  <c:v>79.333705891506483</c:v>
                </c:pt>
                <c:pt idx="483">
                  <c:v>79.172690286616799</c:v>
                </c:pt>
                <c:pt idx="484">
                  <c:v>79.064637907451441</c:v>
                </c:pt>
                <c:pt idx="485">
                  <c:v>79.127864438532953</c:v>
                </c:pt>
                <c:pt idx="486">
                  <c:v>79.06923794497412</c:v>
                </c:pt>
                <c:pt idx="487">
                  <c:v>79.108131068039725</c:v>
                </c:pt>
                <c:pt idx="488">
                  <c:v>79.128422101539641</c:v>
                </c:pt>
                <c:pt idx="489">
                  <c:v>79.077741494353972</c:v>
                </c:pt>
                <c:pt idx="490">
                  <c:v>78.910243220517188</c:v>
                </c:pt>
                <c:pt idx="491">
                  <c:v>78.786586660777971</c:v>
                </c:pt>
                <c:pt idx="492">
                  <c:v>78.681113406405146</c:v>
                </c:pt>
                <c:pt idx="493">
                  <c:v>78.675188933371729</c:v>
                </c:pt>
                <c:pt idx="494">
                  <c:v>78.63622667772772</c:v>
                </c:pt>
                <c:pt idx="495">
                  <c:v>78.718202445315939</c:v>
                </c:pt>
                <c:pt idx="496">
                  <c:v>78.715623336672124</c:v>
                </c:pt>
                <c:pt idx="497">
                  <c:v>78.673794848524167</c:v>
                </c:pt>
                <c:pt idx="498">
                  <c:v>78.509503027972102</c:v>
                </c:pt>
                <c:pt idx="499">
                  <c:v>78.520794294883558</c:v>
                </c:pt>
                <c:pt idx="500">
                  <c:v>78.564426867186199</c:v>
                </c:pt>
                <c:pt idx="501">
                  <c:v>78.604861238189187</c:v>
                </c:pt>
                <c:pt idx="502">
                  <c:v>78.536267897081075</c:v>
                </c:pt>
                <c:pt idx="503">
                  <c:v>78.472282861629253</c:v>
                </c:pt>
                <c:pt idx="504">
                  <c:v>78.345829767168965</c:v>
                </c:pt>
                <c:pt idx="505">
                  <c:v>78.253259258334893</c:v>
                </c:pt>
                <c:pt idx="506">
                  <c:v>78.115383785679796</c:v>
                </c:pt>
                <c:pt idx="507">
                  <c:v>78.116429381612875</c:v>
                </c:pt>
                <c:pt idx="508">
                  <c:v>78.152333412876104</c:v>
                </c:pt>
                <c:pt idx="509">
                  <c:v>78.233185634763402</c:v>
                </c:pt>
                <c:pt idx="510">
                  <c:v>78.193317178752139</c:v>
                </c:pt>
                <c:pt idx="511">
                  <c:v>78.089315991292111</c:v>
                </c:pt>
                <c:pt idx="512">
                  <c:v>78.012707033730635</c:v>
                </c:pt>
                <c:pt idx="513">
                  <c:v>77.916372957660741</c:v>
                </c:pt>
                <c:pt idx="514">
                  <c:v>77.943068096689444</c:v>
                </c:pt>
                <c:pt idx="515">
                  <c:v>78.013125285022824</c:v>
                </c:pt>
                <c:pt idx="516">
                  <c:v>78.083949197414057</c:v>
                </c:pt>
                <c:pt idx="517">
                  <c:v>78.012079689089745</c:v>
                </c:pt>
                <c:pt idx="518">
                  <c:v>77.929337132848772</c:v>
                </c:pt>
                <c:pt idx="519">
                  <c:v>77.910727340353844</c:v>
                </c:pt>
                <c:pt idx="520">
                  <c:v>77.852875871284013</c:v>
                </c:pt>
                <c:pt idx="521">
                  <c:v>77.705861204177268</c:v>
                </c:pt>
                <c:pt idx="522">
                  <c:v>77.784073404529906</c:v>
                </c:pt>
                <c:pt idx="523">
                  <c:v>77.882847193677705</c:v>
                </c:pt>
                <c:pt idx="524">
                  <c:v>77.977221237610891</c:v>
                </c:pt>
                <c:pt idx="525">
                  <c:v>77.952477862585141</c:v>
                </c:pt>
                <c:pt idx="526">
                  <c:v>77.853015282998498</c:v>
                </c:pt>
                <c:pt idx="527">
                  <c:v>77.776615434934442</c:v>
                </c:pt>
                <c:pt idx="528">
                  <c:v>77.755635627144386</c:v>
                </c:pt>
                <c:pt idx="529">
                  <c:v>77.694779079060709</c:v>
                </c:pt>
                <c:pt idx="530">
                  <c:v>77.74810791132002</c:v>
                </c:pt>
                <c:pt idx="531">
                  <c:v>77.790276684843505</c:v>
                </c:pt>
                <c:pt idx="532">
                  <c:v>77.634409914847637</c:v>
                </c:pt>
                <c:pt idx="533">
                  <c:v>77.490610017605334</c:v>
                </c:pt>
                <c:pt idx="534">
                  <c:v>77.456596288398487</c:v>
                </c:pt>
                <c:pt idx="535">
                  <c:v>77.427662293804246</c:v>
                </c:pt>
                <c:pt idx="536">
                  <c:v>77.329097630302556</c:v>
                </c:pt>
                <c:pt idx="537">
                  <c:v>77.357543675821603</c:v>
                </c:pt>
                <c:pt idx="538">
                  <c:v>77.426686411802763</c:v>
                </c:pt>
                <c:pt idx="539">
                  <c:v>77.532987868328945</c:v>
                </c:pt>
                <c:pt idx="540">
                  <c:v>77.434501203041165</c:v>
                </c:pt>
                <c:pt idx="541">
                  <c:v>77.316621388041042</c:v>
                </c:pt>
                <c:pt idx="542">
                  <c:v>77.253046303450361</c:v>
                </c:pt>
                <c:pt idx="543">
                  <c:v>77.259676070892382</c:v>
                </c:pt>
                <c:pt idx="544">
                  <c:v>77.253952487668926</c:v>
                </c:pt>
                <c:pt idx="545">
                  <c:v>77.338019430974583</c:v>
                </c:pt>
                <c:pt idx="546">
                  <c:v>77.398945676841137</c:v>
                </c:pt>
                <c:pt idx="547">
                  <c:v>77.314111944882711</c:v>
                </c:pt>
                <c:pt idx="548">
                  <c:v>77.051394920989537</c:v>
                </c:pt>
                <c:pt idx="549">
                  <c:v>76.864372386157029</c:v>
                </c:pt>
                <c:pt idx="550">
                  <c:v>76.781211643218668</c:v>
                </c:pt>
                <c:pt idx="551">
                  <c:v>76.76678360465668</c:v>
                </c:pt>
                <c:pt idx="552">
                  <c:v>76.726427215719042</c:v>
                </c:pt>
                <c:pt idx="553">
                  <c:v>76.751797951534243</c:v>
                </c:pt>
                <c:pt idx="554">
                  <c:v>76.744688503150797</c:v>
                </c:pt>
                <c:pt idx="555">
                  <c:v>76.701814419069763</c:v>
                </c:pt>
                <c:pt idx="556">
                  <c:v>76.564845114484669</c:v>
                </c:pt>
                <c:pt idx="557">
                  <c:v>76.534517002745432</c:v>
                </c:pt>
                <c:pt idx="558">
                  <c:v>76.612450395817788</c:v>
                </c:pt>
                <c:pt idx="559">
                  <c:v>76.687665236234295</c:v>
                </c:pt>
                <c:pt idx="560">
                  <c:v>76.669613074448648</c:v>
                </c:pt>
                <c:pt idx="561">
                  <c:v>76.619002197343278</c:v>
                </c:pt>
                <c:pt idx="562">
                  <c:v>76.578645776108232</c:v>
                </c:pt>
                <c:pt idx="563">
                  <c:v>76.4086298394256</c:v>
                </c:pt>
                <c:pt idx="564">
                  <c:v>76.403960104120031</c:v>
                </c:pt>
                <c:pt idx="565">
                  <c:v>76.431151460357441</c:v>
                </c:pt>
                <c:pt idx="566">
                  <c:v>76.548116823005373</c:v>
                </c:pt>
                <c:pt idx="567">
                  <c:v>76.557805380032661</c:v>
                </c:pt>
                <c:pt idx="568">
                  <c:v>76.481823783260779</c:v>
                </c:pt>
                <c:pt idx="569">
                  <c:v>76.31258287106715</c:v>
                </c:pt>
                <c:pt idx="570">
                  <c:v>76.261553726520887</c:v>
                </c:pt>
                <c:pt idx="571">
                  <c:v>76.174908255924635</c:v>
                </c:pt>
                <c:pt idx="572">
                  <c:v>76.191496570484915</c:v>
                </c:pt>
                <c:pt idx="573">
                  <c:v>76.305334010969176</c:v>
                </c:pt>
                <c:pt idx="574">
                  <c:v>76.365276090551944</c:v>
                </c:pt>
                <c:pt idx="575">
                  <c:v>76.151419004976248</c:v>
                </c:pt>
                <c:pt idx="576">
                  <c:v>75.976593905124858</c:v>
                </c:pt>
                <c:pt idx="577">
                  <c:v>75.822408343836685</c:v>
                </c:pt>
                <c:pt idx="578">
                  <c:v>75.75060853329515</c:v>
                </c:pt>
                <c:pt idx="579">
                  <c:v>75.686197559770605</c:v>
                </c:pt>
                <c:pt idx="580">
                  <c:v>75.703700342831908</c:v>
                </c:pt>
                <c:pt idx="581">
                  <c:v>75.83676668461564</c:v>
                </c:pt>
                <c:pt idx="582">
                  <c:v>75.688218472500751</c:v>
                </c:pt>
                <c:pt idx="583">
                  <c:v>75.573213141989385</c:v>
                </c:pt>
                <c:pt idx="584">
                  <c:v>75.453521006998201</c:v>
                </c:pt>
                <c:pt idx="585">
                  <c:v>75.452754218345433</c:v>
                </c:pt>
                <c:pt idx="586">
                  <c:v>75.454287747204887</c:v>
                </c:pt>
                <c:pt idx="587">
                  <c:v>75.563934551971826</c:v>
                </c:pt>
                <c:pt idx="588">
                  <c:v>75.72907107864711</c:v>
                </c:pt>
                <c:pt idx="589">
                  <c:v>75.735274342812133</c:v>
                </c:pt>
                <c:pt idx="590">
                  <c:v>75.508375099983311</c:v>
                </c:pt>
                <c:pt idx="591">
                  <c:v>75.410097544192951</c:v>
                </c:pt>
                <c:pt idx="592">
                  <c:v>75.269573232813741</c:v>
                </c:pt>
                <c:pt idx="593">
                  <c:v>75.19783486807016</c:v>
                </c:pt>
                <c:pt idx="594">
                  <c:v>75.158454344985287</c:v>
                </c:pt>
                <c:pt idx="595">
                  <c:v>75.248306333461059</c:v>
                </c:pt>
                <c:pt idx="596">
                  <c:v>75.291459240971065</c:v>
                </c:pt>
                <c:pt idx="597">
                  <c:v>75.198810766220333</c:v>
                </c:pt>
                <c:pt idx="598">
                  <c:v>75.018905931756379</c:v>
                </c:pt>
                <c:pt idx="599">
                  <c:v>74.975761324677379</c:v>
                </c:pt>
                <c:pt idx="600">
                  <c:v>75.066511196940681</c:v>
                </c:pt>
                <c:pt idx="601">
                  <c:v>75.092021328321806</c:v>
                </c:pt>
                <c:pt idx="602">
                  <c:v>75.184034190297893</c:v>
                </c:pt>
                <c:pt idx="603">
                  <c:v>75.265460579161768</c:v>
                </c:pt>
                <c:pt idx="604">
                  <c:v>75.286998033809809</c:v>
                </c:pt>
                <c:pt idx="605">
                  <c:v>75.147650461944508</c:v>
                </c:pt>
                <c:pt idx="606">
                  <c:v>75.035145741253459</c:v>
                </c:pt>
                <c:pt idx="607">
                  <c:v>75.061840896430724</c:v>
                </c:pt>
                <c:pt idx="608">
                  <c:v>75.124788587934532</c:v>
                </c:pt>
                <c:pt idx="609">
                  <c:v>75.012423295106672</c:v>
                </c:pt>
                <c:pt idx="610">
                  <c:v>74.959861219202736</c:v>
                </c:pt>
                <c:pt idx="611">
                  <c:v>74.948708798801377</c:v>
                </c:pt>
                <c:pt idx="612">
                  <c:v>75.059052662140815</c:v>
                </c:pt>
                <c:pt idx="613">
                  <c:v>75.074386820326552</c:v>
                </c:pt>
                <c:pt idx="614">
                  <c:v>75.079753646501871</c:v>
                </c:pt>
                <c:pt idx="615">
                  <c:v>75.101299369283552</c:v>
                </c:pt>
                <c:pt idx="616">
                  <c:v>75.076268337490774</c:v>
                </c:pt>
                <c:pt idx="617">
                  <c:v>74.940693166199324</c:v>
                </c:pt>
                <c:pt idx="618">
                  <c:v>74.980500160263929</c:v>
                </c:pt>
                <c:pt idx="619">
                  <c:v>75.077801882498932</c:v>
                </c:pt>
                <c:pt idx="620">
                  <c:v>75.234016608502188</c:v>
                </c:pt>
                <c:pt idx="621">
                  <c:v>75.192258367192935</c:v>
                </c:pt>
                <c:pt idx="622">
                  <c:v>75.186193981835416</c:v>
                </c:pt>
                <c:pt idx="623">
                  <c:v>75.115796540423901</c:v>
                </c:pt>
                <c:pt idx="624">
                  <c:v>75.043578494738881</c:v>
                </c:pt>
                <c:pt idx="625">
                  <c:v>74.928843703374184</c:v>
                </c:pt>
                <c:pt idx="626">
                  <c:v>74.883607904429184</c:v>
                </c:pt>
                <c:pt idx="627">
                  <c:v>74.940274365851323</c:v>
                </c:pt>
                <c:pt idx="628">
                  <c:v>74.893714147544259</c:v>
                </c:pt>
                <c:pt idx="629">
                  <c:v>74.853845691532896</c:v>
                </c:pt>
                <c:pt idx="630">
                  <c:v>74.732062348526981</c:v>
                </c:pt>
                <c:pt idx="631">
                  <c:v>74.676232357391697</c:v>
                </c:pt>
                <c:pt idx="632">
                  <c:v>74.568118532428372</c:v>
                </c:pt>
                <c:pt idx="633">
                  <c:v>74.605059875342334</c:v>
                </c:pt>
                <c:pt idx="634">
                  <c:v>74.686826549581866</c:v>
                </c:pt>
                <c:pt idx="635">
                  <c:v>74.752623355969035</c:v>
                </c:pt>
                <c:pt idx="636">
                  <c:v>74.654067525805374</c:v>
                </c:pt>
                <c:pt idx="637">
                  <c:v>74.531595408509318</c:v>
                </c:pt>
                <c:pt idx="638">
                  <c:v>74.549159605071068</c:v>
                </c:pt>
                <c:pt idx="639">
                  <c:v>74.664939992368829</c:v>
                </c:pt>
                <c:pt idx="640">
                  <c:v>74.585961552419235</c:v>
                </c:pt>
                <c:pt idx="641">
                  <c:v>74.533616321239336</c:v>
                </c:pt>
                <c:pt idx="642">
                  <c:v>74.435252499101409</c:v>
                </c:pt>
                <c:pt idx="643">
                  <c:v>74.359487714756028</c:v>
                </c:pt>
                <c:pt idx="644">
                  <c:v>74.195466481796714</c:v>
                </c:pt>
                <c:pt idx="645">
                  <c:v>74.185359689625926</c:v>
                </c:pt>
                <c:pt idx="646">
                  <c:v>74.283645513549942</c:v>
                </c:pt>
                <c:pt idx="647">
                  <c:v>74.472549533249378</c:v>
                </c:pt>
                <c:pt idx="648">
                  <c:v>74.44396462507153</c:v>
                </c:pt>
                <c:pt idx="649">
                  <c:v>74.39775292797637</c:v>
                </c:pt>
                <c:pt idx="650">
                  <c:v>74.273050772303961</c:v>
                </c:pt>
                <c:pt idx="651">
                  <c:v>74.23394853974095</c:v>
                </c:pt>
                <c:pt idx="652">
                  <c:v>74.152042469935751</c:v>
                </c:pt>
                <c:pt idx="653">
                  <c:v>74.225584353629628</c:v>
                </c:pt>
                <c:pt idx="654">
                  <c:v>74.357186848188093</c:v>
                </c:pt>
                <c:pt idx="655">
                  <c:v>74.290753815375908</c:v>
                </c:pt>
                <c:pt idx="656">
                  <c:v>74.165006096067842</c:v>
                </c:pt>
                <c:pt idx="657">
                  <c:v>74.065395820484383</c:v>
                </c:pt>
                <c:pt idx="658">
                  <c:v>73.987392729629235</c:v>
                </c:pt>
                <c:pt idx="659">
                  <c:v>73.812087981133928</c:v>
                </c:pt>
                <c:pt idx="660">
                  <c:v>73.756528545293989</c:v>
                </c:pt>
                <c:pt idx="661">
                  <c:v>73.873424194010326</c:v>
                </c:pt>
                <c:pt idx="662">
                  <c:v>73.946269035280409</c:v>
                </c:pt>
                <c:pt idx="663">
                  <c:v>73.823658039176863</c:v>
                </c:pt>
                <c:pt idx="664">
                  <c:v>73.850004640844844</c:v>
                </c:pt>
                <c:pt idx="665">
                  <c:v>73.800726467383853</c:v>
                </c:pt>
                <c:pt idx="666">
                  <c:v>73.741681690235438</c:v>
                </c:pt>
                <c:pt idx="667">
                  <c:v>73.61941924764119</c:v>
                </c:pt>
                <c:pt idx="668">
                  <c:v>73.629734616402359</c:v>
                </c:pt>
                <c:pt idx="669">
                  <c:v>73.673018683641814</c:v>
                </c:pt>
                <c:pt idx="670">
                  <c:v>73.731086948989571</c:v>
                </c:pt>
                <c:pt idx="671">
                  <c:v>73.844567567830808</c:v>
                </c:pt>
                <c:pt idx="672">
                  <c:v>73.828606032706901</c:v>
                </c:pt>
                <c:pt idx="673">
                  <c:v>73.807765620482627</c:v>
                </c:pt>
                <c:pt idx="674">
                  <c:v>73.650435051707603</c:v>
                </c:pt>
                <c:pt idx="675">
                  <c:v>73.599693580077172</c:v>
                </c:pt>
                <c:pt idx="676">
                  <c:v>73.545109493331722</c:v>
                </c:pt>
                <c:pt idx="677">
                  <c:v>73.601435669378205</c:v>
                </c:pt>
                <c:pt idx="678">
                  <c:v>73.496807153426118</c:v>
                </c:pt>
                <c:pt idx="679">
                  <c:v>73.455118093141351</c:v>
                </c:pt>
                <c:pt idx="680">
                  <c:v>73.427516737596818</c:v>
                </c:pt>
                <c:pt idx="681">
                  <c:v>73.499455443094419</c:v>
                </c:pt>
                <c:pt idx="682">
                  <c:v>73.358234622198538</c:v>
                </c:pt>
                <c:pt idx="683">
                  <c:v>73.304905224734853</c:v>
                </c:pt>
                <c:pt idx="684">
                  <c:v>73.268652623813637</c:v>
                </c:pt>
                <c:pt idx="685">
                  <c:v>73.225507984437371</c:v>
                </c:pt>
                <c:pt idx="686">
                  <c:v>73.227529478520609</c:v>
                </c:pt>
                <c:pt idx="687">
                  <c:v>73.309017297033719</c:v>
                </c:pt>
                <c:pt idx="688">
                  <c:v>73.428631482256961</c:v>
                </c:pt>
                <c:pt idx="689">
                  <c:v>73.438389204160273</c:v>
                </c:pt>
                <c:pt idx="690">
                  <c:v>73.259521729793022</c:v>
                </c:pt>
                <c:pt idx="691">
                  <c:v>73.131125139463421</c:v>
                </c:pt>
                <c:pt idx="692">
                  <c:v>73.111887970030324</c:v>
                </c:pt>
                <c:pt idx="693">
                  <c:v>73.128685426385402</c:v>
                </c:pt>
                <c:pt idx="694">
                  <c:v>73.174835693831412</c:v>
                </c:pt>
                <c:pt idx="695">
                  <c:v>73.194351654396229</c:v>
                </c:pt>
                <c:pt idx="696">
                  <c:v>73.187869599099614</c:v>
                </c:pt>
                <c:pt idx="697">
                  <c:v>73.051945325243068</c:v>
                </c:pt>
                <c:pt idx="698">
                  <c:v>72.914410121814925</c:v>
                </c:pt>
                <c:pt idx="699">
                  <c:v>72.892802937086714</c:v>
                </c:pt>
                <c:pt idx="700">
                  <c:v>72.961875959136165</c:v>
                </c:pt>
                <c:pt idx="701">
                  <c:v>72.904930641987633</c:v>
                </c:pt>
                <c:pt idx="702">
                  <c:v>72.872450473937533</c:v>
                </c:pt>
                <c:pt idx="703">
                  <c:v>72.870150188722704</c:v>
                </c:pt>
                <c:pt idx="704">
                  <c:v>72.904512422992838</c:v>
                </c:pt>
                <c:pt idx="705">
                  <c:v>72.881650548982748</c:v>
                </c:pt>
                <c:pt idx="706">
                  <c:v>72.959993892916117</c:v>
                </c:pt>
                <c:pt idx="707">
                  <c:v>73.000707087348104</c:v>
                </c:pt>
                <c:pt idx="708">
                  <c:v>72.942568510566957</c:v>
                </c:pt>
                <c:pt idx="709">
                  <c:v>72.791868274438571</c:v>
                </c:pt>
                <c:pt idx="710">
                  <c:v>72.777440252025414</c:v>
                </c:pt>
                <c:pt idx="711">
                  <c:v>72.804971877489663</c:v>
                </c:pt>
                <c:pt idx="712">
                  <c:v>72.893081211459887</c:v>
                </c:pt>
                <c:pt idx="713">
                  <c:v>72.973376319396309</c:v>
                </c:pt>
                <c:pt idx="714">
                  <c:v>72.97638139841014</c:v>
                </c:pt>
                <c:pt idx="715">
                  <c:v>72.967939246382272</c:v>
                </c:pt>
                <c:pt idx="716">
                  <c:v>72.757226635386232</c:v>
                </c:pt>
                <c:pt idx="717">
                  <c:v>72.686333558119088</c:v>
                </c:pt>
                <c:pt idx="718">
                  <c:v>72.704525163916628</c:v>
                </c:pt>
                <c:pt idx="719">
                  <c:v>72.820235788836712</c:v>
                </c:pt>
                <c:pt idx="720">
                  <c:v>72.826299657435797</c:v>
                </c:pt>
                <c:pt idx="721">
                  <c:v>72.823024055424028</c:v>
                </c:pt>
                <c:pt idx="722">
                  <c:v>72.763429899551241</c:v>
                </c:pt>
                <c:pt idx="723">
                  <c:v>72.723143224545197</c:v>
                </c:pt>
                <c:pt idx="724">
                  <c:v>72.51415671563872</c:v>
                </c:pt>
                <c:pt idx="725">
                  <c:v>72.455747615859735</c:v>
                </c:pt>
                <c:pt idx="726">
                  <c:v>72.526702704129221</c:v>
                </c:pt>
                <c:pt idx="727">
                  <c:v>72.509904666420951</c:v>
                </c:pt>
                <c:pt idx="728">
                  <c:v>72.308532107389226</c:v>
                </c:pt>
                <c:pt idx="729">
                  <c:v>72.184100507012175</c:v>
                </c:pt>
                <c:pt idx="730">
                  <c:v>72.134334352178712</c:v>
                </c:pt>
                <c:pt idx="731">
                  <c:v>72.125273123643609</c:v>
                </c:pt>
                <c:pt idx="732">
                  <c:v>72.148832072374773</c:v>
                </c:pt>
                <c:pt idx="733">
                  <c:v>72.223062762656298</c:v>
                </c:pt>
                <c:pt idx="734">
                  <c:v>72.258478893290402</c:v>
                </c:pt>
                <c:pt idx="735">
                  <c:v>72.12304253621167</c:v>
                </c:pt>
                <c:pt idx="736">
                  <c:v>71.980489060117378</c:v>
                </c:pt>
                <c:pt idx="737">
                  <c:v>71.900821296821945</c:v>
                </c:pt>
                <c:pt idx="738">
                  <c:v>71.972961376590419</c:v>
                </c:pt>
                <c:pt idx="739">
                  <c:v>72.051800388676824</c:v>
                </c:pt>
                <c:pt idx="740">
                  <c:v>72.102612107145958</c:v>
                </c:pt>
                <c:pt idx="741">
                  <c:v>72.009701345233509</c:v>
                </c:pt>
                <c:pt idx="742">
                  <c:v>71.760706984750087</c:v>
                </c:pt>
                <c:pt idx="743">
                  <c:v>71.581986625026445</c:v>
                </c:pt>
                <c:pt idx="744">
                  <c:v>71.556189369785415</c:v>
                </c:pt>
                <c:pt idx="745">
                  <c:v>71.65837817265961</c:v>
                </c:pt>
                <c:pt idx="746">
                  <c:v>71.742305736548047</c:v>
                </c:pt>
                <c:pt idx="747">
                  <c:v>71.679567138393026</c:v>
                </c:pt>
                <c:pt idx="748">
                  <c:v>71.504811736324669</c:v>
                </c:pt>
                <c:pt idx="749">
                  <c:v>71.392237285553293</c:v>
                </c:pt>
                <c:pt idx="750">
                  <c:v>71.397263826352969</c:v>
                </c:pt>
                <c:pt idx="751">
                  <c:v>71.523778350462521</c:v>
                </c:pt>
                <c:pt idx="752">
                  <c:v>71.661723504751677</c:v>
                </c:pt>
                <c:pt idx="753">
                  <c:v>71.745790464206038</c:v>
                </c:pt>
                <c:pt idx="754">
                  <c:v>71.78280095584708</c:v>
                </c:pt>
                <c:pt idx="755">
                  <c:v>71.590419895270188</c:v>
                </c:pt>
                <c:pt idx="756">
                  <c:v>71.511293274862851</c:v>
                </c:pt>
                <c:pt idx="757">
                  <c:v>71.511084149216757</c:v>
                </c:pt>
                <c:pt idx="758">
                  <c:v>71.446262627329247</c:v>
                </c:pt>
                <c:pt idx="759">
                  <c:v>71.518132151802391</c:v>
                </c:pt>
                <c:pt idx="760">
                  <c:v>71.696093458099767</c:v>
                </c:pt>
                <c:pt idx="761">
                  <c:v>71.80252607435537</c:v>
                </c:pt>
                <c:pt idx="762">
                  <c:v>71.576688398522506</c:v>
                </c:pt>
                <c:pt idx="763">
                  <c:v>71.31138394940578</c:v>
                </c:pt>
                <c:pt idx="764">
                  <c:v>71.26099048222882</c:v>
                </c:pt>
                <c:pt idx="765">
                  <c:v>71.387156452828975</c:v>
                </c:pt>
                <c:pt idx="766">
                  <c:v>71.399075064381194</c:v>
                </c:pt>
                <c:pt idx="767">
                  <c:v>71.461317445327595</c:v>
                </c:pt>
                <c:pt idx="768">
                  <c:v>71.460480975040625</c:v>
                </c:pt>
                <c:pt idx="769">
                  <c:v>71.383949967246863</c:v>
                </c:pt>
                <c:pt idx="770">
                  <c:v>71.151892490981709</c:v>
                </c:pt>
                <c:pt idx="771">
                  <c:v>71.055349305414552</c:v>
                </c:pt>
                <c:pt idx="772">
                  <c:v>71.073680274480495</c:v>
                </c:pt>
                <c:pt idx="773">
                  <c:v>71.045660732238574</c:v>
                </c:pt>
                <c:pt idx="774">
                  <c:v>71.059391679930542</c:v>
                </c:pt>
                <c:pt idx="775">
                  <c:v>71.064967599454548</c:v>
                </c:pt>
                <c:pt idx="776">
                  <c:v>71.051376047328361</c:v>
                </c:pt>
                <c:pt idx="777">
                  <c:v>70.858227697489099</c:v>
                </c:pt>
                <c:pt idx="778">
                  <c:v>70.860110312764832</c:v>
                </c:pt>
                <c:pt idx="779">
                  <c:v>70.818211545480878</c:v>
                </c:pt>
                <c:pt idx="780">
                  <c:v>70.87391040918402</c:v>
                </c:pt>
                <c:pt idx="781">
                  <c:v>70.829580746011359</c:v>
                </c:pt>
                <c:pt idx="782">
                  <c:v>70.910572960966391</c:v>
                </c:pt>
                <c:pt idx="783">
                  <c:v>70.926743040383172</c:v>
                </c:pt>
                <c:pt idx="784">
                  <c:v>70.898793195924142</c:v>
                </c:pt>
                <c:pt idx="785">
                  <c:v>70.741671720497806</c:v>
                </c:pt>
                <c:pt idx="786">
                  <c:v>70.660889212542216</c:v>
                </c:pt>
                <c:pt idx="787">
                  <c:v>70.620523990266406</c:v>
                </c:pt>
                <c:pt idx="788">
                  <c:v>70.608814536657547</c:v>
                </c:pt>
                <c:pt idx="789">
                  <c:v>70.549220380784902</c:v>
                </c:pt>
                <c:pt idx="790">
                  <c:v>70.533677096953184</c:v>
                </c:pt>
                <c:pt idx="791">
                  <c:v>70.574869940029103</c:v>
                </c:pt>
                <c:pt idx="792">
                  <c:v>70.586788551581336</c:v>
                </c:pt>
                <c:pt idx="793">
                  <c:v>70.468707879068859</c:v>
                </c:pt>
                <c:pt idx="794">
                  <c:v>70.376834444955833</c:v>
                </c:pt>
                <c:pt idx="795">
                  <c:v>70.293046308930471</c:v>
                </c:pt>
                <c:pt idx="796">
                  <c:v>70.339893069744477</c:v>
                </c:pt>
                <c:pt idx="797">
                  <c:v>70.42269703948601</c:v>
                </c:pt>
                <c:pt idx="798">
                  <c:v>70.51339378253121</c:v>
                </c:pt>
                <c:pt idx="799">
                  <c:v>70.539670686416287</c:v>
                </c:pt>
                <c:pt idx="800">
                  <c:v>70.431417433589772</c:v>
                </c:pt>
                <c:pt idx="801">
                  <c:v>70.348674893497503</c:v>
                </c:pt>
                <c:pt idx="802">
                  <c:v>70.291791070593021</c:v>
                </c:pt>
                <c:pt idx="803">
                  <c:v>70.349441666001567</c:v>
                </c:pt>
                <c:pt idx="804">
                  <c:v>70.301200238986922</c:v>
                </c:pt>
                <c:pt idx="805">
                  <c:v>70.32692007736712</c:v>
                </c:pt>
                <c:pt idx="806">
                  <c:v>70.396837256484204</c:v>
                </c:pt>
                <c:pt idx="807">
                  <c:v>70.471564163974321</c:v>
                </c:pt>
                <c:pt idx="808">
                  <c:v>70.395094585829952</c:v>
                </c:pt>
                <c:pt idx="809">
                  <c:v>70.406037880585117</c:v>
                </c:pt>
                <c:pt idx="810">
                  <c:v>70.433646890612792</c:v>
                </c:pt>
                <c:pt idx="811">
                  <c:v>70.411900342616178</c:v>
                </c:pt>
                <c:pt idx="812">
                  <c:v>70.416709489636119</c:v>
                </c:pt>
                <c:pt idx="813">
                  <c:v>70.432252805765231</c:v>
                </c:pt>
                <c:pt idx="814">
                  <c:v>70.401576124368148</c:v>
                </c:pt>
                <c:pt idx="815">
                  <c:v>70.384917546820461</c:v>
                </c:pt>
                <c:pt idx="816">
                  <c:v>70.258403022711036</c:v>
                </c:pt>
                <c:pt idx="817">
                  <c:v>70.264048640017933</c:v>
                </c:pt>
                <c:pt idx="818">
                  <c:v>70.361428295872088</c:v>
                </c:pt>
                <c:pt idx="819">
                  <c:v>70.239165271924605</c:v>
                </c:pt>
                <c:pt idx="820">
                  <c:v>70.091949795751503</c:v>
                </c:pt>
                <c:pt idx="821">
                  <c:v>70.071457904739262</c:v>
                </c:pt>
                <c:pt idx="822">
                  <c:v>70.070621434452278</c:v>
                </c:pt>
                <c:pt idx="823">
                  <c:v>69.970445276174473</c:v>
                </c:pt>
                <c:pt idx="824">
                  <c:v>70.017501130337266</c:v>
                </c:pt>
                <c:pt idx="825">
                  <c:v>70.077660619848459</c:v>
                </c:pt>
                <c:pt idx="826">
                  <c:v>70.11125604931712</c:v>
                </c:pt>
                <c:pt idx="827">
                  <c:v>69.933712412958712</c:v>
                </c:pt>
                <c:pt idx="828">
                  <c:v>69.807476744575666</c:v>
                </c:pt>
                <c:pt idx="829">
                  <c:v>69.873839498251868</c:v>
                </c:pt>
                <c:pt idx="830">
                  <c:v>69.96444997494936</c:v>
                </c:pt>
                <c:pt idx="831">
                  <c:v>69.97511386492242</c:v>
                </c:pt>
                <c:pt idx="832">
                  <c:v>70.037860731211182</c:v>
                </c:pt>
                <c:pt idx="833">
                  <c:v>69.993104613207507</c:v>
                </c:pt>
                <c:pt idx="834">
                  <c:v>69.857729718075305</c:v>
                </c:pt>
                <c:pt idx="835">
                  <c:v>69.747532969379492</c:v>
                </c:pt>
                <c:pt idx="836">
                  <c:v>69.757221542555598</c:v>
                </c:pt>
                <c:pt idx="837">
                  <c:v>69.817303033852838</c:v>
                </c:pt>
                <c:pt idx="838">
                  <c:v>69.900602671747421</c:v>
                </c:pt>
                <c:pt idx="839">
                  <c:v>69.823714874608129</c:v>
                </c:pt>
                <c:pt idx="840">
                  <c:v>69.753456861059817</c:v>
                </c:pt>
                <c:pt idx="841">
                  <c:v>69.622751685084353</c:v>
                </c:pt>
                <c:pt idx="842">
                  <c:v>69.59152572185512</c:v>
                </c:pt>
                <c:pt idx="843">
                  <c:v>69.571661175483626</c:v>
                </c:pt>
                <c:pt idx="844">
                  <c:v>69.672734684641853</c:v>
                </c:pt>
                <c:pt idx="845">
                  <c:v>69.753943679725978</c:v>
                </c:pt>
                <c:pt idx="846">
                  <c:v>69.677612948091607</c:v>
                </c:pt>
                <c:pt idx="847">
                  <c:v>69.492542209559332</c:v>
                </c:pt>
                <c:pt idx="848">
                  <c:v>69.465219128388071</c:v>
                </c:pt>
                <c:pt idx="849">
                  <c:v>69.582114809401688</c:v>
                </c:pt>
                <c:pt idx="850">
                  <c:v>69.616345367183982</c:v>
                </c:pt>
                <c:pt idx="851">
                  <c:v>69.658723234056168</c:v>
                </c:pt>
                <c:pt idx="852">
                  <c:v>69.651613220468178</c:v>
                </c:pt>
                <c:pt idx="853">
                  <c:v>69.594799063049209</c:v>
                </c:pt>
                <c:pt idx="854">
                  <c:v>69.436012915182559</c:v>
                </c:pt>
                <c:pt idx="855">
                  <c:v>69.442843523988444</c:v>
                </c:pt>
                <c:pt idx="856">
                  <c:v>69.568311870811712</c:v>
                </c:pt>
                <c:pt idx="857">
                  <c:v>69.681382022033375</c:v>
                </c:pt>
                <c:pt idx="858">
                  <c:v>69.719507807390499</c:v>
                </c:pt>
                <c:pt idx="859">
                  <c:v>69.722365158110108</c:v>
                </c:pt>
                <c:pt idx="860">
                  <c:v>69.571943196354894</c:v>
                </c:pt>
                <c:pt idx="861">
                  <c:v>69.44095922924798</c:v>
                </c:pt>
                <c:pt idx="862">
                  <c:v>69.415936497886236</c:v>
                </c:pt>
                <c:pt idx="863">
                  <c:v>69.545378070498273</c:v>
                </c:pt>
                <c:pt idx="864">
                  <c:v>69.581490629905815</c:v>
                </c:pt>
                <c:pt idx="865">
                  <c:v>69.601772878513671</c:v>
                </c:pt>
                <c:pt idx="866">
                  <c:v>69.412310662900438</c:v>
                </c:pt>
                <c:pt idx="867">
                  <c:v>69.266628085787588</c:v>
                </c:pt>
                <c:pt idx="868">
                  <c:v>69.172105812950448</c:v>
                </c:pt>
                <c:pt idx="869">
                  <c:v>69.101838949915276</c:v>
                </c:pt>
                <c:pt idx="870">
                  <c:v>69.099538664700447</c:v>
                </c:pt>
                <c:pt idx="871">
                  <c:v>69.180615918701932</c:v>
                </c:pt>
                <c:pt idx="872">
                  <c:v>69.295420440146927</c:v>
                </c:pt>
                <c:pt idx="873">
                  <c:v>69.168417385609189</c:v>
                </c:pt>
                <c:pt idx="874">
                  <c:v>69.039524610368275</c:v>
                </c:pt>
                <c:pt idx="875">
                  <c:v>68.985297345265749</c:v>
                </c:pt>
                <c:pt idx="876">
                  <c:v>69.025792532267388</c:v>
                </c:pt>
                <c:pt idx="877">
                  <c:v>69.0576448066209</c:v>
                </c:pt>
                <c:pt idx="878">
                  <c:v>69.124216718240461</c:v>
                </c:pt>
                <c:pt idx="879">
                  <c:v>69.085323546728887</c:v>
                </c:pt>
                <c:pt idx="880">
                  <c:v>69.018680839214781</c:v>
                </c:pt>
                <c:pt idx="881">
                  <c:v>68.816540926325786</c:v>
                </c:pt>
                <c:pt idx="882">
                  <c:v>68.740628478280982</c:v>
                </c:pt>
                <c:pt idx="883">
                  <c:v>68.831386101919605</c:v>
                </c:pt>
                <c:pt idx="884">
                  <c:v>68.947305271132677</c:v>
                </c:pt>
                <c:pt idx="885">
                  <c:v>68.885611687557528</c:v>
                </c:pt>
                <c:pt idx="886">
                  <c:v>68.808661911713287</c:v>
                </c:pt>
                <c:pt idx="887">
                  <c:v>68.690014775153372</c:v>
                </c:pt>
                <c:pt idx="888">
                  <c:v>68.578419775245777</c:v>
                </c:pt>
                <c:pt idx="889">
                  <c:v>68.533667274550638</c:v>
                </c:pt>
                <c:pt idx="890">
                  <c:v>68.652374678053619</c:v>
                </c:pt>
                <c:pt idx="891">
                  <c:v>68.700057327801375</c:v>
                </c:pt>
                <c:pt idx="892">
                  <c:v>68.723762842120564</c:v>
                </c:pt>
                <c:pt idx="893">
                  <c:v>68.637317631534856</c:v>
                </c:pt>
                <c:pt idx="894">
                  <c:v>68.543496018430005</c:v>
                </c:pt>
                <c:pt idx="895">
                  <c:v>68.481039764120325</c:v>
                </c:pt>
                <c:pt idx="896">
                  <c:v>68.412797947881998</c:v>
                </c:pt>
                <c:pt idx="897">
                  <c:v>68.380247532993295</c:v>
                </c:pt>
                <c:pt idx="898">
                  <c:v>68.438589938647425</c:v>
                </c:pt>
                <c:pt idx="899">
                  <c:v>68.485362318555872</c:v>
                </c:pt>
                <c:pt idx="900">
                  <c:v>68.440261199756634</c:v>
                </c:pt>
                <c:pt idx="901">
                  <c:v>68.317440528951295</c:v>
                </c:pt>
                <c:pt idx="902">
                  <c:v>68.299666108631826</c:v>
                </c:pt>
                <c:pt idx="903">
                  <c:v>68.329570720751818</c:v>
                </c:pt>
                <c:pt idx="904">
                  <c:v>68.377806883290745</c:v>
                </c:pt>
                <c:pt idx="905">
                  <c:v>68.461660033976472</c:v>
                </c:pt>
                <c:pt idx="906">
                  <c:v>68.503343829785393</c:v>
                </c:pt>
                <c:pt idx="907">
                  <c:v>68.4738599235599</c:v>
                </c:pt>
                <c:pt idx="908">
                  <c:v>68.221527336411484</c:v>
                </c:pt>
                <c:pt idx="909">
                  <c:v>68.133831053852532</c:v>
                </c:pt>
                <c:pt idx="910">
                  <c:v>68.155097404149402</c:v>
                </c:pt>
                <c:pt idx="911">
                  <c:v>68.332217492442496</c:v>
                </c:pt>
                <c:pt idx="912">
                  <c:v>68.267739808644251</c:v>
                </c:pt>
                <c:pt idx="913">
                  <c:v>68.136205881459873</c:v>
                </c:pt>
                <c:pt idx="914">
                  <c:v>67.996025424318731</c:v>
                </c:pt>
                <c:pt idx="915">
                  <c:v>67.927923068240986</c:v>
                </c:pt>
                <c:pt idx="916">
                  <c:v>67.900530289286735</c:v>
                </c:pt>
                <c:pt idx="917">
                  <c:v>67.93601078863334</c:v>
                </c:pt>
                <c:pt idx="918">
                  <c:v>68.011569515585322</c:v>
                </c:pt>
                <c:pt idx="919">
                  <c:v>67.906312492286034</c:v>
                </c:pt>
                <c:pt idx="920">
                  <c:v>67.802663427197714</c:v>
                </c:pt>
                <c:pt idx="921">
                  <c:v>67.788164544295341</c:v>
                </c:pt>
                <c:pt idx="922">
                  <c:v>67.803497733559041</c:v>
                </c:pt>
                <c:pt idx="923">
                  <c:v>67.838769139556959</c:v>
                </c:pt>
                <c:pt idx="924">
                  <c:v>67.934614636752457</c:v>
                </c:pt>
                <c:pt idx="925">
                  <c:v>67.936565399536079</c:v>
                </c:pt>
                <c:pt idx="926">
                  <c:v>67.826638624782518</c:v>
                </c:pt>
                <c:pt idx="927">
                  <c:v>67.560500709036717</c:v>
                </c:pt>
                <c:pt idx="928">
                  <c:v>67.466818491497676</c:v>
                </c:pt>
                <c:pt idx="929">
                  <c:v>67.446534563425089</c:v>
                </c:pt>
                <c:pt idx="930">
                  <c:v>67.507176672940943</c:v>
                </c:pt>
                <c:pt idx="931">
                  <c:v>67.468492142614309</c:v>
                </c:pt>
                <c:pt idx="932">
                  <c:v>67.438445874110798</c:v>
                </c:pt>
                <c:pt idx="933">
                  <c:v>67.386309090331721</c:v>
                </c:pt>
                <c:pt idx="934">
                  <c:v>67.242856067134085</c:v>
                </c:pt>
                <c:pt idx="935">
                  <c:v>67.058481208319279</c:v>
                </c:pt>
                <c:pt idx="936">
                  <c:v>67.037008219275805</c:v>
                </c:pt>
                <c:pt idx="937">
                  <c:v>67.126863195260881</c:v>
                </c:pt>
                <c:pt idx="938">
                  <c:v>67.185348742978903</c:v>
                </c:pt>
                <c:pt idx="939">
                  <c:v>67.124495150107052</c:v>
                </c:pt>
                <c:pt idx="940">
                  <c:v>67.03728623526996</c:v>
                </c:pt>
                <c:pt idx="941">
                  <c:v>66.884423946786114</c:v>
                </c:pt>
                <c:pt idx="942">
                  <c:v>66.835004665997317</c:v>
                </c:pt>
                <c:pt idx="943">
                  <c:v>66.836258192572771</c:v>
                </c:pt>
                <c:pt idx="944">
                  <c:v>66.95370987327729</c:v>
                </c:pt>
                <c:pt idx="945">
                  <c:v>66.99400371830545</c:v>
                </c:pt>
                <c:pt idx="946">
                  <c:v>66.877524576821884</c:v>
                </c:pt>
                <c:pt idx="947">
                  <c:v>66.728421705358244</c:v>
                </c:pt>
                <c:pt idx="948">
                  <c:v>66.641220929465192</c:v>
                </c:pt>
                <c:pt idx="949">
                  <c:v>66.626655966088435</c:v>
                </c:pt>
                <c:pt idx="950">
                  <c:v>66.550467698272556</c:v>
                </c:pt>
                <c:pt idx="951">
                  <c:v>66.643659770513594</c:v>
                </c:pt>
                <c:pt idx="952">
                  <c:v>66.658160009906538</c:v>
                </c:pt>
                <c:pt idx="953">
                  <c:v>66.655857980632277</c:v>
                </c:pt>
                <c:pt idx="954">
                  <c:v>66.41202374298291</c:v>
                </c:pt>
                <c:pt idx="955">
                  <c:v>66.350616185156269</c:v>
                </c:pt>
                <c:pt idx="956">
                  <c:v>66.46200796984138</c:v>
                </c:pt>
                <c:pt idx="957">
                  <c:v>66.595145850359728</c:v>
                </c:pt>
                <c:pt idx="958">
                  <c:v>66.590195692904061</c:v>
                </c:pt>
                <c:pt idx="959">
                  <c:v>66.544191409692857</c:v>
                </c:pt>
                <c:pt idx="960">
                  <c:v>66.4305696835237</c:v>
                </c:pt>
                <c:pt idx="961">
                  <c:v>66.298690238785312</c:v>
                </c:pt>
                <c:pt idx="962">
                  <c:v>66.061547246673328</c:v>
                </c:pt>
                <c:pt idx="963">
                  <c:v>66.093611068977623</c:v>
                </c:pt>
                <c:pt idx="964">
                  <c:v>66.180742857630435</c:v>
                </c:pt>
                <c:pt idx="965">
                  <c:v>66.131249163638842</c:v>
                </c:pt>
                <c:pt idx="966">
                  <c:v>66.043420397156908</c:v>
                </c:pt>
                <c:pt idx="967">
                  <c:v>65.906800986423093</c:v>
                </c:pt>
                <c:pt idx="968">
                  <c:v>65.731559573123405</c:v>
                </c:pt>
                <c:pt idx="969">
                  <c:v>65.63766251329892</c:v>
                </c:pt>
                <c:pt idx="970">
                  <c:v>65.719570391758552</c:v>
                </c:pt>
                <c:pt idx="971">
                  <c:v>65.715734365312528</c:v>
                </c:pt>
                <c:pt idx="972">
                  <c:v>65.739782490419998</c:v>
                </c:pt>
                <c:pt idx="973">
                  <c:v>65.570538832947634</c:v>
                </c:pt>
                <c:pt idx="974">
                  <c:v>65.453919133191974</c:v>
                </c:pt>
                <c:pt idx="975">
                  <c:v>65.415581476910006</c:v>
                </c:pt>
                <c:pt idx="976">
                  <c:v>65.423245132478741</c:v>
                </c:pt>
                <c:pt idx="977">
                  <c:v>65.39884742034539</c:v>
                </c:pt>
                <c:pt idx="978">
                  <c:v>65.446253281400246</c:v>
                </c:pt>
                <c:pt idx="979">
                  <c:v>65.413490801802212</c:v>
                </c:pt>
                <c:pt idx="980">
                  <c:v>65.296382765402754</c:v>
                </c:pt>
                <c:pt idx="981">
                  <c:v>65.160455681672687</c:v>
                </c:pt>
                <c:pt idx="982">
                  <c:v>65.089357742015849</c:v>
                </c:pt>
                <c:pt idx="983">
                  <c:v>65.116541815190061</c:v>
                </c:pt>
                <c:pt idx="984">
                  <c:v>65.202978693047328</c:v>
                </c:pt>
                <c:pt idx="985">
                  <c:v>65.129789949093137</c:v>
                </c:pt>
                <c:pt idx="986">
                  <c:v>64.995252170195798</c:v>
                </c:pt>
                <c:pt idx="987">
                  <c:v>64.844687389350767</c:v>
                </c:pt>
                <c:pt idx="988">
                  <c:v>64.784740836578464</c:v>
                </c:pt>
                <c:pt idx="989">
                  <c:v>64.766619154645724</c:v>
                </c:pt>
                <c:pt idx="990">
                  <c:v>64.851661560086612</c:v>
                </c:pt>
                <c:pt idx="991">
                  <c:v>64.919274998167324</c:v>
                </c:pt>
                <c:pt idx="992">
                  <c:v>64.710152969382733</c:v>
                </c:pt>
                <c:pt idx="993">
                  <c:v>64.535889650456255</c:v>
                </c:pt>
                <c:pt idx="994">
                  <c:v>64.363717135827073</c:v>
                </c:pt>
                <c:pt idx="995">
                  <c:v>64.344897571738215</c:v>
                </c:pt>
                <c:pt idx="996">
                  <c:v>64.356746065641318</c:v>
                </c:pt>
              </c:numCache>
            </c:numRef>
          </c:yVal>
          <c:smooth val="1"/>
        </c:ser>
        <c:ser>
          <c:idx val="1"/>
          <c:order val="5"/>
          <c:tx>
            <c:v>100%</c:v>
          </c:tx>
          <c:spPr>
            <a:ln w="25400" cap="rnd" cmpd="sng" algn="ctr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'pittaya skin'!$R$4:$R$1000</c:f>
              <c:numCache>
                <c:formatCode>General</c:formatCode>
                <c:ptCount val="997"/>
                <c:pt idx="0">
                  <c:v>-0.498411655426025</c:v>
                </c:pt>
                <c:pt idx="1">
                  <c:v>-0.49626469612121599</c:v>
                </c:pt>
                <c:pt idx="2">
                  <c:v>-0.49381104111671398</c:v>
                </c:pt>
                <c:pt idx="3">
                  <c:v>-0.49197080731391901</c:v>
                </c:pt>
                <c:pt idx="4">
                  <c:v>-0.48982384800911</c:v>
                </c:pt>
                <c:pt idx="5">
                  <c:v>-0.48798364400863598</c:v>
                </c:pt>
                <c:pt idx="6">
                  <c:v>-0.48614338040351901</c:v>
                </c:pt>
                <c:pt idx="7">
                  <c:v>-0.483689725399017</c:v>
                </c:pt>
                <c:pt idx="8">
                  <c:v>-0.48215621709823597</c:v>
                </c:pt>
                <c:pt idx="9">
                  <c:v>-0.48000922799110401</c:v>
                </c:pt>
                <c:pt idx="10">
                  <c:v>-0.477862298488617</c:v>
                </c:pt>
                <c:pt idx="11">
                  <c:v>-0.47602206468582198</c:v>
                </c:pt>
                <c:pt idx="12">
                  <c:v>-0.47418186068534901</c:v>
                </c:pt>
                <c:pt idx="13">
                  <c:v>-0.47234159708023099</c:v>
                </c:pt>
                <c:pt idx="14">
                  <c:v>-0.47019463777542098</c:v>
                </c:pt>
                <c:pt idx="15">
                  <c:v>-0.46804770827293402</c:v>
                </c:pt>
                <c:pt idx="16">
                  <c:v>-0.466207444667816</c:v>
                </c:pt>
                <c:pt idx="17">
                  <c:v>-0.46375381946563698</c:v>
                </c:pt>
                <c:pt idx="18">
                  <c:v>-0.46191358566284202</c:v>
                </c:pt>
                <c:pt idx="19">
                  <c:v>-0.459766626358032</c:v>
                </c:pt>
                <c:pt idx="20">
                  <c:v>-0.45853981375694303</c:v>
                </c:pt>
                <c:pt idx="21">
                  <c:v>-0.45639285445213301</c:v>
                </c:pt>
                <c:pt idx="22">
                  <c:v>-0.453939199447632</c:v>
                </c:pt>
                <c:pt idx="23">
                  <c:v>-0.45240566134452798</c:v>
                </c:pt>
                <c:pt idx="24">
                  <c:v>-0.44995203614234902</c:v>
                </c:pt>
                <c:pt idx="25">
                  <c:v>-0.44841849803924599</c:v>
                </c:pt>
                <c:pt idx="26">
                  <c:v>-0.44596484303474399</c:v>
                </c:pt>
                <c:pt idx="27">
                  <c:v>-0.44381791353225702</c:v>
                </c:pt>
                <c:pt idx="28">
                  <c:v>-0.44167095422744801</c:v>
                </c:pt>
                <c:pt idx="29">
                  <c:v>-0.43983072042465199</c:v>
                </c:pt>
                <c:pt idx="30">
                  <c:v>-0.43829718232154802</c:v>
                </c:pt>
                <c:pt idx="31">
                  <c:v>-0.436150252819061</c:v>
                </c:pt>
                <c:pt idx="32">
                  <c:v>-0.43369659781455999</c:v>
                </c:pt>
                <c:pt idx="33">
                  <c:v>-0.43216305971145602</c:v>
                </c:pt>
                <c:pt idx="34">
                  <c:v>-0.43001613020896901</c:v>
                </c:pt>
                <c:pt idx="35">
                  <c:v>-0.42817586660385099</c:v>
                </c:pt>
                <c:pt idx="36">
                  <c:v>-0.42633563280105602</c:v>
                </c:pt>
                <c:pt idx="37">
                  <c:v>-0.424495398998261</c:v>
                </c:pt>
                <c:pt idx="38">
                  <c:v>-0.42173504829406699</c:v>
                </c:pt>
                <c:pt idx="39">
                  <c:v>-0.41958811879157998</c:v>
                </c:pt>
                <c:pt idx="40">
                  <c:v>-0.418361276388168</c:v>
                </c:pt>
                <c:pt idx="41">
                  <c:v>-0.41590762138366699</c:v>
                </c:pt>
                <c:pt idx="42">
                  <c:v>-0.41437408328056302</c:v>
                </c:pt>
                <c:pt idx="43">
                  <c:v>-0.41192045807838401</c:v>
                </c:pt>
                <c:pt idx="44">
                  <c:v>-0.41100031137466397</c:v>
                </c:pt>
                <c:pt idx="45">
                  <c:v>-0.40854668617248502</c:v>
                </c:pt>
                <c:pt idx="46">
                  <c:v>-0.406399726867676</c:v>
                </c:pt>
                <c:pt idx="47">
                  <c:v>-0.40425279736518899</c:v>
                </c:pt>
                <c:pt idx="48">
                  <c:v>-0.40241256356239302</c:v>
                </c:pt>
                <c:pt idx="49">
                  <c:v>-0.40026560425758401</c:v>
                </c:pt>
                <c:pt idx="50">
                  <c:v>-0.39811867475509599</c:v>
                </c:pt>
                <c:pt idx="51">
                  <c:v>-0.39597171545028698</c:v>
                </c:pt>
                <c:pt idx="52">
                  <c:v>-0.39443817734718301</c:v>
                </c:pt>
                <c:pt idx="53">
                  <c:v>-0.39229124784469599</c:v>
                </c:pt>
                <c:pt idx="54">
                  <c:v>-0.39045101404190102</c:v>
                </c:pt>
                <c:pt idx="55">
                  <c:v>-0.38799735903739901</c:v>
                </c:pt>
                <c:pt idx="56">
                  <c:v>-0.38615712523460399</c:v>
                </c:pt>
                <c:pt idx="57">
                  <c:v>-0.38370344042777998</c:v>
                </c:pt>
                <c:pt idx="58">
                  <c:v>-0.38247665762901301</c:v>
                </c:pt>
                <c:pt idx="59">
                  <c:v>-0.38063639402389499</c:v>
                </c:pt>
                <c:pt idx="60">
                  <c:v>-0.37818276882171598</c:v>
                </c:pt>
                <c:pt idx="61">
                  <c:v>-0.37634253501892101</c:v>
                </c:pt>
                <c:pt idx="62">
                  <c:v>-0.37450227141380299</c:v>
                </c:pt>
                <c:pt idx="63">
                  <c:v>-0.37235534191131597</c:v>
                </c:pt>
                <c:pt idx="64">
                  <c:v>-0.370821803808212</c:v>
                </c:pt>
                <c:pt idx="65">
                  <c:v>-0.367754727602005</c:v>
                </c:pt>
                <c:pt idx="66">
                  <c:v>-0.36622121930122398</c:v>
                </c:pt>
                <c:pt idx="67">
                  <c:v>-0.36407423019409202</c:v>
                </c:pt>
                <c:pt idx="68">
                  <c:v>-0.36254072189331099</c:v>
                </c:pt>
                <c:pt idx="69">
                  <c:v>-0.35978037118911699</c:v>
                </c:pt>
                <c:pt idx="70">
                  <c:v>-0.35824683308601402</c:v>
                </c:pt>
                <c:pt idx="71">
                  <c:v>-0.356099873781204</c:v>
                </c:pt>
                <c:pt idx="72">
                  <c:v>-0.35395294427871699</c:v>
                </c:pt>
                <c:pt idx="73">
                  <c:v>-0.35241940617561301</c:v>
                </c:pt>
                <c:pt idx="74">
                  <c:v>-0.350272446870804</c:v>
                </c:pt>
                <c:pt idx="75">
                  <c:v>-0.34812551736831698</c:v>
                </c:pt>
                <c:pt idx="76">
                  <c:v>-0.34597858786582902</c:v>
                </c:pt>
                <c:pt idx="77">
                  <c:v>-0.344138324260712</c:v>
                </c:pt>
                <c:pt idx="78">
                  <c:v>-0.34229809045791598</c:v>
                </c:pt>
                <c:pt idx="79">
                  <c:v>-0.34015116095542902</c:v>
                </c:pt>
                <c:pt idx="80">
                  <c:v>-0.338310927152634</c:v>
                </c:pt>
                <c:pt idx="81">
                  <c:v>-0.33647066354751598</c:v>
                </c:pt>
                <c:pt idx="82">
                  <c:v>-0.33401703834533703</c:v>
                </c:pt>
                <c:pt idx="83">
                  <c:v>-0.332483500242233</c:v>
                </c:pt>
                <c:pt idx="84">
                  <c:v>-0.33033654093742398</c:v>
                </c:pt>
                <c:pt idx="85">
                  <c:v>-0.32788291573524497</c:v>
                </c:pt>
                <c:pt idx="86">
                  <c:v>-0.326656073331833</c:v>
                </c:pt>
                <c:pt idx="87">
                  <c:v>-0.32420241832733199</c:v>
                </c:pt>
                <c:pt idx="88">
                  <c:v>-0.32236218452453602</c:v>
                </c:pt>
                <c:pt idx="89">
                  <c:v>-0.32021525502204901</c:v>
                </c:pt>
                <c:pt idx="90">
                  <c:v>-0.31806829571723899</c:v>
                </c:pt>
                <c:pt idx="91">
                  <c:v>-0.31684148311615001</c:v>
                </c:pt>
                <c:pt idx="92">
                  <c:v>-0.31469452381134</c:v>
                </c:pt>
                <c:pt idx="93">
                  <c:v>-0.31224089860916099</c:v>
                </c:pt>
                <c:pt idx="94">
                  <c:v>-0.31040063500404402</c:v>
                </c:pt>
                <c:pt idx="95">
                  <c:v>-0.30825370550155601</c:v>
                </c:pt>
                <c:pt idx="96">
                  <c:v>-0.30672016739845298</c:v>
                </c:pt>
                <c:pt idx="97">
                  <c:v>-0.30426651239395103</c:v>
                </c:pt>
                <c:pt idx="98">
                  <c:v>-0.30211958289146401</c:v>
                </c:pt>
                <c:pt idx="99">
                  <c:v>-0.299972653388977</c:v>
                </c:pt>
                <c:pt idx="100">
                  <c:v>-0.29874581098556502</c:v>
                </c:pt>
                <c:pt idx="101">
                  <c:v>-0.296598851680756</c:v>
                </c:pt>
                <c:pt idx="102">
                  <c:v>-0.29414522647857699</c:v>
                </c:pt>
                <c:pt idx="103">
                  <c:v>-0.29230499267578097</c:v>
                </c:pt>
                <c:pt idx="104">
                  <c:v>-0.290771424770355</c:v>
                </c:pt>
                <c:pt idx="105">
                  <c:v>-0.28831779956817599</c:v>
                </c:pt>
                <c:pt idx="106">
                  <c:v>-0.28617084026336698</c:v>
                </c:pt>
                <c:pt idx="107">
                  <c:v>-0.28433060646057101</c:v>
                </c:pt>
                <c:pt idx="108">
                  <c:v>-0.28249037265777599</c:v>
                </c:pt>
                <c:pt idx="109">
                  <c:v>-0.28034344315528897</c:v>
                </c:pt>
                <c:pt idx="110">
                  <c:v>-0.27819648385047901</c:v>
                </c:pt>
                <c:pt idx="111">
                  <c:v>-0.276049554347992</c:v>
                </c:pt>
                <c:pt idx="112">
                  <c:v>-0.27451601624488797</c:v>
                </c:pt>
                <c:pt idx="113">
                  <c:v>-0.27236905694007901</c:v>
                </c:pt>
                <c:pt idx="114">
                  <c:v>-0.270222127437592</c:v>
                </c:pt>
                <c:pt idx="115">
                  <c:v>-0.26838189363479598</c:v>
                </c:pt>
                <c:pt idx="116">
                  <c:v>-0.26623493432998702</c:v>
                </c:pt>
                <c:pt idx="117">
                  <c:v>-0.264394700527191</c:v>
                </c:pt>
                <c:pt idx="118">
                  <c:v>-0.26224777102470398</c:v>
                </c:pt>
                <c:pt idx="119">
                  <c:v>-0.26071423292160001</c:v>
                </c:pt>
                <c:pt idx="120">
                  <c:v>-0.25795385241508501</c:v>
                </c:pt>
                <c:pt idx="121">
                  <c:v>-0.25672703981399497</c:v>
                </c:pt>
                <c:pt idx="122">
                  <c:v>-0.25396665930748002</c:v>
                </c:pt>
                <c:pt idx="123">
                  <c:v>-0.25273987650871299</c:v>
                </c:pt>
                <c:pt idx="124">
                  <c:v>-0.24997949600219699</c:v>
                </c:pt>
                <c:pt idx="125">
                  <c:v>-0.247832551598549</c:v>
                </c:pt>
                <c:pt idx="126">
                  <c:v>-0.246299028396606</c:v>
                </c:pt>
                <c:pt idx="127">
                  <c:v>-0.244765490293503</c:v>
                </c:pt>
                <c:pt idx="128">
                  <c:v>-0.24261854588985399</c:v>
                </c:pt>
                <c:pt idx="129">
                  <c:v>-0.24077831208705899</c:v>
                </c:pt>
                <c:pt idx="130">
                  <c:v>-0.23832465708255801</c:v>
                </c:pt>
                <c:pt idx="131">
                  <c:v>-0.23679111897945401</c:v>
                </c:pt>
                <c:pt idx="132">
                  <c:v>-0.234644189476967</c:v>
                </c:pt>
                <c:pt idx="133">
                  <c:v>-0.23219051957130399</c:v>
                </c:pt>
                <c:pt idx="134">
                  <c:v>-0.23035030066966999</c:v>
                </c:pt>
                <c:pt idx="135">
                  <c:v>-0.228510066866875</c:v>
                </c:pt>
                <c:pt idx="136">
                  <c:v>-0.22605639696121199</c:v>
                </c:pt>
                <c:pt idx="137">
                  <c:v>-0.224216163158417</c:v>
                </c:pt>
                <c:pt idx="138">
                  <c:v>-0.22237591445446001</c:v>
                </c:pt>
                <c:pt idx="139">
                  <c:v>-0.22022898495197299</c:v>
                </c:pt>
                <c:pt idx="140">
                  <c:v>-0.218388736248016</c:v>
                </c:pt>
                <c:pt idx="141">
                  <c:v>-0.21624179184436801</c:v>
                </c:pt>
                <c:pt idx="142">
                  <c:v>-0.21440155804157299</c:v>
                </c:pt>
                <c:pt idx="143">
                  <c:v>-0.212254613637924</c:v>
                </c:pt>
                <c:pt idx="144">
                  <c:v>-0.21041437983512901</c:v>
                </c:pt>
                <c:pt idx="145">
                  <c:v>-0.20826743543147999</c:v>
                </c:pt>
                <c:pt idx="146">
                  <c:v>-0.206120491027832</c:v>
                </c:pt>
                <c:pt idx="147">
                  <c:v>-0.20428025722503701</c:v>
                </c:pt>
                <c:pt idx="148">
                  <c:v>-0.20274671912193301</c:v>
                </c:pt>
                <c:pt idx="149">
                  <c:v>-0.200293079018593</c:v>
                </c:pt>
                <c:pt idx="150">
                  <c:v>-0.19814613461494399</c:v>
                </c:pt>
                <c:pt idx="151">
                  <c:v>-0.19630588591098799</c:v>
                </c:pt>
                <c:pt idx="152">
                  <c:v>-0.194465652108192</c:v>
                </c:pt>
                <c:pt idx="153">
                  <c:v>-0.19201201200485199</c:v>
                </c:pt>
                <c:pt idx="154">
                  <c:v>-0.190171763300896</c:v>
                </c:pt>
                <c:pt idx="155">
                  <c:v>-0.1883315294981</c:v>
                </c:pt>
                <c:pt idx="156">
                  <c:v>-0.18618458509445199</c:v>
                </c:pt>
                <c:pt idx="157">
                  <c:v>-0.184037625789642</c:v>
                </c:pt>
                <c:pt idx="158">
                  <c:v>-0.1825041025877</c:v>
                </c:pt>
                <c:pt idx="159">
                  <c:v>-0.18005044758319899</c:v>
                </c:pt>
                <c:pt idx="160">
                  <c:v>-0.178210213780403</c:v>
                </c:pt>
                <c:pt idx="161">
                  <c:v>-0.176369979977608</c:v>
                </c:pt>
                <c:pt idx="162">
                  <c:v>-0.17422302067279799</c:v>
                </c:pt>
                <c:pt idx="163">
                  <c:v>-0.172382801771164</c:v>
                </c:pt>
                <c:pt idx="164">
                  <c:v>-0.17023584246635401</c:v>
                </c:pt>
                <c:pt idx="165">
                  <c:v>-0.16839560866355899</c:v>
                </c:pt>
                <c:pt idx="166">
                  <c:v>-0.16655537486076399</c:v>
                </c:pt>
                <c:pt idx="167">
                  <c:v>-0.16379502415656999</c:v>
                </c:pt>
                <c:pt idx="168">
                  <c:v>-0.161954775452614</c:v>
                </c:pt>
                <c:pt idx="169">
                  <c:v>-0.16042123734951</c:v>
                </c:pt>
                <c:pt idx="170">
                  <c:v>-0.158581003546715</c:v>
                </c:pt>
                <c:pt idx="171">
                  <c:v>-0.15612736344337499</c:v>
                </c:pt>
                <c:pt idx="172">
                  <c:v>-0.154287114739418</c:v>
                </c:pt>
                <c:pt idx="173">
                  <c:v>-0.15214018523693101</c:v>
                </c:pt>
                <c:pt idx="174">
                  <c:v>-0.149993240833282</c:v>
                </c:pt>
                <c:pt idx="175">
                  <c:v>-0.14815299212932601</c:v>
                </c:pt>
                <c:pt idx="176">
                  <c:v>-0.14631275832653001</c:v>
                </c:pt>
                <c:pt idx="177">
                  <c:v>-0.14477922022342701</c:v>
                </c:pt>
                <c:pt idx="178">
                  <c:v>-0.14201886951923401</c:v>
                </c:pt>
                <c:pt idx="179">
                  <c:v>-0.14017863571643799</c:v>
                </c:pt>
                <c:pt idx="180">
                  <c:v>-0.13864509761333499</c:v>
                </c:pt>
                <c:pt idx="181">
                  <c:v>-0.13619145750999501</c:v>
                </c:pt>
                <c:pt idx="182">
                  <c:v>-0.13465791940689101</c:v>
                </c:pt>
                <c:pt idx="183">
                  <c:v>-0.13220426440239</c:v>
                </c:pt>
                <c:pt idx="184">
                  <c:v>-0.130670726299286</c:v>
                </c:pt>
                <c:pt idx="185">
                  <c:v>-0.12852379679679901</c:v>
                </c:pt>
                <c:pt idx="186">
                  <c:v>-0.12637685239315</c:v>
                </c:pt>
                <c:pt idx="187">
                  <c:v>-0.124229900538921</c:v>
                </c:pt>
                <c:pt idx="188">
                  <c:v>-0.121776260435581</c:v>
                </c:pt>
                <c:pt idx="189">
                  <c:v>-0.12054942548274999</c:v>
                </c:pt>
                <c:pt idx="190">
                  <c:v>-0.11840248852968201</c:v>
                </c:pt>
                <c:pt idx="191">
                  <c:v>-0.115948833525181</c:v>
                </c:pt>
                <c:pt idx="192">
                  <c:v>-0.114415302872658</c:v>
                </c:pt>
                <c:pt idx="193">
                  <c:v>-0.112575061619282</c:v>
                </c:pt>
                <c:pt idx="194">
                  <c:v>-0.110428124666214</c:v>
                </c:pt>
                <c:pt idx="195">
                  <c:v>-0.108281172811985</c:v>
                </c:pt>
                <c:pt idx="196">
                  <c:v>-0.10644093900918999</c:v>
                </c:pt>
                <c:pt idx="197">
                  <c:v>-0.104907408356667</c:v>
                </c:pt>
                <c:pt idx="198">
                  <c:v>-0.102453760802746</c:v>
                </c:pt>
                <c:pt idx="199">
                  <c:v>-0.100306808948517</c:v>
                </c:pt>
                <c:pt idx="200">
                  <c:v>-9.8159871995449094E-2</c:v>
                </c:pt>
                <c:pt idx="201">
                  <c:v>-9.6319630742073101E-2</c:v>
                </c:pt>
                <c:pt idx="202">
                  <c:v>-9.3865983188152299E-2</c:v>
                </c:pt>
                <c:pt idx="203">
                  <c:v>-9.23324525356293E-2</c:v>
                </c:pt>
                <c:pt idx="204">
                  <c:v>-9.0185508131980896E-2</c:v>
                </c:pt>
                <c:pt idx="205">
                  <c:v>-8.8345266878604903E-2</c:v>
                </c:pt>
                <c:pt idx="206">
                  <c:v>-8.6198315024375902E-2</c:v>
                </c:pt>
                <c:pt idx="207">
                  <c:v>-8.3744667470455197E-2</c:v>
                </c:pt>
                <c:pt idx="208">
                  <c:v>-8.2211136817932101E-2</c:v>
                </c:pt>
                <c:pt idx="209">
                  <c:v>-8.0370903015136705E-2</c:v>
                </c:pt>
                <c:pt idx="210">
                  <c:v>-7.8223958611488301E-2</c:v>
                </c:pt>
                <c:pt idx="211">
                  <c:v>-7.6383717358112294E-2</c:v>
                </c:pt>
                <c:pt idx="212">
                  <c:v>-7.4543483555316897E-2</c:v>
                </c:pt>
                <c:pt idx="213">
                  <c:v>-7.2089836001396193E-2</c:v>
                </c:pt>
                <c:pt idx="214">
                  <c:v>-7.02495947480202E-2</c:v>
                </c:pt>
                <c:pt idx="215">
                  <c:v>-6.8409353494644207E-2</c:v>
                </c:pt>
                <c:pt idx="216">
                  <c:v>-6.65691122412682E-2</c:v>
                </c:pt>
                <c:pt idx="217">
                  <c:v>-6.4115464687347398E-2</c:v>
                </c:pt>
                <c:pt idx="218">
                  <c:v>-6.2275227159261697E-2</c:v>
                </c:pt>
                <c:pt idx="219">
                  <c:v>-6.07416890561581E-2</c:v>
                </c:pt>
                <c:pt idx="220">
                  <c:v>-5.7981334626674701E-2</c:v>
                </c:pt>
                <c:pt idx="221">
                  <c:v>-5.67545108497143E-2</c:v>
                </c:pt>
                <c:pt idx="222">
                  <c:v>-5.43008595705032E-2</c:v>
                </c:pt>
                <c:pt idx="223">
                  <c:v>-5.24606183171272E-2</c:v>
                </c:pt>
                <c:pt idx="224">
                  <c:v>-5.0620384514331797E-2</c:v>
                </c:pt>
                <c:pt idx="225">
                  <c:v>-4.8473436385393101E-2</c:v>
                </c:pt>
                <c:pt idx="226">
                  <c:v>-4.6019788831472397E-2</c:v>
                </c:pt>
                <c:pt idx="227">
                  <c:v>-4.4486254453659099E-2</c:v>
                </c:pt>
                <c:pt idx="228">
                  <c:v>-4.2032606899738298E-2</c:v>
                </c:pt>
                <c:pt idx="229">
                  <c:v>-4.0192365646362298E-2</c:v>
                </c:pt>
                <c:pt idx="230">
                  <c:v>-3.8352128118276603E-2</c:v>
                </c:pt>
                <c:pt idx="231">
                  <c:v>-3.6511890590190901E-2</c:v>
                </c:pt>
                <c:pt idx="232">
                  <c:v>-3.4364946186542497E-2</c:v>
                </c:pt>
                <c:pt idx="233">
                  <c:v>-3.2524708658456802E-2</c:v>
                </c:pt>
                <c:pt idx="234">
                  <c:v>-3.0377766117453599E-2</c:v>
                </c:pt>
                <c:pt idx="235">
                  <c:v>-2.8537528589367901E-2</c:v>
                </c:pt>
                <c:pt idx="236">
                  <c:v>-2.6390582323074299E-2</c:v>
                </c:pt>
                <c:pt idx="237">
                  <c:v>-2.42436397820711E-2</c:v>
                </c:pt>
                <c:pt idx="238">
                  <c:v>-2.2403402253985401E-2</c:v>
                </c:pt>
                <c:pt idx="239">
                  <c:v>-2.02564559876919E-2</c:v>
                </c:pt>
                <c:pt idx="240">
                  <c:v>-1.87229253351688E-2</c:v>
                </c:pt>
                <c:pt idx="241">
                  <c:v>-1.6269274055957801E-2</c:v>
                </c:pt>
                <c:pt idx="242">
                  <c:v>-1.4429036527872099E-2</c:v>
                </c:pt>
                <c:pt idx="243">
                  <c:v>-1.22820911929011E-2</c:v>
                </c:pt>
                <c:pt idx="244">
                  <c:v>-1.04418536648154E-2</c:v>
                </c:pt>
                <c:pt idx="245">
                  <c:v>-8.9083220809698105E-3</c:v>
                </c:pt>
                <c:pt idx="246">
                  <c:v>-6.4546708017587696E-3</c:v>
                </c:pt>
                <c:pt idx="247">
                  <c:v>-4.3077268637716796E-3</c:v>
                </c:pt>
                <c:pt idx="248">
                  <c:v>-2.4674888700246798E-3</c:v>
                </c:pt>
                <c:pt idx="249">
                  <c:v>-6.2725075986236301E-4</c:v>
                </c:pt>
                <c:pt idx="250">
                  <c:v>1.51969376020133E-3</c:v>
                </c:pt>
                <c:pt idx="251">
                  <c:v>3.6666379310190699E-3</c:v>
                </c:pt>
                <c:pt idx="252">
                  <c:v>5.5068759247660602E-3</c:v>
                </c:pt>
                <c:pt idx="253">
                  <c:v>7.3471139185130596E-3</c:v>
                </c:pt>
                <c:pt idx="254">
                  <c:v>9.4940587878227199E-3</c:v>
                </c:pt>
                <c:pt idx="255">
                  <c:v>1.16410031914711E-2</c:v>
                </c:pt>
                <c:pt idx="256">
                  <c:v>1.34812407195568E-2</c:v>
                </c:pt>
                <c:pt idx="257">
                  <c:v>1.53214791789651E-2</c:v>
                </c:pt>
                <c:pt idx="258">
                  <c:v>1.8081836402416201E-2</c:v>
                </c:pt>
                <c:pt idx="259">
                  <c:v>1.93086620420218E-2</c:v>
                </c:pt>
                <c:pt idx="260">
                  <c:v>2.1762313321232799E-2</c:v>
                </c:pt>
                <c:pt idx="261">
                  <c:v>2.3295843973755798E-2</c:v>
                </c:pt>
                <c:pt idx="262">
                  <c:v>2.5442788377404199E-2</c:v>
                </c:pt>
                <c:pt idx="263">
                  <c:v>2.7896439656615299E-2</c:v>
                </c:pt>
                <c:pt idx="264">
                  <c:v>2.9736677184701001E-2</c:v>
                </c:pt>
                <c:pt idx="265">
                  <c:v>3.1883623450994499E-2</c:v>
                </c:pt>
                <c:pt idx="266">
                  <c:v>3.37238609790802E-2</c:v>
                </c:pt>
                <c:pt idx="267">
                  <c:v>3.5257391631603199E-2</c:v>
                </c:pt>
                <c:pt idx="268">
                  <c:v>3.7711042910814299E-2</c:v>
                </c:pt>
                <c:pt idx="269">
                  <c:v>3.9857987314462703E-2</c:v>
                </c:pt>
                <c:pt idx="270">
                  <c:v>4.2004931718110997E-2</c:v>
                </c:pt>
                <c:pt idx="271">
                  <c:v>4.35384623706341E-2</c:v>
                </c:pt>
                <c:pt idx="272">
                  <c:v>4.5071993023157099E-2</c:v>
                </c:pt>
                <c:pt idx="273">
                  <c:v>4.7218941152095802E-2</c:v>
                </c:pt>
                <c:pt idx="274">
                  <c:v>4.9365885555744199E-2</c:v>
                </c:pt>
                <c:pt idx="275">
                  <c:v>5.1819536834955202E-2</c:v>
                </c:pt>
                <c:pt idx="276">
                  <c:v>5.3966481238603599E-2</c:v>
                </c:pt>
                <c:pt idx="277">
                  <c:v>5.5500011891126598E-2</c:v>
                </c:pt>
                <c:pt idx="278">
                  <c:v>5.7646956294775002E-2</c:v>
                </c:pt>
                <c:pt idx="279">
                  <c:v>5.9793900698423399E-2</c:v>
                </c:pt>
                <c:pt idx="280">
                  <c:v>6.1634138226509101E-2</c:v>
                </c:pt>
                <c:pt idx="281">
                  <c:v>6.3474372029304504E-2</c:v>
                </c:pt>
                <c:pt idx="282">
                  <c:v>6.5621316432952895E-2</c:v>
                </c:pt>
                <c:pt idx="283">
                  <c:v>6.7461557686328902E-2</c:v>
                </c:pt>
                <c:pt idx="284">
                  <c:v>6.9915205240249606E-2</c:v>
                </c:pt>
                <c:pt idx="285">
                  <c:v>7.1755446493625599E-2</c:v>
                </c:pt>
                <c:pt idx="286">
                  <c:v>7.3288977146148696E-2</c:v>
                </c:pt>
                <c:pt idx="287">
                  <c:v>7.4822507798671695E-2</c:v>
                </c:pt>
                <c:pt idx="288">
                  <c:v>7.7582858502864796E-2</c:v>
                </c:pt>
                <c:pt idx="289">
                  <c:v>7.9729810357093797E-2</c:v>
                </c:pt>
                <c:pt idx="290">
                  <c:v>8.1876754760742201E-2</c:v>
                </c:pt>
                <c:pt idx="291">
                  <c:v>8.3716988563537598E-2</c:v>
                </c:pt>
                <c:pt idx="292">
                  <c:v>8.5863932967186002E-2</c:v>
                </c:pt>
                <c:pt idx="293">
                  <c:v>8.7704174220561995E-2</c:v>
                </c:pt>
                <c:pt idx="294">
                  <c:v>8.9851111173629802E-2</c:v>
                </c:pt>
                <c:pt idx="295">
                  <c:v>9.1384649276733398E-2</c:v>
                </c:pt>
                <c:pt idx="296">
                  <c:v>9.38383042812347E-2</c:v>
                </c:pt>
                <c:pt idx="297">
                  <c:v>9.5985248684883104E-2</c:v>
                </c:pt>
                <c:pt idx="298">
                  <c:v>9.75187793374062E-2</c:v>
                </c:pt>
                <c:pt idx="299">
                  <c:v>9.9665716290473896E-2</c:v>
                </c:pt>
                <c:pt idx="300">
                  <c:v>0.10181266814470299</c:v>
                </c:pt>
                <c:pt idx="301">
                  <c:v>0.103652909398079</c:v>
                </c:pt>
                <c:pt idx="302">
                  <c:v>0.105799846351147</c:v>
                </c:pt>
                <c:pt idx="303">
                  <c:v>0.10733337700367</c:v>
                </c:pt>
                <c:pt idx="304">
                  <c:v>0.109173618257046</c:v>
                </c:pt>
                <c:pt idx="305">
                  <c:v>0.111933968961239</c:v>
                </c:pt>
                <c:pt idx="306">
                  <c:v>0.113467507064342</c:v>
                </c:pt>
                <c:pt idx="307">
                  <c:v>0.115614451467991</c:v>
                </c:pt>
                <c:pt idx="308">
                  <c:v>0.117147982120514</c:v>
                </c:pt>
                <c:pt idx="309">
                  <c:v>0.119908340275288</c:v>
                </c:pt>
                <c:pt idx="310">
                  <c:v>0.121748574078083</c:v>
                </c:pt>
                <c:pt idx="311">
                  <c:v>0.123895525932312</c:v>
                </c:pt>
                <c:pt idx="312">
                  <c:v>0.12512235343456299</c:v>
                </c:pt>
                <c:pt idx="313">
                  <c:v>0.127576008439064</c:v>
                </c:pt>
                <c:pt idx="314">
                  <c:v>0.12941624224185899</c:v>
                </c:pt>
                <c:pt idx="315">
                  <c:v>0.131869897246361</c:v>
                </c:pt>
                <c:pt idx="316">
                  <c:v>0.133403420448303</c:v>
                </c:pt>
                <c:pt idx="317">
                  <c:v>0.13555036485195199</c:v>
                </c:pt>
                <c:pt idx="318">
                  <c:v>0.138004019856453</c:v>
                </c:pt>
                <c:pt idx="319">
                  <c:v>0.139537543058395</c:v>
                </c:pt>
                <c:pt idx="320">
                  <c:v>0.14199119806289701</c:v>
                </c:pt>
                <c:pt idx="321">
                  <c:v>0.14413814246654499</c:v>
                </c:pt>
                <c:pt idx="322">
                  <c:v>0.14567168056964899</c:v>
                </c:pt>
                <c:pt idx="323">
                  <c:v>0.14751191437244399</c:v>
                </c:pt>
                <c:pt idx="324">
                  <c:v>0.14904545247554801</c:v>
                </c:pt>
                <c:pt idx="325">
                  <c:v>0.15149910748004899</c:v>
                </c:pt>
                <c:pt idx="326">
                  <c:v>0.15364605188369801</c:v>
                </c:pt>
                <c:pt idx="327">
                  <c:v>0.155486285686493</c:v>
                </c:pt>
                <c:pt idx="328">
                  <c:v>0.15763323009014099</c:v>
                </c:pt>
                <c:pt idx="329">
                  <c:v>0.15947346389293701</c:v>
                </c:pt>
                <c:pt idx="330">
                  <c:v>0.16192711889743799</c:v>
                </c:pt>
                <c:pt idx="331">
                  <c:v>0.16407404839992501</c:v>
                </c:pt>
                <c:pt idx="332">
                  <c:v>0.16560758650302901</c:v>
                </c:pt>
                <c:pt idx="333">
                  <c:v>0.167447835206985</c:v>
                </c:pt>
                <c:pt idx="334">
                  <c:v>0.16928806900978099</c:v>
                </c:pt>
                <c:pt idx="335">
                  <c:v>0.17143501341342901</c:v>
                </c:pt>
                <c:pt idx="336">
                  <c:v>0.17388865351676899</c:v>
                </c:pt>
                <c:pt idx="337">
                  <c:v>0.17572890222072601</c:v>
                </c:pt>
                <c:pt idx="338">
                  <c:v>0.17756913602352101</c:v>
                </c:pt>
                <c:pt idx="339">
                  <c:v>0.179409369826317</c:v>
                </c:pt>
                <c:pt idx="340">
                  <c:v>0.18124961853027299</c:v>
                </c:pt>
                <c:pt idx="341">
                  <c:v>0.18339656293392201</c:v>
                </c:pt>
                <c:pt idx="342">
                  <c:v>0.185543492436409</c:v>
                </c:pt>
                <c:pt idx="343">
                  <c:v>0.18738374114036599</c:v>
                </c:pt>
                <c:pt idx="344">
                  <c:v>0.189837396144867</c:v>
                </c:pt>
                <c:pt idx="345">
                  <c:v>0.19167762994766199</c:v>
                </c:pt>
                <c:pt idx="346">
                  <c:v>0.194131284952164</c:v>
                </c:pt>
                <c:pt idx="347">
                  <c:v>0.195664823055267</c:v>
                </c:pt>
                <c:pt idx="348">
                  <c:v>0.19750504195690199</c:v>
                </c:pt>
                <c:pt idx="349">
                  <c:v>0.19965200126171101</c:v>
                </c:pt>
                <c:pt idx="350">
                  <c:v>0.20210564136505099</c:v>
                </c:pt>
                <c:pt idx="351">
                  <c:v>0.203332468867302</c:v>
                </c:pt>
                <c:pt idx="352">
                  <c:v>0.20517270267009699</c:v>
                </c:pt>
                <c:pt idx="353">
                  <c:v>0.20701295137405401</c:v>
                </c:pt>
                <c:pt idx="354">
                  <c:v>0.20977330207824699</c:v>
                </c:pt>
                <c:pt idx="355">
                  <c:v>0.211920246481895</c:v>
                </c:pt>
                <c:pt idx="356">
                  <c:v>0.213453784584999</c:v>
                </c:pt>
                <c:pt idx="357">
                  <c:v>0.21560072898864699</c:v>
                </c:pt>
                <c:pt idx="358">
                  <c:v>0.217747673392296</c:v>
                </c:pt>
                <c:pt idx="359">
                  <c:v>0.219587907195091</c:v>
                </c:pt>
                <c:pt idx="360">
                  <c:v>0.22173485159874001</c:v>
                </c:pt>
                <c:pt idx="361">
                  <c:v>0.223881796002388</c:v>
                </c:pt>
                <c:pt idx="362">
                  <c:v>0.225415334105492</c:v>
                </c:pt>
                <c:pt idx="363">
                  <c:v>0.22725556790828699</c:v>
                </c:pt>
                <c:pt idx="364">
                  <c:v>0.22940251231193501</c:v>
                </c:pt>
                <c:pt idx="365">
                  <c:v>0.231242746114731</c:v>
                </c:pt>
                <c:pt idx="366">
                  <c:v>0.23308299481868699</c:v>
                </c:pt>
                <c:pt idx="367">
                  <c:v>0.235843330621719</c:v>
                </c:pt>
                <c:pt idx="368">
                  <c:v>0.237070173025131</c:v>
                </c:pt>
                <c:pt idx="369">
                  <c:v>0.23983053863048601</c:v>
                </c:pt>
                <c:pt idx="370">
                  <c:v>0.24136406183242801</c:v>
                </c:pt>
                <c:pt idx="371">
                  <c:v>0.24351099133491499</c:v>
                </c:pt>
                <c:pt idx="372">
                  <c:v>0.245964661240578</c:v>
                </c:pt>
                <c:pt idx="373">
                  <c:v>0.24749818444252</c:v>
                </c:pt>
                <c:pt idx="374">
                  <c:v>0.24964512884616899</c:v>
                </c:pt>
                <c:pt idx="375">
                  <c:v>0.25179207324981701</c:v>
                </c:pt>
                <c:pt idx="376">
                  <c:v>0.25363230705261203</c:v>
                </c:pt>
                <c:pt idx="377">
                  <c:v>0.25577923655509899</c:v>
                </c:pt>
                <c:pt idx="378">
                  <c:v>0.25761947035789501</c:v>
                </c:pt>
                <c:pt idx="379">
                  <c:v>0.25945973396301297</c:v>
                </c:pt>
                <c:pt idx="380">
                  <c:v>0.26160666346549999</c:v>
                </c:pt>
                <c:pt idx="381">
                  <c:v>0.26344689726829501</c:v>
                </c:pt>
                <c:pt idx="382">
                  <c:v>0.26590058207511902</c:v>
                </c:pt>
                <c:pt idx="383">
                  <c:v>0.26804751157760598</c:v>
                </c:pt>
                <c:pt idx="384">
                  <c:v>0.26958101987838701</c:v>
                </c:pt>
                <c:pt idx="385">
                  <c:v>0.27172800898551902</c:v>
                </c:pt>
                <c:pt idx="386">
                  <c:v>0.27387493848800698</c:v>
                </c:pt>
                <c:pt idx="387">
                  <c:v>0.275715172290802</c:v>
                </c:pt>
                <c:pt idx="388">
                  <c:v>0.27694198489189098</c:v>
                </c:pt>
                <c:pt idx="389">
                  <c:v>0.28000906109809898</c:v>
                </c:pt>
                <c:pt idx="390">
                  <c:v>0.281849294900894</c:v>
                </c:pt>
                <c:pt idx="391">
                  <c:v>0.28399625420570401</c:v>
                </c:pt>
                <c:pt idx="392">
                  <c:v>0.28522303700447099</c:v>
                </c:pt>
                <c:pt idx="393">
                  <c:v>0.28736999630928001</c:v>
                </c:pt>
                <c:pt idx="394">
                  <c:v>0.28982365131378202</c:v>
                </c:pt>
                <c:pt idx="395">
                  <c:v>0.29135718941688499</c:v>
                </c:pt>
                <c:pt idx="396">
                  <c:v>0.293810844421387</c:v>
                </c:pt>
                <c:pt idx="397">
                  <c:v>0.29534438252449002</c:v>
                </c:pt>
                <c:pt idx="398">
                  <c:v>0.29749134182929998</c:v>
                </c:pt>
                <c:pt idx="399">
                  <c:v>0.299638271331787</c:v>
                </c:pt>
                <c:pt idx="400">
                  <c:v>0.30178520083427401</c:v>
                </c:pt>
                <c:pt idx="401">
                  <c:v>0.30331873893737799</c:v>
                </c:pt>
                <c:pt idx="402">
                  <c:v>0.30577239394187899</c:v>
                </c:pt>
                <c:pt idx="403">
                  <c:v>0.30761262774467502</c:v>
                </c:pt>
                <c:pt idx="404">
                  <c:v>0.30975958704948398</c:v>
                </c:pt>
                <c:pt idx="405">
                  <c:v>0.31159982085228</c:v>
                </c:pt>
                <c:pt idx="406">
                  <c:v>0.31313335895538302</c:v>
                </c:pt>
                <c:pt idx="407">
                  <c:v>0.31528028845786998</c:v>
                </c:pt>
                <c:pt idx="408">
                  <c:v>0.31804063916206399</c:v>
                </c:pt>
                <c:pt idx="409">
                  <c:v>0.31957417726516701</c:v>
                </c:pt>
                <c:pt idx="410">
                  <c:v>0.32172110676765397</c:v>
                </c:pt>
                <c:pt idx="411">
                  <c:v>0.32386806607246399</c:v>
                </c:pt>
                <c:pt idx="412">
                  <c:v>0.32540160417556802</c:v>
                </c:pt>
                <c:pt idx="413">
                  <c:v>0.32785522937774703</c:v>
                </c:pt>
                <c:pt idx="414">
                  <c:v>0.32969549298286399</c:v>
                </c:pt>
                <c:pt idx="415">
                  <c:v>0.33184242248535201</c:v>
                </c:pt>
                <c:pt idx="416">
                  <c:v>0.33337596058845498</c:v>
                </c:pt>
                <c:pt idx="417">
                  <c:v>0.33552289009094199</c:v>
                </c:pt>
                <c:pt idx="418">
                  <c:v>0.33736315369606001</c:v>
                </c:pt>
                <c:pt idx="419">
                  <c:v>0.33951008319854697</c:v>
                </c:pt>
                <c:pt idx="420">
                  <c:v>0.34165701270103499</c:v>
                </c:pt>
                <c:pt idx="421">
                  <c:v>0.34349727630615201</c:v>
                </c:pt>
                <c:pt idx="422">
                  <c:v>0.34503081440925598</c:v>
                </c:pt>
                <c:pt idx="423">
                  <c:v>0.34779113531112699</c:v>
                </c:pt>
                <c:pt idx="424">
                  <c:v>0.34963139891624501</c:v>
                </c:pt>
                <c:pt idx="425">
                  <c:v>0.35147163271903997</c:v>
                </c:pt>
                <c:pt idx="426">
                  <c:v>0.35361856222152699</c:v>
                </c:pt>
                <c:pt idx="427">
                  <c:v>0.35545879602432301</c:v>
                </c:pt>
                <c:pt idx="428">
                  <c:v>0.35729905962943997</c:v>
                </c:pt>
                <c:pt idx="429">
                  <c:v>0.359139293432236</c:v>
                </c:pt>
                <c:pt idx="430">
                  <c:v>0.361899644136429</c:v>
                </c:pt>
                <c:pt idx="431">
                  <c:v>0.36373987793922402</c:v>
                </c:pt>
                <c:pt idx="432">
                  <c:v>0.36527341604232799</c:v>
                </c:pt>
                <c:pt idx="433">
                  <c:v>0.36742034554481501</c:v>
                </c:pt>
                <c:pt idx="434">
                  <c:v>0.36956730484962502</c:v>
                </c:pt>
                <c:pt idx="435">
                  <c:v>0.37140753865241999</c:v>
                </c:pt>
                <c:pt idx="436">
                  <c:v>0.373554468154907</c:v>
                </c:pt>
                <c:pt idx="437">
                  <c:v>0.37570142745971702</c:v>
                </c:pt>
                <c:pt idx="438">
                  <c:v>0.37723496556281999</c:v>
                </c:pt>
                <c:pt idx="439">
                  <c:v>0.37938189506530801</c:v>
                </c:pt>
                <c:pt idx="440">
                  <c:v>0.38152885437011702</c:v>
                </c:pt>
                <c:pt idx="441">
                  <c:v>0.38367581367492698</c:v>
                </c:pt>
                <c:pt idx="442">
                  <c:v>0.38520932197570801</c:v>
                </c:pt>
                <c:pt idx="443">
                  <c:v>0.38766300678253202</c:v>
                </c:pt>
                <c:pt idx="444">
                  <c:v>0.39011663198471103</c:v>
                </c:pt>
                <c:pt idx="445">
                  <c:v>0.3913434445858</c:v>
                </c:pt>
                <c:pt idx="446">
                  <c:v>0.39349040389061002</c:v>
                </c:pt>
                <c:pt idx="447">
                  <c:v>0.39533063769340498</c:v>
                </c:pt>
                <c:pt idx="448">
                  <c:v>0.39717087149620101</c:v>
                </c:pt>
                <c:pt idx="449">
                  <c:v>0.39931783080101002</c:v>
                </c:pt>
                <c:pt idx="450">
                  <c:v>0.40146479010581998</c:v>
                </c:pt>
                <c:pt idx="451">
                  <c:v>0.40391841530799899</c:v>
                </c:pt>
                <c:pt idx="452">
                  <c:v>0.40545195341110202</c:v>
                </c:pt>
                <c:pt idx="453">
                  <c:v>0.40698546171188399</c:v>
                </c:pt>
                <c:pt idx="454">
                  <c:v>0.41005253791809099</c:v>
                </c:pt>
                <c:pt idx="455">
                  <c:v>0.41189277172088601</c:v>
                </c:pt>
                <c:pt idx="456">
                  <c:v>0.41403973102569602</c:v>
                </c:pt>
                <c:pt idx="457">
                  <c:v>0.41557326912879899</c:v>
                </c:pt>
                <c:pt idx="458">
                  <c:v>0.41741350293159502</c:v>
                </c:pt>
                <c:pt idx="459">
                  <c:v>0.41925373673438998</c:v>
                </c:pt>
                <c:pt idx="460">
                  <c:v>0.4214006960392</c:v>
                </c:pt>
                <c:pt idx="461">
                  <c:v>0.42354762554168701</c:v>
                </c:pt>
                <c:pt idx="462">
                  <c:v>0.42600128054618802</c:v>
                </c:pt>
                <c:pt idx="463">
                  <c:v>0.42753481864929199</c:v>
                </c:pt>
                <c:pt idx="464">
                  <c:v>0.42968174815177901</c:v>
                </c:pt>
                <c:pt idx="465">
                  <c:v>0.43182867765426602</c:v>
                </c:pt>
                <c:pt idx="466">
                  <c:v>0.43366894125938399</c:v>
                </c:pt>
                <c:pt idx="467">
                  <c:v>0.43550917506218001</c:v>
                </c:pt>
                <c:pt idx="468">
                  <c:v>0.43704271316528298</c:v>
                </c:pt>
                <c:pt idx="469">
                  <c:v>0.43980306386947599</c:v>
                </c:pt>
                <c:pt idx="470">
                  <c:v>0.441949993371964</c:v>
                </c:pt>
                <c:pt idx="471">
                  <c:v>0.44379022717475902</c:v>
                </c:pt>
                <c:pt idx="472">
                  <c:v>0.44563046097755399</c:v>
                </c:pt>
                <c:pt idx="473">
                  <c:v>0.447777420282364</c:v>
                </c:pt>
                <c:pt idx="474">
                  <c:v>0.44931095838546797</c:v>
                </c:pt>
                <c:pt idx="475">
                  <c:v>0.45176458358764598</c:v>
                </c:pt>
                <c:pt idx="476">
                  <c:v>0.453604847192764</c:v>
                </c:pt>
                <c:pt idx="477">
                  <c:v>0.45575177669525102</c:v>
                </c:pt>
                <c:pt idx="478">
                  <c:v>0.45759201049804699</c:v>
                </c:pt>
                <c:pt idx="479">
                  <c:v>0.45943224430084201</c:v>
                </c:pt>
                <c:pt idx="480">
                  <c:v>0.46096578240394598</c:v>
                </c:pt>
                <c:pt idx="481">
                  <c:v>0.46372613310813898</c:v>
                </c:pt>
                <c:pt idx="482">
                  <c:v>0.465873092412949</c:v>
                </c:pt>
                <c:pt idx="483">
                  <c:v>0.46771332621574402</c:v>
                </c:pt>
                <c:pt idx="484">
                  <c:v>0.46955356001853898</c:v>
                </c:pt>
                <c:pt idx="485">
                  <c:v>0.47200724482536299</c:v>
                </c:pt>
                <c:pt idx="486">
                  <c:v>0.47354075312614402</c:v>
                </c:pt>
                <c:pt idx="487">
                  <c:v>0.47507429122924799</c:v>
                </c:pt>
                <c:pt idx="488">
                  <c:v>0.477527916431427</c:v>
                </c:pt>
                <c:pt idx="489">
                  <c:v>0.47936818003654502</c:v>
                </c:pt>
                <c:pt idx="490">
                  <c:v>0.48120841383933999</c:v>
                </c:pt>
                <c:pt idx="491">
                  <c:v>0.48396879434585599</c:v>
                </c:pt>
                <c:pt idx="492">
                  <c:v>0.48550230264663702</c:v>
                </c:pt>
                <c:pt idx="493">
                  <c:v>0.48734253644943198</c:v>
                </c:pt>
                <c:pt idx="494">
                  <c:v>0.48918277025222801</c:v>
                </c:pt>
                <c:pt idx="495">
                  <c:v>0.49163645505905201</c:v>
                </c:pt>
                <c:pt idx="496">
                  <c:v>0.49378338456153897</c:v>
                </c:pt>
                <c:pt idx="497">
                  <c:v>0.49531689286232</c:v>
                </c:pt>
                <c:pt idx="498">
                  <c:v>0.49777057766914401</c:v>
                </c:pt>
                <c:pt idx="499">
                  <c:v>0.49930408596992498</c:v>
                </c:pt>
                <c:pt idx="500">
                  <c:v>0.501451015472412</c:v>
                </c:pt>
                <c:pt idx="501">
                  <c:v>0.50329124927520796</c:v>
                </c:pt>
                <c:pt idx="502">
                  <c:v>0.50574487447738603</c:v>
                </c:pt>
                <c:pt idx="503">
                  <c:v>0.50758516788482699</c:v>
                </c:pt>
                <c:pt idx="504">
                  <c:v>0.50973206758499101</c:v>
                </c:pt>
                <c:pt idx="505">
                  <c:v>0.51157236099243197</c:v>
                </c:pt>
                <c:pt idx="506">
                  <c:v>0.51371926069259599</c:v>
                </c:pt>
                <c:pt idx="507">
                  <c:v>0.51555955410003695</c:v>
                </c:pt>
                <c:pt idx="508">
                  <c:v>0.51770645380020097</c:v>
                </c:pt>
                <c:pt idx="509">
                  <c:v>0.51985341310501099</c:v>
                </c:pt>
                <c:pt idx="510">
                  <c:v>0.52138692140579201</c:v>
                </c:pt>
                <c:pt idx="511">
                  <c:v>0.52384060621261597</c:v>
                </c:pt>
                <c:pt idx="512">
                  <c:v>0.52537411451339699</c:v>
                </c:pt>
                <c:pt idx="513">
                  <c:v>0.52752107381820701</c:v>
                </c:pt>
                <c:pt idx="514">
                  <c:v>0.52966797351837203</c:v>
                </c:pt>
                <c:pt idx="515">
                  <c:v>0.53150826692581199</c:v>
                </c:pt>
                <c:pt idx="516">
                  <c:v>0.53334844112396196</c:v>
                </c:pt>
                <c:pt idx="517">
                  <c:v>0.53641551733017001</c:v>
                </c:pt>
                <c:pt idx="518">
                  <c:v>0.53733563423156705</c:v>
                </c:pt>
                <c:pt idx="519">
                  <c:v>0.539789319038391</c:v>
                </c:pt>
                <c:pt idx="520">
                  <c:v>0.54162961244583097</c:v>
                </c:pt>
                <c:pt idx="521">
                  <c:v>0.54346978664398204</c:v>
                </c:pt>
                <c:pt idx="522">
                  <c:v>0.54561674594879195</c:v>
                </c:pt>
                <c:pt idx="523">
                  <c:v>0.54776370525360096</c:v>
                </c:pt>
                <c:pt idx="524">
                  <c:v>0.54991066455841098</c:v>
                </c:pt>
                <c:pt idx="525">
                  <c:v>0.55175083875656095</c:v>
                </c:pt>
                <c:pt idx="526">
                  <c:v>0.55359113216400102</c:v>
                </c:pt>
                <c:pt idx="527">
                  <c:v>0.55573803186416604</c:v>
                </c:pt>
                <c:pt idx="528">
                  <c:v>0.557578325271606</c:v>
                </c:pt>
                <c:pt idx="529">
                  <c:v>0.55941849946975697</c:v>
                </c:pt>
                <c:pt idx="530">
                  <c:v>0.56156551837921098</c:v>
                </c:pt>
                <c:pt idx="531">
                  <c:v>0.56340569257736195</c:v>
                </c:pt>
                <c:pt idx="532">
                  <c:v>0.56585937738418601</c:v>
                </c:pt>
                <c:pt idx="533">
                  <c:v>0.56769961118698098</c:v>
                </c:pt>
                <c:pt idx="534">
                  <c:v>0.56984657049179099</c:v>
                </c:pt>
                <c:pt idx="535">
                  <c:v>0.57199347019195601</c:v>
                </c:pt>
                <c:pt idx="536">
                  <c:v>0.57352703809738204</c:v>
                </c:pt>
                <c:pt idx="537">
                  <c:v>0.575367271900177</c:v>
                </c:pt>
                <c:pt idx="538">
                  <c:v>0.57782089710235596</c:v>
                </c:pt>
                <c:pt idx="539">
                  <c:v>0.57935440540313698</c:v>
                </c:pt>
                <c:pt idx="540">
                  <c:v>0.581501424312592</c:v>
                </c:pt>
                <c:pt idx="541">
                  <c:v>0.58364832401275601</c:v>
                </c:pt>
                <c:pt idx="542">
                  <c:v>0.58548855781555198</c:v>
                </c:pt>
                <c:pt idx="543">
                  <c:v>0.587635517120361</c:v>
                </c:pt>
                <c:pt idx="544">
                  <c:v>0.58947575092315696</c:v>
                </c:pt>
                <c:pt idx="545">
                  <c:v>0.59162271022796598</c:v>
                </c:pt>
                <c:pt idx="546">
                  <c:v>0.59346294403076205</c:v>
                </c:pt>
                <c:pt idx="547">
                  <c:v>0.59560984373092696</c:v>
                </c:pt>
                <c:pt idx="548">
                  <c:v>0.59745013713836703</c:v>
                </c:pt>
                <c:pt idx="549">
                  <c:v>0.599290370941162</c:v>
                </c:pt>
                <c:pt idx="550">
                  <c:v>0.60174399614334095</c:v>
                </c:pt>
                <c:pt idx="551">
                  <c:v>0.60358422994613603</c:v>
                </c:pt>
                <c:pt idx="552">
                  <c:v>0.60573118925094604</c:v>
                </c:pt>
                <c:pt idx="553">
                  <c:v>0.60757142305374101</c:v>
                </c:pt>
                <c:pt idx="554">
                  <c:v>0.60941165685653698</c:v>
                </c:pt>
                <c:pt idx="555">
                  <c:v>0.61186528205871604</c:v>
                </c:pt>
                <c:pt idx="556">
                  <c:v>0.61339884996414196</c:v>
                </c:pt>
                <c:pt idx="557">
                  <c:v>0.61554574966430697</c:v>
                </c:pt>
                <c:pt idx="558">
                  <c:v>0.617079317569733</c:v>
                </c:pt>
                <c:pt idx="559">
                  <c:v>0.61953294277191195</c:v>
                </c:pt>
                <c:pt idx="560">
                  <c:v>0.62167990207672097</c:v>
                </c:pt>
                <c:pt idx="561">
                  <c:v>0.62352013587951705</c:v>
                </c:pt>
                <c:pt idx="562">
                  <c:v>0.62536042928695701</c:v>
                </c:pt>
                <c:pt idx="563">
                  <c:v>0.62750732898712203</c:v>
                </c:pt>
                <c:pt idx="564">
                  <c:v>0.62934756278991699</c:v>
                </c:pt>
                <c:pt idx="565">
                  <c:v>0.63180118799209595</c:v>
                </c:pt>
                <c:pt idx="566">
                  <c:v>0.63364148139953602</c:v>
                </c:pt>
                <c:pt idx="567">
                  <c:v>0.63517498970031705</c:v>
                </c:pt>
                <c:pt idx="568">
                  <c:v>0.63732194900512695</c:v>
                </c:pt>
                <c:pt idx="569">
                  <c:v>0.63977563381195102</c:v>
                </c:pt>
                <c:pt idx="570">
                  <c:v>0.64161580801010099</c:v>
                </c:pt>
                <c:pt idx="571">
                  <c:v>0.643762826919556</c:v>
                </c:pt>
                <c:pt idx="572">
                  <c:v>0.64560300111770597</c:v>
                </c:pt>
                <c:pt idx="573">
                  <c:v>0.64713650941848799</c:v>
                </c:pt>
                <c:pt idx="574">
                  <c:v>0.64959019422531095</c:v>
                </c:pt>
                <c:pt idx="575">
                  <c:v>0.65173715353012096</c:v>
                </c:pt>
                <c:pt idx="576">
                  <c:v>0.65419077873230003</c:v>
                </c:pt>
                <c:pt idx="577">
                  <c:v>0.65572434663772605</c:v>
                </c:pt>
                <c:pt idx="578">
                  <c:v>0.65725785493850697</c:v>
                </c:pt>
                <c:pt idx="579">
                  <c:v>0.65971153974533103</c:v>
                </c:pt>
                <c:pt idx="580">
                  <c:v>0.661551713943481</c:v>
                </c:pt>
                <c:pt idx="581">
                  <c:v>0.66369873285293601</c:v>
                </c:pt>
                <c:pt idx="582">
                  <c:v>0.66584563255310103</c:v>
                </c:pt>
                <c:pt idx="583">
                  <c:v>0.66737920045852706</c:v>
                </c:pt>
                <c:pt idx="584">
                  <c:v>0.66983282566070601</c:v>
                </c:pt>
                <c:pt idx="585">
                  <c:v>0.67136639356613204</c:v>
                </c:pt>
                <c:pt idx="586">
                  <c:v>0.67351329326629605</c:v>
                </c:pt>
                <c:pt idx="587">
                  <c:v>0.67535352706909202</c:v>
                </c:pt>
                <c:pt idx="588">
                  <c:v>0.67719376087188698</c:v>
                </c:pt>
                <c:pt idx="589">
                  <c:v>0.67995411157607999</c:v>
                </c:pt>
                <c:pt idx="590">
                  <c:v>0.68179434537887595</c:v>
                </c:pt>
                <c:pt idx="591">
                  <c:v>0.68363463878631603</c:v>
                </c:pt>
                <c:pt idx="592">
                  <c:v>0.685474812984467</c:v>
                </c:pt>
                <c:pt idx="593">
                  <c:v>0.68731510639190696</c:v>
                </c:pt>
                <c:pt idx="594">
                  <c:v>0.68946200609207198</c:v>
                </c:pt>
                <c:pt idx="595">
                  <c:v>0.69130229949951205</c:v>
                </c:pt>
                <c:pt idx="596">
                  <c:v>0.69344919919967696</c:v>
                </c:pt>
                <c:pt idx="597">
                  <c:v>0.69528943300247203</c:v>
                </c:pt>
                <c:pt idx="598">
                  <c:v>0.69743639230728105</c:v>
                </c:pt>
                <c:pt idx="599">
                  <c:v>0.69989001750946001</c:v>
                </c:pt>
                <c:pt idx="600">
                  <c:v>0.70142352581024203</c:v>
                </c:pt>
                <c:pt idx="601">
                  <c:v>0.70357054471969604</c:v>
                </c:pt>
                <c:pt idx="602">
                  <c:v>0.70571744441986095</c:v>
                </c:pt>
                <c:pt idx="603">
                  <c:v>0.70786440372466997</c:v>
                </c:pt>
                <c:pt idx="604">
                  <c:v>0.70970463752746604</c:v>
                </c:pt>
                <c:pt idx="605">
                  <c:v>0.71185159683227495</c:v>
                </c:pt>
                <c:pt idx="606">
                  <c:v>0.71369177103042603</c:v>
                </c:pt>
                <c:pt idx="607">
                  <c:v>0.71583878993988004</c:v>
                </c:pt>
                <c:pt idx="608">
                  <c:v>0.71737229824066195</c:v>
                </c:pt>
                <c:pt idx="609">
                  <c:v>0.71982592344284102</c:v>
                </c:pt>
                <c:pt idx="610">
                  <c:v>0.72166615724563599</c:v>
                </c:pt>
                <c:pt idx="611">
                  <c:v>0.72350645065307595</c:v>
                </c:pt>
                <c:pt idx="612">
                  <c:v>0.72565335035324097</c:v>
                </c:pt>
                <c:pt idx="613">
                  <c:v>0.72718691825866699</c:v>
                </c:pt>
                <c:pt idx="614">
                  <c:v>0.72933381795883201</c:v>
                </c:pt>
                <c:pt idx="615">
                  <c:v>0.73178750276565596</c:v>
                </c:pt>
                <c:pt idx="616">
                  <c:v>0.73332101106643699</c:v>
                </c:pt>
                <c:pt idx="617">
                  <c:v>0.735467970371246</c:v>
                </c:pt>
                <c:pt idx="618">
                  <c:v>0.73730820417404197</c:v>
                </c:pt>
                <c:pt idx="619">
                  <c:v>0.73976182937622104</c:v>
                </c:pt>
                <c:pt idx="620">
                  <c:v>0.74098867177963301</c:v>
                </c:pt>
                <c:pt idx="621">
                  <c:v>0.74374902248382602</c:v>
                </c:pt>
                <c:pt idx="622">
                  <c:v>0.74528253078460704</c:v>
                </c:pt>
                <c:pt idx="623">
                  <c:v>0.74742949008941695</c:v>
                </c:pt>
                <c:pt idx="624">
                  <c:v>0.74926972389221203</c:v>
                </c:pt>
                <c:pt idx="625">
                  <c:v>0.75172340869903598</c:v>
                </c:pt>
                <c:pt idx="626">
                  <c:v>0.75356358289718595</c:v>
                </c:pt>
                <c:pt idx="627">
                  <c:v>0.75540387630462602</c:v>
                </c:pt>
                <c:pt idx="628">
                  <c:v>0.75755083560943604</c:v>
                </c:pt>
                <c:pt idx="629">
                  <c:v>0.75969779491424605</c:v>
                </c:pt>
                <c:pt idx="630">
                  <c:v>0.76092457771301303</c:v>
                </c:pt>
                <c:pt idx="631">
                  <c:v>0.76368492841720603</c:v>
                </c:pt>
                <c:pt idx="632">
                  <c:v>0.765525221824646</c:v>
                </c:pt>
                <c:pt idx="633">
                  <c:v>0.76767212152481101</c:v>
                </c:pt>
                <c:pt idx="634">
                  <c:v>0.76920562982559204</c:v>
                </c:pt>
                <c:pt idx="635">
                  <c:v>0.77165931463241599</c:v>
                </c:pt>
                <c:pt idx="636">
                  <c:v>0.77349960803985596</c:v>
                </c:pt>
                <c:pt idx="637">
                  <c:v>0.77564650774002097</c:v>
                </c:pt>
                <c:pt idx="638">
                  <c:v>0.77748674154281605</c:v>
                </c:pt>
                <c:pt idx="639">
                  <c:v>0.77932697534561202</c:v>
                </c:pt>
                <c:pt idx="640">
                  <c:v>0.78116726875305198</c:v>
                </c:pt>
                <c:pt idx="641">
                  <c:v>0.78362083435058605</c:v>
                </c:pt>
                <c:pt idx="642">
                  <c:v>0.78546112775802601</c:v>
                </c:pt>
                <c:pt idx="643">
                  <c:v>0.78791475296020497</c:v>
                </c:pt>
                <c:pt idx="644">
                  <c:v>0.78975498676300004</c:v>
                </c:pt>
                <c:pt idx="645">
                  <c:v>0.79159522056579601</c:v>
                </c:pt>
                <c:pt idx="646">
                  <c:v>0.79374217987060502</c:v>
                </c:pt>
                <c:pt idx="647">
                  <c:v>0.79558241367340099</c:v>
                </c:pt>
                <c:pt idx="648">
                  <c:v>0.79742264747619596</c:v>
                </c:pt>
                <c:pt idx="649">
                  <c:v>0.79926288127899203</c:v>
                </c:pt>
                <c:pt idx="650">
                  <c:v>0.80140984058380105</c:v>
                </c:pt>
                <c:pt idx="651">
                  <c:v>0.80386346578598</c:v>
                </c:pt>
                <c:pt idx="652">
                  <c:v>0.80539703369140603</c:v>
                </c:pt>
                <c:pt idx="653">
                  <c:v>0.80754393339157104</c:v>
                </c:pt>
                <c:pt idx="654">
                  <c:v>0.80938422679901101</c:v>
                </c:pt>
                <c:pt idx="655">
                  <c:v>0.81153112649917603</c:v>
                </c:pt>
                <c:pt idx="656">
                  <c:v>0.81337141990661599</c:v>
                </c:pt>
                <c:pt idx="657">
                  <c:v>0.81521159410476696</c:v>
                </c:pt>
                <c:pt idx="658">
                  <c:v>0.81735855340957597</c:v>
                </c:pt>
                <c:pt idx="659">
                  <c:v>0.81981217861175504</c:v>
                </c:pt>
                <c:pt idx="660">
                  <c:v>0.82134574651718095</c:v>
                </c:pt>
                <c:pt idx="661">
                  <c:v>0.82318598031997703</c:v>
                </c:pt>
                <c:pt idx="662">
                  <c:v>0.82533293962478604</c:v>
                </c:pt>
                <c:pt idx="663">
                  <c:v>0.82717317342758201</c:v>
                </c:pt>
                <c:pt idx="664">
                  <c:v>0.82962679862976096</c:v>
                </c:pt>
                <c:pt idx="665">
                  <c:v>0.83146703243255604</c:v>
                </c:pt>
                <c:pt idx="666">
                  <c:v>0.83300060033798196</c:v>
                </c:pt>
                <c:pt idx="667">
                  <c:v>0.83545422554016102</c:v>
                </c:pt>
                <c:pt idx="668">
                  <c:v>0.83790791034698497</c:v>
                </c:pt>
                <c:pt idx="669">
                  <c:v>0.839441418647766</c:v>
                </c:pt>
                <c:pt idx="670">
                  <c:v>0.84189504384994496</c:v>
                </c:pt>
                <c:pt idx="671">
                  <c:v>0.84342855215072599</c:v>
                </c:pt>
                <c:pt idx="672">
                  <c:v>0.84526884555816695</c:v>
                </c:pt>
                <c:pt idx="673">
                  <c:v>0.84741574525833097</c:v>
                </c:pt>
                <c:pt idx="674">
                  <c:v>0.84956270456314098</c:v>
                </c:pt>
                <c:pt idx="675">
                  <c:v>0.85140293836593595</c:v>
                </c:pt>
                <c:pt idx="676">
                  <c:v>0.85385662317276001</c:v>
                </c:pt>
                <c:pt idx="677">
                  <c:v>0.85569685697555498</c:v>
                </c:pt>
                <c:pt idx="678">
                  <c:v>0.85753709077835105</c:v>
                </c:pt>
                <c:pt idx="679">
                  <c:v>0.85968405008315996</c:v>
                </c:pt>
                <c:pt idx="680">
                  <c:v>0.86152428388595603</c:v>
                </c:pt>
                <c:pt idx="681">
                  <c:v>0.863364458084106</c:v>
                </c:pt>
                <c:pt idx="682">
                  <c:v>0.86581814289092995</c:v>
                </c:pt>
                <c:pt idx="683">
                  <c:v>0.86765843629837003</c:v>
                </c:pt>
                <c:pt idx="684">
                  <c:v>0.869498610496521</c:v>
                </c:pt>
                <c:pt idx="685">
                  <c:v>0.87133884429931596</c:v>
                </c:pt>
                <c:pt idx="686">
                  <c:v>0.87379252910614003</c:v>
                </c:pt>
                <c:pt idx="687">
                  <c:v>0.87532609701156605</c:v>
                </c:pt>
                <c:pt idx="688">
                  <c:v>0.87747299671173096</c:v>
                </c:pt>
                <c:pt idx="689">
                  <c:v>0.87961995601654097</c:v>
                </c:pt>
                <c:pt idx="690">
                  <c:v>0.881153464317322</c:v>
                </c:pt>
                <c:pt idx="691">
                  <c:v>0.88360714912414595</c:v>
                </c:pt>
                <c:pt idx="692">
                  <c:v>0.88544738292694103</c:v>
                </c:pt>
                <c:pt idx="693">
                  <c:v>0.88759434223175004</c:v>
                </c:pt>
                <c:pt idx="694">
                  <c:v>0.88943451642990101</c:v>
                </c:pt>
                <c:pt idx="695">
                  <c:v>0.89066135883331299</c:v>
                </c:pt>
                <c:pt idx="696">
                  <c:v>0.89342170953750599</c:v>
                </c:pt>
                <c:pt idx="697">
                  <c:v>0.89495527744293202</c:v>
                </c:pt>
                <c:pt idx="698">
                  <c:v>0.89740890264511097</c:v>
                </c:pt>
                <c:pt idx="699">
                  <c:v>0.89955586194992099</c:v>
                </c:pt>
                <c:pt idx="700">
                  <c:v>0.90200948715210005</c:v>
                </c:pt>
                <c:pt idx="701">
                  <c:v>0.90354305505752597</c:v>
                </c:pt>
                <c:pt idx="702">
                  <c:v>0.90568995475768999</c:v>
                </c:pt>
                <c:pt idx="703">
                  <c:v>0.90753024816513095</c:v>
                </c:pt>
                <c:pt idx="704">
                  <c:v>0.90937042236328103</c:v>
                </c:pt>
                <c:pt idx="705">
                  <c:v>0.91151744127273604</c:v>
                </c:pt>
                <c:pt idx="706">
                  <c:v>0.91366434097289995</c:v>
                </c:pt>
                <c:pt idx="707">
                  <c:v>0.91581130027770996</c:v>
                </c:pt>
                <c:pt idx="708">
                  <c:v>0.91734480857849099</c:v>
                </c:pt>
                <c:pt idx="709">
                  <c:v>0.919491767883301</c:v>
                </c:pt>
                <c:pt idx="710">
                  <c:v>0.92133200168609597</c:v>
                </c:pt>
                <c:pt idx="711">
                  <c:v>0.92317229509353604</c:v>
                </c:pt>
                <c:pt idx="712">
                  <c:v>0.92623931169509899</c:v>
                </c:pt>
                <c:pt idx="713">
                  <c:v>0.92746615409851096</c:v>
                </c:pt>
                <c:pt idx="714">
                  <c:v>0.92930638790130604</c:v>
                </c:pt>
                <c:pt idx="715">
                  <c:v>0.931760013103485</c:v>
                </c:pt>
                <c:pt idx="716">
                  <c:v>0.93360024690628096</c:v>
                </c:pt>
                <c:pt idx="717">
                  <c:v>0.93544054031372104</c:v>
                </c:pt>
                <c:pt idx="718">
                  <c:v>0.93758744001388605</c:v>
                </c:pt>
                <c:pt idx="719">
                  <c:v>0.93942767381668102</c:v>
                </c:pt>
                <c:pt idx="720">
                  <c:v>0.94126790761947599</c:v>
                </c:pt>
                <c:pt idx="721">
                  <c:v>0.94310820102691695</c:v>
                </c:pt>
                <c:pt idx="722">
                  <c:v>0.94494837522506703</c:v>
                </c:pt>
                <c:pt idx="723">
                  <c:v>0.94770878553390503</c:v>
                </c:pt>
                <c:pt idx="724">
                  <c:v>0.94985568523407005</c:v>
                </c:pt>
                <c:pt idx="725">
                  <c:v>0.95169591903686501</c:v>
                </c:pt>
                <c:pt idx="726">
                  <c:v>0.95353615283966098</c:v>
                </c:pt>
                <c:pt idx="727">
                  <c:v>0.95537644624710105</c:v>
                </c:pt>
                <c:pt idx="728">
                  <c:v>0.95690995454788197</c:v>
                </c:pt>
                <c:pt idx="729">
                  <c:v>0.95936357975006104</c:v>
                </c:pt>
                <c:pt idx="730">
                  <c:v>0.96151053905487105</c:v>
                </c:pt>
                <c:pt idx="731">
                  <c:v>0.96335077285766602</c:v>
                </c:pt>
                <c:pt idx="732">
                  <c:v>0.96549767255783103</c:v>
                </c:pt>
                <c:pt idx="733">
                  <c:v>0.96764469146728505</c:v>
                </c:pt>
                <c:pt idx="734">
                  <c:v>0.970098316669464</c:v>
                </c:pt>
                <c:pt idx="735">
                  <c:v>0.97163182497024503</c:v>
                </c:pt>
                <c:pt idx="736">
                  <c:v>0.97377884387970004</c:v>
                </c:pt>
                <c:pt idx="737">
                  <c:v>0.97592574357986495</c:v>
                </c:pt>
                <c:pt idx="738">
                  <c:v>0.97776597738266002</c:v>
                </c:pt>
                <c:pt idx="739">
                  <c:v>0.97929948568344105</c:v>
                </c:pt>
                <c:pt idx="740">
                  <c:v>0.98113971948623702</c:v>
                </c:pt>
                <c:pt idx="741">
                  <c:v>0.98328667879104603</c:v>
                </c:pt>
                <c:pt idx="742">
                  <c:v>0.98543363809585605</c:v>
                </c:pt>
                <c:pt idx="743">
                  <c:v>0.98758059740066495</c:v>
                </c:pt>
                <c:pt idx="744">
                  <c:v>0.98972755670547496</c:v>
                </c:pt>
                <c:pt idx="745">
                  <c:v>0.99187445640563998</c:v>
                </c:pt>
                <c:pt idx="746">
                  <c:v>0.99340802431106601</c:v>
                </c:pt>
                <c:pt idx="747">
                  <c:v>0.99524825811386097</c:v>
                </c:pt>
                <c:pt idx="748">
                  <c:v>0.99739521741867099</c:v>
                </c:pt>
                <c:pt idx="749">
                  <c:v>0.99923539161682096</c:v>
                </c:pt>
                <c:pt idx="750">
                  <c:v>1.00138235092163</c:v>
                </c:pt>
                <c:pt idx="751">
                  <c:v>1.00322258472443</c:v>
                </c:pt>
                <c:pt idx="752">
                  <c:v>1.00567626953125</c:v>
                </c:pt>
                <c:pt idx="753">
                  <c:v>1.0072097778320299</c:v>
                </c:pt>
                <c:pt idx="754">
                  <c:v>1.0093567371368399</c:v>
                </c:pt>
                <c:pt idx="755">
                  <c:v>1.01119697093964</c:v>
                </c:pt>
                <c:pt idx="756">
                  <c:v>1.01365065574646</c:v>
                </c:pt>
                <c:pt idx="757">
                  <c:v>1.01549088954926</c:v>
                </c:pt>
                <c:pt idx="758">
                  <c:v>1.0176377296447801</c:v>
                </c:pt>
                <c:pt idx="759">
                  <c:v>1.0194780826568599</c:v>
                </c:pt>
                <c:pt idx="760">
                  <c:v>1.0219316482543901</c:v>
                </c:pt>
                <c:pt idx="761">
                  <c:v>1.02346515655518</c:v>
                </c:pt>
                <c:pt idx="762">
                  <c:v>1.02561211585999</c:v>
                </c:pt>
                <c:pt idx="763">
                  <c:v>1.02775919437408</c:v>
                </c:pt>
                <c:pt idx="764">
                  <c:v>1.0295993089675901</c:v>
                </c:pt>
                <c:pt idx="765">
                  <c:v>1.03143954277039</c:v>
                </c:pt>
                <c:pt idx="766">
                  <c:v>1.03327977657318</c:v>
                </c:pt>
                <c:pt idx="767">
                  <c:v>1.0354268550872801</c:v>
                </c:pt>
                <c:pt idx="768">
                  <c:v>1.0375736951828001</c:v>
                </c:pt>
                <c:pt idx="769">
                  <c:v>1.0394139289855999</c:v>
                </c:pt>
                <c:pt idx="770">
                  <c:v>1.04125416278839</c:v>
                </c:pt>
                <c:pt idx="771">
                  <c:v>1.04370784759521</c:v>
                </c:pt>
                <c:pt idx="772">
                  <c:v>1.04554808139801</c:v>
                </c:pt>
                <c:pt idx="773">
                  <c:v>1.04769504070282</c:v>
                </c:pt>
                <c:pt idx="774">
                  <c:v>1.05014872550964</c:v>
                </c:pt>
                <c:pt idx="775">
                  <c:v>1.05137550830841</c:v>
                </c:pt>
                <c:pt idx="776">
                  <c:v>1.0538291931152299</c:v>
                </c:pt>
                <c:pt idx="777">
                  <c:v>1.0553627014160201</c:v>
                </c:pt>
                <c:pt idx="778">
                  <c:v>1.05781626701355</c:v>
                </c:pt>
                <c:pt idx="779">
                  <c:v>1.0596566200256301</c:v>
                </c:pt>
                <c:pt idx="780">
                  <c:v>1.06119012832642</c:v>
                </c:pt>
                <c:pt idx="781">
                  <c:v>1.06364369392395</c:v>
                </c:pt>
                <c:pt idx="782">
                  <c:v>1.06548392772675</c:v>
                </c:pt>
                <c:pt idx="783">
                  <c:v>1.0676310062408401</c:v>
                </c:pt>
                <c:pt idx="784">
                  <c:v>1.06916451454163</c:v>
                </c:pt>
                <c:pt idx="785">
                  <c:v>1.07131135463715</c:v>
                </c:pt>
                <c:pt idx="786">
                  <c:v>1.0737651586532599</c:v>
                </c:pt>
                <c:pt idx="787">
                  <c:v>1.07591199874878</c:v>
                </c:pt>
                <c:pt idx="788">
                  <c:v>1.07775223255157</c:v>
                </c:pt>
                <c:pt idx="789">
                  <c:v>1.07928574085236</c:v>
                </c:pt>
                <c:pt idx="790">
                  <c:v>1.0820461511611901</c:v>
                </c:pt>
                <c:pt idx="791">
                  <c:v>1.08357965946198</c:v>
                </c:pt>
                <c:pt idx="792">
                  <c:v>1.0854198932647701</c:v>
                </c:pt>
                <c:pt idx="793">
                  <c:v>1.0875668525695801</c:v>
                </c:pt>
                <c:pt idx="794">
                  <c:v>1.0894070863723799</c:v>
                </c:pt>
                <c:pt idx="795">
                  <c:v>1.0915540456771899</c:v>
                </c:pt>
                <c:pt idx="796">
                  <c:v>1.0930875539779701</c:v>
                </c:pt>
                <c:pt idx="797">
                  <c:v>1.0952345132827801</c:v>
                </c:pt>
                <c:pt idx="798">
                  <c:v>1.0976881980896001</c:v>
                </c:pt>
                <c:pt idx="799">
                  <c:v>1.0995284318923999</c:v>
                </c:pt>
                <c:pt idx="800">
                  <c:v>1.10136866569519</c:v>
                </c:pt>
                <c:pt idx="801">
                  <c:v>1.1032087802887001</c:v>
                </c:pt>
                <c:pt idx="802">
                  <c:v>1.10566258430481</c:v>
                </c:pt>
                <c:pt idx="803">
                  <c:v>1.1071960926055899</c:v>
                </c:pt>
                <c:pt idx="804">
                  <c:v>1.10934293270111</c:v>
                </c:pt>
                <c:pt idx="805">
                  <c:v>1.11118316650391</c:v>
                </c:pt>
                <c:pt idx="806">
                  <c:v>1.1139435768127399</c:v>
                </c:pt>
                <c:pt idx="807">
                  <c:v>1.11578381061554</c:v>
                </c:pt>
                <c:pt idx="808">
                  <c:v>1.11701059341431</c:v>
                </c:pt>
                <c:pt idx="809">
                  <c:v>1.1194642782211299</c:v>
                </c:pt>
                <c:pt idx="810">
                  <c:v>1.1216112375259399</c:v>
                </c:pt>
                <c:pt idx="811">
                  <c:v>1.1231447458267201</c:v>
                </c:pt>
                <c:pt idx="812">
                  <c:v>1.12559843063354</c:v>
                </c:pt>
                <c:pt idx="813">
                  <c:v>1.1274386644363401</c:v>
                </c:pt>
                <c:pt idx="814">
                  <c:v>1.1295856237411499</c:v>
                </c:pt>
                <c:pt idx="815">
                  <c:v>1.13142585754395</c:v>
                </c:pt>
                <c:pt idx="816">
                  <c:v>1.1332660913467401</c:v>
                </c:pt>
                <c:pt idx="817">
                  <c:v>1.1354129314422601</c:v>
                </c:pt>
                <c:pt idx="818">
                  <c:v>1.1375600099563601</c:v>
                </c:pt>
                <c:pt idx="819">
                  <c:v>1.1397069692611701</c:v>
                </c:pt>
                <c:pt idx="820">
                  <c:v>1.14154708385468</c:v>
                </c:pt>
                <c:pt idx="821">
                  <c:v>1.14338731765747</c:v>
                </c:pt>
                <c:pt idx="822">
                  <c:v>1.14553439617157</c:v>
                </c:pt>
                <c:pt idx="823">
                  <c:v>1.1473746299743699</c:v>
                </c:pt>
                <c:pt idx="824">
                  <c:v>1.14921474456787</c:v>
                </c:pt>
                <c:pt idx="825">
                  <c:v>1.15136170387268</c:v>
                </c:pt>
                <c:pt idx="826">
                  <c:v>1.15350878238678</c:v>
                </c:pt>
                <c:pt idx="827">
                  <c:v>1.1553488969802901</c:v>
                </c:pt>
                <c:pt idx="828">
                  <c:v>1.1571891307830799</c:v>
                </c:pt>
                <c:pt idx="829">
                  <c:v>1.15933609008789</c:v>
                </c:pt>
                <c:pt idx="830">
                  <c:v>1.1617897748947099</c:v>
                </c:pt>
                <c:pt idx="831">
                  <c:v>1.1633232831955</c:v>
                </c:pt>
                <c:pt idx="832">
                  <c:v>1.1654702425003101</c:v>
                </c:pt>
                <c:pt idx="833">
                  <c:v>1.16792392730713</c:v>
                </c:pt>
                <c:pt idx="834">
                  <c:v>1.1694574356079099</c:v>
                </c:pt>
                <c:pt idx="835">
                  <c:v>1.1716043949127199</c:v>
                </c:pt>
                <c:pt idx="836">
                  <c:v>1.17344462871552</c:v>
                </c:pt>
                <c:pt idx="837">
                  <c:v>1.17559146881104</c:v>
                </c:pt>
                <c:pt idx="838">
                  <c:v>1.1774318218231199</c:v>
                </c:pt>
                <c:pt idx="839">
                  <c:v>1.1798855066299401</c:v>
                </c:pt>
                <c:pt idx="840">
                  <c:v>1.1820323467254601</c:v>
                </c:pt>
                <c:pt idx="841">
                  <c:v>1.1832591295242301</c:v>
                </c:pt>
                <c:pt idx="842">
                  <c:v>1.1850994825363199</c:v>
                </c:pt>
                <c:pt idx="843">
                  <c:v>1.1875531673431401</c:v>
                </c:pt>
                <c:pt idx="844">
                  <c:v>1.1897000074386599</c:v>
                </c:pt>
                <c:pt idx="845">
                  <c:v>1.19154036045074</c:v>
                </c:pt>
                <c:pt idx="846">
                  <c:v>1.19338059425354</c:v>
                </c:pt>
                <c:pt idx="847">
                  <c:v>1.1955274343490601</c:v>
                </c:pt>
                <c:pt idx="848">
                  <c:v>1.1973676681518599</c:v>
                </c:pt>
                <c:pt idx="849">
                  <c:v>1.1998214721679701</c:v>
                </c:pt>
                <c:pt idx="850">
                  <c:v>1.20135498046875</c:v>
                </c:pt>
                <c:pt idx="851">
                  <c:v>1.2041152715682999</c:v>
                </c:pt>
                <c:pt idx="852">
                  <c:v>1.2053420543670701</c:v>
                </c:pt>
                <c:pt idx="853">
                  <c:v>1.2071824073791499</c:v>
                </c:pt>
                <c:pt idx="854">
                  <c:v>1.20932924747467</c:v>
                </c:pt>
                <c:pt idx="855">
                  <c:v>1.21116948127747</c:v>
                </c:pt>
                <c:pt idx="856">
                  <c:v>1.21362316608429</c:v>
                </c:pt>
                <c:pt idx="857">
                  <c:v>1.2154633998870801</c:v>
                </c:pt>
                <c:pt idx="858">
                  <c:v>1.2176103591918901</c:v>
                </c:pt>
                <c:pt idx="859">
                  <c:v>1.2197573184967001</c:v>
                </c:pt>
                <c:pt idx="860">
                  <c:v>1.22159743309021</c:v>
                </c:pt>
                <c:pt idx="861">
                  <c:v>1.22374451160431</c:v>
                </c:pt>
                <c:pt idx="862">
                  <c:v>1.2255847454071001</c:v>
                </c:pt>
                <c:pt idx="863">
                  <c:v>1.22711825370789</c:v>
                </c:pt>
                <c:pt idx="864">
                  <c:v>1.2295718193054199</c:v>
                </c:pt>
                <c:pt idx="865">
                  <c:v>1.2311054468154901</c:v>
                </c:pt>
                <c:pt idx="866">
                  <c:v>1.23355913162231</c:v>
                </c:pt>
                <c:pt idx="867">
                  <c:v>1.2353992462158201</c:v>
                </c:pt>
                <c:pt idx="868">
                  <c:v>1.2375462055206301</c:v>
                </c:pt>
                <c:pt idx="869">
                  <c:v>1.2390798330307</c:v>
                </c:pt>
                <c:pt idx="870">
                  <c:v>1.2418401241302499</c:v>
                </c:pt>
                <c:pt idx="871">
                  <c:v>1.24368035793304</c:v>
                </c:pt>
                <c:pt idx="872">
                  <c:v>1.2452138662338299</c:v>
                </c:pt>
                <c:pt idx="873">
                  <c:v>1.2473609447479199</c:v>
                </c:pt>
                <c:pt idx="874">
                  <c:v>1.24920105934143</c:v>
                </c:pt>
                <c:pt idx="875">
                  <c:v>1.25134801864624</c:v>
                </c:pt>
                <c:pt idx="876">
                  <c:v>1.2531882524490401</c:v>
                </c:pt>
                <c:pt idx="877">
                  <c:v>1.25564193725586</c:v>
                </c:pt>
                <c:pt idx="878">
                  <c:v>1.25717544555664</c:v>
                </c:pt>
                <c:pt idx="879">
                  <c:v>1.25932240486145</c:v>
                </c:pt>
                <c:pt idx="880">
                  <c:v>1.26116263866425</c:v>
                </c:pt>
                <c:pt idx="881">
                  <c:v>1.2630028724670399</c:v>
                </c:pt>
                <c:pt idx="882">
                  <c:v>1.2654565572738601</c:v>
                </c:pt>
                <c:pt idx="883">
                  <c:v>1.2672967910766599</c:v>
                </c:pt>
                <c:pt idx="884">
                  <c:v>1.26913690567017</c:v>
                </c:pt>
                <c:pt idx="885">
                  <c:v>1.2718974351882899</c:v>
                </c:pt>
                <c:pt idx="886">
                  <c:v>1.27343094348907</c:v>
                </c:pt>
                <c:pt idx="887">
                  <c:v>1.2755777835845901</c:v>
                </c:pt>
                <c:pt idx="888">
                  <c:v>1.2774180173873899</c:v>
                </c:pt>
                <c:pt idx="889">
                  <c:v>1.2798717021942101</c:v>
                </c:pt>
                <c:pt idx="890">
                  <c:v>1.2820186614990201</c:v>
                </c:pt>
                <c:pt idx="891">
                  <c:v>1.2829387187957799</c:v>
                </c:pt>
                <c:pt idx="892">
                  <c:v>1.2853924036026001</c:v>
                </c:pt>
                <c:pt idx="893">
                  <c:v>1.2872327566146899</c:v>
                </c:pt>
                <c:pt idx="894">
                  <c:v>1.28907287120819</c:v>
                </c:pt>
                <c:pt idx="895">
                  <c:v>1.29152655601501</c:v>
                </c:pt>
                <c:pt idx="896">
                  <c:v>1.29367351531982</c:v>
                </c:pt>
                <c:pt idx="897">
                  <c:v>1.2955137491226201</c:v>
                </c:pt>
                <c:pt idx="898">
                  <c:v>1.2973539829254199</c:v>
                </c:pt>
                <c:pt idx="899">
                  <c:v>1.29919421672821</c:v>
                </c:pt>
                <c:pt idx="900">
                  <c:v>1.30164790153503</c:v>
                </c:pt>
                <c:pt idx="901">
                  <c:v>1.30348813533783</c:v>
                </c:pt>
                <c:pt idx="902">
                  <c:v>1.30502164363861</c:v>
                </c:pt>
                <c:pt idx="903">
                  <c:v>1.3074752092361499</c:v>
                </c:pt>
                <c:pt idx="904">
                  <c:v>1.30931556224823</c:v>
                </c:pt>
                <c:pt idx="905">
                  <c:v>1.3117692470550499</c:v>
                </c:pt>
                <c:pt idx="906">
                  <c:v>1.31391608715057</c:v>
                </c:pt>
                <c:pt idx="907">
                  <c:v>1.31575632095337</c:v>
                </c:pt>
                <c:pt idx="908">
                  <c:v>1.3172899484634399</c:v>
                </c:pt>
                <c:pt idx="909">
                  <c:v>1.31943690776825</c:v>
                </c:pt>
                <c:pt idx="910">
                  <c:v>1.32127702236176</c:v>
                </c:pt>
                <c:pt idx="911">
                  <c:v>1.3234239816665601</c:v>
                </c:pt>
                <c:pt idx="912">
                  <c:v>1.32587766647339</c:v>
                </c:pt>
                <c:pt idx="913">
                  <c:v>1.3277179002761801</c:v>
                </c:pt>
                <c:pt idx="914">
                  <c:v>1.3295581340789799</c:v>
                </c:pt>
                <c:pt idx="915">
                  <c:v>1.33139836788177</c:v>
                </c:pt>
                <c:pt idx="916">
                  <c:v>1.3338520526886</c:v>
                </c:pt>
                <c:pt idx="917">
                  <c:v>1.3350788354873699</c:v>
                </c:pt>
                <c:pt idx="918">
                  <c:v>1.3378392457962001</c:v>
                </c:pt>
                <c:pt idx="919">
                  <c:v>1.3396793603897099</c:v>
                </c:pt>
                <c:pt idx="920">
                  <c:v>1.34151971340179</c:v>
                </c:pt>
                <c:pt idx="921">
                  <c:v>1.3439733982086199</c:v>
                </c:pt>
                <c:pt idx="922">
                  <c:v>1.34581351280212</c:v>
                </c:pt>
                <c:pt idx="923">
                  <c:v>1.3473470211029099</c:v>
                </c:pt>
                <c:pt idx="924">
                  <c:v>1.349494099617</c:v>
                </c:pt>
                <c:pt idx="925">
                  <c:v>1.35164105892181</c:v>
                </c:pt>
                <c:pt idx="926">
                  <c:v>1.35378789901733</c:v>
                </c:pt>
                <c:pt idx="927">
                  <c:v>1.3556281328201301</c:v>
                </c:pt>
                <c:pt idx="928">
                  <c:v>1.3574684858322099</c:v>
                </c:pt>
                <c:pt idx="929">
                  <c:v>1.35930871963501</c:v>
                </c:pt>
                <c:pt idx="930">
                  <c:v>1.3611488342285201</c:v>
                </c:pt>
                <c:pt idx="931">
                  <c:v>1.36360251903534</c:v>
                </c:pt>
                <c:pt idx="932">
                  <c:v>1.3654428720474201</c:v>
                </c:pt>
                <c:pt idx="933">
                  <c:v>1.36728298664093</c:v>
                </c:pt>
                <c:pt idx="934">
                  <c:v>1.3697366714477499</c:v>
                </c:pt>
                <c:pt idx="935">
                  <c:v>1.37127017974854</c:v>
                </c:pt>
                <c:pt idx="936">
                  <c:v>1.37372386455536</c:v>
                </c:pt>
                <c:pt idx="937">
                  <c:v>1.37587082386017</c:v>
                </c:pt>
                <c:pt idx="938">
                  <c:v>1.3777110576629601</c:v>
                </c:pt>
                <c:pt idx="939">
                  <c:v>1.37924456596375</c:v>
                </c:pt>
                <c:pt idx="940">
                  <c:v>1.3810847997665401</c:v>
                </c:pt>
                <c:pt idx="941">
                  <c:v>1.38384521007538</c:v>
                </c:pt>
                <c:pt idx="942">
                  <c:v>1.3853787183761599</c:v>
                </c:pt>
                <c:pt idx="943">
                  <c:v>1.3875255584716799</c:v>
                </c:pt>
                <c:pt idx="944">
                  <c:v>1.3899793624877901</c:v>
                </c:pt>
                <c:pt idx="945">
                  <c:v>1.3912061452865601</c:v>
                </c:pt>
                <c:pt idx="946">
                  <c:v>1.39365971088409</c:v>
                </c:pt>
                <c:pt idx="947">
                  <c:v>1.3955000638961801</c:v>
                </c:pt>
                <c:pt idx="948">
                  <c:v>1.3973402976989699</c:v>
                </c:pt>
                <c:pt idx="949">
                  <c:v>1.39948713779449</c:v>
                </c:pt>
                <c:pt idx="950">
                  <c:v>1.40132737159729</c:v>
                </c:pt>
                <c:pt idx="951">
                  <c:v>1.4031676054000899</c:v>
                </c:pt>
                <c:pt idx="952">
                  <c:v>1.4053146839141799</c:v>
                </c:pt>
                <c:pt idx="953">
                  <c:v>1.4074615240096999</c:v>
                </c:pt>
                <c:pt idx="954">
                  <c:v>1.4096084833145099</c:v>
                </c:pt>
                <c:pt idx="955">
                  <c:v>1.4114488363266</c:v>
                </c:pt>
                <c:pt idx="956">
                  <c:v>1.41359567642212</c:v>
                </c:pt>
                <c:pt idx="957">
                  <c:v>1.4154359102249101</c:v>
                </c:pt>
                <c:pt idx="958">
                  <c:v>1.4175828695297199</c:v>
                </c:pt>
                <c:pt idx="959">
                  <c:v>1.41942310333252</c:v>
                </c:pt>
                <c:pt idx="960">
                  <c:v>1.4218767881393399</c:v>
                </c:pt>
                <c:pt idx="961">
                  <c:v>1.42371702194214</c:v>
                </c:pt>
                <c:pt idx="962">
                  <c:v>1.4252505302429199</c:v>
                </c:pt>
                <c:pt idx="963">
                  <c:v>1.4273974895477299</c:v>
                </c:pt>
                <c:pt idx="964">
                  <c:v>1.42954444885254</c:v>
                </c:pt>
                <c:pt idx="965">
                  <c:v>1.43169128894806</c:v>
                </c:pt>
                <c:pt idx="966">
                  <c:v>1.4335315227508501</c:v>
                </c:pt>
                <c:pt idx="967">
                  <c:v>1.4356786012649501</c:v>
                </c:pt>
                <c:pt idx="968">
                  <c:v>1.43721210956573</c:v>
                </c:pt>
                <c:pt idx="969">
                  <c:v>1.4390523433685301</c:v>
                </c:pt>
                <c:pt idx="970">
                  <c:v>1.4411991834640501</c:v>
                </c:pt>
                <c:pt idx="971">
                  <c:v>1.4433462619781501</c:v>
                </c:pt>
                <c:pt idx="972">
                  <c:v>1.4451864957809399</c:v>
                </c:pt>
                <c:pt idx="973">
                  <c:v>1.4476400613784799</c:v>
                </c:pt>
                <c:pt idx="974">
                  <c:v>1.44917356967926</c:v>
                </c:pt>
                <c:pt idx="975">
                  <c:v>1.45132064819336</c:v>
                </c:pt>
                <c:pt idx="976">
                  <c:v>1.4534674882888801</c:v>
                </c:pt>
                <c:pt idx="977">
                  <c:v>1.45500099658966</c:v>
                </c:pt>
                <c:pt idx="978">
                  <c:v>1.4574546813964799</c:v>
                </c:pt>
                <c:pt idx="979">
                  <c:v>1.4589883089065601</c:v>
                </c:pt>
                <c:pt idx="980">
                  <c:v>1.4611351490020801</c:v>
                </c:pt>
                <c:pt idx="981">
                  <c:v>1.4629753828048699</c:v>
                </c:pt>
                <c:pt idx="982">
                  <c:v>1.46512234210968</c:v>
                </c:pt>
                <c:pt idx="983">
                  <c:v>1.46726930141449</c:v>
                </c:pt>
                <c:pt idx="984">
                  <c:v>1.46910953521729</c:v>
                </c:pt>
                <c:pt idx="985">
                  <c:v>1.47156310081482</c:v>
                </c:pt>
                <c:pt idx="986">
                  <c:v>1.4730966091155999</c:v>
                </c:pt>
                <c:pt idx="987">
                  <c:v>1.4752436876296999</c:v>
                </c:pt>
                <c:pt idx="988">
                  <c:v>1.4770839214325</c:v>
                </c:pt>
                <c:pt idx="989">
                  <c:v>1.4789241552352901</c:v>
                </c:pt>
                <c:pt idx="990">
                  <c:v>1.48168444633484</c:v>
                </c:pt>
                <c:pt idx="991">
                  <c:v>1.4835247993469201</c:v>
                </c:pt>
                <c:pt idx="992">
                  <c:v>1.48475158214569</c:v>
                </c:pt>
                <c:pt idx="993">
                  <c:v>1.48720514774323</c:v>
                </c:pt>
                <c:pt idx="994">
                  <c:v>1.4896588325500499</c:v>
                </c:pt>
                <c:pt idx="995">
                  <c:v>1.4911924600601201</c:v>
                </c:pt>
                <c:pt idx="996">
                  <c:v>1.49395275115967</c:v>
                </c:pt>
              </c:numCache>
            </c:numRef>
          </c:xVal>
          <c:yVal>
            <c:numRef>
              <c:f>'pittaya skin'!$S$4:$S$1000</c:f>
              <c:numCache>
                <c:formatCode>General</c:formatCode>
                <c:ptCount val="997"/>
                <c:pt idx="0">
                  <c:v>41.21714958025477</c:v>
                </c:pt>
                <c:pt idx="1">
                  <c:v>37.448147726205569</c:v>
                </c:pt>
                <c:pt idx="2">
                  <c:v>35.847696463778519</c:v>
                </c:pt>
                <c:pt idx="3">
                  <c:v>34.860661137579207</c:v>
                </c:pt>
                <c:pt idx="4">
                  <c:v>34.238883017678752</c:v>
                </c:pt>
                <c:pt idx="5">
                  <c:v>33.787186608109998</c:v>
                </c:pt>
                <c:pt idx="6">
                  <c:v>33.416351512145908</c:v>
                </c:pt>
                <c:pt idx="7">
                  <c:v>33.017635235988863</c:v>
                </c:pt>
                <c:pt idx="8">
                  <c:v>32.710231194373179</c:v>
                </c:pt>
                <c:pt idx="9">
                  <c:v>32.469745292473867</c:v>
                </c:pt>
                <c:pt idx="10">
                  <c:v>32.243200497429321</c:v>
                </c:pt>
                <c:pt idx="11">
                  <c:v>31.999926167455563</c:v>
                </c:pt>
                <c:pt idx="12">
                  <c:v>31.801265653153976</c:v>
                </c:pt>
                <c:pt idx="13">
                  <c:v>31.629787661751589</c:v>
                </c:pt>
                <c:pt idx="14">
                  <c:v>31.417185007078633</c:v>
                </c:pt>
                <c:pt idx="15">
                  <c:v>31.22549246241261</c:v>
                </c:pt>
                <c:pt idx="16">
                  <c:v>31.092354840273526</c:v>
                </c:pt>
                <c:pt idx="17">
                  <c:v>31.001737128959093</c:v>
                </c:pt>
                <c:pt idx="18">
                  <c:v>30.807955847029206</c:v>
                </c:pt>
                <c:pt idx="19">
                  <c:v>30.660874017485224</c:v>
                </c:pt>
                <c:pt idx="20">
                  <c:v>30.593956911285456</c:v>
                </c:pt>
                <c:pt idx="21">
                  <c:v>30.536100646052276</c:v>
                </c:pt>
                <c:pt idx="22">
                  <c:v>30.350682581311823</c:v>
                </c:pt>
                <c:pt idx="23">
                  <c:v>30.237063955692843</c:v>
                </c:pt>
                <c:pt idx="24">
                  <c:v>30.200119867500224</c:v>
                </c:pt>
                <c:pt idx="25">
                  <c:v>30.152019999976815</c:v>
                </c:pt>
                <c:pt idx="26">
                  <c:v>30.021670805912159</c:v>
                </c:pt>
                <c:pt idx="27">
                  <c:v>29.944297611192159</c:v>
                </c:pt>
                <c:pt idx="28">
                  <c:v>29.913626969408298</c:v>
                </c:pt>
                <c:pt idx="29">
                  <c:v>29.884349508144908</c:v>
                </c:pt>
                <c:pt idx="30">
                  <c:v>29.793731796830421</c:v>
                </c:pt>
                <c:pt idx="31">
                  <c:v>29.752605066526204</c:v>
                </c:pt>
                <c:pt idx="32">
                  <c:v>29.765850616637497</c:v>
                </c:pt>
                <c:pt idx="33">
                  <c:v>29.689172978661116</c:v>
                </c:pt>
                <c:pt idx="34">
                  <c:v>29.633407517725207</c:v>
                </c:pt>
                <c:pt idx="35">
                  <c:v>29.636196979316225</c:v>
                </c:pt>
                <c:pt idx="36">
                  <c:v>29.657805746617015</c:v>
                </c:pt>
                <c:pt idx="37">
                  <c:v>29.572067267674228</c:v>
                </c:pt>
                <c:pt idx="38">
                  <c:v>29.53860819781605</c:v>
                </c:pt>
                <c:pt idx="39">
                  <c:v>29.543488463704421</c:v>
                </c:pt>
                <c:pt idx="40">
                  <c:v>29.566490411525638</c:v>
                </c:pt>
                <c:pt idx="41">
                  <c:v>29.519091268329305</c:v>
                </c:pt>
                <c:pt idx="42">
                  <c:v>29.487026929266683</c:v>
                </c:pt>
                <c:pt idx="43">
                  <c:v>29.494694072954239</c:v>
                </c:pt>
                <c:pt idx="44">
                  <c:v>29.535122145964742</c:v>
                </c:pt>
                <c:pt idx="45">
                  <c:v>29.506542825236583</c:v>
                </c:pt>
                <c:pt idx="46">
                  <c:v>29.514209968924249</c:v>
                </c:pt>
                <c:pt idx="47">
                  <c:v>29.526758412016967</c:v>
                </c:pt>
                <c:pt idx="48">
                  <c:v>29.558823784596328</c:v>
                </c:pt>
                <c:pt idx="49">
                  <c:v>29.557428537042501</c:v>
                </c:pt>
                <c:pt idx="50">
                  <c:v>29.575551769250392</c:v>
                </c:pt>
                <c:pt idx="51">
                  <c:v>29.620163517889054</c:v>
                </c:pt>
                <c:pt idx="52">
                  <c:v>29.643166499226968</c:v>
                </c:pt>
                <c:pt idx="53">
                  <c:v>29.655714425561328</c:v>
                </c:pt>
                <c:pt idx="54">
                  <c:v>29.682900049010648</c:v>
                </c:pt>
                <c:pt idx="55">
                  <c:v>29.735877081872214</c:v>
                </c:pt>
                <c:pt idx="56">
                  <c:v>29.774911974362286</c:v>
                </c:pt>
                <c:pt idx="57">
                  <c:v>29.796520224904672</c:v>
                </c:pt>
                <c:pt idx="58">
                  <c:v>29.85925468899292</c:v>
                </c:pt>
                <c:pt idx="59">
                  <c:v>29.907352489482772</c:v>
                </c:pt>
                <c:pt idx="60">
                  <c:v>29.901079559832294</c:v>
                </c:pt>
                <c:pt idx="61">
                  <c:v>29.980544075607909</c:v>
                </c:pt>
                <c:pt idx="62">
                  <c:v>30.038400857599555</c:v>
                </c:pt>
                <c:pt idx="63">
                  <c:v>30.09486239203725</c:v>
                </c:pt>
                <c:pt idx="64">
                  <c:v>30.108106908631854</c:v>
                </c:pt>
                <c:pt idx="65">
                  <c:v>30.193844870816285</c:v>
                </c:pt>
                <c:pt idx="66">
                  <c:v>30.279582833000749</c:v>
                </c:pt>
                <c:pt idx="67">
                  <c:v>30.340227526308293</c:v>
                </c:pt>
                <c:pt idx="68">
                  <c:v>30.349290434308124</c:v>
                </c:pt>
                <c:pt idx="69">
                  <c:v>30.439209488329016</c:v>
                </c:pt>
                <c:pt idx="70">
                  <c:v>30.543769340015029</c:v>
                </c:pt>
                <c:pt idx="71">
                  <c:v>30.559800734408729</c:v>
                </c:pt>
                <c:pt idx="72">
                  <c:v>30.617656999642037</c:v>
                </c:pt>
                <c:pt idx="73">
                  <c:v>30.730580068517522</c:v>
                </c:pt>
                <c:pt idx="74">
                  <c:v>30.833048599147759</c:v>
                </c:pt>
                <c:pt idx="75">
                  <c:v>30.831652318077136</c:v>
                </c:pt>
                <c:pt idx="76">
                  <c:v>30.888115144410769</c:v>
                </c:pt>
                <c:pt idx="77">
                  <c:v>30.997556037122692</c:v>
                </c:pt>
                <c:pt idx="78">
                  <c:v>31.101416714756667</c:v>
                </c:pt>
                <c:pt idx="79">
                  <c:v>31.116750485373579</c:v>
                </c:pt>
                <c:pt idx="80">
                  <c:v>31.176697038145804</c:v>
                </c:pt>
                <c:pt idx="81">
                  <c:v>31.29240931023314</c:v>
                </c:pt>
                <c:pt idx="82">
                  <c:v>31.409515796357613</c:v>
                </c:pt>
                <c:pt idx="83">
                  <c:v>31.415788984387191</c:v>
                </c:pt>
                <c:pt idx="84">
                  <c:v>31.499437434170183</c:v>
                </c:pt>
                <c:pt idx="85">
                  <c:v>31.604692584220555</c:v>
                </c:pt>
                <c:pt idx="86">
                  <c:v>31.709949801304226</c:v>
                </c:pt>
                <c:pt idx="87">
                  <c:v>31.743408612783234</c:v>
                </c:pt>
                <c:pt idx="88">
                  <c:v>31.842390833183089</c:v>
                </c:pt>
                <c:pt idx="89">
                  <c:v>31.962286005761001</c:v>
                </c:pt>
                <c:pt idx="90">
                  <c:v>32.015261488347569</c:v>
                </c:pt>
                <c:pt idx="91">
                  <c:v>32.066843015276042</c:v>
                </c:pt>
                <c:pt idx="92">
                  <c:v>32.16443205515553</c:v>
                </c:pt>
                <c:pt idx="93">
                  <c:v>32.271779043019919</c:v>
                </c:pt>
                <c:pt idx="94">
                  <c:v>32.294781249220286</c:v>
                </c:pt>
                <c:pt idx="95">
                  <c:v>32.412585100742461</c:v>
                </c:pt>
                <c:pt idx="96">
                  <c:v>32.556875660041229</c:v>
                </c:pt>
                <c:pt idx="97">
                  <c:v>32.647494921630738</c:v>
                </c:pt>
                <c:pt idx="98">
                  <c:v>32.674679511563362</c:v>
                </c:pt>
                <c:pt idx="99">
                  <c:v>32.783421359412934</c:v>
                </c:pt>
                <c:pt idx="100">
                  <c:v>32.892860185091365</c:v>
                </c:pt>
                <c:pt idx="101">
                  <c:v>32.989752505520975</c:v>
                </c:pt>
                <c:pt idx="102">
                  <c:v>33.044122848092577</c:v>
                </c:pt>
                <c:pt idx="103">
                  <c:v>33.1403145733847</c:v>
                </c:pt>
                <c:pt idx="104">
                  <c:v>33.241389665115307</c:v>
                </c:pt>
                <c:pt idx="105">
                  <c:v>33.338280564459538</c:v>
                </c:pt>
                <c:pt idx="106">
                  <c:v>33.412866493811435</c:v>
                </c:pt>
                <c:pt idx="107">
                  <c:v>33.528578895088273</c:v>
                </c:pt>
                <c:pt idx="108">
                  <c:v>33.660949906210305</c:v>
                </c:pt>
                <c:pt idx="109">
                  <c:v>33.721525224708827</c:v>
                </c:pt>
                <c:pt idx="110">
                  <c:v>33.80970331983751</c:v>
                </c:pt>
                <c:pt idx="111">
                  <c:v>33.943468415807118</c:v>
                </c:pt>
                <c:pt idx="112">
                  <c:v>34.08817884126789</c:v>
                </c:pt>
                <c:pt idx="113">
                  <c:v>34.127212441862071</c:v>
                </c:pt>
                <c:pt idx="114">
                  <c:v>34.235534940307851</c:v>
                </c:pt>
                <c:pt idx="115">
                  <c:v>34.379896941448919</c:v>
                </c:pt>
                <c:pt idx="116">
                  <c:v>34.527604177789996</c:v>
                </c:pt>
                <c:pt idx="117">
                  <c:v>34.608463295171511</c:v>
                </c:pt>
                <c:pt idx="118">
                  <c:v>34.727870712458753</c:v>
                </c:pt>
                <c:pt idx="119">
                  <c:v>34.88157053704365</c:v>
                </c:pt>
                <c:pt idx="120">
                  <c:v>35.044124563848364</c:v>
                </c:pt>
                <c:pt idx="121">
                  <c:v>35.065386069535698</c:v>
                </c:pt>
                <c:pt idx="122">
                  <c:v>35.179287168189511</c:v>
                </c:pt>
                <c:pt idx="123">
                  <c:v>35.386312320766081</c:v>
                </c:pt>
                <c:pt idx="124">
                  <c:v>35.52558321861072</c:v>
                </c:pt>
                <c:pt idx="125">
                  <c:v>35.561065720395924</c:v>
                </c:pt>
                <c:pt idx="126">
                  <c:v>35.685141209672729</c:v>
                </c:pt>
                <c:pt idx="127">
                  <c:v>35.888753431704998</c:v>
                </c:pt>
                <c:pt idx="128">
                  <c:v>36.010042430751291</c:v>
                </c:pt>
                <c:pt idx="129">
                  <c:v>36.054094013335025</c:v>
                </c:pt>
                <c:pt idx="130">
                  <c:v>36.203335892795657</c:v>
                </c:pt>
                <c:pt idx="131">
                  <c:v>36.421237258433706</c:v>
                </c:pt>
                <c:pt idx="132">
                  <c:v>36.501120154691165</c:v>
                </c:pt>
                <c:pt idx="133">
                  <c:v>36.586024908625774</c:v>
                </c:pt>
                <c:pt idx="134">
                  <c:v>36.7415356159675</c:v>
                </c:pt>
                <c:pt idx="135">
                  <c:v>36.944939810465208</c:v>
                </c:pt>
                <c:pt idx="136">
                  <c:v>37.020850029989582</c:v>
                </c:pt>
                <c:pt idx="137">
                  <c:v>37.11955187668535</c:v>
                </c:pt>
                <c:pt idx="138">
                  <c:v>37.286219122346559</c:v>
                </c:pt>
                <c:pt idx="139">
                  <c:v>37.467385202464044</c:v>
                </c:pt>
                <c:pt idx="140">
                  <c:v>37.528657724873348</c:v>
                </c:pt>
                <c:pt idx="141">
                  <c:v>37.680406011537002</c:v>
                </c:pt>
                <c:pt idx="142">
                  <c:v>37.827762821119805</c:v>
                </c:pt>
                <c:pt idx="143">
                  <c:v>38.002558360778437</c:v>
                </c:pt>
                <c:pt idx="144">
                  <c:v>38.047430184207045</c:v>
                </c:pt>
                <c:pt idx="145">
                  <c:v>38.19740850084164</c:v>
                </c:pt>
                <c:pt idx="146">
                  <c:v>38.37773813085802</c:v>
                </c:pt>
                <c:pt idx="147">
                  <c:v>38.542392566398597</c:v>
                </c:pt>
                <c:pt idx="148">
                  <c:v>38.582632908769973</c:v>
                </c:pt>
                <c:pt idx="149">
                  <c:v>38.712014791250375</c:v>
                </c:pt>
                <c:pt idx="150">
                  <c:v>38.93032160983239</c:v>
                </c:pt>
                <c:pt idx="151">
                  <c:v>39.068274540729256</c:v>
                </c:pt>
                <c:pt idx="152">
                  <c:v>39.127448081544046</c:v>
                </c:pt>
                <c:pt idx="153">
                  <c:v>39.27721728060677</c:v>
                </c:pt>
                <c:pt idx="154">
                  <c:v>39.519759133874956</c:v>
                </c:pt>
                <c:pt idx="155">
                  <c:v>39.647774784480255</c:v>
                </c:pt>
                <c:pt idx="156">
                  <c:v>39.739633168006215</c:v>
                </c:pt>
                <c:pt idx="157">
                  <c:v>39.919331864333415</c:v>
                </c:pt>
                <c:pt idx="158">
                  <c:v>40.152392005216555</c:v>
                </c:pt>
                <c:pt idx="159">
                  <c:v>40.222945798327423</c:v>
                </c:pt>
                <c:pt idx="160">
                  <c:v>40.342284163779695</c:v>
                </c:pt>
                <c:pt idx="161">
                  <c:v>40.55723450009782</c:v>
                </c:pt>
                <c:pt idx="162">
                  <c:v>40.763250229825985</c:v>
                </c:pt>
                <c:pt idx="163">
                  <c:v>40.813811191304161</c:v>
                </c:pt>
                <c:pt idx="164">
                  <c:v>40.923491714553762</c:v>
                </c:pt>
                <c:pt idx="165">
                  <c:v>41.139843128105795</c:v>
                </c:pt>
                <c:pt idx="166">
                  <c:v>41.375032692898948</c:v>
                </c:pt>
                <c:pt idx="167">
                  <c:v>41.41838947772802</c:v>
                </c:pt>
                <c:pt idx="168">
                  <c:v>41.545882871348127</c:v>
                </c:pt>
                <c:pt idx="169">
                  <c:v>41.750050818543301</c:v>
                </c:pt>
                <c:pt idx="170">
                  <c:v>41.928565653780545</c:v>
                </c:pt>
                <c:pt idx="171">
                  <c:v>42.018486758686109</c:v>
                </c:pt>
                <c:pt idx="172">
                  <c:v>42.174491809987565</c:v>
                </c:pt>
                <c:pt idx="173">
                  <c:v>42.397200417099164</c:v>
                </c:pt>
                <c:pt idx="174">
                  <c:v>42.490676577244813</c:v>
                </c:pt>
                <c:pt idx="175">
                  <c:v>42.561565520445136</c:v>
                </c:pt>
                <c:pt idx="176">
                  <c:v>42.751932806016733</c:v>
                </c:pt>
                <c:pt idx="177">
                  <c:v>42.984195241563775</c:v>
                </c:pt>
                <c:pt idx="178">
                  <c:v>43.068051944963116</c:v>
                </c:pt>
                <c:pt idx="179">
                  <c:v>43.159018694247841</c:v>
                </c:pt>
                <c:pt idx="180">
                  <c:v>43.331333801885094</c:v>
                </c:pt>
                <c:pt idx="181">
                  <c:v>43.564219480303592</c:v>
                </c:pt>
                <c:pt idx="182">
                  <c:v>43.623398388542078</c:v>
                </c:pt>
                <c:pt idx="183">
                  <c:v>43.715410669165074</c:v>
                </c:pt>
                <c:pt idx="184">
                  <c:v>43.893719979916042</c:v>
                </c:pt>
                <c:pt idx="185">
                  <c:v>44.117056513021623</c:v>
                </c:pt>
                <c:pt idx="186">
                  <c:v>44.152049676943648</c:v>
                </c:pt>
                <c:pt idx="187">
                  <c:v>44.256956434971769</c:v>
                </c:pt>
                <c:pt idx="188">
                  <c:v>44.484893021748704</c:v>
                </c:pt>
                <c:pt idx="189">
                  <c:v>44.656023686942802</c:v>
                </c:pt>
                <c:pt idx="190">
                  <c:v>44.686138006061981</c:v>
                </c:pt>
                <c:pt idx="191">
                  <c:v>44.835513855125818</c:v>
                </c:pt>
                <c:pt idx="192">
                  <c:v>45.079489942943205</c:v>
                </c:pt>
                <c:pt idx="193">
                  <c:v>45.222592797761727</c:v>
                </c:pt>
                <c:pt idx="194">
                  <c:v>45.225524012628441</c:v>
                </c:pt>
                <c:pt idx="195">
                  <c:v>45.368975420956247</c:v>
                </c:pt>
                <c:pt idx="196">
                  <c:v>45.565128849809597</c:v>
                </c:pt>
                <c:pt idx="197">
                  <c:v>45.74991611408764</c:v>
                </c:pt>
                <c:pt idx="198">
                  <c:v>45.778358009391177</c:v>
                </c:pt>
                <c:pt idx="199">
                  <c:v>45.934503037611528</c:v>
                </c:pt>
                <c:pt idx="200">
                  <c:v>46.146474471956168</c:v>
                </c:pt>
                <c:pt idx="201">
                  <c:v>46.284009126328492</c:v>
                </c:pt>
                <c:pt idx="202">
                  <c:v>46.351831560865605</c:v>
                </c:pt>
                <c:pt idx="203">
                  <c:v>46.5921788100394</c:v>
                </c:pt>
                <c:pt idx="204">
                  <c:v>46.81634767936513</c:v>
                </c:pt>
                <c:pt idx="205">
                  <c:v>46.856917344164387</c:v>
                </c:pt>
                <c:pt idx="206">
                  <c:v>46.992431053509293</c:v>
                </c:pt>
                <c:pt idx="207">
                  <c:v>47.229572398454081</c:v>
                </c:pt>
                <c:pt idx="208">
                  <c:v>47.439104119720575</c:v>
                </c:pt>
                <c:pt idx="209">
                  <c:v>47.492428866359035</c:v>
                </c:pt>
                <c:pt idx="210">
                  <c:v>47.621038135048316</c:v>
                </c:pt>
                <c:pt idx="211">
                  <c:v>47.836986380192741</c:v>
                </c:pt>
                <c:pt idx="212">
                  <c:v>48.023172993794084</c:v>
                </c:pt>
                <c:pt idx="213">
                  <c:v>48.076288582489163</c:v>
                </c:pt>
                <c:pt idx="214">
                  <c:v>48.223155020691955</c:v>
                </c:pt>
                <c:pt idx="215">
                  <c:v>48.455278642026407</c:v>
                </c:pt>
                <c:pt idx="216">
                  <c:v>48.584092869997576</c:v>
                </c:pt>
                <c:pt idx="217">
                  <c:v>48.663005746231093</c:v>
                </c:pt>
                <c:pt idx="218">
                  <c:v>48.818166608167637</c:v>
                </c:pt>
                <c:pt idx="219">
                  <c:v>49.058933206745017</c:v>
                </c:pt>
                <c:pt idx="220">
                  <c:v>49.17791946597427</c:v>
                </c:pt>
                <c:pt idx="221">
                  <c:v>49.253478709684671</c:v>
                </c:pt>
                <c:pt idx="222">
                  <c:v>49.409623737905015</c:v>
                </c:pt>
                <c:pt idx="223">
                  <c:v>49.621874577031747</c:v>
                </c:pt>
                <c:pt idx="224">
                  <c:v>49.736129655157598</c:v>
                </c:pt>
                <c:pt idx="225">
                  <c:v>49.823119529047631</c:v>
                </c:pt>
                <c:pt idx="226">
                  <c:v>49.990203717956433</c:v>
                </c:pt>
                <c:pt idx="227">
                  <c:v>50.203573435810128</c:v>
                </c:pt>
                <c:pt idx="228">
                  <c:v>50.334618283510622</c:v>
                </c:pt>
                <c:pt idx="229">
                  <c:v>50.428865285632369</c:v>
                </c:pt>
                <c:pt idx="230">
                  <c:v>50.623690774707327</c:v>
                </c:pt>
                <c:pt idx="231">
                  <c:v>50.828630161380396</c:v>
                </c:pt>
                <c:pt idx="232">
                  <c:v>50.937858731003857</c:v>
                </c:pt>
                <c:pt idx="233">
                  <c:v>51.055102900932084</c:v>
                </c:pt>
                <c:pt idx="234">
                  <c:v>51.273491440507627</c:v>
                </c:pt>
                <c:pt idx="235">
                  <c:v>51.42349876827916</c:v>
                </c:pt>
                <c:pt idx="236">
                  <c:v>51.546183596232424</c:v>
                </c:pt>
                <c:pt idx="237">
                  <c:v>51.686080514524654</c:v>
                </c:pt>
                <c:pt idx="238">
                  <c:v>51.905657630610186</c:v>
                </c:pt>
                <c:pt idx="239">
                  <c:v>52.063676456916937</c:v>
                </c:pt>
                <c:pt idx="240">
                  <c:v>52.175205311755235</c:v>
                </c:pt>
                <c:pt idx="241">
                  <c:v>52.371432604755576</c:v>
                </c:pt>
                <c:pt idx="242">
                  <c:v>52.604875930032058</c:v>
                </c:pt>
                <c:pt idx="243">
                  <c:v>52.783181623474519</c:v>
                </c:pt>
                <c:pt idx="244">
                  <c:v>52.875891560171908</c:v>
                </c:pt>
                <c:pt idx="245">
                  <c:v>53.06563263151142</c:v>
                </c:pt>
                <c:pt idx="246">
                  <c:v>53.306538076598891</c:v>
                </c:pt>
                <c:pt idx="247">
                  <c:v>53.437025277441407</c:v>
                </c:pt>
                <c:pt idx="248">
                  <c:v>53.575249255159576</c:v>
                </c:pt>
                <c:pt idx="249">
                  <c:v>53.804445246638316</c:v>
                </c:pt>
                <c:pt idx="250">
                  <c:v>54.026531192231552</c:v>
                </c:pt>
                <c:pt idx="251">
                  <c:v>54.116313466775829</c:v>
                </c:pt>
                <c:pt idx="252">
                  <c:v>54.2280473131934</c:v>
                </c:pt>
                <c:pt idx="253">
                  <c:v>54.486451972479756</c:v>
                </c:pt>
                <c:pt idx="254">
                  <c:v>54.698144034339457</c:v>
                </c:pt>
                <c:pt idx="255">
                  <c:v>54.739693699058428</c:v>
                </c:pt>
                <c:pt idx="256">
                  <c:v>54.867253819100924</c:v>
                </c:pt>
                <c:pt idx="257">
                  <c:v>55.060615460950636</c:v>
                </c:pt>
                <c:pt idx="258">
                  <c:v>55.226518760129991</c:v>
                </c:pt>
                <c:pt idx="259">
                  <c:v>55.288556117199597</c:v>
                </c:pt>
                <c:pt idx="260">
                  <c:v>55.393533218958389</c:v>
                </c:pt>
                <c:pt idx="261">
                  <c:v>55.609551710941517</c:v>
                </c:pt>
                <c:pt idx="262">
                  <c:v>55.767156452320307</c:v>
                </c:pt>
                <c:pt idx="263">
                  <c:v>55.845926283382106</c:v>
                </c:pt>
                <c:pt idx="264">
                  <c:v>55.983801739888506</c:v>
                </c:pt>
                <c:pt idx="265">
                  <c:v>56.170968418004229</c:v>
                </c:pt>
                <c:pt idx="266">
                  <c:v>56.295043196738234</c:v>
                </c:pt>
                <c:pt idx="267">
                  <c:v>56.39904023398276</c:v>
                </c:pt>
                <c:pt idx="268">
                  <c:v>56.543127804140781</c:v>
                </c:pt>
                <c:pt idx="269">
                  <c:v>56.73997417364837</c:v>
                </c:pt>
                <c:pt idx="270">
                  <c:v>56.843065042823014</c:v>
                </c:pt>
                <c:pt idx="271">
                  <c:v>56.899953032091823</c:v>
                </c:pt>
                <c:pt idx="272">
                  <c:v>57.072958076725413</c:v>
                </c:pt>
                <c:pt idx="273">
                  <c:v>57.289677228440723</c:v>
                </c:pt>
                <c:pt idx="274">
                  <c:v>57.442398958652461</c:v>
                </c:pt>
                <c:pt idx="275">
                  <c:v>57.524583819589367</c:v>
                </c:pt>
                <c:pt idx="276">
                  <c:v>57.67828613107379</c:v>
                </c:pt>
                <c:pt idx="277">
                  <c:v>57.880642824092028</c:v>
                </c:pt>
                <c:pt idx="278">
                  <c:v>57.977534563168476</c:v>
                </c:pt>
                <c:pt idx="279">
                  <c:v>58.094709035313798</c:v>
                </c:pt>
                <c:pt idx="280">
                  <c:v>58.255729936976479</c:v>
                </c:pt>
                <c:pt idx="281">
                  <c:v>58.407623432737481</c:v>
                </c:pt>
                <c:pt idx="282">
                  <c:v>58.497610666563517</c:v>
                </c:pt>
                <c:pt idx="283">
                  <c:v>58.618409875583133</c:v>
                </c:pt>
                <c:pt idx="284">
                  <c:v>58.811148274561383</c:v>
                </c:pt>
                <c:pt idx="285">
                  <c:v>58.96896214158626</c:v>
                </c:pt>
                <c:pt idx="286">
                  <c:v>59.061811473849332</c:v>
                </c:pt>
                <c:pt idx="287">
                  <c:v>59.251827202253736</c:v>
                </c:pt>
                <c:pt idx="288">
                  <c:v>59.442339147866861</c:v>
                </c:pt>
                <c:pt idx="289">
                  <c:v>59.58809084140951</c:v>
                </c:pt>
                <c:pt idx="290">
                  <c:v>59.674593379874942</c:v>
                </c:pt>
                <c:pt idx="291">
                  <c:v>59.828996286496867</c:v>
                </c:pt>
                <c:pt idx="292">
                  <c:v>60.052960196540845</c:v>
                </c:pt>
                <c:pt idx="293">
                  <c:v>60.234825030844107</c:v>
                </c:pt>
                <c:pt idx="294">
                  <c:v>60.279921434223318</c:v>
                </c:pt>
                <c:pt idx="295">
                  <c:v>60.427489630269918</c:v>
                </c:pt>
                <c:pt idx="296">
                  <c:v>60.629009853001179</c:v>
                </c:pt>
                <c:pt idx="297">
                  <c:v>60.77176473566351</c:v>
                </c:pt>
                <c:pt idx="298">
                  <c:v>60.857787593187616</c:v>
                </c:pt>
                <c:pt idx="299">
                  <c:v>61.021317292060857</c:v>
                </c:pt>
                <c:pt idx="300">
                  <c:v>61.228552894476735</c:v>
                </c:pt>
                <c:pt idx="301">
                  <c:v>61.258249511359423</c:v>
                </c:pt>
                <c:pt idx="302">
                  <c:v>61.357298006018098</c:v>
                </c:pt>
                <c:pt idx="303">
                  <c:v>61.53030715242123</c:v>
                </c:pt>
                <c:pt idx="304">
                  <c:v>61.707222895082936</c:v>
                </c:pt>
                <c:pt idx="305">
                  <c:v>61.730363592522025</c:v>
                </c:pt>
                <c:pt idx="306">
                  <c:v>61.83408594040425</c:v>
                </c:pt>
                <c:pt idx="307">
                  <c:v>62.001732459293677</c:v>
                </c:pt>
                <c:pt idx="308">
                  <c:v>62.152850914416845</c:v>
                </c:pt>
                <c:pt idx="309">
                  <c:v>62.15222356977597</c:v>
                </c:pt>
                <c:pt idx="310">
                  <c:v>62.25211263649102</c:v>
                </c:pt>
                <c:pt idx="311">
                  <c:v>62.404281435264679</c:v>
                </c:pt>
                <c:pt idx="312">
                  <c:v>62.490020753939888</c:v>
                </c:pt>
                <c:pt idx="313">
                  <c:v>62.583632724640211</c:v>
                </c:pt>
                <c:pt idx="314">
                  <c:v>62.626712349356211</c:v>
                </c:pt>
                <c:pt idx="315">
                  <c:v>62.715244036388142</c:v>
                </c:pt>
                <c:pt idx="316">
                  <c:v>62.797703618984627</c:v>
                </c:pt>
                <c:pt idx="317">
                  <c:v>62.862877796150826</c:v>
                </c:pt>
                <c:pt idx="318">
                  <c:v>62.980610464209832</c:v>
                </c:pt>
                <c:pt idx="319">
                  <c:v>63.103225594380206</c:v>
                </c:pt>
                <c:pt idx="320">
                  <c:v>63.151810859484229</c:v>
                </c:pt>
                <c:pt idx="321">
                  <c:v>63.143237612321599</c:v>
                </c:pt>
                <c:pt idx="322">
                  <c:v>63.256156999293736</c:v>
                </c:pt>
                <c:pt idx="323">
                  <c:v>63.406307856697879</c:v>
                </c:pt>
                <c:pt idx="324">
                  <c:v>63.442068342179795</c:v>
                </c:pt>
                <c:pt idx="325">
                  <c:v>63.513166992379425</c:v>
                </c:pt>
                <c:pt idx="326">
                  <c:v>63.660730989764417</c:v>
                </c:pt>
                <c:pt idx="327">
                  <c:v>63.765572797726946</c:v>
                </c:pt>
                <c:pt idx="328">
                  <c:v>63.730017271526904</c:v>
                </c:pt>
                <c:pt idx="329">
                  <c:v>63.905400018236165</c:v>
                </c:pt>
                <c:pt idx="330">
                  <c:v>64.040906073097929</c:v>
                </c:pt>
                <c:pt idx="331">
                  <c:v>64.185202187548953</c:v>
                </c:pt>
                <c:pt idx="332">
                  <c:v>64.144771950612892</c:v>
                </c:pt>
                <c:pt idx="333">
                  <c:v>64.218379979375925</c:v>
                </c:pt>
                <c:pt idx="334">
                  <c:v>64.386718857566493</c:v>
                </c:pt>
                <c:pt idx="335">
                  <c:v>64.481662934409414</c:v>
                </c:pt>
                <c:pt idx="336">
                  <c:v>64.470023178583574</c:v>
                </c:pt>
                <c:pt idx="337">
                  <c:v>64.607899216443073</c:v>
                </c:pt>
                <c:pt idx="338">
                  <c:v>64.726119284521474</c:v>
                </c:pt>
                <c:pt idx="339">
                  <c:v>64.799796462011699</c:v>
                </c:pt>
                <c:pt idx="340">
                  <c:v>64.774073038620386</c:v>
                </c:pt>
                <c:pt idx="341">
                  <c:v>64.8888822108905</c:v>
                </c:pt>
                <c:pt idx="342">
                  <c:v>65.068582053775316</c:v>
                </c:pt>
                <c:pt idx="343">
                  <c:v>65.133268281866435</c:v>
                </c:pt>
                <c:pt idx="344">
                  <c:v>65.162476981971565</c:v>
                </c:pt>
                <c:pt idx="345">
                  <c:v>65.220197307460424</c:v>
                </c:pt>
                <c:pt idx="346">
                  <c:v>65.324337906634952</c:v>
                </c:pt>
                <c:pt idx="347">
                  <c:v>65.305654217695505</c:v>
                </c:pt>
                <c:pt idx="348">
                  <c:v>65.33054171985566</c:v>
                </c:pt>
                <c:pt idx="349">
                  <c:v>65.434469059317166</c:v>
                </c:pt>
                <c:pt idx="350">
                  <c:v>65.552623563679475</c:v>
                </c:pt>
                <c:pt idx="351">
                  <c:v>65.476293413398295</c:v>
                </c:pt>
                <c:pt idx="352">
                  <c:v>65.446248824359415</c:v>
                </c:pt>
                <c:pt idx="353">
                  <c:v>65.514559175674336</c:v>
                </c:pt>
                <c:pt idx="354">
                  <c:v>65.647703451077206</c:v>
                </c:pt>
                <c:pt idx="355">
                  <c:v>65.573189803299869</c:v>
                </c:pt>
                <c:pt idx="356">
                  <c:v>65.587896649142138</c:v>
                </c:pt>
                <c:pt idx="357">
                  <c:v>65.655649385896353</c:v>
                </c:pt>
                <c:pt idx="358">
                  <c:v>65.707510866662759</c:v>
                </c:pt>
                <c:pt idx="359">
                  <c:v>65.616543568322342</c:v>
                </c:pt>
                <c:pt idx="360">
                  <c:v>65.646100789639249</c:v>
                </c:pt>
                <c:pt idx="361">
                  <c:v>65.771848541244722</c:v>
                </c:pt>
                <c:pt idx="362">
                  <c:v>65.793316330407137</c:v>
                </c:pt>
                <c:pt idx="363">
                  <c:v>65.746752494791565</c:v>
                </c:pt>
                <c:pt idx="364">
                  <c:v>65.752258716532793</c:v>
                </c:pt>
                <c:pt idx="365">
                  <c:v>65.837231844057015</c:v>
                </c:pt>
                <c:pt idx="366">
                  <c:v>65.852287211111047</c:v>
                </c:pt>
                <c:pt idx="367">
                  <c:v>65.81910583427296</c:v>
                </c:pt>
                <c:pt idx="368">
                  <c:v>65.868876123173237</c:v>
                </c:pt>
                <c:pt idx="369">
                  <c:v>65.931758250960854</c:v>
                </c:pt>
                <c:pt idx="370">
                  <c:v>65.884419439302363</c:v>
                </c:pt>
                <c:pt idx="371">
                  <c:v>65.808651037648588</c:v>
                </c:pt>
                <c:pt idx="372">
                  <c:v>65.878216142840074</c:v>
                </c:pt>
                <c:pt idx="373">
                  <c:v>65.969466398676289</c:v>
                </c:pt>
                <c:pt idx="374">
                  <c:v>65.907424842945076</c:v>
                </c:pt>
                <c:pt idx="375">
                  <c:v>65.916834592692069</c:v>
                </c:pt>
                <c:pt idx="376">
                  <c:v>65.965772545372332</c:v>
                </c:pt>
                <c:pt idx="377">
                  <c:v>65.977691124627157</c:v>
                </c:pt>
                <c:pt idx="378">
                  <c:v>65.866994606008902</c:v>
                </c:pt>
                <c:pt idx="379">
                  <c:v>65.914604554315972</c:v>
                </c:pt>
                <c:pt idx="380">
                  <c:v>66.023628132360159</c:v>
                </c:pt>
                <c:pt idx="381">
                  <c:v>66.086153503099638</c:v>
                </c:pt>
                <c:pt idx="382">
                  <c:v>65.970163990155896</c:v>
                </c:pt>
                <c:pt idx="383">
                  <c:v>65.95873332767863</c:v>
                </c:pt>
                <c:pt idx="384">
                  <c:v>65.970791334796786</c:v>
                </c:pt>
                <c:pt idx="385">
                  <c:v>66.018609859694124</c:v>
                </c:pt>
                <c:pt idx="386">
                  <c:v>65.986822632298384</c:v>
                </c:pt>
                <c:pt idx="387">
                  <c:v>66.033038431162964</c:v>
                </c:pt>
                <c:pt idx="388">
                  <c:v>66.009405650581968</c:v>
                </c:pt>
                <c:pt idx="389">
                  <c:v>65.954133306304783</c:v>
                </c:pt>
                <c:pt idx="390">
                  <c:v>65.928893714070313</c:v>
                </c:pt>
                <c:pt idx="391">
                  <c:v>65.928475478926828</c:v>
                </c:pt>
                <c:pt idx="392">
                  <c:v>65.970094873726097</c:v>
                </c:pt>
                <c:pt idx="393">
                  <c:v>65.915859841099518</c:v>
                </c:pt>
                <c:pt idx="394">
                  <c:v>65.861280389030597</c:v>
                </c:pt>
                <c:pt idx="395">
                  <c:v>65.797779184735745</c:v>
                </c:pt>
                <c:pt idx="396">
                  <c:v>65.811161611215823</c:v>
                </c:pt>
                <c:pt idx="397">
                  <c:v>65.728214079544259</c:v>
                </c:pt>
                <c:pt idx="398">
                  <c:v>65.723126109095205</c:v>
                </c:pt>
                <c:pt idx="399">
                  <c:v>65.736020586500203</c:v>
                </c:pt>
                <c:pt idx="400">
                  <c:v>65.749751534192299</c:v>
                </c:pt>
                <c:pt idx="401">
                  <c:v>65.592216539042397</c:v>
                </c:pt>
                <c:pt idx="402">
                  <c:v>65.502085743286344</c:v>
                </c:pt>
                <c:pt idx="403">
                  <c:v>65.494836883188256</c:v>
                </c:pt>
                <c:pt idx="404">
                  <c:v>65.437748036407115</c:v>
                </c:pt>
                <c:pt idx="405">
                  <c:v>65.400315175555647</c:v>
                </c:pt>
                <c:pt idx="406">
                  <c:v>65.379474763331388</c:v>
                </c:pt>
                <c:pt idx="407">
                  <c:v>65.360372871545962</c:v>
                </c:pt>
                <c:pt idx="408">
                  <c:v>65.274428012235788</c:v>
                </c:pt>
                <c:pt idx="409">
                  <c:v>65.179762726524459</c:v>
                </c:pt>
                <c:pt idx="410">
                  <c:v>65.167216786480054</c:v>
                </c:pt>
                <c:pt idx="411">
                  <c:v>65.214198824941718</c:v>
                </c:pt>
                <c:pt idx="412">
                  <c:v>65.171468270493307</c:v>
                </c:pt>
                <c:pt idx="413">
                  <c:v>65.051575843194186</c:v>
                </c:pt>
                <c:pt idx="414">
                  <c:v>64.937955796489746</c:v>
                </c:pt>
                <c:pt idx="415">
                  <c:v>64.866225683731116</c:v>
                </c:pt>
                <c:pt idx="416">
                  <c:v>64.852773575616837</c:v>
                </c:pt>
                <c:pt idx="417">
                  <c:v>64.780351087408235</c:v>
                </c:pt>
                <c:pt idx="418">
                  <c:v>64.786624081653557</c:v>
                </c:pt>
                <c:pt idx="419">
                  <c:v>64.770379556736444</c:v>
                </c:pt>
                <c:pt idx="420">
                  <c:v>64.618912531955161</c:v>
                </c:pt>
                <c:pt idx="421">
                  <c:v>64.52753118098417</c:v>
                </c:pt>
                <c:pt idx="422">
                  <c:v>64.526834106262996</c:v>
                </c:pt>
                <c:pt idx="423">
                  <c:v>64.55318074022837</c:v>
                </c:pt>
                <c:pt idx="424">
                  <c:v>64.460746041948966</c:v>
                </c:pt>
                <c:pt idx="425">
                  <c:v>64.426662631107817</c:v>
                </c:pt>
                <c:pt idx="426">
                  <c:v>64.378983550222372</c:v>
                </c:pt>
                <c:pt idx="427">
                  <c:v>64.307257555381852</c:v>
                </c:pt>
                <c:pt idx="428">
                  <c:v>64.149579014450751</c:v>
                </c:pt>
                <c:pt idx="429">
                  <c:v>64.148394006803187</c:v>
                </c:pt>
                <c:pt idx="430">
                  <c:v>64.19057101616292</c:v>
                </c:pt>
                <c:pt idx="431">
                  <c:v>64.181579517708101</c:v>
                </c:pt>
                <c:pt idx="432">
                  <c:v>63.950711732213037</c:v>
                </c:pt>
                <c:pt idx="433">
                  <c:v>63.855004451728448</c:v>
                </c:pt>
                <c:pt idx="434">
                  <c:v>63.821896922888769</c:v>
                </c:pt>
                <c:pt idx="435">
                  <c:v>63.794147919793375</c:v>
                </c:pt>
                <c:pt idx="436">
                  <c:v>63.753508573359923</c:v>
                </c:pt>
                <c:pt idx="437">
                  <c:v>63.703320049316147</c:v>
                </c:pt>
                <c:pt idx="438">
                  <c:v>63.668539579902514</c:v>
                </c:pt>
                <c:pt idx="439">
                  <c:v>63.550668033036004</c:v>
                </c:pt>
                <c:pt idx="440">
                  <c:v>63.432095293530324</c:v>
                </c:pt>
                <c:pt idx="441">
                  <c:v>63.461726362845653</c:v>
                </c:pt>
                <c:pt idx="442">
                  <c:v>63.45279629403997</c:v>
                </c:pt>
                <c:pt idx="443">
                  <c:v>63.38448591042777</c:v>
                </c:pt>
                <c:pt idx="444">
                  <c:v>63.328721483008565</c:v>
                </c:pt>
                <c:pt idx="445">
                  <c:v>63.259086696182891</c:v>
                </c:pt>
                <c:pt idx="446">
                  <c:v>63.20171902597275</c:v>
                </c:pt>
                <c:pt idx="447">
                  <c:v>63.0752009330009</c:v>
                </c:pt>
                <c:pt idx="448">
                  <c:v>63.037140162304155</c:v>
                </c:pt>
                <c:pt idx="449">
                  <c:v>63.049755816280154</c:v>
                </c:pt>
                <c:pt idx="450">
                  <c:v>63.06286353724937</c:v>
                </c:pt>
                <c:pt idx="451">
                  <c:v>62.902262033436372</c:v>
                </c:pt>
                <c:pt idx="452">
                  <c:v>62.785296105584038</c:v>
                </c:pt>
                <c:pt idx="453">
                  <c:v>62.757485672839493</c:v>
                </c:pt>
                <c:pt idx="454">
                  <c:v>62.798682682279647</c:v>
                </c:pt>
                <c:pt idx="455">
                  <c:v>62.706178302366041</c:v>
                </c:pt>
                <c:pt idx="456">
                  <c:v>62.695025881964796</c:v>
                </c:pt>
                <c:pt idx="457">
                  <c:v>62.661008050988428</c:v>
                </c:pt>
                <c:pt idx="458">
                  <c:v>62.631385265955316</c:v>
                </c:pt>
                <c:pt idx="459">
                  <c:v>62.506613380202737</c:v>
                </c:pt>
                <c:pt idx="460">
                  <c:v>62.476289402530455</c:v>
                </c:pt>
                <c:pt idx="461">
                  <c:v>62.496572135599223</c:v>
                </c:pt>
                <c:pt idx="462">
                  <c:v>62.477334982314829</c:v>
                </c:pt>
                <c:pt idx="463">
                  <c:v>62.336945964731996</c:v>
                </c:pt>
                <c:pt idx="464">
                  <c:v>62.27644208807574</c:v>
                </c:pt>
                <c:pt idx="465">
                  <c:v>62.303764604042584</c:v>
                </c:pt>
                <c:pt idx="466">
                  <c:v>62.310664926780092</c:v>
                </c:pt>
                <c:pt idx="467">
                  <c:v>62.373399390868272</c:v>
                </c:pt>
                <c:pt idx="468">
                  <c:v>62.480053518821848</c:v>
                </c:pt>
                <c:pt idx="469">
                  <c:v>62.526477894276837</c:v>
                </c:pt>
                <c:pt idx="470">
                  <c:v>62.464858740053316</c:v>
                </c:pt>
                <c:pt idx="471">
                  <c:v>62.459003997100183</c:v>
                </c:pt>
                <c:pt idx="472">
                  <c:v>62.515465483091873</c:v>
                </c:pt>
                <c:pt idx="473">
                  <c:v>62.57032374244109</c:v>
                </c:pt>
                <c:pt idx="474">
                  <c:v>62.519508422812251</c:v>
                </c:pt>
                <c:pt idx="475">
                  <c:v>62.472525851443464</c:v>
                </c:pt>
                <c:pt idx="476">
                  <c:v>62.382390905471908</c:v>
                </c:pt>
                <c:pt idx="477">
                  <c:v>62.304531360397974</c:v>
                </c:pt>
                <c:pt idx="478">
                  <c:v>62.151391395042864</c:v>
                </c:pt>
                <c:pt idx="479">
                  <c:v>62.123855635511688</c:v>
                </c:pt>
                <c:pt idx="480">
                  <c:v>62.118976806857546</c:v>
                </c:pt>
                <c:pt idx="481">
                  <c:v>62.038677548705593</c:v>
                </c:pt>
                <c:pt idx="482">
                  <c:v>61.915713897323329</c:v>
                </c:pt>
                <c:pt idx="483">
                  <c:v>61.789966145717983</c:v>
                </c:pt>
                <c:pt idx="484">
                  <c:v>61.70624773977292</c:v>
                </c:pt>
                <c:pt idx="485">
                  <c:v>61.63528438336968</c:v>
                </c:pt>
                <c:pt idx="486">
                  <c:v>61.629847891708735</c:v>
                </c:pt>
                <c:pt idx="487">
                  <c:v>61.643857662829816</c:v>
                </c:pt>
                <c:pt idx="488">
                  <c:v>61.567183125403446</c:v>
                </c:pt>
                <c:pt idx="489">
                  <c:v>61.365457894944328</c:v>
                </c:pt>
                <c:pt idx="490">
                  <c:v>61.257549045411594</c:v>
                </c:pt>
                <c:pt idx="491">
                  <c:v>61.162260581423595</c:v>
                </c:pt>
                <c:pt idx="492">
                  <c:v>61.168603241154287</c:v>
                </c:pt>
                <c:pt idx="493">
                  <c:v>61.09736577674208</c:v>
                </c:pt>
                <c:pt idx="494">
                  <c:v>61.038185754243372</c:v>
                </c:pt>
                <c:pt idx="495">
                  <c:v>61.047037840983805</c:v>
                </c:pt>
                <c:pt idx="496">
                  <c:v>60.995106710880584</c:v>
                </c:pt>
                <c:pt idx="497">
                  <c:v>60.846144962893419</c:v>
                </c:pt>
                <c:pt idx="498">
                  <c:v>60.828715462626143</c:v>
                </c:pt>
                <c:pt idx="499">
                  <c:v>60.857645339302159</c:v>
                </c:pt>
                <c:pt idx="500">
                  <c:v>60.814705675356478</c:v>
                </c:pt>
                <c:pt idx="501">
                  <c:v>60.659475115637029</c:v>
                </c:pt>
                <c:pt idx="502">
                  <c:v>60.544665927218219</c:v>
                </c:pt>
                <c:pt idx="503">
                  <c:v>60.480467632053362</c:v>
                </c:pt>
                <c:pt idx="504">
                  <c:v>60.45983224370589</c:v>
                </c:pt>
                <c:pt idx="505">
                  <c:v>60.371308808658895</c:v>
                </c:pt>
                <c:pt idx="506">
                  <c:v>60.418290847120566</c:v>
                </c:pt>
                <c:pt idx="507">
                  <c:v>60.466802280374864</c:v>
                </c:pt>
                <c:pt idx="508">
                  <c:v>60.363014352627857</c:v>
                </c:pt>
                <c:pt idx="509">
                  <c:v>60.250927850931468</c:v>
                </c:pt>
                <c:pt idx="510">
                  <c:v>60.174035935874187</c:v>
                </c:pt>
                <c:pt idx="511">
                  <c:v>60.195577524589048</c:v>
                </c:pt>
                <c:pt idx="512">
                  <c:v>60.0494034618361</c:v>
                </c:pt>
                <c:pt idx="513">
                  <c:v>60.029120696469825</c:v>
                </c:pt>
                <c:pt idx="514">
                  <c:v>60.064532676888547</c:v>
                </c:pt>
                <c:pt idx="515">
                  <c:v>60.056029111360004</c:v>
                </c:pt>
                <c:pt idx="516">
                  <c:v>59.863008287793072</c:v>
                </c:pt>
                <c:pt idx="517">
                  <c:v>59.834919031619542</c:v>
                </c:pt>
                <c:pt idx="518">
                  <c:v>59.756850360899634</c:v>
                </c:pt>
                <c:pt idx="519">
                  <c:v>59.782709045789929</c:v>
                </c:pt>
                <c:pt idx="520">
                  <c:v>59.697740617536923</c:v>
                </c:pt>
                <c:pt idx="521">
                  <c:v>59.685887020645076</c:v>
                </c:pt>
                <c:pt idx="522">
                  <c:v>59.657867462254323</c:v>
                </c:pt>
                <c:pt idx="523">
                  <c:v>59.594226830096275</c:v>
                </c:pt>
                <c:pt idx="524">
                  <c:v>59.386778016413587</c:v>
                </c:pt>
                <c:pt idx="525">
                  <c:v>59.342866620681946</c:v>
                </c:pt>
                <c:pt idx="526">
                  <c:v>59.322022074390858</c:v>
                </c:pt>
                <c:pt idx="527">
                  <c:v>59.308988169122664</c:v>
                </c:pt>
                <c:pt idx="528">
                  <c:v>59.263051726594071</c:v>
                </c:pt>
                <c:pt idx="529">
                  <c:v>59.248832829826888</c:v>
                </c:pt>
                <c:pt idx="530">
                  <c:v>59.219558566005801</c:v>
                </c:pt>
                <c:pt idx="531">
                  <c:v>59.071707428612086</c:v>
                </c:pt>
                <c:pt idx="532">
                  <c:v>58.969658021303687</c:v>
                </c:pt>
                <c:pt idx="533">
                  <c:v>58.864963925486812</c:v>
                </c:pt>
                <c:pt idx="534">
                  <c:v>58.827181962070348</c:v>
                </c:pt>
                <c:pt idx="535">
                  <c:v>58.769462185637209</c:v>
                </c:pt>
                <c:pt idx="536">
                  <c:v>58.787793187000418</c:v>
                </c:pt>
                <c:pt idx="537">
                  <c:v>58.809125650069191</c:v>
                </c:pt>
                <c:pt idx="538">
                  <c:v>58.791626435870313</c:v>
                </c:pt>
                <c:pt idx="539">
                  <c:v>58.696970015794406</c:v>
                </c:pt>
                <c:pt idx="540">
                  <c:v>58.591155926990226</c:v>
                </c:pt>
                <c:pt idx="541">
                  <c:v>58.600635390668948</c:v>
                </c:pt>
                <c:pt idx="542">
                  <c:v>58.652287148287364</c:v>
                </c:pt>
                <c:pt idx="543">
                  <c:v>58.580840558229049</c:v>
                </c:pt>
                <c:pt idx="544">
                  <c:v>58.528282051187553</c:v>
                </c:pt>
                <c:pt idx="545">
                  <c:v>58.459340188867536</c:v>
                </c:pt>
                <c:pt idx="546">
                  <c:v>58.409430504401456</c:v>
                </c:pt>
                <c:pt idx="547">
                  <c:v>58.250989308884392</c:v>
                </c:pt>
                <c:pt idx="548">
                  <c:v>58.199341103979584</c:v>
                </c:pt>
                <c:pt idx="549">
                  <c:v>58.133888119533083</c:v>
                </c:pt>
                <c:pt idx="550">
                  <c:v>58.164417072635942</c:v>
                </c:pt>
                <c:pt idx="551">
                  <c:v>58.081395741412059</c:v>
                </c:pt>
                <c:pt idx="552">
                  <c:v>58.032392241164558</c:v>
                </c:pt>
                <c:pt idx="553">
                  <c:v>58.032810460159347</c:v>
                </c:pt>
                <c:pt idx="554">
                  <c:v>58.0604117834066</c:v>
                </c:pt>
                <c:pt idx="555">
                  <c:v>57.921072495823658</c:v>
                </c:pt>
                <c:pt idx="556">
                  <c:v>57.837776442940203</c:v>
                </c:pt>
                <c:pt idx="557">
                  <c:v>57.808776852332585</c:v>
                </c:pt>
                <c:pt idx="558">
                  <c:v>57.760679536303648</c:v>
                </c:pt>
                <c:pt idx="559">
                  <c:v>57.821601648103389</c:v>
                </c:pt>
                <c:pt idx="560">
                  <c:v>57.858756266878963</c:v>
                </c:pt>
                <c:pt idx="561">
                  <c:v>57.863426002184404</c:v>
                </c:pt>
                <c:pt idx="562">
                  <c:v>57.694525908273548</c:v>
                </c:pt>
                <c:pt idx="563">
                  <c:v>57.578744971920081</c:v>
                </c:pt>
                <c:pt idx="564">
                  <c:v>57.509737545883986</c:v>
                </c:pt>
                <c:pt idx="565">
                  <c:v>57.571774935250993</c:v>
                </c:pt>
                <c:pt idx="566">
                  <c:v>57.539225069417988</c:v>
                </c:pt>
                <c:pt idx="567">
                  <c:v>57.452648699102717</c:v>
                </c:pt>
                <c:pt idx="568">
                  <c:v>57.363214978067852</c:v>
                </c:pt>
                <c:pt idx="569">
                  <c:v>57.292948664088378</c:v>
                </c:pt>
                <c:pt idx="570">
                  <c:v>57.250710225079388</c:v>
                </c:pt>
                <c:pt idx="571">
                  <c:v>57.18386367254363</c:v>
                </c:pt>
                <c:pt idx="572">
                  <c:v>57.141481655455927</c:v>
                </c:pt>
                <c:pt idx="573">
                  <c:v>57.168804155274074</c:v>
                </c:pt>
                <c:pt idx="574">
                  <c:v>57.142109032394202</c:v>
                </c:pt>
                <c:pt idx="575">
                  <c:v>57.04417169738457</c:v>
                </c:pt>
                <c:pt idx="576">
                  <c:v>57.021654242817057</c:v>
                </c:pt>
                <c:pt idx="577">
                  <c:v>56.988263724184172</c:v>
                </c:pt>
                <c:pt idx="578">
                  <c:v>56.883360518869779</c:v>
                </c:pt>
                <c:pt idx="579">
                  <c:v>56.800478583211699</c:v>
                </c:pt>
                <c:pt idx="580">
                  <c:v>56.770158707308838</c:v>
                </c:pt>
                <c:pt idx="581">
                  <c:v>56.686371152636696</c:v>
                </c:pt>
                <c:pt idx="582">
                  <c:v>56.646707123000191</c:v>
                </c:pt>
                <c:pt idx="583">
                  <c:v>56.689162988086316</c:v>
                </c:pt>
                <c:pt idx="584">
                  <c:v>56.728822318451591</c:v>
                </c:pt>
                <c:pt idx="585">
                  <c:v>56.581808200400559</c:v>
                </c:pt>
                <c:pt idx="586">
                  <c:v>56.464567599334757</c:v>
                </c:pt>
                <c:pt idx="587">
                  <c:v>56.410894347632983</c:v>
                </c:pt>
                <c:pt idx="588">
                  <c:v>56.389352758918122</c:v>
                </c:pt>
                <c:pt idx="589">
                  <c:v>56.321247366885196</c:v>
                </c:pt>
                <c:pt idx="590">
                  <c:v>56.404621353387789</c:v>
                </c:pt>
                <c:pt idx="591">
                  <c:v>56.480459436675766</c:v>
                </c:pt>
                <c:pt idx="592">
                  <c:v>56.385240654321969</c:v>
                </c:pt>
                <c:pt idx="593">
                  <c:v>56.257955239790221</c:v>
                </c:pt>
                <c:pt idx="594">
                  <c:v>56.236975415851575</c:v>
                </c:pt>
                <c:pt idx="595">
                  <c:v>56.235999549998802</c:v>
                </c:pt>
                <c:pt idx="596">
                  <c:v>56.239066591569014</c:v>
                </c:pt>
                <c:pt idx="597">
                  <c:v>56.202678761446215</c:v>
                </c:pt>
                <c:pt idx="598">
                  <c:v>56.197869614426153</c:v>
                </c:pt>
                <c:pt idx="599">
                  <c:v>56.188250739033066</c:v>
                </c:pt>
                <c:pt idx="600">
                  <c:v>56.042917296782605</c:v>
                </c:pt>
                <c:pt idx="601">
                  <c:v>55.942396719062337</c:v>
                </c:pt>
                <c:pt idx="602">
                  <c:v>55.959961496977407</c:v>
                </c:pt>
                <c:pt idx="603">
                  <c:v>55.987361978860797</c:v>
                </c:pt>
                <c:pt idx="604">
                  <c:v>55.935706071026743</c:v>
                </c:pt>
                <c:pt idx="605">
                  <c:v>55.837628791395737</c:v>
                </c:pt>
                <c:pt idx="606">
                  <c:v>55.758654517810356</c:v>
                </c:pt>
                <c:pt idx="607">
                  <c:v>55.729167010425051</c:v>
                </c:pt>
                <c:pt idx="608">
                  <c:v>55.645452722398112</c:v>
                </c:pt>
                <c:pt idx="609">
                  <c:v>55.722196973755956</c:v>
                </c:pt>
                <c:pt idx="610">
                  <c:v>55.758375710530061</c:v>
                </c:pt>
                <c:pt idx="611">
                  <c:v>55.730491429787108</c:v>
                </c:pt>
                <c:pt idx="612">
                  <c:v>55.497880408433389</c:v>
                </c:pt>
                <c:pt idx="613">
                  <c:v>55.413747901411668</c:v>
                </c:pt>
                <c:pt idx="614">
                  <c:v>55.442398938509996</c:v>
                </c:pt>
                <c:pt idx="615">
                  <c:v>55.491677144268373</c:v>
                </c:pt>
                <c:pt idx="616">
                  <c:v>55.493698622202913</c:v>
                </c:pt>
                <c:pt idx="617">
                  <c:v>55.431312679326624</c:v>
                </c:pt>
                <c:pt idx="618">
                  <c:v>55.36725379587638</c:v>
                </c:pt>
                <c:pt idx="619">
                  <c:v>55.206926416221037</c:v>
                </c:pt>
                <c:pt idx="620">
                  <c:v>55.116660326668608</c:v>
                </c:pt>
                <c:pt idx="621">
                  <c:v>55.117078594109493</c:v>
                </c:pt>
                <c:pt idx="622">
                  <c:v>55.205532299076076</c:v>
                </c:pt>
                <c:pt idx="623">
                  <c:v>55.17388858516437</c:v>
                </c:pt>
                <c:pt idx="624">
                  <c:v>55.072744796870033</c:v>
                </c:pt>
                <c:pt idx="625">
                  <c:v>54.982896974758496</c:v>
                </c:pt>
                <c:pt idx="626">
                  <c:v>54.890879962566764</c:v>
                </c:pt>
                <c:pt idx="627">
                  <c:v>54.799499144502768</c:v>
                </c:pt>
                <c:pt idx="628">
                  <c:v>54.808141556541415</c:v>
                </c:pt>
                <c:pt idx="629">
                  <c:v>54.872897498564136</c:v>
                </c:pt>
                <c:pt idx="630">
                  <c:v>54.84243410917724</c:v>
                </c:pt>
                <c:pt idx="631">
                  <c:v>54.672008738391867</c:v>
                </c:pt>
                <c:pt idx="632">
                  <c:v>54.625583813881185</c:v>
                </c:pt>
                <c:pt idx="633">
                  <c:v>54.620426129500537</c:v>
                </c:pt>
                <c:pt idx="634">
                  <c:v>54.680302629218502</c:v>
                </c:pt>
                <c:pt idx="635">
                  <c:v>54.619659340847761</c:v>
                </c:pt>
                <c:pt idx="636">
                  <c:v>54.646493923888229</c:v>
                </c:pt>
                <c:pt idx="637">
                  <c:v>54.597494525410134</c:v>
                </c:pt>
                <c:pt idx="638">
                  <c:v>54.519975249563281</c:v>
                </c:pt>
                <c:pt idx="639">
                  <c:v>54.37345681581396</c:v>
                </c:pt>
                <c:pt idx="640">
                  <c:v>54.359447028544295</c:v>
                </c:pt>
                <c:pt idx="641">
                  <c:v>54.440651905710304</c:v>
                </c:pt>
                <c:pt idx="642">
                  <c:v>54.460934638779072</c:v>
                </c:pt>
                <c:pt idx="643">
                  <c:v>54.365650292709191</c:v>
                </c:pt>
                <c:pt idx="644">
                  <c:v>54.279770997115101</c:v>
                </c:pt>
                <c:pt idx="645">
                  <c:v>54.215781843745155</c:v>
                </c:pt>
                <c:pt idx="646">
                  <c:v>54.173752481936155</c:v>
                </c:pt>
                <c:pt idx="647">
                  <c:v>54.139591105178475</c:v>
                </c:pt>
                <c:pt idx="648">
                  <c:v>54.140706382745741</c:v>
                </c:pt>
                <c:pt idx="649">
                  <c:v>54.138894030457294</c:v>
                </c:pt>
                <c:pt idx="650">
                  <c:v>53.961633932947905</c:v>
                </c:pt>
                <c:pt idx="651">
                  <c:v>53.83923148113724</c:v>
                </c:pt>
                <c:pt idx="652">
                  <c:v>53.77684143649153</c:v>
                </c:pt>
                <c:pt idx="653">
                  <c:v>53.818669924639366</c:v>
                </c:pt>
                <c:pt idx="654">
                  <c:v>53.811900729334155</c:v>
                </c:pt>
                <c:pt idx="655">
                  <c:v>53.816299909344238</c:v>
                </c:pt>
                <c:pt idx="656">
                  <c:v>53.753557177122424</c:v>
                </c:pt>
                <c:pt idx="657">
                  <c:v>53.670679375531158</c:v>
                </c:pt>
                <c:pt idx="658">
                  <c:v>53.55238960966998</c:v>
                </c:pt>
                <c:pt idx="659">
                  <c:v>53.530294475866562</c:v>
                </c:pt>
                <c:pt idx="660">
                  <c:v>53.565632592138172</c:v>
                </c:pt>
                <c:pt idx="661">
                  <c:v>53.578391824192892</c:v>
                </c:pt>
                <c:pt idx="662">
                  <c:v>53.479548321113498</c:v>
                </c:pt>
                <c:pt idx="663">
                  <c:v>53.334903669301895</c:v>
                </c:pt>
                <c:pt idx="664">
                  <c:v>53.244010235108469</c:v>
                </c:pt>
                <c:pt idx="665">
                  <c:v>53.244149646822969</c:v>
                </c:pt>
                <c:pt idx="666">
                  <c:v>53.213899501000391</c:v>
                </c:pt>
                <c:pt idx="667">
                  <c:v>53.234949022722056</c:v>
                </c:pt>
                <c:pt idx="668">
                  <c:v>53.20462501275226</c:v>
                </c:pt>
                <c:pt idx="669">
                  <c:v>53.085286098244289</c:v>
                </c:pt>
                <c:pt idx="670">
                  <c:v>52.954868046128979</c:v>
                </c:pt>
                <c:pt idx="671">
                  <c:v>52.913187237829149</c:v>
                </c:pt>
                <c:pt idx="672">
                  <c:v>52.953892147978806</c:v>
                </c:pt>
                <c:pt idx="673">
                  <c:v>52.959259507061248</c:v>
                </c:pt>
                <c:pt idx="674">
                  <c:v>52.954101289773604</c:v>
                </c:pt>
                <c:pt idx="675">
                  <c:v>52.91193251624999</c:v>
                </c:pt>
                <c:pt idx="676">
                  <c:v>52.797476031555981</c:v>
                </c:pt>
                <c:pt idx="677">
                  <c:v>52.655131664959207</c:v>
                </c:pt>
                <c:pt idx="678">
                  <c:v>52.672277642526154</c:v>
                </c:pt>
                <c:pt idx="679">
                  <c:v>52.75544255182875</c:v>
                </c:pt>
                <c:pt idx="680">
                  <c:v>52.796569831188712</c:v>
                </c:pt>
                <c:pt idx="681">
                  <c:v>52.672974701098639</c:v>
                </c:pt>
                <c:pt idx="682">
                  <c:v>52.573159466233292</c:v>
                </c:pt>
                <c:pt idx="683">
                  <c:v>52.56563178270634</c:v>
                </c:pt>
                <c:pt idx="684">
                  <c:v>52.552946398650036</c:v>
                </c:pt>
                <c:pt idx="685">
                  <c:v>52.567513848926382</c:v>
                </c:pt>
                <c:pt idx="686">
                  <c:v>52.608850270081021</c:v>
                </c:pt>
                <c:pt idx="687">
                  <c:v>52.591420753665041</c:v>
                </c:pt>
                <c:pt idx="688">
                  <c:v>52.434447507142643</c:v>
                </c:pt>
                <c:pt idx="689">
                  <c:v>52.33546050672804</c:v>
                </c:pt>
                <c:pt idx="690">
                  <c:v>52.301372929522678</c:v>
                </c:pt>
                <c:pt idx="691">
                  <c:v>52.319150401946146</c:v>
                </c:pt>
                <c:pt idx="692">
                  <c:v>52.278023687790707</c:v>
                </c:pt>
                <c:pt idx="693">
                  <c:v>52.251815932632695</c:v>
                </c:pt>
                <c:pt idx="694">
                  <c:v>52.180294929371463</c:v>
                </c:pt>
                <c:pt idx="695">
                  <c:v>52.120700821944908</c:v>
                </c:pt>
                <c:pt idx="696">
                  <c:v>52.008188366027206</c:v>
                </c:pt>
                <c:pt idx="697">
                  <c:v>51.958213101696344</c:v>
                </c:pt>
                <c:pt idx="698">
                  <c:v>52.017814912052138</c:v>
                </c:pt>
                <c:pt idx="699">
                  <c:v>52.038446214779007</c:v>
                </c:pt>
                <c:pt idx="700">
                  <c:v>51.90955810651203</c:v>
                </c:pt>
                <c:pt idx="701">
                  <c:v>51.788828643721409</c:v>
                </c:pt>
                <c:pt idx="702">
                  <c:v>51.724142415630283</c:v>
                </c:pt>
                <c:pt idx="703">
                  <c:v>51.695634924313268</c:v>
                </c:pt>
                <c:pt idx="704">
                  <c:v>51.690751929294798</c:v>
                </c:pt>
                <c:pt idx="705">
                  <c:v>51.676254176801351</c:v>
                </c:pt>
                <c:pt idx="706">
                  <c:v>51.680993626038386</c:v>
                </c:pt>
                <c:pt idx="707">
                  <c:v>51.586188977058654</c:v>
                </c:pt>
                <c:pt idx="708">
                  <c:v>51.47870661465447</c:v>
                </c:pt>
                <c:pt idx="709">
                  <c:v>51.451101157340382</c:v>
                </c:pt>
                <c:pt idx="710">
                  <c:v>51.490764621772492</c:v>
                </c:pt>
                <c:pt idx="711">
                  <c:v>51.451240569054882</c:v>
                </c:pt>
                <c:pt idx="712">
                  <c:v>51.406423005253366</c:v>
                </c:pt>
                <c:pt idx="713">
                  <c:v>51.287710886330458</c:v>
                </c:pt>
                <c:pt idx="714">
                  <c:v>51.225394641237074</c:v>
                </c:pt>
                <c:pt idx="715">
                  <c:v>51.087863571875751</c:v>
                </c:pt>
                <c:pt idx="716">
                  <c:v>51.104943985726742</c:v>
                </c:pt>
                <c:pt idx="717">
                  <c:v>51.196882983555845</c:v>
                </c:pt>
                <c:pt idx="718">
                  <c:v>51.202946852154938</c:v>
                </c:pt>
                <c:pt idx="719">
                  <c:v>51.027498541729599</c:v>
                </c:pt>
                <c:pt idx="720">
                  <c:v>50.956887872902456</c:v>
                </c:pt>
                <c:pt idx="721">
                  <c:v>50.952427247094278</c:v>
                </c:pt>
                <c:pt idx="722">
                  <c:v>50.987490657855027</c:v>
                </c:pt>
                <c:pt idx="723">
                  <c:v>50.895194838383119</c:v>
                </c:pt>
                <c:pt idx="724">
                  <c:v>50.924050883209432</c:v>
                </c:pt>
                <c:pt idx="725">
                  <c:v>50.853440182084888</c:v>
                </c:pt>
                <c:pt idx="726">
                  <c:v>50.747700538781032</c:v>
                </c:pt>
                <c:pt idx="727">
                  <c:v>50.586540790608247</c:v>
                </c:pt>
                <c:pt idx="728">
                  <c:v>50.648996431267442</c:v>
                </c:pt>
                <c:pt idx="729">
                  <c:v>50.702530271254595</c:v>
                </c:pt>
                <c:pt idx="730">
                  <c:v>50.678553652584348</c:v>
                </c:pt>
                <c:pt idx="731">
                  <c:v>50.577061343078235</c:v>
                </c:pt>
                <c:pt idx="732">
                  <c:v>50.486020245185379</c:v>
                </c:pt>
                <c:pt idx="733">
                  <c:v>50.430255817766287</c:v>
                </c:pt>
                <c:pt idx="734">
                  <c:v>50.32814081444441</c:v>
                </c:pt>
                <c:pt idx="735">
                  <c:v>50.316012560487799</c:v>
                </c:pt>
                <c:pt idx="736">
                  <c:v>50.372474030330665</c:v>
                </c:pt>
                <c:pt idx="737">
                  <c:v>50.399657134583016</c:v>
                </c:pt>
                <c:pt idx="738">
                  <c:v>50.242261551147713</c:v>
                </c:pt>
                <c:pt idx="739">
                  <c:v>50.11825175477658</c:v>
                </c:pt>
                <c:pt idx="740">
                  <c:v>50.056493156541165</c:v>
                </c:pt>
                <c:pt idx="741">
                  <c:v>50.082913590058986</c:v>
                </c:pt>
                <c:pt idx="742">
                  <c:v>50.007493774211781</c:v>
                </c:pt>
                <c:pt idx="743">
                  <c:v>49.984558068352079</c:v>
                </c:pt>
                <c:pt idx="744">
                  <c:v>49.961487068695888</c:v>
                </c:pt>
                <c:pt idx="745">
                  <c:v>49.886136918334302</c:v>
                </c:pt>
                <c:pt idx="746">
                  <c:v>49.71911835773637</c:v>
                </c:pt>
                <c:pt idx="747">
                  <c:v>49.717515114945314</c:v>
                </c:pt>
                <c:pt idx="748">
                  <c:v>49.757941217814562</c:v>
                </c:pt>
                <c:pt idx="749">
                  <c:v>49.795583769516526</c:v>
                </c:pt>
                <c:pt idx="750">
                  <c:v>49.764562733271767</c:v>
                </c:pt>
                <c:pt idx="751">
                  <c:v>49.631844944997319</c:v>
                </c:pt>
                <c:pt idx="752">
                  <c:v>49.568831625182753</c:v>
                </c:pt>
                <c:pt idx="753">
                  <c:v>49.512997499980642</c:v>
                </c:pt>
                <c:pt idx="754">
                  <c:v>49.546527430328027</c:v>
                </c:pt>
                <c:pt idx="755">
                  <c:v>49.59741298064688</c:v>
                </c:pt>
                <c:pt idx="756">
                  <c:v>49.566810163396909</c:v>
                </c:pt>
                <c:pt idx="757">
                  <c:v>49.490270887469521</c:v>
                </c:pt>
                <c:pt idx="758">
                  <c:v>49.349746624536515</c:v>
                </c:pt>
                <c:pt idx="759">
                  <c:v>49.264843194795205</c:v>
                </c:pt>
                <c:pt idx="760">
                  <c:v>49.277462982838031</c:v>
                </c:pt>
                <c:pt idx="761">
                  <c:v>49.281157385197822</c:v>
                </c:pt>
                <c:pt idx="762">
                  <c:v>49.282620651069976</c:v>
                </c:pt>
                <c:pt idx="763">
                  <c:v>49.241423673927116</c:v>
                </c:pt>
                <c:pt idx="764">
                  <c:v>49.228529164224717</c:v>
                </c:pt>
                <c:pt idx="765">
                  <c:v>49.075311249101659</c:v>
                </c:pt>
                <c:pt idx="766">
                  <c:v>49.091829882027859</c:v>
                </c:pt>
                <c:pt idx="767">
                  <c:v>49.18231336536001</c:v>
                </c:pt>
                <c:pt idx="768">
                  <c:v>49.22615918122699</c:v>
                </c:pt>
                <c:pt idx="769">
                  <c:v>49.133379546746703</c:v>
                </c:pt>
                <c:pt idx="770">
                  <c:v>49.062346492560671</c:v>
                </c:pt>
                <c:pt idx="771">
                  <c:v>49.039624046413756</c:v>
                </c:pt>
                <c:pt idx="772">
                  <c:v>49.057816168969602</c:v>
                </c:pt>
                <c:pt idx="773">
                  <c:v>48.962945374920693</c:v>
                </c:pt>
                <c:pt idx="774">
                  <c:v>48.999054413911779</c:v>
                </c:pt>
                <c:pt idx="775">
                  <c:v>49.009997095016558</c:v>
                </c:pt>
                <c:pt idx="776">
                  <c:v>48.930534872356091</c:v>
                </c:pt>
                <c:pt idx="777">
                  <c:v>48.805553344199005</c:v>
                </c:pt>
                <c:pt idx="778">
                  <c:v>48.757591289669044</c:v>
                </c:pt>
                <c:pt idx="779">
                  <c:v>48.798025660671918</c:v>
                </c:pt>
                <c:pt idx="780">
                  <c:v>48.758497490036312</c:v>
                </c:pt>
                <c:pt idx="781">
                  <c:v>48.731034981001756</c:v>
                </c:pt>
                <c:pt idx="782">
                  <c:v>48.662999319049007</c:v>
                </c:pt>
                <c:pt idx="783">
                  <c:v>48.613721113290623</c:v>
                </c:pt>
                <c:pt idx="784">
                  <c:v>48.469359402826129</c:v>
                </c:pt>
                <c:pt idx="785">
                  <c:v>48.437784853790205</c:v>
                </c:pt>
                <c:pt idx="786">
                  <c:v>48.493200759997521</c:v>
                </c:pt>
                <c:pt idx="787">
                  <c:v>48.519756487311597</c:v>
                </c:pt>
                <c:pt idx="788">
                  <c:v>48.451585499265079</c:v>
                </c:pt>
                <c:pt idx="789">
                  <c:v>48.407182036540235</c:v>
                </c:pt>
                <c:pt idx="790">
                  <c:v>48.370724476337131</c:v>
                </c:pt>
                <c:pt idx="791">
                  <c:v>48.30910530596492</c:v>
                </c:pt>
                <c:pt idx="792">
                  <c:v>48.341655204095204</c:v>
                </c:pt>
                <c:pt idx="793">
                  <c:v>48.333291050281268</c:v>
                </c:pt>
                <c:pt idx="794">
                  <c:v>48.305201777959041</c:v>
                </c:pt>
                <c:pt idx="795">
                  <c:v>48.226502161438432</c:v>
                </c:pt>
                <c:pt idx="796">
                  <c:v>48.094620294395142</c:v>
                </c:pt>
                <c:pt idx="797">
                  <c:v>48.04031971420131</c:v>
                </c:pt>
                <c:pt idx="798">
                  <c:v>48.106891561226199</c:v>
                </c:pt>
                <c:pt idx="799">
                  <c:v>48.09469002447544</c:v>
                </c:pt>
                <c:pt idx="800">
                  <c:v>48.00734688165609</c:v>
                </c:pt>
                <c:pt idx="801">
                  <c:v>48.015780765550439</c:v>
                </c:pt>
                <c:pt idx="802">
                  <c:v>47.989777969674314</c:v>
                </c:pt>
                <c:pt idx="803">
                  <c:v>47.873304674019586</c:v>
                </c:pt>
                <c:pt idx="804">
                  <c:v>47.843817150485584</c:v>
                </c:pt>
                <c:pt idx="805">
                  <c:v>47.89888453548101</c:v>
                </c:pt>
                <c:pt idx="806">
                  <c:v>47.964755206015177</c:v>
                </c:pt>
                <c:pt idx="807">
                  <c:v>47.820397661914889</c:v>
                </c:pt>
                <c:pt idx="808">
                  <c:v>47.746510777425463</c:v>
                </c:pt>
                <c:pt idx="809">
                  <c:v>47.712353534734596</c:v>
                </c:pt>
                <c:pt idx="810">
                  <c:v>47.783103599127543</c:v>
                </c:pt>
                <c:pt idx="811">
                  <c:v>47.732427142157384</c:v>
                </c:pt>
                <c:pt idx="812">
                  <c:v>47.744071064347438</c:v>
                </c:pt>
                <c:pt idx="813">
                  <c:v>47.692836992816702</c:v>
                </c:pt>
                <c:pt idx="814">
                  <c:v>47.680430432189389</c:v>
                </c:pt>
                <c:pt idx="815">
                  <c:v>47.553837942163298</c:v>
                </c:pt>
                <c:pt idx="816">
                  <c:v>47.543800847775415</c:v>
                </c:pt>
                <c:pt idx="817">
                  <c:v>47.584370480277272</c:v>
                </c:pt>
                <c:pt idx="818">
                  <c:v>47.558930046679166</c:v>
                </c:pt>
                <c:pt idx="819">
                  <c:v>47.486781698777044</c:v>
                </c:pt>
                <c:pt idx="820">
                  <c:v>47.457437737173059</c:v>
                </c:pt>
                <c:pt idx="821">
                  <c:v>47.426002583702811</c:v>
                </c:pt>
                <c:pt idx="822">
                  <c:v>47.34667565483872</c:v>
                </c:pt>
                <c:pt idx="823">
                  <c:v>47.34660537570273</c:v>
                </c:pt>
                <c:pt idx="824">
                  <c:v>47.345978031061847</c:v>
                </c:pt>
                <c:pt idx="825">
                  <c:v>47.366195200414644</c:v>
                </c:pt>
                <c:pt idx="826">
                  <c:v>47.234166218727744</c:v>
                </c:pt>
                <c:pt idx="827">
                  <c:v>47.153588120998094</c:v>
                </c:pt>
                <c:pt idx="828">
                  <c:v>47.173243541723487</c:v>
                </c:pt>
                <c:pt idx="829">
                  <c:v>47.199524579675391</c:v>
                </c:pt>
                <c:pt idx="830">
                  <c:v>47.186769497836188</c:v>
                </c:pt>
                <c:pt idx="831">
                  <c:v>47.17582210131161</c:v>
                </c:pt>
                <c:pt idx="832">
                  <c:v>47.16104555768657</c:v>
                </c:pt>
                <c:pt idx="833">
                  <c:v>47.086392482046044</c:v>
                </c:pt>
                <c:pt idx="834">
                  <c:v>47.018918019665009</c:v>
                </c:pt>
                <c:pt idx="835">
                  <c:v>47.015641836300006</c:v>
                </c:pt>
                <c:pt idx="836">
                  <c:v>47.048892910920998</c:v>
                </c:pt>
                <c:pt idx="837">
                  <c:v>47.008741497413929</c:v>
                </c:pt>
                <c:pt idx="838">
                  <c:v>46.927396659477601</c:v>
                </c:pt>
                <c:pt idx="839">
                  <c:v>46.850713853917718</c:v>
                </c:pt>
                <c:pt idx="840">
                  <c:v>46.840885885175808</c:v>
                </c:pt>
                <c:pt idx="841">
                  <c:v>46.841722355462785</c:v>
                </c:pt>
                <c:pt idx="842">
                  <c:v>46.865703075902573</c:v>
                </c:pt>
                <c:pt idx="843">
                  <c:v>46.913595432649636</c:v>
                </c:pt>
                <c:pt idx="844">
                  <c:v>46.883476430407811</c:v>
                </c:pt>
                <c:pt idx="845">
                  <c:v>46.748876608210722</c:v>
                </c:pt>
                <c:pt idx="846">
                  <c:v>46.719389084676713</c:v>
                </c:pt>
                <c:pt idx="847">
                  <c:v>46.77355026930487</c:v>
                </c:pt>
                <c:pt idx="848">
                  <c:v>46.835866482100862</c:v>
                </c:pt>
                <c:pt idx="849">
                  <c:v>46.798228064465718</c:v>
                </c:pt>
                <c:pt idx="850">
                  <c:v>46.774525553804423</c:v>
                </c:pt>
                <c:pt idx="851">
                  <c:v>46.751106065233735</c:v>
                </c:pt>
                <c:pt idx="852">
                  <c:v>46.764558189496839</c:v>
                </c:pt>
                <c:pt idx="853">
                  <c:v>46.693877790589397</c:v>
                </c:pt>
                <c:pt idx="854">
                  <c:v>46.765812329722785</c:v>
                </c:pt>
                <c:pt idx="855">
                  <c:v>46.84172422871189</c:v>
                </c:pt>
                <c:pt idx="856">
                  <c:v>46.862006994078051</c:v>
                </c:pt>
                <c:pt idx="857">
                  <c:v>46.746365485587781</c:v>
                </c:pt>
                <c:pt idx="858">
                  <c:v>46.734376627196838</c:v>
                </c:pt>
                <c:pt idx="859">
                  <c:v>46.702871775943812</c:v>
                </c:pt>
                <c:pt idx="860">
                  <c:v>46.697082596706885</c:v>
                </c:pt>
                <c:pt idx="861">
                  <c:v>46.731727207119619</c:v>
                </c:pt>
                <c:pt idx="862">
                  <c:v>46.73096046691294</c:v>
                </c:pt>
                <c:pt idx="863">
                  <c:v>46.699525313442813</c:v>
                </c:pt>
                <c:pt idx="864">
                  <c:v>46.553839183616262</c:v>
                </c:pt>
                <c:pt idx="865">
                  <c:v>46.539828863439467</c:v>
                </c:pt>
                <c:pt idx="866">
                  <c:v>46.570919048411433</c:v>
                </c:pt>
                <c:pt idx="867">
                  <c:v>46.650869187849587</c:v>
                </c:pt>
                <c:pt idx="868">
                  <c:v>46.544637429106317</c:v>
                </c:pt>
                <c:pt idx="869">
                  <c:v>46.526724129979463</c:v>
                </c:pt>
                <c:pt idx="870">
                  <c:v>46.487343041690075</c:v>
                </c:pt>
                <c:pt idx="871">
                  <c:v>46.500934044760555</c:v>
                </c:pt>
                <c:pt idx="872">
                  <c:v>46.428994790207128</c:v>
                </c:pt>
                <c:pt idx="873">
                  <c:v>46.472356274307423</c:v>
                </c:pt>
                <c:pt idx="874">
                  <c:v>46.517243002984834</c:v>
                </c:pt>
                <c:pt idx="875">
                  <c:v>46.459740038978318</c:v>
                </c:pt>
                <c:pt idx="876">
                  <c:v>46.349461222596553</c:v>
                </c:pt>
                <c:pt idx="877">
                  <c:v>46.315930743193469</c:v>
                </c:pt>
                <c:pt idx="878">
                  <c:v>46.31098161925452</c:v>
                </c:pt>
                <c:pt idx="879">
                  <c:v>46.314814868124287</c:v>
                </c:pt>
                <c:pt idx="880">
                  <c:v>46.313908150998714</c:v>
                </c:pt>
                <c:pt idx="881">
                  <c:v>46.295018921424301</c:v>
                </c:pt>
                <c:pt idx="882">
                  <c:v>46.232632429492192</c:v>
                </c:pt>
                <c:pt idx="883">
                  <c:v>46.180984273033474</c:v>
                </c:pt>
                <c:pt idx="884">
                  <c:v>46.157072087670393</c:v>
                </c:pt>
                <c:pt idx="885">
                  <c:v>46.19352906652027</c:v>
                </c:pt>
                <c:pt idx="886">
                  <c:v>46.269924199164436</c:v>
                </c:pt>
                <c:pt idx="887">
                  <c:v>46.176172832898317</c:v>
                </c:pt>
                <c:pt idx="888">
                  <c:v>46.11225282825545</c:v>
                </c:pt>
                <c:pt idx="889">
                  <c:v>46.112112851336555</c:v>
                </c:pt>
                <c:pt idx="890">
                  <c:v>46.09754485200439</c:v>
                </c:pt>
                <c:pt idx="891">
                  <c:v>46.035506848986898</c:v>
                </c:pt>
                <c:pt idx="892">
                  <c:v>46.084021867252197</c:v>
                </c:pt>
                <c:pt idx="893">
                  <c:v>46.084509234974185</c:v>
                </c:pt>
                <c:pt idx="894">
                  <c:v>46.032438725453872</c:v>
                </c:pt>
                <c:pt idx="895">
                  <c:v>45.936591419604177</c:v>
                </c:pt>
                <c:pt idx="896">
                  <c:v>45.94140004986582</c:v>
                </c:pt>
                <c:pt idx="897">
                  <c:v>45.968521078521015</c:v>
                </c:pt>
                <c:pt idx="898">
                  <c:v>46.028885624206261</c:v>
                </c:pt>
                <c:pt idx="899">
                  <c:v>45.962037892815495</c:v>
                </c:pt>
                <c:pt idx="900">
                  <c:v>45.94496051491992</c:v>
                </c:pt>
                <c:pt idx="901">
                  <c:v>45.935062267042014</c:v>
                </c:pt>
                <c:pt idx="902">
                  <c:v>45.898112559102223</c:v>
                </c:pt>
                <c:pt idx="903">
                  <c:v>45.894696463413119</c:v>
                </c:pt>
                <c:pt idx="904">
                  <c:v>45.945306226258289</c:v>
                </c:pt>
                <c:pt idx="905">
                  <c:v>45.992287699515437</c:v>
                </c:pt>
                <c:pt idx="906">
                  <c:v>45.875387335379187</c:v>
                </c:pt>
                <c:pt idx="907">
                  <c:v>45.773410629511709</c:v>
                </c:pt>
                <c:pt idx="908">
                  <c:v>45.706772120659224</c:v>
                </c:pt>
                <c:pt idx="909">
                  <c:v>45.732211940606845</c:v>
                </c:pt>
                <c:pt idx="910">
                  <c:v>45.671637849409272</c:v>
                </c:pt>
                <c:pt idx="911">
                  <c:v>45.679447360023246</c:v>
                </c:pt>
                <c:pt idx="912">
                  <c:v>45.654493745091308</c:v>
                </c:pt>
                <c:pt idx="913">
                  <c:v>45.61085647351733</c:v>
                </c:pt>
                <c:pt idx="914">
                  <c:v>45.477092475659319</c:v>
                </c:pt>
                <c:pt idx="915">
                  <c:v>45.471863979235557</c:v>
                </c:pt>
                <c:pt idx="916">
                  <c:v>45.483572883788597</c:v>
                </c:pt>
                <c:pt idx="917">
                  <c:v>45.476462870200614</c:v>
                </c:pt>
                <c:pt idx="918">
                  <c:v>45.443284529317815</c:v>
                </c:pt>
                <c:pt idx="919">
                  <c:v>45.387654265286187</c:v>
                </c:pt>
                <c:pt idx="920">
                  <c:v>45.418957160915241</c:v>
                </c:pt>
                <c:pt idx="921">
                  <c:v>45.407176879114694</c:v>
                </c:pt>
                <c:pt idx="922">
                  <c:v>45.412403631478938</c:v>
                </c:pt>
                <c:pt idx="923">
                  <c:v>45.425580000565738</c:v>
                </c:pt>
                <c:pt idx="924">
                  <c:v>45.39560401119823</c:v>
                </c:pt>
                <c:pt idx="925">
                  <c:v>45.30212668834627</c:v>
                </c:pt>
                <c:pt idx="926">
                  <c:v>45.227960495966826</c:v>
                </c:pt>
                <c:pt idx="927">
                  <c:v>45.214228417865939</c:v>
                </c:pt>
                <c:pt idx="928">
                  <c:v>45.229561477940059</c:v>
                </c:pt>
                <c:pt idx="929">
                  <c:v>45.170594117652463</c:v>
                </c:pt>
                <c:pt idx="930">
                  <c:v>45.128071558441356</c:v>
                </c:pt>
                <c:pt idx="931">
                  <c:v>45.033343809564037</c:v>
                </c:pt>
                <c:pt idx="932">
                  <c:v>45.071403385257085</c:v>
                </c:pt>
                <c:pt idx="933">
                  <c:v>44.981410886955317</c:v>
                </c:pt>
                <c:pt idx="934">
                  <c:v>45.001417832550501</c:v>
                </c:pt>
                <c:pt idx="935">
                  <c:v>45.036480145199732</c:v>
                </c:pt>
                <c:pt idx="936">
                  <c:v>45.087713183213751</c:v>
                </c:pt>
                <c:pt idx="937">
                  <c:v>44.968446388793375</c:v>
                </c:pt>
                <c:pt idx="938">
                  <c:v>44.928088853298114</c:v>
                </c:pt>
                <c:pt idx="939">
                  <c:v>44.920141820367341</c:v>
                </c:pt>
                <c:pt idx="940">
                  <c:v>44.912613038728864</c:v>
                </c:pt>
                <c:pt idx="941">
                  <c:v>44.87343636066565</c:v>
                </c:pt>
                <c:pt idx="942">
                  <c:v>44.919720210145933</c:v>
                </c:pt>
                <c:pt idx="943">
                  <c:v>44.898460383923165</c:v>
                </c:pt>
                <c:pt idx="944">
                  <c:v>44.812166002181783</c:v>
                </c:pt>
                <c:pt idx="945">
                  <c:v>44.687528279816654</c:v>
                </c:pt>
                <c:pt idx="946">
                  <c:v>44.678675046518734</c:v>
                </c:pt>
                <c:pt idx="947">
                  <c:v>44.677697856472662</c:v>
                </c:pt>
                <c:pt idx="948">
                  <c:v>44.669131811629548</c:v>
                </c:pt>
                <c:pt idx="949">
                  <c:v>44.654075281869211</c:v>
                </c:pt>
                <c:pt idx="950">
                  <c:v>44.54372566959303</c:v>
                </c:pt>
                <c:pt idx="951">
                  <c:v>44.507131685184632</c:v>
                </c:pt>
                <c:pt idx="952">
                  <c:v>44.418955140331128</c:v>
                </c:pt>
                <c:pt idx="953">
                  <c:v>44.434566410183628</c:v>
                </c:pt>
                <c:pt idx="954">
                  <c:v>44.452133610403386</c:v>
                </c:pt>
                <c:pt idx="955">
                  <c:v>44.453526144975925</c:v>
                </c:pt>
                <c:pt idx="956">
                  <c:v>44.324361619436061</c:v>
                </c:pt>
                <c:pt idx="957">
                  <c:v>44.233745329207011</c:v>
                </c:pt>
                <c:pt idx="958">
                  <c:v>44.226215901620535</c:v>
                </c:pt>
                <c:pt idx="959">
                  <c:v>44.320945717531224</c:v>
                </c:pt>
                <c:pt idx="960">
                  <c:v>44.300730905888443</c:v>
                </c:pt>
                <c:pt idx="961">
                  <c:v>44.23423069449035</c:v>
                </c:pt>
                <c:pt idx="962">
                  <c:v>44.166410682257933</c:v>
                </c:pt>
                <c:pt idx="963">
                  <c:v>44.116220527195637</c:v>
                </c:pt>
                <c:pt idx="964">
                  <c:v>44.034247149614721</c:v>
                </c:pt>
                <c:pt idx="965">
                  <c:v>43.987681150073627</c:v>
                </c:pt>
                <c:pt idx="966">
                  <c:v>43.966560202658364</c:v>
                </c:pt>
                <c:pt idx="967">
                  <c:v>43.951015207064522</c:v>
                </c:pt>
                <c:pt idx="968">
                  <c:v>43.881034369777851</c:v>
                </c:pt>
                <c:pt idx="969">
                  <c:v>43.79348038955041</c:v>
                </c:pt>
                <c:pt idx="970">
                  <c:v>43.755352407970356</c:v>
                </c:pt>
                <c:pt idx="971">
                  <c:v>43.73437085612089</c:v>
                </c:pt>
                <c:pt idx="972">
                  <c:v>43.695685163088072</c:v>
                </c:pt>
                <c:pt idx="973">
                  <c:v>43.723776276361889</c:v>
                </c:pt>
                <c:pt idx="974">
                  <c:v>43.688087910967667</c:v>
                </c:pt>
                <c:pt idx="975">
                  <c:v>43.573211495516865</c:v>
                </c:pt>
                <c:pt idx="976">
                  <c:v>43.571815214446268</c:v>
                </c:pt>
                <c:pt idx="977">
                  <c:v>43.602141049218964</c:v>
                </c:pt>
                <c:pt idx="978">
                  <c:v>43.664594525952523</c:v>
                </c:pt>
                <c:pt idx="979">
                  <c:v>43.590357408489069</c:v>
                </c:pt>
                <c:pt idx="980">
                  <c:v>43.533061309310817</c:v>
                </c:pt>
                <c:pt idx="981">
                  <c:v>43.469000197340151</c:v>
                </c:pt>
                <c:pt idx="982">
                  <c:v>43.406193774651236</c:v>
                </c:pt>
                <c:pt idx="983">
                  <c:v>43.279402332659217</c:v>
                </c:pt>
                <c:pt idx="984">
                  <c:v>43.302056243729524</c:v>
                </c:pt>
                <c:pt idx="985">
                  <c:v>43.335653675636777</c:v>
                </c:pt>
                <c:pt idx="986">
                  <c:v>43.346389201236526</c:v>
                </c:pt>
                <c:pt idx="987">
                  <c:v>43.226075712771681</c:v>
                </c:pt>
                <c:pt idx="988">
                  <c:v>43.11594236386631</c:v>
                </c:pt>
                <c:pt idx="989">
                  <c:v>43.111757783911131</c:v>
                </c:pt>
                <c:pt idx="990">
                  <c:v>43.099208824059986</c:v>
                </c:pt>
                <c:pt idx="991">
                  <c:v>43.078997371346595</c:v>
                </c:pt>
                <c:pt idx="992">
                  <c:v>43.062266027763179</c:v>
                </c:pt>
                <c:pt idx="993">
                  <c:v>42.985588648166015</c:v>
                </c:pt>
                <c:pt idx="994">
                  <c:v>42.823872738815531</c:v>
                </c:pt>
                <c:pt idx="995">
                  <c:v>42.786231543604259</c:v>
                </c:pt>
                <c:pt idx="996">
                  <c:v>42.775773388050531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2501120"/>
        <c:axId val="242503040"/>
      </c:scatterChart>
      <c:valAx>
        <c:axId val="242501120"/>
        <c:scaling>
          <c:orientation val="minMax"/>
          <c:max val="1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5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MY" sz="1050" b="1" i="0" baseline="0">
                    <a:effectLst/>
                  </a:rPr>
                  <a:t>Voltage (V)</a:t>
                </a:r>
                <a:endParaRPr lang="en-MY" sz="1050">
                  <a:effectLst/>
                </a:endParaRPr>
              </a:p>
            </c:rich>
          </c:tx>
          <c:layout>
            <c:manualLayout>
              <c:xMode val="edge"/>
              <c:yMode val="edge"/>
              <c:x val="0.44406444334846912"/>
              <c:y val="0.83206138552553388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tint val="75000"/>
                <a:shade val="95000"/>
                <a:satMod val="10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42503040"/>
        <c:crosses val="autoZero"/>
        <c:crossBetween val="midCat"/>
      </c:valAx>
      <c:valAx>
        <c:axId val="242503040"/>
        <c:scaling>
          <c:orientation val="minMax"/>
          <c:max val="16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ms-MY" sz="1000" b="1" i="0" u="none" strike="noStrike" baseline="0">
                    <a:effectLst/>
                  </a:rPr>
                  <a:t>Photocurrent density</a:t>
                </a:r>
                <a:r>
                  <a:rPr lang="en-MY" sz="1000" b="1" i="0" baseline="0">
                    <a:effectLst/>
                  </a:rPr>
                  <a:t>, </a:t>
                </a:r>
                <a:r>
                  <a:rPr lang="en-MY" sz="1000" b="1" i="0" baseline="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µ</a:t>
                </a:r>
                <a:r>
                  <a:rPr lang="en-MY" sz="1000" b="1" i="0" baseline="0">
                    <a:effectLst/>
                  </a:rPr>
                  <a:t>A/cm</a:t>
                </a:r>
                <a:r>
                  <a:rPr lang="en-MY" sz="1000" b="1" i="0" baseline="30000">
                    <a:effectLst/>
                  </a:rPr>
                  <a:t>2 </a:t>
                </a:r>
                <a:endParaRPr lang="en-MY" sz="1000">
                  <a:effectLst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tint val="75000"/>
                <a:shade val="95000"/>
                <a:satMod val="10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42501120"/>
        <c:crossesAt val="-0.5"/>
        <c:crossBetween val="midCat"/>
      </c:valAx>
      <c:spPr>
        <a:solidFill>
          <a:schemeClr val="bg1"/>
        </a:solidFill>
        <a:ln>
          <a:solidFill>
            <a:schemeClr val="bg1">
              <a:lumMod val="50000"/>
            </a:schemeClr>
          </a:solidFill>
        </a:ln>
        <a:effectLst/>
      </c:spPr>
    </c:plotArea>
    <c:legend>
      <c:legendPos val="b"/>
      <c:layout>
        <c:manualLayout>
          <c:xMode val="edge"/>
          <c:yMode val="edge"/>
          <c:x val="2.6921523758244716E-2"/>
          <c:y val="0.91757431883908391"/>
          <c:w val="0.93491732230469438"/>
          <c:h val="6.9479149318569342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prstDash val="solid"/>
      <a:round/>
    </a:ln>
    <a:effectLst/>
  </c:spPr>
  <c:txPr>
    <a:bodyPr/>
    <a:lstStyle/>
    <a:p>
      <a:pPr>
        <a:defRPr sz="105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300660501351296"/>
          <c:y val="6.5050266114725017E-2"/>
          <c:w val="0.8212445837004626"/>
          <c:h val="0.72839534916207616"/>
        </c:manualLayout>
      </c:layout>
      <c:scatterChart>
        <c:scatterStyle val="smoothMarker"/>
        <c:varyColors val="0"/>
        <c:ser>
          <c:idx val="0"/>
          <c:order val="0"/>
          <c:tx>
            <c:v>0%</c:v>
          </c:tx>
          <c:spPr>
            <a:ln w="22225">
              <a:solidFill>
                <a:schemeClr val="tx1"/>
              </a:solidFill>
              <a:prstDash val="lgDash"/>
            </a:ln>
          </c:spPr>
          <c:marker>
            <c:symbol val="none"/>
          </c:marker>
          <c:xVal>
            <c:numRef>
              <c:f>'tio2-dye'!$G$3:$G$1000</c:f>
              <c:numCache>
                <c:formatCode>General</c:formatCode>
                <c:ptCount val="998"/>
                <c:pt idx="0">
                  <c:v>-0.502385223163195</c:v>
                </c:pt>
                <c:pt idx="1">
                  <c:v>-0.50054498512245404</c:v>
                </c:pt>
                <c:pt idx="2">
                  <c:v>-0.498398040741588</c:v>
                </c:pt>
                <c:pt idx="3">
                  <c:v>-0.49655780270084698</c:v>
                </c:pt>
                <c:pt idx="4">
                  <c:v>-0.49410415197985802</c:v>
                </c:pt>
                <c:pt idx="5">
                  <c:v>-0.49257062027923998</c:v>
                </c:pt>
                <c:pt idx="6">
                  <c:v>-0.49073038223849802</c:v>
                </c:pt>
                <c:pt idx="7">
                  <c:v>-0.48858343785763297</c:v>
                </c:pt>
                <c:pt idx="8">
                  <c:v>-0.48612978713664401</c:v>
                </c:pt>
                <c:pt idx="9">
                  <c:v>-0.48459625543602602</c:v>
                </c:pt>
                <c:pt idx="10">
                  <c:v>-0.48275601739528501</c:v>
                </c:pt>
                <c:pt idx="11">
                  <c:v>-0.48030236667429599</c:v>
                </c:pt>
                <c:pt idx="12">
                  <c:v>-0.478155422293431</c:v>
                </c:pt>
                <c:pt idx="13">
                  <c:v>-0.47600847791256601</c:v>
                </c:pt>
                <c:pt idx="14">
                  <c:v>-0.47416823987182399</c:v>
                </c:pt>
                <c:pt idx="15">
                  <c:v>-0.47263470817120601</c:v>
                </c:pt>
                <c:pt idx="16">
                  <c:v>-0.47048776379034102</c:v>
                </c:pt>
                <c:pt idx="17">
                  <c:v>-0.46834081940947597</c:v>
                </c:pt>
                <c:pt idx="18">
                  <c:v>-0.46619387502861098</c:v>
                </c:pt>
                <c:pt idx="19">
                  <c:v>-0.46435363698786902</c:v>
                </c:pt>
                <c:pt idx="20">
                  <c:v>-0.46220669260700398</c:v>
                </c:pt>
                <c:pt idx="21">
                  <c:v>-0.46067316090638599</c:v>
                </c:pt>
                <c:pt idx="22">
                  <c:v>-0.458526216525521</c:v>
                </c:pt>
                <c:pt idx="23">
                  <c:v>-0.45637927214465501</c:v>
                </c:pt>
                <c:pt idx="24">
                  <c:v>-0.45392562142366699</c:v>
                </c:pt>
                <c:pt idx="25">
                  <c:v>-0.45269879606317198</c:v>
                </c:pt>
                <c:pt idx="26">
                  <c:v>-0.45085855802243102</c:v>
                </c:pt>
                <c:pt idx="27">
                  <c:v>-0.44871161364156498</c:v>
                </c:pt>
                <c:pt idx="28">
                  <c:v>-0.44656466926069999</c:v>
                </c:pt>
                <c:pt idx="29">
                  <c:v>-0.44472443121995903</c:v>
                </c:pt>
                <c:pt idx="30">
                  <c:v>-0.44257748683909398</c:v>
                </c:pt>
                <c:pt idx="31">
                  <c:v>-0.44073724879835202</c:v>
                </c:pt>
                <c:pt idx="32">
                  <c:v>-0.43859030441748698</c:v>
                </c:pt>
                <c:pt idx="33">
                  <c:v>-0.43675006637674502</c:v>
                </c:pt>
                <c:pt idx="34">
                  <c:v>-0.434296415655756</c:v>
                </c:pt>
                <c:pt idx="35">
                  <c:v>-0.43184276493476798</c:v>
                </c:pt>
                <c:pt idx="36">
                  <c:v>-0.43030923323414999</c:v>
                </c:pt>
                <c:pt idx="37">
                  <c:v>-0.42846899519340798</c:v>
                </c:pt>
                <c:pt idx="38">
                  <c:v>-0.42662875715266602</c:v>
                </c:pt>
                <c:pt idx="39">
                  <c:v>-0.424788519111925</c:v>
                </c:pt>
                <c:pt idx="40">
                  <c:v>-0.42233486839093598</c:v>
                </c:pt>
                <c:pt idx="41">
                  <c:v>-0.42049463035019402</c:v>
                </c:pt>
                <c:pt idx="42">
                  <c:v>-0.41865439230945301</c:v>
                </c:pt>
                <c:pt idx="43">
                  <c:v>-0.41650744792858801</c:v>
                </c:pt>
                <c:pt idx="44">
                  <c:v>-0.41436050354772302</c:v>
                </c:pt>
                <c:pt idx="45">
                  <c:v>-0.41252026550698101</c:v>
                </c:pt>
                <c:pt idx="46">
                  <c:v>-0.41037332112611602</c:v>
                </c:pt>
                <c:pt idx="47">
                  <c:v>-0.40883978942549798</c:v>
                </c:pt>
                <c:pt idx="48">
                  <c:v>-0.40669284504463299</c:v>
                </c:pt>
                <c:pt idx="49">
                  <c:v>-0.404545900663767</c:v>
                </c:pt>
                <c:pt idx="50">
                  <c:v>-0.40239895628290201</c:v>
                </c:pt>
                <c:pt idx="51">
                  <c:v>-0.40055871824216099</c:v>
                </c:pt>
                <c:pt idx="52">
                  <c:v>-0.39871848020141898</c:v>
                </c:pt>
                <c:pt idx="53">
                  <c:v>-0.39657153582055399</c:v>
                </c:pt>
                <c:pt idx="54">
                  <c:v>-0.39473129777981197</c:v>
                </c:pt>
                <c:pt idx="55">
                  <c:v>-0.39258435339894698</c:v>
                </c:pt>
                <c:pt idx="56">
                  <c:v>-0.39043740901808199</c:v>
                </c:pt>
                <c:pt idx="57">
                  <c:v>-0.388290464637217</c:v>
                </c:pt>
                <c:pt idx="58">
                  <c:v>-0.38645022659647499</c:v>
                </c:pt>
                <c:pt idx="59">
                  <c:v>-0.38430328221561</c:v>
                </c:pt>
                <c:pt idx="60">
                  <c:v>-0.38215633783474501</c:v>
                </c:pt>
                <c:pt idx="61">
                  <c:v>-0.38031609979400299</c:v>
                </c:pt>
                <c:pt idx="62">
                  <c:v>-0.37786244907301397</c:v>
                </c:pt>
                <c:pt idx="63">
                  <c:v>-0.37632891737239599</c:v>
                </c:pt>
                <c:pt idx="64">
                  <c:v>-0.37448867933165497</c:v>
                </c:pt>
                <c:pt idx="65">
                  <c:v>-0.37295514763103699</c:v>
                </c:pt>
                <c:pt idx="66">
                  <c:v>-0.37050149691004802</c:v>
                </c:pt>
                <c:pt idx="67">
                  <c:v>-0.368047846189059</c:v>
                </c:pt>
                <c:pt idx="68">
                  <c:v>-0.36682102082856499</c:v>
                </c:pt>
                <c:pt idx="69">
                  <c:v>-0.3646740764477</c:v>
                </c:pt>
                <c:pt idx="70">
                  <c:v>-0.36252713206683401</c:v>
                </c:pt>
                <c:pt idx="71">
                  <c:v>-0.36038018768596902</c:v>
                </c:pt>
                <c:pt idx="72">
                  <c:v>-0.35823324330510398</c:v>
                </c:pt>
                <c:pt idx="73">
                  <c:v>-0.35639300526436302</c:v>
                </c:pt>
                <c:pt idx="74">
                  <c:v>-0.354552767223621</c:v>
                </c:pt>
                <c:pt idx="75">
                  <c:v>-0.35240582284275601</c:v>
                </c:pt>
                <c:pt idx="76">
                  <c:v>-0.35025887846189102</c:v>
                </c:pt>
                <c:pt idx="77">
                  <c:v>-0.34841864042114901</c:v>
                </c:pt>
                <c:pt idx="78">
                  <c:v>-0.34627169604028402</c:v>
                </c:pt>
                <c:pt idx="79">
                  <c:v>-0.34412475165941903</c:v>
                </c:pt>
                <c:pt idx="80">
                  <c:v>-0.34259121995880099</c:v>
                </c:pt>
                <c:pt idx="81">
                  <c:v>-0.34013756923781202</c:v>
                </c:pt>
                <c:pt idx="82">
                  <c:v>-0.33860403753719398</c:v>
                </c:pt>
                <c:pt idx="83">
                  <c:v>-0.33676379949645202</c:v>
                </c:pt>
                <c:pt idx="84">
                  <c:v>-0.33461685511558698</c:v>
                </c:pt>
                <c:pt idx="85">
                  <c:v>-0.33277661707484502</c:v>
                </c:pt>
                <c:pt idx="86">
                  <c:v>-0.33062967269398003</c:v>
                </c:pt>
                <c:pt idx="87">
                  <c:v>-0.32878943465323901</c:v>
                </c:pt>
                <c:pt idx="88">
                  <c:v>-0.326949196612497</c:v>
                </c:pt>
                <c:pt idx="89">
                  <c:v>-0.324188839551385</c:v>
                </c:pt>
                <c:pt idx="90">
                  <c:v>-0.32204189517052001</c:v>
                </c:pt>
                <c:pt idx="91">
                  <c:v>-0.32050836346990202</c:v>
                </c:pt>
                <c:pt idx="92">
                  <c:v>-0.31836141908903598</c:v>
                </c:pt>
                <c:pt idx="93">
                  <c:v>-0.31621447470817099</c:v>
                </c:pt>
                <c:pt idx="94">
                  <c:v>-0.314680943007553</c:v>
                </c:pt>
                <c:pt idx="95">
                  <c:v>-0.31222729228656398</c:v>
                </c:pt>
                <c:pt idx="96">
                  <c:v>-0.31038705424582302</c:v>
                </c:pt>
                <c:pt idx="97">
                  <c:v>-0.30854681620508101</c:v>
                </c:pt>
                <c:pt idx="98">
                  <c:v>-0.30639987182421602</c:v>
                </c:pt>
                <c:pt idx="99">
                  <c:v>-0.30486634012359798</c:v>
                </c:pt>
                <c:pt idx="100">
                  <c:v>-0.30271939574273299</c:v>
                </c:pt>
                <c:pt idx="101">
                  <c:v>-0.300572451361868</c:v>
                </c:pt>
                <c:pt idx="102">
                  <c:v>-0.29811880064087898</c:v>
                </c:pt>
                <c:pt idx="103">
                  <c:v>-0.29627856260013702</c:v>
                </c:pt>
                <c:pt idx="104">
                  <c:v>-0.29474503089951898</c:v>
                </c:pt>
                <c:pt idx="105">
                  <c:v>-0.29259808651865399</c:v>
                </c:pt>
                <c:pt idx="106">
                  <c:v>-0.290451142137789</c:v>
                </c:pt>
                <c:pt idx="107">
                  <c:v>-0.28891761043717101</c:v>
                </c:pt>
                <c:pt idx="108">
                  <c:v>-0.28677066605630602</c:v>
                </c:pt>
                <c:pt idx="109">
                  <c:v>-0.284317015335317</c:v>
                </c:pt>
                <c:pt idx="110">
                  <c:v>-0.28247677729457499</c:v>
                </c:pt>
                <c:pt idx="111">
                  <c:v>-0.28063653925383403</c:v>
                </c:pt>
                <c:pt idx="112">
                  <c:v>-0.27848959487296898</c:v>
                </c:pt>
                <c:pt idx="113">
                  <c:v>-0.27634265049210299</c:v>
                </c:pt>
                <c:pt idx="114">
                  <c:v>-0.274195706111238</c:v>
                </c:pt>
                <c:pt idx="115">
                  <c:v>-0.27296888075074399</c:v>
                </c:pt>
                <c:pt idx="116">
                  <c:v>-0.27051523002975503</c:v>
                </c:pt>
                <c:pt idx="117">
                  <c:v>-0.26836828564888998</c:v>
                </c:pt>
                <c:pt idx="118">
                  <c:v>-0.26652804760814802</c:v>
                </c:pt>
                <c:pt idx="119">
                  <c:v>-0.26438110322728298</c:v>
                </c:pt>
                <c:pt idx="120">
                  <c:v>-0.26192745250629401</c:v>
                </c:pt>
                <c:pt idx="121">
                  <c:v>-0.26039392080567603</c:v>
                </c:pt>
                <c:pt idx="122">
                  <c:v>-0.25824697642481098</c:v>
                </c:pt>
                <c:pt idx="123">
                  <c:v>-0.256713444724193</c:v>
                </c:pt>
                <c:pt idx="124">
                  <c:v>-0.25456650034332801</c:v>
                </c:pt>
                <c:pt idx="125">
                  <c:v>-0.25241955596246302</c:v>
                </c:pt>
                <c:pt idx="126">
                  <c:v>-0.250579317921721</c:v>
                </c:pt>
                <c:pt idx="127">
                  <c:v>-0.24843237354085601</c:v>
                </c:pt>
                <c:pt idx="128">
                  <c:v>-0.246898841840238</c:v>
                </c:pt>
                <c:pt idx="129">
                  <c:v>-0.244138484779126</c:v>
                </c:pt>
                <c:pt idx="130">
                  <c:v>-0.24229824673838399</c:v>
                </c:pt>
                <c:pt idx="131">
                  <c:v>-0.240458008697642</c:v>
                </c:pt>
                <c:pt idx="132">
                  <c:v>-0.23831106431677701</c:v>
                </c:pt>
                <c:pt idx="133">
                  <c:v>-0.236777532616159</c:v>
                </c:pt>
                <c:pt idx="134">
                  <c:v>-0.23432388189517001</c:v>
                </c:pt>
                <c:pt idx="135">
                  <c:v>-0.23187023117418201</c:v>
                </c:pt>
                <c:pt idx="136">
                  <c:v>-0.230336699473564</c:v>
                </c:pt>
                <c:pt idx="137">
                  <c:v>-0.22818975509269901</c:v>
                </c:pt>
                <c:pt idx="138">
                  <c:v>-0.226656223392081</c:v>
                </c:pt>
                <c:pt idx="139">
                  <c:v>-0.224202572671092</c:v>
                </c:pt>
                <c:pt idx="140">
                  <c:v>-0.22205562829022699</c:v>
                </c:pt>
                <c:pt idx="141">
                  <c:v>-0.219908683909361</c:v>
                </c:pt>
                <c:pt idx="142">
                  <c:v>-0.21837515220874301</c:v>
                </c:pt>
                <c:pt idx="143">
                  <c:v>-0.21622820782787799</c:v>
                </c:pt>
                <c:pt idx="144">
                  <c:v>-0.21438796978713701</c:v>
                </c:pt>
                <c:pt idx="145">
                  <c:v>-0.21224102540627099</c:v>
                </c:pt>
                <c:pt idx="146">
                  <c:v>-0.21040078736553</c:v>
                </c:pt>
                <c:pt idx="147">
                  <c:v>-0.20856054932478801</c:v>
                </c:pt>
                <c:pt idx="148">
                  <c:v>-0.206413604943923</c:v>
                </c:pt>
                <c:pt idx="149">
                  <c:v>-0.20426666056305801</c:v>
                </c:pt>
                <c:pt idx="150">
                  <c:v>-0.20242642252231599</c:v>
                </c:pt>
                <c:pt idx="151">
                  <c:v>-0.200279478141451</c:v>
                </c:pt>
                <c:pt idx="152">
                  <c:v>-0.19843924010071001</c:v>
                </c:pt>
                <c:pt idx="153">
                  <c:v>-0.196599002059968</c:v>
                </c:pt>
                <c:pt idx="154">
                  <c:v>-0.19475876401922601</c:v>
                </c:pt>
                <c:pt idx="155">
                  <c:v>-0.19261181963836099</c:v>
                </c:pt>
                <c:pt idx="156">
                  <c:v>-0.19077158159762</c:v>
                </c:pt>
                <c:pt idx="157">
                  <c:v>-0.18831793087663101</c:v>
                </c:pt>
                <c:pt idx="158">
                  <c:v>-0.18617098649576599</c:v>
                </c:pt>
                <c:pt idx="159">
                  <c:v>-0.18433074845502401</c:v>
                </c:pt>
                <c:pt idx="160">
                  <c:v>-0.18218380407415899</c:v>
                </c:pt>
                <c:pt idx="161">
                  <c:v>-0.180343566033417</c:v>
                </c:pt>
                <c:pt idx="162">
                  <c:v>-0.17850332799267599</c:v>
                </c:pt>
                <c:pt idx="163">
                  <c:v>-0.17604967727168699</c:v>
                </c:pt>
                <c:pt idx="164">
                  <c:v>-0.17451614557106901</c:v>
                </c:pt>
                <c:pt idx="165">
                  <c:v>-0.172982613870451</c:v>
                </c:pt>
                <c:pt idx="166">
                  <c:v>-0.169915550469215</c:v>
                </c:pt>
                <c:pt idx="167">
                  <c:v>-0.16807531242847301</c:v>
                </c:pt>
                <c:pt idx="168">
                  <c:v>-0.166848487067979</c:v>
                </c:pt>
                <c:pt idx="169">
                  <c:v>-0.16408813000686701</c:v>
                </c:pt>
                <c:pt idx="170">
                  <c:v>-0.16224789196612499</c:v>
                </c:pt>
                <c:pt idx="171">
                  <c:v>-0.16102106660563101</c:v>
                </c:pt>
                <c:pt idx="172">
                  <c:v>-0.15826070954451801</c:v>
                </c:pt>
                <c:pt idx="173">
                  <c:v>-0.156113765163653</c:v>
                </c:pt>
                <c:pt idx="174">
                  <c:v>-0.15427352712291101</c:v>
                </c:pt>
                <c:pt idx="175">
                  <c:v>-0.152739995422293</c:v>
                </c:pt>
                <c:pt idx="176">
                  <c:v>-0.149979638361181</c:v>
                </c:pt>
                <c:pt idx="177">
                  <c:v>-0.14813940032043901</c:v>
                </c:pt>
                <c:pt idx="178">
                  <c:v>-0.146299162279698</c:v>
                </c:pt>
                <c:pt idx="179">
                  <c:v>-0.14415221789883301</c:v>
                </c:pt>
                <c:pt idx="180">
                  <c:v>-0.14261868619821499</c:v>
                </c:pt>
                <c:pt idx="181">
                  <c:v>-0.140165035477226</c:v>
                </c:pt>
                <c:pt idx="182">
                  <c:v>-0.13832479743648399</c:v>
                </c:pt>
                <c:pt idx="183">
                  <c:v>-0.136484559395743</c:v>
                </c:pt>
                <c:pt idx="184">
                  <c:v>-0.13433761501487801</c:v>
                </c:pt>
                <c:pt idx="185">
                  <c:v>-0.13249737697413599</c:v>
                </c:pt>
                <c:pt idx="186">
                  <c:v>-0.130350432593271</c:v>
                </c:pt>
                <c:pt idx="187">
                  <c:v>-0.12851019455252899</c:v>
                </c:pt>
                <c:pt idx="188">
                  <c:v>-0.126363250171664</c:v>
                </c:pt>
                <c:pt idx="189">
                  <c:v>-0.12421630579079899</c:v>
                </c:pt>
                <c:pt idx="190">
                  <c:v>-0.12237606775005699</c:v>
                </c:pt>
                <c:pt idx="191">
                  <c:v>-0.121149242389563</c:v>
                </c:pt>
                <c:pt idx="192">
                  <c:v>-0.118082178988327</c:v>
                </c:pt>
                <c:pt idx="193">
                  <c:v>-0.116241940947585</c:v>
                </c:pt>
                <c:pt idx="194">
                  <c:v>-0.114401702906844</c:v>
                </c:pt>
                <c:pt idx="195">
                  <c:v>-0.11225475852597799</c:v>
                </c:pt>
                <c:pt idx="196">
                  <c:v>-0.11072122682535999</c:v>
                </c:pt>
                <c:pt idx="197">
                  <c:v>-0.108574282444495</c:v>
                </c:pt>
                <c:pt idx="198">
                  <c:v>-0.106734044403754</c:v>
                </c:pt>
                <c:pt idx="199">
                  <c:v>-0.104587100022889</c:v>
                </c:pt>
                <c:pt idx="200">
                  <c:v>-0.102440155642023</c:v>
                </c:pt>
                <c:pt idx="201">
                  <c:v>-0.10059991760128199</c:v>
                </c:pt>
                <c:pt idx="202">
                  <c:v>-9.8452973220416601E-2</c:v>
                </c:pt>
                <c:pt idx="203">
                  <c:v>-9.6919441519798602E-2</c:v>
                </c:pt>
                <c:pt idx="204">
                  <c:v>-9.4465790798809804E-2</c:v>
                </c:pt>
                <c:pt idx="205">
                  <c:v>-9.2318846417944606E-2</c:v>
                </c:pt>
                <c:pt idx="206">
                  <c:v>-9.0478608377202993E-2</c:v>
                </c:pt>
                <c:pt idx="207">
                  <c:v>-8.8331663996337795E-2</c:v>
                </c:pt>
                <c:pt idx="208">
                  <c:v>-8.6184719615472596E-2</c:v>
                </c:pt>
                <c:pt idx="209">
                  <c:v>-8.4344481574731095E-2</c:v>
                </c:pt>
                <c:pt idx="210">
                  <c:v>-8.2197537193865897E-2</c:v>
                </c:pt>
                <c:pt idx="211">
                  <c:v>-8.0664005493247898E-2</c:v>
                </c:pt>
                <c:pt idx="212">
                  <c:v>-7.8517061112382699E-2</c:v>
                </c:pt>
                <c:pt idx="213">
                  <c:v>-7.6370116731517501E-2</c:v>
                </c:pt>
                <c:pt idx="214">
                  <c:v>-7.4529878690775903E-2</c:v>
                </c:pt>
                <c:pt idx="215">
                  <c:v>-7.2689640650034304E-2</c:v>
                </c:pt>
                <c:pt idx="216">
                  <c:v>-7.0542696269169106E-2</c:v>
                </c:pt>
                <c:pt idx="217">
                  <c:v>-6.8395751888303893E-2</c:v>
                </c:pt>
                <c:pt idx="218">
                  <c:v>-6.6862220187686006E-2</c:v>
                </c:pt>
                <c:pt idx="219">
                  <c:v>-6.4715275806820793E-2</c:v>
                </c:pt>
                <c:pt idx="220">
                  <c:v>-6.2568331425955595E-2</c:v>
                </c:pt>
                <c:pt idx="221">
                  <c:v>-6.0728093385214003E-2</c:v>
                </c:pt>
                <c:pt idx="222">
                  <c:v>-5.7967736324101599E-2</c:v>
                </c:pt>
                <c:pt idx="223">
                  <c:v>-5.64342046234836E-2</c:v>
                </c:pt>
                <c:pt idx="224">
                  <c:v>-5.4593966582742001E-2</c:v>
                </c:pt>
                <c:pt idx="225">
                  <c:v>-5.21403158617533E-2</c:v>
                </c:pt>
                <c:pt idx="226">
                  <c:v>-4.9993371480888102E-2</c:v>
                </c:pt>
                <c:pt idx="227">
                  <c:v>-4.8459839780270103E-2</c:v>
                </c:pt>
                <c:pt idx="228">
                  <c:v>-4.6312895399404898E-2</c:v>
                </c:pt>
                <c:pt idx="229">
                  <c:v>-4.4165951018539699E-2</c:v>
                </c:pt>
                <c:pt idx="230">
                  <c:v>-4.2019006637674501E-2</c:v>
                </c:pt>
                <c:pt idx="231">
                  <c:v>-4.0178768596932903E-2</c:v>
                </c:pt>
                <c:pt idx="232">
                  <c:v>-3.8338530556191297E-2</c:v>
                </c:pt>
                <c:pt idx="233">
                  <c:v>-3.6498292515449803E-2</c:v>
                </c:pt>
                <c:pt idx="234">
                  <c:v>-3.4351348134584597E-2</c:v>
                </c:pt>
                <c:pt idx="235">
                  <c:v>-3.2204403753719399E-2</c:v>
                </c:pt>
                <c:pt idx="236">
                  <c:v>-3.03641657129778E-2</c:v>
                </c:pt>
                <c:pt idx="237">
                  <c:v>-2.8523927672236198E-2</c:v>
                </c:pt>
                <c:pt idx="238">
                  <c:v>-2.6376983291371E-2</c:v>
                </c:pt>
                <c:pt idx="239">
                  <c:v>-2.4536745250629401E-2</c:v>
                </c:pt>
                <c:pt idx="240">
                  <c:v>-2.2696507209887799E-2</c:v>
                </c:pt>
                <c:pt idx="241">
                  <c:v>-2.0549562829022702E-2</c:v>
                </c:pt>
                <c:pt idx="242">
                  <c:v>-1.87093247882811E-2</c:v>
                </c:pt>
                <c:pt idx="243">
                  <c:v>-1.6562380407415901E-2</c:v>
                </c:pt>
                <c:pt idx="244">
                  <c:v>-1.4722142366674301E-2</c:v>
                </c:pt>
                <c:pt idx="245">
                  <c:v>-1.19617853055619E-2</c:v>
                </c:pt>
                <c:pt idx="246">
                  <c:v>-1.0121547264820299E-2</c:v>
                </c:pt>
                <c:pt idx="247">
                  <c:v>-8.2813092240787405E-3</c:v>
                </c:pt>
                <c:pt idx="248">
                  <c:v>-6.13436484321355E-3</c:v>
                </c:pt>
                <c:pt idx="249">
                  <c:v>-4.2941268024719601E-3</c:v>
                </c:pt>
                <c:pt idx="250">
                  <c:v>-2.7605951018539699E-3</c:v>
                </c:pt>
                <c:pt idx="251">
                  <c:v>-6.1365072098878396E-4</c:v>
                </c:pt>
                <c:pt idx="252">
                  <c:v>1.5332936598764001E-3</c:v>
                </c:pt>
                <c:pt idx="253">
                  <c:v>2.7601190203707898E-3</c:v>
                </c:pt>
                <c:pt idx="254">
                  <c:v>5.5204760814831803E-3</c:v>
                </c:pt>
                <c:pt idx="255">
                  <c:v>7.3607141222247598E-3</c:v>
                </c:pt>
                <c:pt idx="256">
                  <c:v>9.2009521629663506E-3</c:v>
                </c:pt>
                <c:pt idx="257">
                  <c:v>1.13478965438315E-2</c:v>
                </c:pt>
                <c:pt idx="258">
                  <c:v>1.34948409246967E-2</c:v>
                </c:pt>
                <c:pt idx="259">
                  <c:v>1.56417853055619E-2</c:v>
                </c:pt>
                <c:pt idx="260">
                  <c:v>1.7482023346303499E-2</c:v>
                </c:pt>
                <c:pt idx="261">
                  <c:v>1.9935674067292301E-2</c:v>
                </c:pt>
                <c:pt idx="262">
                  <c:v>2.11624994277867E-2</c:v>
                </c:pt>
                <c:pt idx="263">
                  <c:v>2.3309443808651902E-2</c:v>
                </c:pt>
                <c:pt idx="264">
                  <c:v>2.5763094529640599E-2</c:v>
                </c:pt>
                <c:pt idx="265">
                  <c:v>2.7910038910505801E-2</c:v>
                </c:pt>
                <c:pt idx="266">
                  <c:v>3.0056983291370999E-2</c:v>
                </c:pt>
                <c:pt idx="267">
                  <c:v>3.1283808651865398E-2</c:v>
                </c:pt>
                <c:pt idx="268">
                  <c:v>3.3430753032730597E-2</c:v>
                </c:pt>
                <c:pt idx="269">
                  <c:v>3.5577697413595802E-2</c:v>
                </c:pt>
                <c:pt idx="270">
                  <c:v>3.74179354543374E-2</c:v>
                </c:pt>
                <c:pt idx="271">
                  <c:v>3.9564879835202599E-2</c:v>
                </c:pt>
                <c:pt idx="272">
                  <c:v>4.10984115358205E-2</c:v>
                </c:pt>
                <c:pt idx="273">
                  <c:v>4.3245355916685699E-2</c:v>
                </c:pt>
                <c:pt idx="274">
                  <c:v>4.5392300297550897E-2</c:v>
                </c:pt>
                <c:pt idx="275">
                  <c:v>4.7539244678416102E-2</c:v>
                </c:pt>
                <c:pt idx="276">
                  <c:v>4.9379482719157701E-2</c:v>
                </c:pt>
                <c:pt idx="277">
                  <c:v>5.12197207598993E-2</c:v>
                </c:pt>
                <c:pt idx="278">
                  <c:v>5.3980077821011697E-2</c:v>
                </c:pt>
                <c:pt idx="279">
                  <c:v>5.5513609521629703E-2</c:v>
                </c:pt>
                <c:pt idx="280">
                  <c:v>5.7353847562371198E-2</c:v>
                </c:pt>
                <c:pt idx="281">
                  <c:v>5.9194085603112803E-2</c:v>
                </c:pt>
                <c:pt idx="282">
                  <c:v>6.1647736324101601E-2</c:v>
                </c:pt>
                <c:pt idx="283">
                  <c:v>6.34879743648432E-2</c:v>
                </c:pt>
                <c:pt idx="284">
                  <c:v>6.5634918745708398E-2</c:v>
                </c:pt>
                <c:pt idx="285">
                  <c:v>6.8088569466697196E-2</c:v>
                </c:pt>
                <c:pt idx="286">
                  <c:v>6.9622101167315195E-2</c:v>
                </c:pt>
                <c:pt idx="287">
                  <c:v>7.1769045548180394E-2</c:v>
                </c:pt>
                <c:pt idx="288">
                  <c:v>7.3915989929045495E-2</c:v>
                </c:pt>
                <c:pt idx="289">
                  <c:v>7.5449521629663494E-2</c:v>
                </c:pt>
                <c:pt idx="290">
                  <c:v>7.7596466010528706E-2</c:v>
                </c:pt>
                <c:pt idx="291">
                  <c:v>7.9436704051270304E-2</c:v>
                </c:pt>
                <c:pt idx="292">
                  <c:v>8.1890354772259102E-2</c:v>
                </c:pt>
                <c:pt idx="293">
                  <c:v>8.4037299153124301E-2</c:v>
                </c:pt>
                <c:pt idx="294">
                  <c:v>8.52641245136187E-2</c:v>
                </c:pt>
                <c:pt idx="295">
                  <c:v>8.7717775234607401E-2</c:v>
                </c:pt>
                <c:pt idx="296">
                  <c:v>8.9558013275348999E-2</c:v>
                </c:pt>
                <c:pt idx="297">
                  <c:v>9.1398251316090598E-2</c:v>
                </c:pt>
                <c:pt idx="298">
                  <c:v>9.3545195696955796E-2</c:v>
                </c:pt>
                <c:pt idx="299">
                  <c:v>9.5385433737697395E-2</c:v>
                </c:pt>
                <c:pt idx="300">
                  <c:v>9.7532378118562593E-2</c:v>
                </c:pt>
                <c:pt idx="301">
                  <c:v>9.9679322499427805E-2</c:v>
                </c:pt>
                <c:pt idx="302">
                  <c:v>0.101519560540169</c:v>
                </c:pt>
                <c:pt idx="303">
                  <c:v>0.103359798580911</c:v>
                </c:pt>
                <c:pt idx="304">
                  <c:v>0.10550674296177601</c:v>
                </c:pt>
                <c:pt idx="305">
                  <c:v>0.10704027466239401</c:v>
                </c:pt>
                <c:pt idx="306">
                  <c:v>0.109800631723507</c:v>
                </c:pt>
                <c:pt idx="307">
                  <c:v>0.111334163424124</c:v>
                </c:pt>
                <c:pt idx="308">
                  <c:v>0.11348110780499</c:v>
                </c:pt>
                <c:pt idx="309">
                  <c:v>0.11562805218585499</c:v>
                </c:pt>
                <c:pt idx="310">
                  <c:v>0.11746829022659599</c:v>
                </c:pt>
                <c:pt idx="311">
                  <c:v>0.119615234607462</c:v>
                </c:pt>
                <c:pt idx="312">
                  <c:v>0.121762178988327</c:v>
                </c:pt>
                <c:pt idx="313">
                  <c:v>0.12390912336919201</c:v>
                </c:pt>
                <c:pt idx="314">
                  <c:v>0.12544265506981001</c:v>
                </c:pt>
                <c:pt idx="315">
                  <c:v>0.127589599450675</c:v>
                </c:pt>
                <c:pt idx="316">
                  <c:v>0.12942983749141701</c:v>
                </c:pt>
                <c:pt idx="317">
                  <c:v>0.131576781872282</c:v>
                </c:pt>
                <c:pt idx="318">
                  <c:v>0.13372372625314699</c:v>
                </c:pt>
                <c:pt idx="319">
                  <c:v>0.135257257953765</c:v>
                </c:pt>
                <c:pt idx="320">
                  <c:v>0.13740420233462999</c:v>
                </c:pt>
                <c:pt idx="321">
                  <c:v>0.13955114671549601</c:v>
                </c:pt>
                <c:pt idx="322">
                  <c:v>0.141391384756237</c:v>
                </c:pt>
                <c:pt idx="323">
                  <c:v>0.14353832913710199</c:v>
                </c:pt>
                <c:pt idx="324">
                  <c:v>0.145378567177844</c:v>
                </c:pt>
                <c:pt idx="325">
                  <c:v>0.147832217898833</c:v>
                </c:pt>
                <c:pt idx="326">
                  <c:v>0.14936574959945101</c:v>
                </c:pt>
                <c:pt idx="327">
                  <c:v>0.15089928130006899</c:v>
                </c:pt>
                <c:pt idx="328">
                  <c:v>0.15335293202105699</c:v>
                </c:pt>
                <c:pt idx="329">
                  <c:v>0.15580658274204601</c:v>
                </c:pt>
                <c:pt idx="330">
                  <c:v>0.15764682078278799</c:v>
                </c:pt>
                <c:pt idx="331">
                  <c:v>0.15948705882352901</c:v>
                </c:pt>
                <c:pt idx="332">
                  <c:v>0.161940709544518</c:v>
                </c:pt>
                <c:pt idx="333">
                  <c:v>0.16316753490501301</c:v>
                </c:pt>
                <c:pt idx="334">
                  <c:v>0.165314479285878</c:v>
                </c:pt>
                <c:pt idx="335">
                  <c:v>0.16746142366674299</c:v>
                </c:pt>
                <c:pt idx="336">
                  <c:v>0.16930166170748501</c:v>
                </c:pt>
                <c:pt idx="337">
                  <c:v>0.171141899748226</c:v>
                </c:pt>
                <c:pt idx="338">
                  <c:v>0.17328884412909101</c:v>
                </c:pt>
                <c:pt idx="339">
                  <c:v>0.175129082169833</c:v>
                </c:pt>
                <c:pt idx="340">
                  <c:v>0.17758273289082199</c:v>
                </c:pt>
                <c:pt idx="341">
                  <c:v>0.17911626459144001</c:v>
                </c:pt>
                <c:pt idx="342">
                  <c:v>0.181876621652552</c:v>
                </c:pt>
                <c:pt idx="343">
                  <c:v>0.18371685969329399</c:v>
                </c:pt>
                <c:pt idx="344">
                  <c:v>0.185250391393912</c:v>
                </c:pt>
                <c:pt idx="345">
                  <c:v>0.18739733577477699</c:v>
                </c:pt>
                <c:pt idx="346">
                  <c:v>0.18923757381551801</c:v>
                </c:pt>
                <c:pt idx="347">
                  <c:v>0.191691224536507</c:v>
                </c:pt>
                <c:pt idx="348">
                  <c:v>0.19353146257724901</c:v>
                </c:pt>
                <c:pt idx="349">
                  <c:v>0.19537170061799</c:v>
                </c:pt>
                <c:pt idx="350">
                  <c:v>0.19782535133897899</c:v>
                </c:pt>
                <c:pt idx="351">
                  <c:v>0.19935888303959701</c:v>
                </c:pt>
                <c:pt idx="352">
                  <c:v>0.20119912108033899</c:v>
                </c:pt>
                <c:pt idx="353">
                  <c:v>0.20365277180132799</c:v>
                </c:pt>
                <c:pt idx="354">
                  <c:v>0.204879597161822</c:v>
                </c:pt>
                <c:pt idx="355">
                  <c:v>0.20794666056305799</c:v>
                </c:pt>
                <c:pt idx="356">
                  <c:v>0.20948019226367601</c:v>
                </c:pt>
                <c:pt idx="357">
                  <c:v>0.211320430304417</c:v>
                </c:pt>
                <c:pt idx="358">
                  <c:v>0.21346737468528301</c:v>
                </c:pt>
                <c:pt idx="359">
                  <c:v>0.21622773174639501</c:v>
                </c:pt>
                <c:pt idx="360">
                  <c:v>0.21776126344701299</c:v>
                </c:pt>
                <c:pt idx="361">
                  <c:v>0.22021491416800201</c:v>
                </c:pt>
                <c:pt idx="362">
                  <c:v>0.221441739528496</c:v>
                </c:pt>
                <c:pt idx="363">
                  <c:v>0.22358868390936101</c:v>
                </c:pt>
                <c:pt idx="364">
                  <c:v>0.225428921950103</c:v>
                </c:pt>
                <c:pt idx="365">
                  <c:v>0.22757586633096799</c:v>
                </c:pt>
                <c:pt idx="366">
                  <c:v>0.22941610437171001</c:v>
                </c:pt>
                <c:pt idx="367">
                  <c:v>0.231563048752575</c:v>
                </c:pt>
                <c:pt idx="368">
                  <c:v>0.23340328679331701</c:v>
                </c:pt>
                <c:pt idx="369">
                  <c:v>0.235856937514305</c:v>
                </c:pt>
                <c:pt idx="370">
                  <c:v>0.23739046921492299</c:v>
                </c:pt>
                <c:pt idx="371">
                  <c:v>0.239230707255665</c:v>
                </c:pt>
                <c:pt idx="372">
                  <c:v>0.24137765163652999</c:v>
                </c:pt>
                <c:pt idx="373">
                  <c:v>0.24352459601739501</c:v>
                </c:pt>
                <c:pt idx="374">
                  <c:v>0.24567154039826</c:v>
                </c:pt>
                <c:pt idx="375">
                  <c:v>0.24781848477912599</c:v>
                </c:pt>
                <c:pt idx="376">
                  <c:v>0.24965872281986701</c:v>
                </c:pt>
                <c:pt idx="377">
                  <c:v>0.251805667200732</c:v>
                </c:pt>
                <c:pt idx="378">
                  <c:v>0.25364590524147401</c:v>
                </c:pt>
                <c:pt idx="379">
                  <c:v>0.255792849622339</c:v>
                </c:pt>
                <c:pt idx="380">
                  <c:v>0.25763308766308102</c:v>
                </c:pt>
                <c:pt idx="381">
                  <c:v>0.25947332570382198</c:v>
                </c:pt>
                <c:pt idx="382">
                  <c:v>0.26131356374456399</c:v>
                </c:pt>
                <c:pt idx="383">
                  <c:v>0.26346050812542898</c:v>
                </c:pt>
                <c:pt idx="384">
                  <c:v>0.26560745250629397</c:v>
                </c:pt>
                <c:pt idx="385">
                  <c:v>0.26775439688716002</c:v>
                </c:pt>
                <c:pt idx="386">
                  <c:v>0.269287928587778</c:v>
                </c:pt>
                <c:pt idx="387">
                  <c:v>0.27143487296864299</c:v>
                </c:pt>
                <c:pt idx="388">
                  <c:v>0.27358181734950798</c:v>
                </c:pt>
                <c:pt idx="389">
                  <c:v>0.27511534905012602</c:v>
                </c:pt>
                <c:pt idx="390">
                  <c:v>0.27756899977111499</c:v>
                </c:pt>
                <c:pt idx="391">
                  <c:v>0.27910253147173297</c:v>
                </c:pt>
                <c:pt idx="392">
                  <c:v>0.28186288853284502</c:v>
                </c:pt>
                <c:pt idx="393">
                  <c:v>0.28370312657358698</c:v>
                </c:pt>
                <c:pt idx="394">
                  <c:v>0.285543364614328</c:v>
                </c:pt>
                <c:pt idx="395">
                  <c:v>0.28769030899519299</c:v>
                </c:pt>
                <c:pt idx="396">
                  <c:v>0.289530547035935</c:v>
                </c:pt>
                <c:pt idx="397">
                  <c:v>0.29137078507667702</c:v>
                </c:pt>
                <c:pt idx="398">
                  <c:v>0.29382443579766498</c:v>
                </c:pt>
                <c:pt idx="399">
                  <c:v>0.295664673838407</c:v>
                </c:pt>
                <c:pt idx="400">
                  <c:v>0.29719820553902498</c:v>
                </c:pt>
                <c:pt idx="401">
                  <c:v>0.299651856260014</c:v>
                </c:pt>
                <c:pt idx="402">
                  <c:v>0.30149209430075502</c:v>
                </c:pt>
                <c:pt idx="403">
                  <c:v>0.30363903868162001</c:v>
                </c:pt>
                <c:pt idx="404">
                  <c:v>0.30547927672236203</c:v>
                </c:pt>
                <c:pt idx="405">
                  <c:v>0.30762622110322702</c:v>
                </c:pt>
                <c:pt idx="406">
                  <c:v>0.30977316548409201</c:v>
                </c:pt>
                <c:pt idx="407">
                  <c:v>0.31130669718470999</c:v>
                </c:pt>
                <c:pt idx="408">
                  <c:v>0.31314693522545201</c:v>
                </c:pt>
                <c:pt idx="409">
                  <c:v>0.315907292286564</c:v>
                </c:pt>
                <c:pt idx="410">
                  <c:v>0.31744082398718199</c:v>
                </c:pt>
                <c:pt idx="411">
                  <c:v>0.32020118104829498</c:v>
                </c:pt>
                <c:pt idx="412">
                  <c:v>0.32173471274891302</c:v>
                </c:pt>
                <c:pt idx="413">
                  <c:v>0.32357495078965398</c:v>
                </c:pt>
                <c:pt idx="414">
                  <c:v>0.32572189517052003</c:v>
                </c:pt>
                <c:pt idx="415">
                  <c:v>0.32756213321126099</c:v>
                </c:pt>
                <c:pt idx="416">
                  <c:v>0.32909566491187903</c:v>
                </c:pt>
                <c:pt idx="417">
                  <c:v>0.33154931563286799</c:v>
                </c:pt>
                <c:pt idx="418">
                  <c:v>0.33369626001373298</c:v>
                </c:pt>
                <c:pt idx="419">
                  <c:v>0.33522979171435102</c:v>
                </c:pt>
                <c:pt idx="420">
                  <c:v>0.33768344243533999</c:v>
                </c:pt>
                <c:pt idx="421">
                  <c:v>0.33983038681620498</c:v>
                </c:pt>
                <c:pt idx="422">
                  <c:v>0.34136391851682302</c:v>
                </c:pt>
                <c:pt idx="423">
                  <c:v>0.34320415655756498</c:v>
                </c:pt>
                <c:pt idx="424">
                  <c:v>0.345657807278553</c:v>
                </c:pt>
                <c:pt idx="425">
                  <c:v>0.34749804531929501</c:v>
                </c:pt>
                <c:pt idx="426">
                  <c:v>0.34964498970016</c:v>
                </c:pt>
                <c:pt idx="427">
                  <c:v>0.35148522774090202</c:v>
                </c:pt>
                <c:pt idx="428">
                  <c:v>0.35363217212176701</c:v>
                </c:pt>
                <c:pt idx="429">
                  <c:v>0.355779116502632</c:v>
                </c:pt>
                <c:pt idx="430">
                  <c:v>0.35823276722362102</c:v>
                </c:pt>
                <c:pt idx="431">
                  <c:v>0.359152886243992</c:v>
                </c:pt>
                <c:pt idx="432">
                  <c:v>0.36160653696498102</c:v>
                </c:pt>
                <c:pt idx="433">
                  <c:v>0.36344677500572198</c:v>
                </c:pt>
                <c:pt idx="434">
                  <c:v>0.36559371938658702</c:v>
                </c:pt>
                <c:pt idx="435">
                  <c:v>0.36774066376745201</c:v>
                </c:pt>
                <c:pt idx="436">
                  <c:v>0.369887608148318</c:v>
                </c:pt>
                <c:pt idx="437">
                  <c:v>0.37142113984893599</c:v>
                </c:pt>
                <c:pt idx="438">
                  <c:v>0.373261377889677</c:v>
                </c:pt>
                <c:pt idx="439">
                  <c:v>0.37571502861066602</c:v>
                </c:pt>
                <c:pt idx="440">
                  <c:v>0.37786197299153101</c:v>
                </c:pt>
                <c:pt idx="441">
                  <c:v>0.37908879835202602</c:v>
                </c:pt>
                <c:pt idx="442">
                  <c:v>0.38154244907301399</c:v>
                </c:pt>
                <c:pt idx="443">
                  <c:v>0.38368939345387998</c:v>
                </c:pt>
                <c:pt idx="444">
                  <c:v>0.38552963149462099</c:v>
                </c:pt>
                <c:pt idx="445">
                  <c:v>0.38706316319523898</c:v>
                </c:pt>
                <c:pt idx="446">
                  <c:v>0.38921010757610403</c:v>
                </c:pt>
                <c:pt idx="447">
                  <c:v>0.39135705195697001</c:v>
                </c:pt>
                <c:pt idx="448">
                  <c:v>0.39381070267795798</c:v>
                </c:pt>
                <c:pt idx="449">
                  <c:v>0.39565094071869999</c:v>
                </c:pt>
                <c:pt idx="450">
                  <c:v>0.39749117875944101</c:v>
                </c:pt>
                <c:pt idx="451">
                  <c:v>0.399024710460059</c:v>
                </c:pt>
                <c:pt idx="452">
                  <c:v>0.40178506752117199</c:v>
                </c:pt>
                <c:pt idx="453">
                  <c:v>0.40362530556191301</c:v>
                </c:pt>
                <c:pt idx="454">
                  <c:v>0.405772249942779</c:v>
                </c:pt>
                <c:pt idx="455">
                  <c:v>0.40761248798352001</c:v>
                </c:pt>
                <c:pt idx="456">
                  <c:v>0.40945272602426203</c:v>
                </c:pt>
                <c:pt idx="457">
                  <c:v>0.41159967040512702</c:v>
                </c:pt>
                <c:pt idx="458">
                  <c:v>0.413133202105745</c:v>
                </c:pt>
                <c:pt idx="459">
                  <c:v>0.415893559166857</c:v>
                </c:pt>
                <c:pt idx="460">
                  <c:v>0.41804050354772299</c:v>
                </c:pt>
                <c:pt idx="461">
                  <c:v>0.419267328908217</c:v>
                </c:pt>
                <c:pt idx="462">
                  <c:v>0.42141427328908199</c:v>
                </c:pt>
                <c:pt idx="463">
                  <c:v>0.42386792401007101</c:v>
                </c:pt>
                <c:pt idx="464">
                  <c:v>0.42570816205081202</c:v>
                </c:pt>
                <c:pt idx="465">
                  <c:v>0.42754840009155398</c:v>
                </c:pt>
                <c:pt idx="466">
                  <c:v>0.429388638132296</c:v>
                </c:pt>
                <c:pt idx="467">
                  <c:v>0.43153558251316099</c:v>
                </c:pt>
                <c:pt idx="468">
                  <c:v>0.433375820553902</c:v>
                </c:pt>
                <c:pt idx="469">
                  <c:v>0.43552276493476799</c:v>
                </c:pt>
                <c:pt idx="470">
                  <c:v>0.43766970931563298</c:v>
                </c:pt>
                <c:pt idx="471">
                  <c:v>0.43920324101625102</c:v>
                </c:pt>
                <c:pt idx="472">
                  <c:v>0.44196359807736302</c:v>
                </c:pt>
                <c:pt idx="473">
                  <c:v>0.443497129777981</c:v>
                </c:pt>
                <c:pt idx="474">
                  <c:v>0.44564407415884599</c:v>
                </c:pt>
                <c:pt idx="475">
                  <c:v>0.44748431219958801</c:v>
                </c:pt>
                <c:pt idx="476">
                  <c:v>0.449631256580453</c:v>
                </c:pt>
                <c:pt idx="477">
                  <c:v>0.45147149462119501</c:v>
                </c:pt>
                <c:pt idx="478">
                  <c:v>0.45331173266193597</c:v>
                </c:pt>
                <c:pt idx="479">
                  <c:v>0.45545867704280202</c:v>
                </c:pt>
                <c:pt idx="480">
                  <c:v>0.45760562142366701</c:v>
                </c:pt>
                <c:pt idx="481">
                  <c:v>0.459752565804532</c:v>
                </c:pt>
                <c:pt idx="482">
                  <c:v>0.46128609750514998</c:v>
                </c:pt>
                <c:pt idx="483">
                  <c:v>0.46404645456626198</c:v>
                </c:pt>
                <c:pt idx="484">
                  <c:v>0.46527327992675699</c:v>
                </c:pt>
                <c:pt idx="485">
                  <c:v>0.46742022430762198</c:v>
                </c:pt>
                <c:pt idx="486">
                  <c:v>0.46926046234836299</c:v>
                </c:pt>
                <c:pt idx="487">
                  <c:v>0.47202081940947599</c:v>
                </c:pt>
                <c:pt idx="488">
                  <c:v>0.47355435111009397</c:v>
                </c:pt>
                <c:pt idx="489">
                  <c:v>0.47508788281071201</c:v>
                </c:pt>
                <c:pt idx="490">
                  <c:v>0.47784823987182401</c:v>
                </c:pt>
                <c:pt idx="491">
                  <c:v>0.47938177157244199</c:v>
                </c:pt>
                <c:pt idx="492">
                  <c:v>0.48122200961318401</c:v>
                </c:pt>
                <c:pt idx="493">
                  <c:v>0.48367566033417297</c:v>
                </c:pt>
                <c:pt idx="494">
                  <c:v>0.48520919203479101</c:v>
                </c:pt>
                <c:pt idx="495">
                  <c:v>0.48704943007553197</c:v>
                </c:pt>
                <c:pt idx="496">
                  <c:v>0.48919637445639702</c:v>
                </c:pt>
                <c:pt idx="497">
                  <c:v>0.49165002517738599</c:v>
                </c:pt>
                <c:pt idx="498">
                  <c:v>0.493490263218128</c:v>
                </c:pt>
                <c:pt idx="499">
                  <c:v>0.49533050125886902</c:v>
                </c:pt>
                <c:pt idx="500">
                  <c:v>0.49747744563973401</c:v>
                </c:pt>
                <c:pt idx="501">
                  <c:v>0.49931768368047602</c:v>
                </c:pt>
                <c:pt idx="502">
                  <c:v>0.50085121538109401</c:v>
                </c:pt>
                <c:pt idx="503">
                  <c:v>0.50330486610208303</c:v>
                </c:pt>
                <c:pt idx="504">
                  <c:v>0.50514510414282399</c:v>
                </c:pt>
                <c:pt idx="505">
                  <c:v>0.50759875486381301</c:v>
                </c:pt>
                <c:pt idx="506">
                  <c:v>0.50943899290455497</c:v>
                </c:pt>
                <c:pt idx="507">
                  <c:v>0.51189264362554299</c:v>
                </c:pt>
                <c:pt idx="508">
                  <c:v>0.51342617532616097</c:v>
                </c:pt>
                <c:pt idx="509">
                  <c:v>0.51557311970702702</c:v>
                </c:pt>
                <c:pt idx="510">
                  <c:v>0.51741335774776798</c:v>
                </c:pt>
                <c:pt idx="511">
                  <c:v>0.519867008468757</c:v>
                </c:pt>
                <c:pt idx="512">
                  <c:v>0.52170724650949896</c:v>
                </c:pt>
                <c:pt idx="513">
                  <c:v>0.52324077821011705</c:v>
                </c:pt>
                <c:pt idx="514">
                  <c:v>0.52569442893110496</c:v>
                </c:pt>
                <c:pt idx="515">
                  <c:v>0.52722796063172295</c:v>
                </c:pt>
                <c:pt idx="516">
                  <c:v>0.52937490501258899</c:v>
                </c:pt>
                <c:pt idx="517">
                  <c:v>0.53152184939345404</c:v>
                </c:pt>
                <c:pt idx="518">
                  <c:v>0.533362087434195</c:v>
                </c:pt>
                <c:pt idx="519">
                  <c:v>0.53581573815518402</c:v>
                </c:pt>
                <c:pt idx="520">
                  <c:v>0.53765597619592598</c:v>
                </c:pt>
                <c:pt idx="521">
                  <c:v>0.53918950789654396</c:v>
                </c:pt>
                <c:pt idx="522">
                  <c:v>0.54133645227740901</c:v>
                </c:pt>
                <c:pt idx="523">
                  <c:v>0.54348339665827405</c:v>
                </c:pt>
                <c:pt idx="524">
                  <c:v>0.54532363469901601</c:v>
                </c:pt>
                <c:pt idx="525">
                  <c:v>0.54777728542000403</c:v>
                </c:pt>
                <c:pt idx="526">
                  <c:v>0.54961752346074599</c:v>
                </c:pt>
                <c:pt idx="527">
                  <c:v>0.55145776150148795</c:v>
                </c:pt>
                <c:pt idx="528">
                  <c:v>0.55329799954222902</c:v>
                </c:pt>
                <c:pt idx="529">
                  <c:v>0.55513823758297098</c:v>
                </c:pt>
                <c:pt idx="530">
                  <c:v>0.55728518196383603</c:v>
                </c:pt>
                <c:pt idx="531">
                  <c:v>0.55943212634470096</c:v>
                </c:pt>
                <c:pt idx="532">
                  <c:v>0.56157907072556601</c:v>
                </c:pt>
                <c:pt idx="533">
                  <c:v>0.56341930876630797</c:v>
                </c:pt>
                <c:pt idx="534">
                  <c:v>0.56587295948729699</c:v>
                </c:pt>
                <c:pt idx="535">
                  <c:v>0.56740649118791497</c:v>
                </c:pt>
                <c:pt idx="536">
                  <c:v>0.56955343556878002</c:v>
                </c:pt>
                <c:pt idx="537">
                  <c:v>0.571086967269398</c:v>
                </c:pt>
                <c:pt idx="538">
                  <c:v>0.57354061799038702</c:v>
                </c:pt>
                <c:pt idx="539">
                  <c:v>0.57507414969100501</c:v>
                </c:pt>
                <c:pt idx="540">
                  <c:v>0.57691438773174597</c:v>
                </c:pt>
                <c:pt idx="541">
                  <c:v>0.57967474479285896</c:v>
                </c:pt>
                <c:pt idx="542">
                  <c:v>0.58120827649347695</c:v>
                </c:pt>
                <c:pt idx="543">
                  <c:v>0.58304851453421802</c:v>
                </c:pt>
                <c:pt idx="544">
                  <c:v>0.58580887159533102</c:v>
                </c:pt>
                <c:pt idx="545">
                  <c:v>0.58764910963607198</c:v>
                </c:pt>
                <c:pt idx="546">
                  <c:v>0.58948934767681405</c:v>
                </c:pt>
                <c:pt idx="547">
                  <c:v>0.59194299839780296</c:v>
                </c:pt>
                <c:pt idx="548">
                  <c:v>0.59316982375829697</c:v>
                </c:pt>
                <c:pt idx="549">
                  <c:v>0.59562347447928599</c:v>
                </c:pt>
                <c:pt idx="550">
                  <c:v>0.59715700617990397</c:v>
                </c:pt>
                <c:pt idx="551">
                  <c:v>0.59930395056076902</c:v>
                </c:pt>
                <c:pt idx="552">
                  <c:v>0.60145089494163395</c:v>
                </c:pt>
                <c:pt idx="553">
                  <c:v>0.60329113298237602</c:v>
                </c:pt>
                <c:pt idx="554">
                  <c:v>0.60513137102311698</c:v>
                </c:pt>
                <c:pt idx="555">
                  <c:v>0.607585021744106</c:v>
                </c:pt>
                <c:pt idx="556">
                  <c:v>0.60942525978484796</c:v>
                </c:pt>
                <c:pt idx="557">
                  <c:v>0.61218561684595996</c:v>
                </c:pt>
                <c:pt idx="558">
                  <c:v>0.61341244220645397</c:v>
                </c:pt>
                <c:pt idx="559">
                  <c:v>0.61555938658732001</c:v>
                </c:pt>
                <c:pt idx="560">
                  <c:v>0.61770633096818495</c:v>
                </c:pt>
                <c:pt idx="561">
                  <c:v>0.61985327534904999</c:v>
                </c:pt>
                <c:pt idx="562">
                  <c:v>0.62138680704966798</c:v>
                </c:pt>
                <c:pt idx="563">
                  <c:v>0.62353375143053302</c:v>
                </c:pt>
                <c:pt idx="564">
                  <c:v>0.62537398947127498</c:v>
                </c:pt>
                <c:pt idx="565">
                  <c:v>0.627827640192264</c:v>
                </c:pt>
                <c:pt idx="566">
                  <c:v>0.62936117189288199</c:v>
                </c:pt>
                <c:pt idx="567">
                  <c:v>0.63120140993362295</c:v>
                </c:pt>
                <c:pt idx="568">
                  <c:v>0.63334835431448799</c:v>
                </c:pt>
                <c:pt idx="569">
                  <c:v>0.63549529869535304</c:v>
                </c:pt>
                <c:pt idx="570">
                  <c:v>0.637335536736095</c:v>
                </c:pt>
                <c:pt idx="571">
                  <c:v>0.63948248111696004</c:v>
                </c:pt>
                <c:pt idx="572">
                  <c:v>0.64162942549782498</c:v>
                </c:pt>
                <c:pt idx="573">
                  <c:v>0.64316295719844296</c:v>
                </c:pt>
                <c:pt idx="574">
                  <c:v>0.64561660791943198</c:v>
                </c:pt>
                <c:pt idx="575">
                  <c:v>0.64745684596017405</c:v>
                </c:pt>
                <c:pt idx="576">
                  <c:v>0.64929708400091501</c:v>
                </c:pt>
                <c:pt idx="577">
                  <c:v>0.65175073472190403</c:v>
                </c:pt>
                <c:pt idx="578">
                  <c:v>0.65389767910276897</c:v>
                </c:pt>
                <c:pt idx="579">
                  <c:v>0.65543121080338695</c:v>
                </c:pt>
                <c:pt idx="580">
                  <c:v>0.65727144884412902</c:v>
                </c:pt>
                <c:pt idx="581">
                  <c:v>0.65911168688487098</c:v>
                </c:pt>
                <c:pt idx="582">
                  <c:v>0.66156533760585901</c:v>
                </c:pt>
                <c:pt idx="583">
                  <c:v>0.66309886930647699</c:v>
                </c:pt>
                <c:pt idx="584">
                  <c:v>0.66585922636758998</c:v>
                </c:pt>
                <c:pt idx="585">
                  <c:v>0.66739275806820797</c:v>
                </c:pt>
                <c:pt idx="586">
                  <c:v>0.66984640878919599</c:v>
                </c:pt>
                <c:pt idx="587">
                  <c:v>0.67137994048981398</c:v>
                </c:pt>
                <c:pt idx="588">
                  <c:v>0.67352688487068002</c:v>
                </c:pt>
                <c:pt idx="589">
                  <c:v>0.67506041657129801</c:v>
                </c:pt>
                <c:pt idx="590">
                  <c:v>0.67935430533302799</c:v>
                </c:pt>
                <c:pt idx="591">
                  <c:v>0.68150124971389303</c:v>
                </c:pt>
                <c:pt idx="592">
                  <c:v>0.68334148775463499</c:v>
                </c:pt>
                <c:pt idx="593">
                  <c:v>0.68487501945525298</c:v>
                </c:pt>
                <c:pt idx="594">
                  <c:v>0.68702196383611802</c:v>
                </c:pt>
                <c:pt idx="595">
                  <c:v>0.68978232089723002</c:v>
                </c:pt>
                <c:pt idx="596">
                  <c:v>0.691315852597848</c:v>
                </c:pt>
                <c:pt idx="597">
                  <c:v>0.69315609063858996</c:v>
                </c:pt>
                <c:pt idx="598">
                  <c:v>0.69530303501945501</c:v>
                </c:pt>
                <c:pt idx="599">
                  <c:v>0.69744997940032005</c:v>
                </c:pt>
                <c:pt idx="600">
                  <c:v>0.69929021744106201</c:v>
                </c:pt>
                <c:pt idx="601">
                  <c:v>0.70143716182192695</c:v>
                </c:pt>
                <c:pt idx="602">
                  <c:v>0.70389081254291597</c:v>
                </c:pt>
                <c:pt idx="603">
                  <c:v>0.70573105058365704</c:v>
                </c:pt>
                <c:pt idx="604">
                  <c:v>0.70726458228427502</c:v>
                </c:pt>
                <c:pt idx="605">
                  <c:v>0.70941152666514096</c:v>
                </c:pt>
                <c:pt idx="606">
                  <c:v>0.71186517738612898</c:v>
                </c:pt>
                <c:pt idx="607">
                  <c:v>0.71339870908674696</c:v>
                </c:pt>
                <c:pt idx="608">
                  <c:v>0.71554565346761301</c:v>
                </c:pt>
                <c:pt idx="609">
                  <c:v>0.71707918516823099</c:v>
                </c:pt>
                <c:pt idx="610">
                  <c:v>0.71922612954909604</c:v>
                </c:pt>
                <c:pt idx="611">
                  <c:v>0.72167978027008495</c:v>
                </c:pt>
                <c:pt idx="612">
                  <c:v>0.72413343099107297</c:v>
                </c:pt>
                <c:pt idx="613">
                  <c:v>0.72566696269169095</c:v>
                </c:pt>
                <c:pt idx="614">
                  <c:v>0.72720049439230905</c:v>
                </c:pt>
                <c:pt idx="615">
                  <c:v>0.72965414511329796</c:v>
                </c:pt>
                <c:pt idx="616">
                  <c:v>0.73149438315404003</c:v>
                </c:pt>
                <c:pt idx="617">
                  <c:v>0.73394803387502805</c:v>
                </c:pt>
                <c:pt idx="618">
                  <c:v>0.73578827191577001</c:v>
                </c:pt>
                <c:pt idx="619">
                  <c:v>0.73793521629663505</c:v>
                </c:pt>
                <c:pt idx="620">
                  <c:v>0.74008216067749999</c:v>
                </c:pt>
                <c:pt idx="621">
                  <c:v>0.74161569237811797</c:v>
                </c:pt>
                <c:pt idx="622">
                  <c:v>0.74345593041886004</c:v>
                </c:pt>
                <c:pt idx="623">
                  <c:v>0.74560287479972498</c:v>
                </c:pt>
                <c:pt idx="624">
                  <c:v>0.748056525520714</c:v>
                </c:pt>
                <c:pt idx="625">
                  <c:v>0.74928335088120801</c:v>
                </c:pt>
                <c:pt idx="626">
                  <c:v>0.75143029526207405</c:v>
                </c:pt>
                <c:pt idx="627">
                  <c:v>0.75327053330281502</c:v>
                </c:pt>
                <c:pt idx="628">
                  <c:v>0.75541747768367995</c:v>
                </c:pt>
                <c:pt idx="629">
                  <c:v>0.75664430304417496</c:v>
                </c:pt>
                <c:pt idx="630">
                  <c:v>0.75909795376516398</c:v>
                </c:pt>
                <c:pt idx="631">
                  <c:v>0.761551604486152</c:v>
                </c:pt>
                <c:pt idx="632">
                  <c:v>0.76400525520714102</c:v>
                </c:pt>
                <c:pt idx="633">
                  <c:v>0.76553878690775901</c:v>
                </c:pt>
                <c:pt idx="634">
                  <c:v>0.76768573128862405</c:v>
                </c:pt>
                <c:pt idx="635">
                  <c:v>0.76952596932936601</c:v>
                </c:pt>
                <c:pt idx="636">
                  <c:v>0.77197962005035503</c:v>
                </c:pt>
                <c:pt idx="637">
                  <c:v>0.77351315175097302</c:v>
                </c:pt>
                <c:pt idx="638">
                  <c:v>0.77535338979171398</c:v>
                </c:pt>
                <c:pt idx="639">
                  <c:v>0.77719362783245605</c:v>
                </c:pt>
                <c:pt idx="640">
                  <c:v>0.77934057221332098</c:v>
                </c:pt>
                <c:pt idx="641">
                  <c:v>0.78148751659418603</c:v>
                </c:pt>
                <c:pt idx="642">
                  <c:v>0.78363446097505096</c:v>
                </c:pt>
                <c:pt idx="643">
                  <c:v>0.78608811169603998</c:v>
                </c:pt>
                <c:pt idx="644">
                  <c:v>0.78762164339665797</c:v>
                </c:pt>
                <c:pt idx="645">
                  <c:v>0.78915517509727595</c:v>
                </c:pt>
                <c:pt idx="646">
                  <c:v>0.79099541313801802</c:v>
                </c:pt>
                <c:pt idx="647">
                  <c:v>0.79375577019913002</c:v>
                </c:pt>
                <c:pt idx="648">
                  <c:v>0.795289301899748</c:v>
                </c:pt>
                <c:pt idx="649">
                  <c:v>0.79743624628061305</c:v>
                </c:pt>
                <c:pt idx="650">
                  <c:v>0.79958319066147798</c:v>
                </c:pt>
                <c:pt idx="651">
                  <c:v>0.80142342870222005</c:v>
                </c:pt>
                <c:pt idx="652">
                  <c:v>0.80357037308308499</c:v>
                </c:pt>
                <c:pt idx="653">
                  <c:v>0.80541061112382695</c:v>
                </c:pt>
                <c:pt idx="654">
                  <c:v>0.80755755550469199</c:v>
                </c:pt>
                <c:pt idx="655">
                  <c:v>0.80970449988555704</c:v>
                </c:pt>
                <c:pt idx="656">
                  <c:v>0.811544737926299</c:v>
                </c:pt>
                <c:pt idx="657">
                  <c:v>0.81307826962691698</c:v>
                </c:pt>
                <c:pt idx="658">
                  <c:v>0.81522521400778203</c:v>
                </c:pt>
                <c:pt idx="659">
                  <c:v>0.81737215838864696</c:v>
                </c:pt>
                <c:pt idx="660">
                  <c:v>0.81921239642938903</c:v>
                </c:pt>
                <c:pt idx="661">
                  <c:v>0.82135934081025397</c:v>
                </c:pt>
                <c:pt idx="662">
                  <c:v>0.82381299153124299</c:v>
                </c:pt>
                <c:pt idx="663">
                  <c:v>0.82534652323186097</c:v>
                </c:pt>
                <c:pt idx="664">
                  <c:v>0.82810688029297297</c:v>
                </c:pt>
                <c:pt idx="665">
                  <c:v>0.829026999313344</c:v>
                </c:pt>
                <c:pt idx="666">
                  <c:v>0.83148065003433302</c:v>
                </c:pt>
                <c:pt idx="667">
                  <c:v>0.83332088807507398</c:v>
                </c:pt>
                <c:pt idx="668">
                  <c:v>0.83546783245593903</c:v>
                </c:pt>
                <c:pt idx="669">
                  <c:v>0.83730807049668099</c:v>
                </c:pt>
                <c:pt idx="670">
                  <c:v>0.83976172121767001</c:v>
                </c:pt>
                <c:pt idx="671">
                  <c:v>0.84129525291828799</c:v>
                </c:pt>
                <c:pt idx="672">
                  <c:v>0.84374890363927701</c:v>
                </c:pt>
                <c:pt idx="673">
                  <c:v>0.84558914168001797</c:v>
                </c:pt>
                <c:pt idx="674">
                  <c:v>0.84773608606088302</c:v>
                </c:pt>
                <c:pt idx="675">
                  <c:v>0.84926961776150101</c:v>
                </c:pt>
                <c:pt idx="676">
                  <c:v>0.85141656214236705</c:v>
                </c:pt>
                <c:pt idx="677">
                  <c:v>0.85356350652323199</c:v>
                </c:pt>
                <c:pt idx="678">
                  <c:v>0.85540374456397295</c:v>
                </c:pt>
                <c:pt idx="679">
                  <c:v>0.85724398260471502</c:v>
                </c:pt>
                <c:pt idx="680">
                  <c:v>0.85969763332570404</c:v>
                </c:pt>
                <c:pt idx="681">
                  <c:v>0.86123116502632202</c:v>
                </c:pt>
                <c:pt idx="682">
                  <c:v>0.86307140306706298</c:v>
                </c:pt>
                <c:pt idx="683">
                  <c:v>0.86521834744792803</c:v>
                </c:pt>
                <c:pt idx="684">
                  <c:v>0.86767199816891705</c:v>
                </c:pt>
                <c:pt idx="685">
                  <c:v>0.86951223620965901</c:v>
                </c:pt>
                <c:pt idx="686">
                  <c:v>0.87165918059052405</c:v>
                </c:pt>
                <c:pt idx="687">
                  <c:v>0.87319271229114204</c:v>
                </c:pt>
                <c:pt idx="688">
                  <c:v>0.87564636301213095</c:v>
                </c:pt>
                <c:pt idx="689">
                  <c:v>0.87717989471274904</c:v>
                </c:pt>
                <c:pt idx="690">
                  <c:v>0.87932683909361398</c:v>
                </c:pt>
                <c:pt idx="691">
                  <c:v>0.88147378347447902</c:v>
                </c:pt>
                <c:pt idx="692">
                  <c:v>0.88331402151522098</c:v>
                </c:pt>
                <c:pt idx="693">
                  <c:v>0.88515425955596205</c:v>
                </c:pt>
                <c:pt idx="694">
                  <c:v>0.88699449759670401</c:v>
                </c:pt>
                <c:pt idx="695">
                  <c:v>0.88914144197756895</c:v>
                </c:pt>
                <c:pt idx="696">
                  <c:v>0.89128838635843399</c:v>
                </c:pt>
                <c:pt idx="697">
                  <c:v>0.89343533073929904</c:v>
                </c:pt>
                <c:pt idx="698">
                  <c:v>0.895275568780041</c:v>
                </c:pt>
                <c:pt idx="699">
                  <c:v>0.89772921950103002</c:v>
                </c:pt>
                <c:pt idx="700">
                  <c:v>0.899262751201648</c:v>
                </c:pt>
                <c:pt idx="701">
                  <c:v>0.90140969558251305</c:v>
                </c:pt>
                <c:pt idx="702">
                  <c:v>0.90355663996337798</c:v>
                </c:pt>
                <c:pt idx="703">
                  <c:v>0.90539687800412005</c:v>
                </c:pt>
                <c:pt idx="704">
                  <c:v>0.90785052872510896</c:v>
                </c:pt>
                <c:pt idx="705">
                  <c:v>0.90969076676585003</c:v>
                </c:pt>
                <c:pt idx="706">
                  <c:v>0.91153100480659199</c:v>
                </c:pt>
                <c:pt idx="707">
                  <c:v>0.91367794918745704</c:v>
                </c:pt>
                <c:pt idx="708">
                  <c:v>0.91521148088807502</c:v>
                </c:pt>
                <c:pt idx="709">
                  <c:v>0.91735842526893996</c:v>
                </c:pt>
                <c:pt idx="710">
                  <c:v>0.919505369649805</c:v>
                </c:pt>
                <c:pt idx="711">
                  <c:v>0.92165231403067005</c:v>
                </c:pt>
                <c:pt idx="712">
                  <c:v>0.92349255207141201</c:v>
                </c:pt>
                <c:pt idx="713">
                  <c:v>0.92563949645227706</c:v>
                </c:pt>
                <c:pt idx="714">
                  <c:v>0.92747973449301901</c:v>
                </c:pt>
                <c:pt idx="715">
                  <c:v>0.92931997253375997</c:v>
                </c:pt>
                <c:pt idx="716">
                  <c:v>0.93177362325474899</c:v>
                </c:pt>
                <c:pt idx="717">
                  <c:v>0.93361386129549095</c:v>
                </c:pt>
                <c:pt idx="718">
                  <c:v>0.93545409933623203</c:v>
                </c:pt>
                <c:pt idx="719">
                  <c:v>0.93729433737697398</c:v>
                </c:pt>
                <c:pt idx="720">
                  <c:v>0.93974798809796301</c:v>
                </c:pt>
                <c:pt idx="721">
                  <c:v>0.94158822613870397</c:v>
                </c:pt>
                <c:pt idx="722">
                  <c:v>0.94312175783932195</c:v>
                </c:pt>
                <c:pt idx="723">
                  <c:v>0.945268702220187</c:v>
                </c:pt>
                <c:pt idx="724">
                  <c:v>0.94741564660105304</c:v>
                </c:pt>
                <c:pt idx="725">
                  <c:v>0.949255884641794</c:v>
                </c:pt>
                <c:pt idx="726">
                  <c:v>0.95170953536278302</c:v>
                </c:pt>
                <c:pt idx="727">
                  <c:v>0.95324306706340101</c:v>
                </c:pt>
                <c:pt idx="728">
                  <c:v>0.95569671778439003</c:v>
                </c:pt>
                <c:pt idx="729">
                  <c:v>0.95723024948500801</c:v>
                </c:pt>
                <c:pt idx="730">
                  <c:v>0.95907048752574897</c:v>
                </c:pt>
                <c:pt idx="731">
                  <c:v>0.96152413824673799</c:v>
                </c:pt>
                <c:pt idx="732">
                  <c:v>0.96305766994735598</c:v>
                </c:pt>
                <c:pt idx="733">
                  <c:v>0.96612473334859195</c:v>
                </c:pt>
                <c:pt idx="734">
                  <c:v>0.96735155870908696</c:v>
                </c:pt>
                <c:pt idx="735">
                  <c:v>0.969498503089952</c:v>
                </c:pt>
                <c:pt idx="736">
                  <c:v>0.97133874113069296</c:v>
                </c:pt>
                <c:pt idx="737">
                  <c:v>0.97348568551155801</c:v>
                </c:pt>
                <c:pt idx="738">
                  <c:v>0.97532592355229997</c:v>
                </c:pt>
                <c:pt idx="739">
                  <c:v>0.97747286793316501</c:v>
                </c:pt>
                <c:pt idx="740">
                  <c:v>0.97931310597390697</c:v>
                </c:pt>
                <c:pt idx="741">
                  <c:v>0.98146005035477202</c:v>
                </c:pt>
                <c:pt idx="742">
                  <c:v>0.98330028839551398</c:v>
                </c:pt>
                <c:pt idx="743">
                  <c:v>0.98514052643625505</c:v>
                </c:pt>
                <c:pt idx="744">
                  <c:v>0.98790088349736804</c:v>
                </c:pt>
                <c:pt idx="745">
                  <c:v>0.989741121538109</c:v>
                </c:pt>
                <c:pt idx="746">
                  <c:v>0.99096794689860401</c:v>
                </c:pt>
                <c:pt idx="747">
                  <c:v>0.99342159761959203</c:v>
                </c:pt>
                <c:pt idx="748">
                  <c:v>0.99495512932021002</c:v>
                </c:pt>
                <c:pt idx="749">
                  <c:v>0.99710207370107595</c:v>
                </c:pt>
                <c:pt idx="750">
                  <c:v>0.99894231174181702</c:v>
                </c:pt>
                <c:pt idx="751">
                  <c:v>1.0013959624628099</c:v>
                </c:pt>
                <c:pt idx="752">
                  <c:v>1.0035429068436701</c:v>
                </c:pt>
                <c:pt idx="753">
                  <c:v>1.00568985122454</c:v>
                </c:pt>
                <c:pt idx="754">
                  <c:v>1.00722338292515</c:v>
                </c:pt>
                <c:pt idx="755">
                  <c:v>1.0093703273060199</c:v>
                </c:pt>
                <c:pt idx="756">
                  <c:v>1.01182397802701</c:v>
                </c:pt>
                <c:pt idx="757">
                  <c:v>1.0133575097276299</c:v>
                </c:pt>
                <c:pt idx="758">
                  <c:v>1.01519774776837</c:v>
                </c:pt>
                <c:pt idx="759">
                  <c:v>1.01734469214923</c:v>
                </c:pt>
                <c:pt idx="760">
                  <c:v>1.01918493018997</c:v>
                </c:pt>
                <c:pt idx="761">
                  <c:v>1.02133187457084</c:v>
                </c:pt>
                <c:pt idx="762">
                  <c:v>1.02378552529183</c:v>
                </c:pt>
                <c:pt idx="763">
                  <c:v>1.02531905699245</c:v>
                </c:pt>
                <c:pt idx="764">
                  <c:v>1.0274660013733099</c:v>
                </c:pt>
                <c:pt idx="765">
                  <c:v>1.02930623941405</c:v>
                </c:pt>
                <c:pt idx="766">
                  <c:v>1.0314531837949199</c:v>
                </c:pt>
                <c:pt idx="767">
                  <c:v>1.03329342183566</c:v>
                </c:pt>
                <c:pt idx="768">
                  <c:v>1.03482695353628</c:v>
                </c:pt>
                <c:pt idx="769">
                  <c:v>1.03728060425727</c:v>
                </c:pt>
                <c:pt idx="770">
                  <c:v>1.0394275486381299</c:v>
                </c:pt>
                <c:pt idx="771">
                  <c:v>1.04126778667887</c:v>
                </c:pt>
                <c:pt idx="772">
                  <c:v>1.04280131837949</c:v>
                </c:pt>
                <c:pt idx="773">
                  <c:v>1.04525496910048</c:v>
                </c:pt>
                <c:pt idx="774">
                  <c:v>1.04770861982147</c:v>
                </c:pt>
                <c:pt idx="775">
                  <c:v>1.0495488578622101</c:v>
                </c:pt>
                <c:pt idx="776">
                  <c:v>1.0510823895628301</c:v>
                </c:pt>
                <c:pt idx="777">
                  <c:v>1.05322933394369</c:v>
                </c:pt>
                <c:pt idx="778">
                  <c:v>1.05568298466468</c:v>
                </c:pt>
                <c:pt idx="779">
                  <c:v>1.0572165163653</c:v>
                </c:pt>
                <c:pt idx="780">
                  <c:v>1.05967016708629</c:v>
                </c:pt>
                <c:pt idx="781">
                  <c:v>1.0615104051270301</c:v>
                </c:pt>
                <c:pt idx="782">
                  <c:v>1.0633506431677699</c:v>
                </c:pt>
                <c:pt idx="783">
                  <c:v>1.06580429388876</c:v>
                </c:pt>
                <c:pt idx="784">
                  <c:v>1.0676445319295</c:v>
                </c:pt>
                <c:pt idx="785">
                  <c:v>1.06979147631037</c:v>
                </c:pt>
                <c:pt idx="786">
                  <c:v>1.07132500801099</c:v>
                </c:pt>
                <c:pt idx="787">
                  <c:v>1.07316524605173</c:v>
                </c:pt>
                <c:pt idx="788">
                  <c:v>1.07531219043259</c:v>
                </c:pt>
                <c:pt idx="789">
                  <c:v>1.07715242847333</c:v>
                </c:pt>
                <c:pt idx="790">
                  <c:v>1.0796060791943201</c:v>
                </c:pt>
                <c:pt idx="791">
                  <c:v>1.0814463172350699</c:v>
                </c:pt>
                <c:pt idx="792">
                  <c:v>1.0835932616159301</c:v>
                </c:pt>
                <c:pt idx="793">
                  <c:v>1.0854334996566699</c:v>
                </c:pt>
                <c:pt idx="794">
                  <c:v>1.0875804440375401</c:v>
                </c:pt>
                <c:pt idx="795">
                  <c:v>1.0894206820782799</c:v>
                </c:pt>
                <c:pt idx="796">
                  <c:v>1.0915676264591401</c:v>
                </c:pt>
                <c:pt idx="797">
                  <c:v>1.09371457084001</c:v>
                </c:pt>
                <c:pt idx="798">
                  <c:v>1.0955548088807501</c:v>
                </c:pt>
                <c:pt idx="799">
                  <c:v>1.0970883405813701</c:v>
                </c:pt>
                <c:pt idx="800">
                  <c:v>1.09923528496223</c:v>
                </c:pt>
                <c:pt idx="801">
                  <c:v>1.1013822293430999</c:v>
                </c:pt>
                <c:pt idx="802">
                  <c:v>1.1035291737239601</c:v>
                </c:pt>
                <c:pt idx="803">
                  <c:v>1.1050627054245801</c:v>
                </c:pt>
                <c:pt idx="804">
                  <c:v>1.10720964980545</c:v>
                </c:pt>
                <c:pt idx="805">
                  <c:v>1.1090498878461901</c:v>
                </c:pt>
                <c:pt idx="806">
                  <c:v>1.1115035385671801</c:v>
                </c:pt>
                <c:pt idx="807">
                  <c:v>1.1133437766079199</c:v>
                </c:pt>
                <c:pt idx="808">
                  <c:v>1.1154907209887801</c:v>
                </c:pt>
                <c:pt idx="809">
                  <c:v>1.11763766536965</c:v>
                </c:pt>
                <c:pt idx="810">
                  <c:v>1.11917119707027</c:v>
                </c:pt>
                <c:pt idx="811">
                  <c:v>1.12162484779126</c:v>
                </c:pt>
                <c:pt idx="812">
                  <c:v>1.1228516731517499</c:v>
                </c:pt>
                <c:pt idx="813">
                  <c:v>1.1249986175326201</c:v>
                </c:pt>
                <c:pt idx="814">
                  <c:v>1.12714556191348</c:v>
                </c:pt>
                <c:pt idx="815">
                  <c:v>1.1289857999542201</c:v>
                </c:pt>
                <c:pt idx="816">
                  <c:v>1.13174615701534</c:v>
                </c:pt>
                <c:pt idx="817">
                  <c:v>1.13327968871595</c:v>
                </c:pt>
                <c:pt idx="818">
                  <c:v>1.1354266330968199</c:v>
                </c:pt>
                <c:pt idx="819">
                  <c:v>1.1369601647974401</c:v>
                </c:pt>
                <c:pt idx="820">
                  <c:v>1.1394138155184299</c:v>
                </c:pt>
                <c:pt idx="821">
                  <c:v>1.14125405355917</c:v>
                </c:pt>
                <c:pt idx="822">
                  <c:v>1.1430942915999101</c:v>
                </c:pt>
                <c:pt idx="823">
                  <c:v>1.14524123598077</c:v>
                </c:pt>
                <c:pt idx="824">
                  <c:v>1.1470814740215201</c:v>
                </c:pt>
                <c:pt idx="825">
                  <c:v>1.1495351247425001</c:v>
                </c:pt>
                <c:pt idx="826">
                  <c:v>1.1510686564431201</c:v>
                </c:pt>
                <c:pt idx="827">
                  <c:v>1.1535223071641101</c:v>
                </c:pt>
                <c:pt idx="828">
                  <c:v>1.1553625452048499</c:v>
                </c:pt>
                <c:pt idx="829">
                  <c:v>1.1575094895857201</c:v>
                </c:pt>
                <c:pt idx="830">
                  <c:v>1.1593497276264599</c:v>
                </c:pt>
                <c:pt idx="831">
                  <c:v>1.1611899656672</c:v>
                </c:pt>
                <c:pt idx="832">
                  <c:v>1.1633369100480699</c:v>
                </c:pt>
                <c:pt idx="833">
                  <c:v>1.1654838544289301</c:v>
                </c:pt>
                <c:pt idx="834">
                  <c:v>1.1673240924696699</c:v>
                </c:pt>
                <c:pt idx="835">
                  <c:v>1.1694710368505401</c:v>
                </c:pt>
                <c:pt idx="836">
                  <c:v>1.17131127489128</c:v>
                </c:pt>
                <c:pt idx="837">
                  <c:v>1.1734582192721399</c:v>
                </c:pt>
                <c:pt idx="838">
                  <c:v>1.17560516365301</c:v>
                </c:pt>
                <c:pt idx="839">
                  <c:v>1.1774454016937499</c:v>
                </c:pt>
                <c:pt idx="840">
                  <c:v>1.17959234607462</c:v>
                </c:pt>
                <c:pt idx="841">
                  <c:v>1.18173929045548</c:v>
                </c:pt>
                <c:pt idx="842">
                  <c:v>1.1835795284962201</c:v>
                </c:pt>
                <c:pt idx="843">
                  <c:v>1.1854197665369599</c:v>
                </c:pt>
                <c:pt idx="844">
                  <c:v>1.18726000457771</c:v>
                </c:pt>
                <c:pt idx="845">
                  <c:v>1.1894069489585699</c:v>
                </c:pt>
                <c:pt idx="846">
                  <c:v>1.1915538933394401</c:v>
                </c:pt>
                <c:pt idx="847">
                  <c:v>1.1933941313801799</c:v>
                </c:pt>
                <c:pt idx="848">
                  <c:v>1.19523436942092</c:v>
                </c:pt>
                <c:pt idx="849">
                  <c:v>1.1973813138017899</c:v>
                </c:pt>
                <c:pt idx="850">
                  <c:v>1.1995282581826501</c:v>
                </c:pt>
                <c:pt idx="851">
                  <c:v>1.2019819089036401</c:v>
                </c:pt>
                <c:pt idx="852">
                  <c:v>1.2035154406042601</c:v>
                </c:pt>
                <c:pt idx="853">
                  <c:v>1.2053556786449999</c:v>
                </c:pt>
                <c:pt idx="854">
                  <c:v>1.20719591668574</c:v>
                </c:pt>
                <c:pt idx="855">
                  <c:v>1.2090361547264801</c:v>
                </c:pt>
                <c:pt idx="856">
                  <c:v>1.2114898054474701</c:v>
                </c:pt>
                <c:pt idx="857">
                  <c:v>1.2133300434882099</c:v>
                </c:pt>
                <c:pt idx="858">
                  <c:v>1.2145568688487101</c:v>
                </c:pt>
                <c:pt idx="859">
                  <c:v>1.2173172259098199</c:v>
                </c:pt>
                <c:pt idx="860">
                  <c:v>1.21915746395056</c:v>
                </c:pt>
                <c:pt idx="861">
                  <c:v>1.2213044083314299</c:v>
                </c:pt>
                <c:pt idx="862">
                  <c:v>1.2234513527122901</c:v>
                </c:pt>
                <c:pt idx="863">
                  <c:v>1.22529159075303</c:v>
                </c:pt>
                <c:pt idx="864">
                  <c:v>1.2274385351339001</c:v>
                </c:pt>
                <c:pt idx="865">
                  <c:v>1.22958547951476</c:v>
                </c:pt>
                <c:pt idx="866">
                  <c:v>1.23111901121538</c:v>
                </c:pt>
                <c:pt idx="867">
                  <c:v>1.23326595559625</c:v>
                </c:pt>
                <c:pt idx="868">
                  <c:v>1.2354128999771099</c:v>
                </c:pt>
                <c:pt idx="869">
                  <c:v>1.2369464316777301</c:v>
                </c:pt>
                <c:pt idx="870">
                  <c:v>1.23909337605859</c:v>
                </c:pt>
                <c:pt idx="871">
                  <c:v>1.2415470267795801</c:v>
                </c:pt>
                <c:pt idx="872">
                  <c:v>1.2433872648203199</c:v>
                </c:pt>
                <c:pt idx="873">
                  <c:v>1.2458409155413099</c:v>
                </c:pt>
                <c:pt idx="874">
                  <c:v>1.2473744472419299</c:v>
                </c:pt>
                <c:pt idx="875">
                  <c:v>1.2495213916228001</c:v>
                </c:pt>
                <c:pt idx="876">
                  <c:v>1.25166833600366</c:v>
                </c:pt>
                <c:pt idx="877">
                  <c:v>1.2535085740444001</c:v>
                </c:pt>
                <c:pt idx="878">
                  <c:v>1.2553488120851499</c:v>
                </c:pt>
                <c:pt idx="879">
                  <c:v>1.2568823437857599</c:v>
                </c:pt>
                <c:pt idx="880">
                  <c:v>1.25964270084688</c:v>
                </c:pt>
                <c:pt idx="881">
                  <c:v>1.26117623254749</c:v>
                </c:pt>
                <c:pt idx="882">
                  <c:v>1.2633231769283599</c:v>
                </c:pt>
                <c:pt idx="883">
                  <c:v>1.2651634149691</c:v>
                </c:pt>
                <c:pt idx="884">
                  <c:v>1.2673103593499699</c:v>
                </c:pt>
                <c:pt idx="885">
                  <c:v>1.26915059739071</c:v>
                </c:pt>
                <c:pt idx="886">
                  <c:v>1.2712975417715699</c:v>
                </c:pt>
                <c:pt idx="887">
                  <c:v>1.27313777981231</c:v>
                </c:pt>
                <c:pt idx="888">
                  <c:v>1.27528472419318</c:v>
                </c:pt>
                <c:pt idx="889">
                  <c:v>1.27712496223392</c:v>
                </c:pt>
                <c:pt idx="890">
                  <c:v>1.27957861295491</c:v>
                </c:pt>
                <c:pt idx="891">
                  <c:v>1.28172555733577</c:v>
                </c:pt>
                <c:pt idx="892">
                  <c:v>1.2829523826962701</c:v>
                </c:pt>
                <c:pt idx="893">
                  <c:v>1.28571273975738</c:v>
                </c:pt>
                <c:pt idx="894">
                  <c:v>1.2875529777981201</c:v>
                </c:pt>
                <c:pt idx="895">
                  <c:v>1.28969992217899</c:v>
                </c:pt>
                <c:pt idx="896">
                  <c:v>1.2915401602197301</c:v>
                </c:pt>
                <c:pt idx="897">
                  <c:v>1.2933803982604699</c:v>
                </c:pt>
                <c:pt idx="898">
                  <c:v>1.2949139299610899</c:v>
                </c:pt>
                <c:pt idx="899">
                  <c:v>1.2973675806820799</c:v>
                </c:pt>
                <c:pt idx="900">
                  <c:v>1.29920781872282</c:v>
                </c:pt>
                <c:pt idx="901">
                  <c:v>1.30166146944381</c:v>
                </c:pt>
                <c:pt idx="902">
                  <c:v>1.3035017074845501</c:v>
                </c:pt>
                <c:pt idx="903">
                  <c:v>1.3053419455252899</c:v>
                </c:pt>
                <c:pt idx="904">
                  <c:v>1.3077955962462799</c:v>
                </c:pt>
                <c:pt idx="905">
                  <c:v>1.30963583428702</c:v>
                </c:pt>
                <c:pt idx="906">
                  <c:v>1.3108626596475199</c:v>
                </c:pt>
                <c:pt idx="907">
                  <c:v>1.3139297230487501</c:v>
                </c:pt>
                <c:pt idx="908">
                  <c:v>1.31515654840925</c:v>
                </c:pt>
                <c:pt idx="909">
                  <c:v>1.3173034927901099</c:v>
                </c:pt>
                <c:pt idx="910">
                  <c:v>1.3194504371709801</c:v>
                </c:pt>
                <c:pt idx="911">
                  <c:v>1.3212906752117199</c:v>
                </c:pt>
                <c:pt idx="912">
                  <c:v>1.3234376195925801</c:v>
                </c:pt>
                <c:pt idx="913">
                  <c:v>1.3252778576333299</c:v>
                </c:pt>
                <c:pt idx="914">
                  <c:v>1.3274248020141901</c:v>
                </c:pt>
                <c:pt idx="915">
                  <c:v>1.33110527809567</c:v>
                </c:pt>
                <c:pt idx="916">
                  <c:v>1.33325222247654</c:v>
                </c:pt>
                <c:pt idx="917">
                  <c:v>1.3353991668573999</c:v>
                </c:pt>
                <c:pt idx="918">
                  <c:v>1.3375461112382701</c:v>
                </c:pt>
                <c:pt idx="919">
                  <c:v>1.33969305561913</c:v>
                </c:pt>
                <c:pt idx="920">
                  <c:v>1.34122658731975</c:v>
                </c:pt>
                <c:pt idx="921">
                  <c:v>1.3439869443808601</c:v>
                </c:pt>
                <c:pt idx="922">
                  <c:v>1.34521376974136</c:v>
                </c:pt>
                <c:pt idx="923">
                  <c:v>1.34766742046235</c:v>
                </c:pt>
                <c:pt idx="924">
                  <c:v>1.34920095216297</c:v>
                </c:pt>
                <c:pt idx="925">
                  <c:v>1.3513478965438299</c:v>
                </c:pt>
                <c:pt idx="926">
                  <c:v>1.3534948409247001</c:v>
                </c:pt>
                <c:pt idx="927">
                  <c:v>1.3559484916456901</c:v>
                </c:pt>
                <c:pt idx="928">
                  <c:v>1.35717531700618</c:v>
                </c:pt>
                <c:pt idx="929">
                  <c:v>1.35962896772717</c:v>
                </c:pt>
                <c:pt idx="930">
                  <c:v>1.3614692057679101</c:v>
                </c:pt>
                <c:pt idx="931">
                  <c:v>1.36361615014878</c:v>
                </c:pt>
                <c:pt idx="932">
                  <c:v>1.3654563881895201</c:v>
                </c:pt>
                <c:pt idx="933">
                  <c:v>1.3672966262302599</c:v>
                </c:pt>
                <c:pt idx="934">
                  <c:v>1.369136864271</c:v>
                </c:pt>
                <c:pt idx="935">
                  <c:v>1.3709771023117401</c:v>
                </c:pt>
                <c:pt idx="936">
                  <c:v>1.3734307530327301</c:v>
                </c:pt>
                <c:pt idx="937">
                  <c:v>1.37527099107347</c:v>
                </c:pt>
                <c:pt idx="938">
                  <c:v>1.37711122911421</c:v>
                </c:pt>
                <c:pt idx="939">
                  <c:v>1.37925817349508</c:v>
                </c:pt>
                <c:pt idx="940">
                  <c:v>1.3814051178759399</c:v>
                </c:pt>
                <c:pt idx="941">
                  <c:v>1.38324535591669</c:v>
                </c:pt>
                <c:pt idx="942">
                  <c:v>1.3853923002975499</c:v>
                </c:pt>
                <c:pt idx="943">
                  <c:v>1.3878459510185399</c:v>
                </c:pt>
                <c:pt idx="944">
                  <c:v>1.3893794827191599</c:v>
                </c:pt>
                <c:pt idx="945">
                  <c:v>1.39213983978027</c:v>
                </c:pt>
                <c:pt idx="946">
                  <c:v>1.3933666651407599</c:v>
                </c:pt>
                <c:pt idx="947">
                  <c:v>1.3958203158617499</c:v>
                </c:pt>
                <c:pt idx="948">
                  <c:v>1.39766055390249</c:v>
                </c:pt>
                <c:pt idx="949">
                  <c:v>1.3995007919432401</c:v>
                </c:pt>
                <c:pt idx="950">
                  <c:v>1.4016477363241</c:v>
                </c:pt>
                <c:pt idx="951">
                  <c:v>1.4034879743648401</c:v>
                </c:pt>
                <c:pt idx="952">
                  <c:v>1.4053282124055799</c:v>
                </c:pt>
                <c:pt idx="953">
                  <c:v>1.40716845044633</c:v>
                </c:pt>
                <c:pt idx="954">
                  <c:v>1.4093153948271899</c:v>
                </c:pt>
                <c:pt idx="955">
                  <c:v>1.41115563286793</c:v>
                </c:pt>
                <c:pt idx="956">
                  <c:v>1.4129958709086701</c:v>
                </c:pt>
                <c:pt idx="957">
                  <c:v>1.41514281528954</c:v>
                </c:pt>
                <c:pt idx="958">
                  <c:v>1.41759646601053</c:v>
                </c:pt>
                <c:pt idx="959">
                  <c:v>1.4194367040512701</c:v>
                </c:pt>
                <c:pt idx="960">
                  <c:v>1.4212769420920099</c:v>
                </c:pt>
                <c:pt idx="961">
                  <c:v>1.4234238864728801</c:v>
                </c:pt>
                <c:pt idx="962">
                  <c:v>1.4252641245136199</c:v>
                </c:pt>
                <c:pt idx="963">
                  <c:v>1.42771777523461</c:v>
                </c:pt>
                <c:pt idx="964">
                  <c:v>1.42955801327535</c:v>
                </c:pt>
                <c:pt idx="965">
                  <c:v>1.43170495765621</c:v>
                </c:pt>
                <c:pt idx="966">
                  <c:v>1.43323848935683</c:v>
                </c:pt>
                <c:pt idx="967">
                  <c:v>1.4353854337376999</c:v>
                </c:pt>
                <c:pt idx="968">
                  <c:v>1.4375323781185601</c:v>
                </c:pt>
                <c:pt idx="969">
                  <c:v>1.43906590981918</c:v>
                </c:pt>
                <c:pt idx="970">
                  <c:v>1.4415195605401701</c:v>
                </c:pt>
                <c:pt idx="971">
                  <c:v>1.4433597985809099</c:v>
                </c:pt>
                <c:pt idx="972">
                  <c:v>1.44520003662165</c:v>
                </c:pt>
                <c:pt idx="973">
                  <c:v>1.44765368734264</c:v>
                </c:pt>
                <c:pt idx="974">
                  <c:v>1.44918721904326</c:v>
                </c:pt>
                <c:pt idx="975">
                  <c:v>1.45164086976425</c:v>
                </c:pt>
                <c:pt idx="976">
                  <c:v>1.45409452048524</c:v>
                </c:pt>
                <c:pt idx="977">
                  <c:v>1.4553213458457299</c:v>
                </c:pt>
                <c:pt idx="978">
                  <c:v>1.45716158388647</c:v>
                </c:pt>
                <c:pt idx="979">
                  <c:v>1.4593085282673399</c:v>
                </c:pt>
                <c:pt idx="980">
                  <c:v>1.46114876630808</c:v>
                </c:pt>
                <c:pt idx="981">
                  <c:v>1.4626822980087</c:v>
                </c:pt>
                <c:pt idx="982">
                  <c:v>1.46513594872969</c:v>
                </c:pt>
                <c:pt idx="983">
                  <c:v>1.4672828931105499</c:v>
                </c:pt>
                <c:pt idx="984">
                  <c:v>1.46912313115129</c:v>
                </c:pt>
                <c:pt idx="985">
                  <c:v>1.4712700755321599</c:v>
                </c:pt>
                <c:pt idx="986">
                  <c:v>1.4731103135729</c:v>
                </c:pt>
                <c:pt idx="987">
                  <c:v>1.47556396429389</c:v>
                </c:pt>
                <c:pt idx="988">
                  <c:v>1.47709749599451</c:v>
                </c:pt>
                <c:pt idx="989">
                  <c:v>1.4795511467155</c:v>
                </c:pt>
                <c:pt idx="990">
                  <c:v>1.4813913847562401</c:v>
                </c:pt>
                <c:pt idx="991">
                  <c:v>1.48323162279698</c:v>
                </c:pt>
                <c:pt idx="992">
                  <c:v>1.48507186083772</c:v>
                </c:pt>
                <c:pt idx="993">
                  <c:v>1.48721880521859</c:v>
                </c:pt>
                <c:pt idx="994">
                  <c:v>1.4893657495994499</c:v>
                </c:pt>
                <c:pt idx="995">
                  <c:v>1.4908992813000701</c:v>
                </c:pt>
                <c:pt idx="996">
                  <c:v>1.49365963836118</c:v>
                </c:pt>
                <c:pt idx="997">
                  <c:v>1.4954998764019201</c:v>
                </c:pt>
              </c:numCache>
            </c:numRef>
          </c:xVal>
          <c:yVal>
            <c:numRef>
              <c:f>'tio2-dye'!$H$3:$H$1000</c:f>
              <c:numCache>
                <c:formatCode>General</c:formatCode>
                <c:ptCount val="998"/>
                <c:pt idx="0">
                  <c:v>3.9632568509956676</c:v>
                </c:pt>
                <c:pt idx="1">
                  <c:v>3.6189278664835665</c:v>
                </c:pt>
                <c:pt idx="2">
                  <c:v>3.4414471309986996</c:v>
                </c:pt>
                <c:pt idx="3">
                  <c:v>3.3445279275196333</c:v>
                </c:pt>
                <c:pt idx="4">
                  <c:v>3.2821643050278668</c:v>
                </c:pt>
                <c:pt idx="5">
                  <c:v>3.1539610548561661</c:v>
                </c:pt>
                <c:pt idx="6">
                  <c:v>3.1680695465018638</c:v>
                </c:pt>
                <c:pt idx="7">
                  <c:v>3.1547789384298404</c:v>
                </c:pt>
                <c:pt idx="8">
                  <c:v>3.0971181464866069</c:v>
                </c:pt>
                <c:pt idx="9">
                  <c:v>3.1523252877088463</c:v>
                </c:pt>
                <c:pt idx="10">
                  <c:v>3.2314555234607565</c:v>
                </c:pt>
                <c:pt idx="11">
                  <c:v>3.1713410807965201</c:v>
                </c:pt>
                <c:pt idx="12">
                  <c:v>3.1856540433356266</c:v>
                </c:pt>
                <c:pt idx="13">
                  <c:v>3.2488355494010972</c:v>
                </c:pt>
                <c:pt idx="14">
                  <c:v>3.1856540433356204</c:v>
                </c:pt>
                <c:pt idx="15">
                  <c:v>3.2970906802471869</c:v>
                </c:pt>
                <c:pt idx="16">
                  <c:v>3.40546025375754</c:v>
                </c:pt>
                <c:pt idx="17">
                  <c:v>3.45760033157854</c:v>
                </c:pt>
                <c:pt idx="18">
                  <c:v>3.4447186652933666</c:v>
                </c:pt>
                <c:pt idx="19">
                  <c:v>3.4813189552147867</c:v>
                </c:pt>
                <c:pt idx="20">
                  <c:v>3.5776247460135764</c:v>
                </c:pt>
                <c:pt idx="21">
                  <c:v>3.6530745056839895</c:v>
                </c:pt>
                <c:pt idx="22">
                  <c:v>3.7291376780346233</c:v>
                </c:pt>
                <c:pt idx="23">
                  <c:v>3.7039877581445033</c:v>
                </c:pt>
                <c:pt idx="24">
                  <c:v>3.8338292515449837</c:v>
                </c:pt>
                <c:pt idx="25">
                  <c:v>3.9205249103532398</c:v>
                </c:pt>
                <c:pt idx="26">
                  <c:v>3.9653040360112968</c:v>
                </c:pt>
                <c:pt idx="27">
                  <c:v>4.0366641106279131</c:v>
                </c:pt>
                <c:pt idx="28">
                  <c:v>4.1615958265049278</c:v>
                </c:pt>
                <c:pt idx="29">
                  <c:v>4.2069474706645185</c:v>
                </c:pt>
                <c:pt idx="30">
                  <c:v>4.1981276111390997</c:v>
                </c:pt>
                <c:pt idx="31">
                  <c:v>4.3409576942092176</c:v>
                </c:pt>
                <c:pt idx="32">
                  <c:v>4.425751773708698</c:v>
                </c:pt>
                <c:pt idx="33">
                  <c:v>4.4568517965972374</c:v>
                </c:pt>
                <c:pt idx="34">
                  <c:v>4.5094417103837809</c:v>
                </c:pt>
                <c:pt idx="35">
                  <c:v>4.6028442816815271</c:v>
                </c:pt>
                <c:pt idx="36">
                  <c:v>4.6811566338597794</c:v>
                </c:pt>
                <c:pt idx="37">
                  <c:v>4.7498588540474636</c:v>
                </c:pt>
                <c:pt idx="38">
                  <c:v>4.8034302281223731</c:v>
                </c:pt>
                <c:pt idx="39">
                  <c:v>4.9062790875104803</c:v>
                </c:pt>
                <c:pt idx="40">
                  <c:v>5.0062653543907807</c:v>
                </c:pt>
                <c:pt idx="41">
                  <c:v>5.0700602731364768</c:v>
                </c:pt>
                <c:pt idx="42">
                  <c:v>5.1105455100328037</c:v>
                </c:pt>
                <c:pt idx="43">
                  <c:v>5.1900846875715372</c:v>
                </c:pt>
                <c:pt idx="44">
                  <c:v>5.2626718547341271</c:v>
                </c:pt>
                <c:pt idx="45">
                  <c:v>5.3172655832761269</c:v>
                </c:pt>
                <c:pt idx="46">
                  <c:v>5.3998718242160662</c:v>
                </c:pt>
                <c:pt idx="47">
                  <c:v>5.4569192034790559</c:v>
                </c:pt>
                <c:pt idx="48">
                  <c:v>5.5319600213626305</c:v>
                </c:pt>
                <c:pt idx="49">
                  <c:v>5.6096589608606076</c:v>
                </c:pt>
                <c:pt idx="50">
                  <c:v>5.5951415274280905</c:v>
                </c:pt>
                <c:pt idx="51">
                  <c:v>5.6891981383993304</c:v>
                </c:pt>
                <c:pt idx="52">
                  <c:v>5.7865262836652143</c:v>
                </c:pt>
                <c:pt idx="53">
                  <c:v>5.8147432669565866</c:v>
                </c:pt>
                <c:pt idx="54">
                  <c:v>5.9104356450751467</c:v>
                </c:pt>
                <c:pt idx="55">
                  <c:v>6.0429327840085438</c:v>
                </c:pt>
                <c:pt idx="56">
                  <c:v>6.109590295262076</c:v>
                </c:pt>
                <c:pt idx="57">
                  <c:v>6.1619348439765034</c:v>
                </c:pt>
                <c:pt idx="58">
                  <c:v>6.19955748836498</c:v>
                </c:pt>
                <c:pt idx="59">
                  <c:v>6.308540474555584</c:v>
                </c:pt>
                <c:pt idx="60">
                  <c:v>6.3978942549782527</c:v>
                </c:pt>
                <c:pt idx="61">
                  <c:v>6.4807049668116106</c:v>
                </c:pt>
                <c:pt idx="62">
                  <c:v>6.5015609979400466</c:v>
                </c:pt>
                <c:pt idx="63">
                  <c:v>6.6381475547417272</c:v>
                </c:pt>
                <c:pt idx="64">
                  <c:v>6.7185046158541279</c:v>
                </c:pt>
                <c:pt idx="65">
                  <c:v>6.778005645838113</c:v>
                </c:pt>
                <c:pt idx="66">
                  <c:v>6.8689951934080931</c:v>
                </c:pt>
                <c:pt idx="67">
                  <c:v>6.9728664072632975</c:v>
                </c:pt>
                <c:pt idx="68">
                  <c:v>7.091663996337819</c:v>
                </c:pt>
                <c:pt idx="69">
                  <c:v>7.0957534142061576</c:v>
                </c:pt>
                <c:pt idx="70">
                  <c:v>7.1746791790646141</c:v>
                </c:pt>
                <c:pt idx="71">
                  <c:v>7.2834576943617977</c:v>
                </c:pt>
                <c:pt idx="72">
                  <c:v>7.4018463416494935</c:v>
                </c:pt>
                <c:pt idx="73">
                  <c:v>7.4224979018845003</c:v>
                </c:pt>
                <c:pt idx="74">
                  <c:v>7.4682993820095973</c:v>
                </c:pt>
                <c:pt idx="75">
                  <c:v>7.5875059128709808</c:v>
                </c:pt>
                <c:pt idx="76">
                  <c:v>7.6398504615854099</c:v>
                </c:pt>
                <c:pt idx="77">
                  <c:v>7.7426993209735162</c:v>
                </c:pt>
                <c:pt idx="78">
                  <c:v>7.8058808270389699</c:v>
                </c:pt>
                <c:pt idx="79">
                  <c:v>7.8754034068818006</c:v>
                </c:pt>
                <c:pt idx="80">
                  <c:v>7.9181378236057212</c:v>
                </c:pt>
                <c:pt idx="81">
                  <c:v>8.0121944345769514</c:v>
                </c:pt>
                <c:pt idx="82">
                  <c:v>8.1027750403600987</c:v>
                </c:pt>
                <c:pt idx="83">
                  <c:v>8.1653431337453242</c:v>
                </c:pt>
                <c:pt idx="84">
                  <c:v>8.2418152478827995</c:v>
                </c:pt>
                <c:pt idx="85">
                  <c:v>8.0393890634012219</c:v>
                </c:pt>
                <c:pt idx="86">
                  <c:v>8.269827760280771</c:v>
                </c:pt>
                <c:pt idx="87">
                  <c:v>8.2888435533684355</c:v>
                </c:pt>
                <c:pt idx="88">
                  <c:v>8.1988763602655172</c:v>
                </c:pt>
                <c:pt idx="89">
                  <c:v>8.4379028346684901</c:v>
                </c:pt>
                <c:pt idx="90">
                  <c:v>8.6630252883192274</c:v>
                </c:pt>
                <c:pt idx="91">
                  <c:v>8.6509615056076736</c:v>
                </c:pt>
                <c:pt idx="92">
                  <c:v>8.6284697073319698</c:v>
                </c:pt>
                <c:pt idx="93">
                  <c:v>8.7026926416418871</c:v>
                </c:pt>
                <c:pt idx="94">
                  <c:v>8.8190365799954282</c:v>
                </c:pt>
                <c:pt idx="95">
                  <c:v>8.9889518924238843</c:v>
                </c:pt>
                <c:pt idx="96">
                  <c:v>9.0494752768749507</c:v>
                </c:pt>
                <c:pt idx="97">
                  <c:v>9.1102031322194303</c:v>
                </c:pt>
                <c:pt idx="98">
                  <c:v>9.1911736060120575</c:v>
                </c:pt>
                <c:pt idx="99">
                  <c:v>9.3017923593499603</c:v>
                </c:pt>
                <c:pt idx="100">
                  <c:v>9.3907371979857963</c:v>
                </c:pt>
                <c:pt idx="101">
                  <c:v>9.4535097622644351</c:v>
                </c:pt>
                <c:pt idx="102">
                  <c:v>9.590709731746383</c:v>
                </c:pt>
                <c:pt idx="103">
                  <c:v>9.6534822960250217</c:v>
                </c:pt>
                <c:pt idx="104">
                  <c:v>9.7246381669336941</c:v>
                </c:pt>
                <c:pt idx="105">
                  <c:v>9.7332259444571712</c:v>
                </c:pt>
                <c:pt idx="106">
                  <c:v>9.9315627110704039</c:v>
                </c:pt>
                <c:pt idx="107">
                  <c:v>10.053427363546199</c:v>
                </c:pt>
                <c:pt idx="108">
                  <c:v>10.063241966430153</c:v>
                </c:pt>
                <c:pt idx="109">
                  <c:v>10.136442546272995</c:v>
                </c:pt>
                <c:pt idx="110">
                  <c:v>10.265709312275874</c:v>
                </c:pt>
                <c:pt idx="111">
                  <c:v>10.43396841046768</c:v>
                </c:pt>
                <c:pt idx="112">
                  <c:v>10.420003048447379</c:v>
                </c:pt>
                <c:pt idx="113">
                  <c:v>10.548410769512474</c:v>
                </c:pt>
                <c:pt idx="114">
                  <c:v>10.692787667353336</c:v>
                </c:pt>
                <c:pt idx="115">
                  <c:v>10.723417407187002</c:v>
                </c:pt>
                <c:pt idx="116">
                  <c:v>10.803426867780558</c:v>
                </c:pt>
                <c:pt idx="117">
                  <c:v>10.909281449301893</c:v>
                </c:pt>
                <c:pt idx="118">
                  <c:v>11.103099409170671</c:v>
                </c:pt>
                <c:pt idx="119">
                  <c:v>11.102404208133065</c:v>
                </c:pt>
                <c:pt idx="120">
                  <c:v>11.041880823681986</c:v>
                </c:pt>
                <c:pt idx="121">
                  <c:v>11.217112379339289</c:v>
                </c:pt>
                <c:pt idx="122">
                  <c:v>11.397976093293668</c:v>
                </c:pt>
                <c:pt idx="123">
                  <c:v>11.412409693659868</c:v>
                </c:pt>
                <c:pt idx="124">
                  <c:v>11.528549161120001</c:v>
                </c:pt>
                <c:pt idx="125">
                  <c:v>11.584526127718012</c:v>
                </c:pt>
                <c:pt idx="126">
                  <c:v>11.497257950408168</c:v>
                </c:pt>
                <c:pt idx="127">
                  <c:v>11.328998852216362</c:v>
                </c:pt>
                <c:pt idx="128">
                  <c:v>11.639283432974752</c:v>
                </c:pt>
                <c:pt idx="129">
                  <c:v>11.536863962462817</c:v>
                </c:pt>
                <c:pt idx="130">
                  <c:v>11.723893488670187</c:v>
                </c:pt>
                <c:pt idx="131">
                  <c:v>11.948014034943165</c:v>
                </c:pt>
                <c:pt idx="132">
                  <c:v>12.022339204699763</c:v>
                </c:pt>
                <c:pt idx="133">
                  <c:v>12.050249481651035</c:v>
                </c:pt>
                <c:pt idx="134">
                  <c:v>12.122734413366903</c:v>
                </c:pt>
                <c:pt idx="135">
                  <c:v>12.213458148775462</c:v>
                </c:pt>
                <c:pt idx="136">
                  <c:v>12.435615774471664</c:v>
                </c:pt>
                <c:pt idx="137">
                  <c:v>12.448538334935533</c:v>
                </c:pt>
                <c:pt idx="138">
                  <c:v>12.544700996108958</c:v>
                </c:pt>
                <c:pt idx="139">
                  <c:v>12.651843744258805</c:v>
                </c:pt>
                <c:pt idx="140">
                  <c:v>12.686787819943525</c:v>
                </c:pt>
                <c:pt idx="141">
                  <c:v>12.72909284779125</c:v>
                </c:pt>
                <c:pt idx="142">
                  <c:v>12.813089490806435</c:v>
                </c:pt>
                <c:pt idx="143">
                  <c:v>12.843310288853269</c:v>
                </c:pt>
                <c:pt idx="144">
                  <c:v>13.104337564202329</c:v>
                </c:pt>
                <c:pt idx="145">
                  <c:v>13.233972110627901</c:v>
                </c:pt>
                <c:pt idx="146">
                  <c:v>13.184899096208124</c:v>
                </c:pt>
                <c:pt idx="147">
                  <c:v>13.244604597085518</c:v>
                </c:pt>
                <c:pt idx="148">
                  <c:v>13.485880251316077</c:v>
                </c:pt>
                <c:pt idx="149">
                  <c:v>13.536180091096373</c:v>
                </c:pt>
                <c:pt idx="150">
                  <c:v>13.652319558556488</c:v>
                </c:pt>
                <c:pt idx="151">
                  <c:v>13.703437281910437</c:v>
                </c:pt>
                <c:pt idx="152">
                  <c:v>13.805672728618303</c:v>
                </c:pt>
                <c:pt idx="153">
                  <c:v>13.965160025482547</c:v>
                </c:pt>
                <c:pt idx="154">
                  <c:v>14.097657164415969</c:v>
                </c:pt>
                <c:pt idx="155">
                  <c:v>14.16758620996414</c:v>
                </c:pt>
                <c:pt idx="156">
                  <c:v>14.27779602151522</c:v>
                </c:pt>
                <c:pt idx="157">
                  <c:v>14.459775116655219</c:v>
                </c:pt>
                <c:pt idx="158">
                  <c:v>14.577754822156093</c:v>
                </c:pt>
                <c:pt idx="159">
                  <c:v>14.564873155870897</c:v>
                </c:pt>
                <c:pt idx="160">
                  <c:v>14.722315743801005</c:v>
                </c:pt>
                <c:pt idx="161">
                  <c:v>14.935578885633628</c:v>
                </c:pt>
                <c:pt idx="162">
                  <c:v>15.057034596322563</c:v>
                </c:pt>
                <c:pt idx="163">
                  <c:v>14.983425074692898</c:v>
                </c:pt>
                <c:pt idx="164">
                  <c:v>15.199141867246516</c:v>
                </c:pt>
                <c:pt idx="165">
                  <c:v>15.431216331273355</c:v>
                </c:pt>
                <c:pt idx="166">
                  <c:v>15.370079534142048</c:v>
                </c:pt>
                <c:pt idx="167">
                  <c:v>15.422424082856473</c:v>
                </c:pt>
                <c:pt idx="168">
                  <c:v>15.650000187228198</c:v>
                </c:pt>
                <c:pt idx="169">
                  <c:v>15.854471080643926</c:v>
                </c:pt>
                <c:pt idx="170">
                  <c:v>15.689463069657419</c:v>
                </c:pt>
                <c:pt idx="171">
                  <c:v>15.937281792477291</c:v>
                </c:pt>
                <c:pt idx="172">
                  <c:v>16.167311547570002</c:v>
                </c:pt>
                <c:pt idx="173">
                  <c:v>16.290607496299678</c:v>
                </c:pt>
                <c:pt idx="174">
                  <c:v>16.185713927977417</c:v>
                </c:pt>
                <c:pt idx="175">
                  <c:v>16.36953326115815</c:v>
                </c:pt>
                <c:pt idx="176">
                  <c:v>16.59751830731669</c:v>
                </c:pt>
                <c:pt idx="177">
                  <c:v>16.641684020294495</c:v>
                </c:pt>
                <c:pt idx="178">
                  <c:v>16.698526928664087</c:v>
                </c:pt>
                <c:pt idx="179">
                  <c:v>16.825503353475245</c:v>
                </c:pt>
                <c:pt idx="180">
                  <c:v>16.988057713740758</c:v>
                </c:pt>
                <c:pt idx="181">
                  <c:v>17.025271416342395</c:v>
                </c:pt>
                <c:pt idx="182">
                  <c:v>16.665811585717552</c:v>
                </c:pt>
                <c:pt idx="183">
                  <c:v>16.878052373083097</c:v>
                </c:pt>
                <c:pt idx="184">
                  <c:v>16.959227317769134</c:v>
                </c:pt>
                <c:pt idx="185">
                  <c:v>16.65988192980851</c:v>
                </c:pt>
                <c:pt idx="186">
                  <c:v>17.211748871137569</c:v>
                </c:pt>
                <c:pt idx="187">
                  <c:v>17.552806321355011</c:v>
                </c:pt>
                <c:pt idx="188">
                  <c:v>17.512934497138939</c:v>
                </c:pt>
                <c:pt idx="189">
                  <c:v>17.442800980697339</c:v>
                </c:pt>
                <c:pt idx="190">
                  <c:v>17.670377085069052</c:v>
                </c:pt>
                <c:pt idx="191">
                  <c:v>17.892841417105373</c:v>
                </c:pt>
                <c:pt idx="192">
                  <c:v>17.984239906462197</c:v>
                </c:pt>
                <c:pt idx="193">
                  <c:v>18.051306359502554</c:v>
                </c:pt>
                <c:pt idx="194">
                  <c:v>18.144340616006701</c:v>
                </c:pt>
                <c:pt idx="195">
                  <c:v>18.204864000457775</c:v>
                </c:pt>
                <c:pt idx="196">
                  <c:v>18.402382883497371</c:v>
                </c:pt>
                <c:pt idx="197">
                  <c:v>18.537742614938576</c:v>
                </c:pt>
                <c:pt idx="198">
                  <c:v>18.527519070267797</c:v>
                </c:pt>
                <c:pt idx="199">
                  <c:v>18.438369760738542</c:v>
                </c:pt>
                <c:pt idx="200">
                  <c:v>18.612374491035329</c:v>
                </c:pt>
                <c:pt idx="201">
                  <c:v>18.510547986114272</c:v>
                </c:pt>
                <c:pt idx="202">
                  <c:v>18.701728271457991</c:v>
                </c:pt>
                <c:pt idx="203">
                  <c:v>19.050555615625239</c:v>
                </c:pt>
                <c:pt idx="204">
                  <c:v>19.148088231784541</c:v>
                </c:pt>
                <c:pt idx="205">
                  <c:v>19.093290032349113</c:v>
                </c:pt>
                <c:pt idx="206">
                  <c:v>19.197979129777988</c:v>
                </c:pt>
                <c:pt idx="207">
                  <c:v>19.351741241626609</c:v>
                </c:pt>
                <c:pt idx="208">
                  <c:v>19.528813035324625</c:v>
                </c:pt>
                <c:pt idx="209">
                  <c:v>19.690549512016485</c:v>
                </c:pt>
                <c:pt idx="210">
                  <c:v>19.741258293583574</c:v>
                </c:pt>
                <c:pt idx="211">
                  <c:v>19.936527996795615</c:v>
                </c:pt>
                <c:pt idx="212">
                  <c:v>20.160423625085837</c:v>
                </c:pt>
                <c:pt idx="213">
                  <c:v>20.05491664408332</c:v>
                </c:pt>
                <c:pt idx="214">
                  <c:v>20.335246238956294</c:v>
                </c:pt>
                <c:pt idx="215">
                  <c:v>20.536036656290541</c:v>
                </c:pt>
                <c:pt idx="216">
                  <c:v>20.666284615396364</c:v>
                </c:pt>
                <c:pt idx="217">
                  <c:v>20.733351068436729</c:v>
                </c:pt>
                <c:pt idx="218">
                  <c:v>21.012453837949199</c:v>
                </c:pt>
                <c:pt idx="219">
                  <c:v>21.155787934233597</c:v>
                </c:pt>
                <c:pt idx="220">
                  <c:v>21.087903597619583</c:v>
                </c:pt>
                <c:pt idx="221">
                  <c:v>21.117960818951698</c:v>
                </c:pt>
                <c:pt idx="222">
                  <c:v>21.488871019607824</c:v>
                </c:pt>
                <c:pt idx="223">
                  <c:v>21.718082891126873</c:v>
                </c:pt>
                <c:pt idx="224">
                  <c:v>21.689865907835514</c:v>
                </c:pt>
                <c:pt idx="225">
                  <c:v>21.822771988555722</c:v>
                </c:pt>
                <c:pt idx="226">
                  <c:v>22.023153464103157</c:v>
                </c:pt>
                <c:pt idx="227">
                  <c:v>22.140519756923776</c:v>
                </c:pt>
                <c:pt idx="228">
                  <c:v>22.075089071030732</c:v>
                </c:pt>
                <c:pt idx="229">
                  <c:v>21.732600324559396</c:v>
                </c:pt>
                <c:pt idx="230">
                  <c:v>22.085926028381778</c:v>
                </c:pt>
                <c:pt idx="231">
                  <c:v>22.210039860685136</c:v>
                </c:pt>
                <c:pt idx="232">
                  <c:v>21.884317727473864</c:v>
                </c:pt>
                <c:pt idx="233">
                  <c:v>22.390792130464646</c:v>
                </c:pt>
                <c:pt idx="234">
                  <c:v>22.839605741512162</c:v>
                </c:pt>
                <c:pt idx="235">
                  <c:v>22.813842408941795</c:v>
                </c:pt>
                <c:pt idx="236">
                  <c:v>22.595263023880367</c:v>
                </c:pt>
                <c:pt idx="237">
                  <c:v>22.849011402609278</c:v>
                </c:pt>
                <c:pt idx="238">
                  <c:v>23.113187796902412</c:v>
                </c:pt>
                <c:pt idx="239">
                  <c:v>23.098874834363308</c:v>
                </c:pt>
                <c:pt idx="240">
                  <c:v>23.19006885282672</c:v>
                </c:pt>
                <c:pt idx="241">
                  <c:v>23.444635115129323</c:v>
                </c:pt>
                <c:pt idx="242">
                  <c:v>23.409466121461818</c:v>
                </c:pt>
                <c:pt idx="243">
                  <c:v>23.55177786327917</c:v>
                </c:pt>
                <c:pt idx="244">
                  <c:v>23.741322381475548</c:v>
                </c:pt>
                <c:pt idx="245">
                  <c:v>23.825359918669399</c:v>
                </c:pt>
                <c:pt idx="246">
                  <c:v>23.954381052414746</c:v>
                </c:pt>
                <c:pt idx="247">
                  <c:v>24.12490977752346</c:v>
                </c:pt>
                <c:pt idx="248">
                  <c:v>24.237573239795513</c:v>
                </c:pt>
                <c:pt idx="249">
                  <c:v>24.434683181048307</c:v>
                </c:pt>
                <c:pt idx="250">
                  <c:v>24.417916567788211</c:v>
                </c:pt>
                <c:pt idx="251">
                  <c:v>24.690885210498216</c:v>
                </c:pt>
                <c:pt idx="252">
                  <c:v>24.900263405355897</c:v>
                </c:pt>
                <c:pt idx="253">
                  <c:v>24.714399363241021</c:v>
                </c:pt>
                <c:pt idx="254">
                  <c:v>24.866116766155489</c:v>
                </c:pt>
                <c:pt idx="255">
                  <c:v>25.042779618066668</c:v>
                </c:pt>
                <c:pt idx="256">
                  <c:v>25.440884447547106</c:v>
                </c:pt>
                <c:pt idx="257">
                  <c:v>25.266061833676652</c:v>
                </c:pt>
                <c:pt idx="258">
                  <c:v>25.430660902876319</c:v>
                </c:pt>
                <c:pt idx="259">
                  <c:v>25.889289116807817</c:v>
                </c:pt>
                <c:pt idx="260">
                  <c:v>25.270355722438371</c:v>
                </c:pt>
                <c:pt idx="261">
                  <c:v>25.015789460135817</c:v>
                </c:pt>
                <c:pt idx="262">
                  <c:v>25.312067784695195</c:v>
                </c:pt>
                <c:pt idx="263">
                  <c:v>25.410827226214984</c:v>
                </c:pt>
                <c:pt idx="264">
                  <c:v>25.850644117952253</c:v>
                </c:pt>
                <c:pt idx="265">
                  <c:v>26.118296517433411</c:v>
                </c:pt>
                <c:pt idx="266">
                  <c:v>25.949403559472042</c:v>
                </c:pt>
                <c:pt idx="267">
                  <c:v>25.981709960631726</c:v>
                </c:pt>
                <c:pt idx="268">
                  <c:v>26.075971042496381</c:v>
                </c:pt>
                <c:pt idx="269">
                  <c:v>26.39249198550392</c:v>
                </c:pt>
                <c:pt idx="270">
                  <c:v>26.389015980315872</c:v>
                </c:pt>
                <c:pt idx="271">
                  <c:v>26.38329079530023</c:v>
                </c:pt>
                <c:pt idx="272">
                  <c:v>26.576515789578078</c:v>
                </c:pt>
                <c:pt idx="273">
                  <c:v>26.741523800564593</c:v>
                </c:pt>
                <c:pt idx="274">
                  <c:v>26.948243873807872</c:v>
                </c:pt>
                <c:pt idx="275">
                  <c:v>26.90469157351032</c:v>
                </c:pt>
                <c:pt idx="276">
                  <c:v>27.137583921110863</c:v>
                </c:pt>
                <c:pt idx="277">
                  <c:v>27.352482830090796</c:v>
                </c:pt>
                <c:pt idx="278">
                  <c:v>27.276419657740128</c:v>
                </c:pt>
                <c:pt idx="279">
                  <c:v>27.484366556343932</c:v>
                </c:pt>
                <c:pt idx="280">
                  <c:v>27.755290490119776</c:v>
                </c:pt>
                <c:pt idx="281">
                  <c:v>27.8219480013733</c:v>
                </c:pt>
                <c:pt idx="282">
                  <c:v>27.853027577172512</c:v>
                </c:pt>
                <c:pt idx="283">
                  <c:v>28.113523495384133</c:v>
                </c:pt>
                <c:pt idx="284">
                  <c:v>28.200832566872666</c:v>
                </c:pt>
                <c:pt idx="285">
                  <c:v>28.336192298313861</c:v>
                </c:pt>
                <c:pt idx="286">
                  <c:v>28.428613142137792</c:v>
                </c:pt>
                <c:pt idx="287">
                  <c:v>28.655371362935824</c:v>
                </c:pt>
                <c:pt idx="288">
                  <c:v>28.868225562981607</c:v>
                </c:pt>
                <c:pt idx="289">
                  <c:v>28.842053288624399</c:v>
                </c:pt>
                <c:pt idx="290">
                  <c:v>28.900531964141283</c:v>
                </c:pt>
                <c:pt idx="291">
                  <c:v>29.091098836804758</c:v>
                </c:pt>
                <c:pt idx="292">
                  <c:v>29.389012928511463</c:v>
                </c:pt>
                <c:pt idx="293">
                  <c:v>29.090076482337675</c:v>
                </c:pt>
                <c:pt idx="294">
                  <c:v>29.167775421835643</c:v>
                </c:pt>
                <c:pt idx="295">
                  <c:v>29.537867738918116</c:v>
                </c:pt>
                <c:pt idx="296">
                  <c:v>29.572423319905393</c:v>
                </c:pt>
                <c:pt idx="297">
                  <c:v>29.462622450141122</c:v>
                </c:pt>
                <c:pt idx="298">
                  <c:v>29.618633741817337</c:v>
                </c:pt>
                <c:pt idx="299">
                  <c:v>29.62149633432518</c:v>
                </c:pt>
                <c:pt idx="300">
                  <c:v>29.653393793698012</c:v>
                </c:pt>
                <c:pt idx="301">
                  <c:v>29.559132711833364</c:v>
                </c:pt>
                <c:pt idx="302">
                  <c:v>29.764421488822762</c:v>
                </c:pt>
                <c:pt idx="303">
                  <c:v>30.319355493553044</c:v>
                </c:pt>
                <c:pt idx="304">
                  <c:v>30.203216026092935</c:v>
                </c:pt>
                <c:pt idx="305">
                  <c:v>30.339393641107801</c:v>
                </c:pt>
                <c:pt idx="306">
                  <c:v>29.989543942473489</c:v>
                </c:pt>
                <c:pt idx="307">
                  <c:v>30.275394251468672</c:v>
                </c:pt>
                <c:pt idx="308">
                  <c:v>30.816015293659863</c:v>
                </c:pt>
                <c:pt idx="309">
                  <c:v>30.91763732768748</c:v>
                </c:pt>
                <c:pt idx="310">
                  <c:v>30.936448649881747</c:v>
                </c:pt>
                <c:pt idx="311">
                  <c:v>30.818264473487439</c:v>
                </c:pt>
                <c:pt idx="312">
                  <c:v>31.168318643015169</c:v>
                </c:pt>
                <c:pt idx="313">
                  <c:v>31.6271513278401</c:v>
                </c:pt>
                <c:pt idx="314">
                  <c:v>31.452328713969635</c:v>
                </c:pt>
                <c:pt idx="315">
                  <c:v>31.454577893797207</c:v>
                </c:pt>
                <c:pt idx="316">
                  <c:v>31.855340844892023</c:v>
                </c:pt>
                <c:pt idx="317">
                  <c:v>31.972298195925944</c:v>
                </c:pt>
                <c:pt idx="318">
                  <c:v>31.804223121538101</c:v>
                </c:pt>
                <c:pt idx="319">
                  <c:v>32.047747955596385</c:v>
                </c:pt>
                <c:pt idx="320">
                  <c:v>32.313560117036559</c:v>
                </c:pt>
                <c:pt idx="321">
                  <c:v>32.322965778133721</c:v>
                </c:pt>
                <c:pt idx="322">
                  <c:v>32.202941363698713</c:v>
                </c:pt>
                <c:pt idx="323">
                  <c:v>32.463846223697381</c:v>
                </c:pt>
                <c:pt idx="324">
                  <c:v>32.754603834134407</c:v>
                </c:pt>
                <c:pt idx="325">
                  <c:v>32.529072438696986</c:v>
                </c:pt>
                <c:pt idx="326">
                  <c:v>31.988655867398972</c:v>
                </c:pt>
                <c:pt idx="327">
                  <c:v>32.548701644464728</c:v>
                </c:pt>
                <c:pt idx="328">
                  <c:v>32.403936251926382</c:v>
                </c:pt>
                <c:pt idx="329">
                  <c:v>32.405776489967053</c:v>
                </c:pt>
                <c:pt idx="330">
                  <c:v>32.885056264133588</c:v>
                </c:pt>
                <c:pt idx="331">
                  <c:v>33.036978137941681</c:v>
                </c:pt>
                <c:pt idx="332">
                  <c:v>32.948851182879345</c:v>
                </c:pt>
                <c:pt idx="333">
                  <c:v>32.963164145418624</c:v>
                </c:pt>
                <c:pt idx="334">
                  <c:v>33.349818604867536</c:v>
                </c:pt>
                <c:pt idx="335">
                  <c:v>33.346956012359897</c:v>
                </c:pt>
                <c:pt idx="336">
                  <c:v>33.081961734492872</c:v>
                </c:pt>
                <c:pt idx="337">
                  <c:v>33.40093632822164</c:v>
                </c:pt>
                <c:pt idx="338">
                  <c:v>33.150868425574039</c:v>
                </c:pt>
                <c:pt idx="339">
                  <c:v>33.399913973754408</c:v>
                </c:pt>
                <c:pt idx="340">
                  <c:v>33.724613752498541</c:v>
                </c:pt>
                <c:pt idx="341">
                  <c:v>33.981838136415767</c:v>
                </c:pt>
                <c:pt idx="342">
                  <c:v>33.864880785381729</c:v>
                </c:pt>
                <c:pt idx="343">
                  <c:v>33.854248298924368</c:v>
                </c:pt>
                <c:pt idx="344">
                  <c:v>34.036636335850964</c:v>
                </c:pt>
                <c:pt idx="345">
                  <c:v>34.321464290379033</c:v>
                </c:pt>
                <c:pt idx="346">
                  <c:v>34.280979053482952</c:v>
                </c:pt>
                <c:pt idx="347">
                  <c:v>34.30653791515973</c:v>
                </c:pt>
                <c:pt idx="348">
                  <c:v>34.537590024719748</c:v>
                </c:pt>
                <c:pt idx="349">
                  <c:v>34.750239753872094</c:v>
                </c:pt>
                <c:pt idx="350">
                  <c:v>34.851248375219214</c:v>
                </c:pt>
                <c:pt idx="351">
                  <c:v>34.896027500877388</c:v>
                </c:pt>
                <c:pt idx="352">
                  <c:v>35.149366937819508</c:v>
                </c:pt>
                <c:pt idx="353">
                  <c:v>35.426424998397941</c:v>
                </c:pt>
                <c:pt idx="354">
                  <c:v>35.314783890592935</c:v>
                </c:pt>
                <c:pt idx="355">
                  <c:v>35.506986530403665</c:v>
                </c:pt>
                <c:pt idx="356">
                  <c:v>35.884030857862342</c:v>
                </c:pt>
                <c:pt idx="357">
                  <c:v>36.201369684443328</c:v>
                </c:pt>
                <c:pt idx="358">
                  <c:v>36.086661513237111</c:v>
                </c:pt>
                <c:pt idx="359">
                  <c:v>36.28929216861227</c:v>
                </c:pt>
                <c:pt idx="360">
                  <c:v>36.681058400396594</c:v>
                </c:pt>
                <c:pt idx="361">
                  <c:v>36.822347787747113</c:v>
                </c:pt>
                <c:pt idx="362">
                  <c:v>36.479245628595386</c:v>
                </c:pt>
                <c:pt idx="363">
                  <c:v>36.519730865491745</c:v>
                </c:pt>
                <c:pt idx="364">
                  <c:v>36.474133856259968</c:v>
                </c:pt>
                <c:pt idx="365">
                  <c:v>36.732585065537457</c:v>
                </c:pt>
                <c:pt idx="366">
                  <c:v>36.22713301701372</c:v>
                </c:pt>
                <c:pt idx="367">
                  <c:v>36.002419505149987</c:v>
                </c:pt>
                <c:pt idx="368">
                  <c:v>36.85813019409472</c:v>
                </c:pt>
                <c:pt idx="369">
                  <c:v>37.104722091554237</c:v>
                </c:pt>
                <c:pt idx="370">
                  <c:v>36.742808610208286</c:v>
                </c:pt>
                <c:pt idx="371">
                  <c:v>36.667972263218267</c:v>
                </c:pt>
                <c:pt idx="372">
                  <c:v>36.988378153200706</c:v>
                </c:pt>
                <c:pt idx="373">
                  <c:v>37.286292244907131</c:v>
                </c:pt>
                <c:pt idx="374">
                  <c:v>37.32289253482864</c:v>
                </c:pt>
                <c:pt idx="375">
                  <c:v>37.164632063325023</c:v>
                </c:pt>
                <c:pt idx="376">
                  <c:v>37.229449336537847</c:v>
                </c:pt>
                <c:pt idx="377">
                  <c:v>37.485242424200749</c:v>
                </c:pt>
                <c:pt idx="378">
                  <c:v>37.643707366597901</c:v>
                </c:pt>
                <c:pt idx="379">
                  <c:v>37.792562177004498</c:v>
                </c:pt>
                <c:pt idx="380">
                  <c:v>37.756370828870224</c:v>
                </c:pt>
                <c:pt idx="381">
                  <c:v>37.979039631799722</c:v>
                </c:pt>
                <c:pt idx="382">
                  <c:v>38.210705154039658</c:v>
                </c:pt>
                <c:pt idx="383">
                  <c:v>38.151204124055766</c:v>
                </c:pt>
                <c:pt idx="384">
                  <c:v>38.352199012283528</c:v>
                </c:pt>
                <c:pt idx="385">
                  <c:v>38.51373101808187</c:v>
                </c:pt>
                <c:pt idx="386">
                  <c:v>38.679352441748563</c:v>
                </c:pt>
                <c:pt idx="387">
                  <c:v>38.488376627298294</c:v>
                </c:pt>
                <c:pt idx="388">
                  <c:v>38.567302392157025</c:v>
                </c:pt>
                <c:pt idx="389">
                  <c:v>38.835363733424977</c:v>
                </c:pt>
                <c:pt idx="390">
                  <c:v>39.049649229724722</c:v>
                </c:pt>
                <c:pt idx="391">
                  <c:v>38.821868654459308</c:v>
                </c:pt>
                <c:pt idx="392">
                  <c:v>39.102607191119297</c:v>
                </c:pt>
                <c:pt idx="393">
                  <c:v>38.696936938582297</c:v>
                </c:pt>
                <c:pt idx="394">
                  <c:v>38.58468241809706</c:v>
                </c:pt>
                <c:pt idx="395">
                  <c:v>38.978084417029116</c:v>
                </c:pt>
                <c:pt idx="396">
                  <c:v>38.423354883192282</c:v>
                </c:pt>
                <c:pt idx="397">
                  <c:v>39.00650587121369</c:v>
                </c:pt>
                <c:pt idx="398">
                  <c:v>39.647931063859147</c:v>
                </c:pt>
                <c:pt idx="399">
                  <c:v>39.680646406805508</c:v>
                </c:pt>
                <c:pt idx="400">
                  <c:v>39.062121954222825</c:v>
                </c:pt>
                <c:pt idx="401">
                  <c:v>39.320777634393878</c:v>
                </c:pt>
                <c:pt idx="402">
                  <c:v>39.867737274280763</c:v>
                </c:pt>
                <c:pt idx="403">
                  <c:v>39.867328332494161</c:v>
                </c:pt>
                <c:pt idx="404">
                  <c:v>40.036016819562057</c:v>
                </c:pt>
                <c:pt idx="405">
                  <c:v>39.90290626794846</c:v>
                </c:pt>
                <c:pt idx="406">
                  <c:v>40.294468028839404</c:v>
                </c:pt>
                <c:pt idx="407">
                  <c:v>40.340065038071117</c:v>
                </c:pt>
                <c:pt idx="408">
                  <c:v>40.407744903791695</c:v>
                </c:pt>
                <c:pt idx="409">
                  <c:v>40.577864687113845</c:v>
                </c:pt>
                <c:pt idx="410">
                  <c:v>40.879868196688939</c:v>
                </c:pt>
                <c:pt idx="411">
                  <c:v>41.014205573663013</c:v>
                </c:pt>
                <c:pt idx="412">
                  <c:v>40.977809754634976</c:v>
                </c:pt>
                <c:pt idx="413">
                  <c:v>41.319685088425885</c:v>
                </c:pt>
                <c:pt idx="414">
                  <c:v>41.707157431448948</c:v>
                </c:pt>
                <c:pt idx="415">
                  <c:v>41.646429576104524</c:v>
                </c:pt>
                <c:pt idx="416">
                  <c:v>41.433166434271769</c:v>
                </c:pt>
                <c:pt idx="417">
                  <c:v>41.761137747310642</c:v>
                </c:pt>
                <c:pt idx="418">
                  <c:v>42.101581784847873</c:v>
                </c:pt>
                <c:pt idx="419">
                  <c:v>42.030221443045527</c:v>
                </c:pt>
                <c:pt idx="420">
                  <c:v>41.823501369802486</c:v>
                </c:pt>
                <c:pt idx="421">
                  <c:v>42.178462840772205</c:v>
                </c:pt>
                <c:pt idx="422">
                  <c:v>42.388249977416635</c:v>
                </c:pt>
                <c:pt idx="423">
                  <c:v>41.839859041275737</c:v>
                </c:pt>
                <c:pt idx="424">
                  <c:v>41.326432627908659</c:v>
                </c:pt>
                <c:pt idx="425">
                  <c:v>41.983602079347051</c:v>
                </c:pt>
                <c:pt idx="426">
                  <c:v>41.88402475425336</c:v>
                </c:pt>
                <c:pt idx="427">
                  <c:v>41.828613142137847</c:v>
                </c:pt>
                <c:pt idx="428">
                  <c:v>42.320979053482709</c:v>
                </c:pt>
                <c:pt idx="429">
                  <c:v>42.52442759243165</c:v>
                </c:pt>
                <c:pt idx="430">
                  <c:v>42.349809449454426</c:v>
                </c:pt>
                <c:pt idx="431">
                  <c:v>42.152495037308221</c:v>
                </c:pt>
                <c:pt idx="432">
                  <c:v>42.297873842527032</c:v>
                </c:pt>
                <c:pt idx="433">
                  <c:v>43.085904665751201</c:v>
                </c:pt>
                <c:pt idx="434">
                  <c:v>42.602535473716188</c:v>
                </c:pt>
                <c:pt idx="435">
                  <c:v>42.531993015487757</c:v>
                </c:pt>
                <c:pt idx="436">
                  <c:v>42.427303918058982</c:v>
                </c:pt>
                <c:pt idx="437">
                  <c:v>42.38088902525358</c:v>
                </c:pt>
                <c:pt idx="438">
                  <c:v>42.688413248951029</c:v>
                </c:pt>
                <c:pt idx="439">
                  <c:v>43.126594373540847</c:v>
                </c:pt>
                <c:pt idx="440">
                  <c:v>43.232510296330261</c:v>
                </c:pt>
                <c:pt idx="441">
                  <c:v>43.026608106660404</c:v>
                </c:pt>
                <c:pt idx="442">
                  <c:v>43.187322228885222</c:v>
                </c:pt>
                <c:pt idx="443">
                  <c:v>43.421850343633125</c:v>
                </c:pt>
                <c:pt idx="444">
                  <c:v>43.743892000763068</c:v>
                </c:pt>
                <c:pt idx="445">
                  <c:v>43.579088460669922</c:v>
                </c:pt>
                <c:pt idx="446">
                  <c:v>43.773744751201498</c:v>
                </c:pt>
                <c:pt idx="447">
                  <c:v>43.849398981765624</c:v>
                </c:pt>
                <c:pt idx="448">
                  <c:v>44.090879106889318</c:v>
                </c:pt>
                <c:pt idx="449">
                  <c:v>43.757387079728481</c:v>
                </c:pt>
                <c:pt idx="450">
                  <c:v>44.110508312657451</c:v>
                </c:pt>
                <c:pt idx="451">
                  <c:v>43.836721786373815</c:v>
                </c:pt>
                <c:pt idx="452">
                  <c:v>43.747981418631397</c:v>
                </c:pt>
                <c:pt idx="453">
                  <c:v>44.360576215304746</c:v>
                </c:pt>
                <c:pt idx="454">
                  <c:v>44.522312691996774</c:v>
                </c:pt>
                <c:pt idx="455">
                  <c:v>44.52374398825053</c:v>
                </c:pt>
                <c:pt idx="456">
                  <c:v>44.353624204928543</c:v>
                </c:pt>
                <c:pt idx="457">
                  <c:v>44.680982105287171</c:v>
                </c:pt>
                <c:pt idx="458">
                  <c:v>44.946998737621115</c:v>
                </c:pt>
                <c:pt idx="459">
                  <c:v>44.835562100709396</c:v>
                </c:pt>
                <c:pt idx="460">
                  <c:v>45.038192756084591</c:v>
                </c:pt>
                <c:pt idx="461">
                  <c:v>45.308094335393434</c:v>
                </c:pt>
                <c:pt idx="462">
                  <c:v>45.140223731898821</c:v>
                </c:pt>
                <c:pt idx="463">
                  <c:v>45.268835923857367</c:v>
                </c:pt>
                <c:pt idx="464">
                  <c:v>45.373116079499439</c:v>
                </c:pt>
                <c:pt idx="465">
                  <c:v>45.355940524452521</c:v>
                </c:pt>
                <c:pt idx="466">
                  <c:v>45.61071125764866</c:v>
                </c:pt>
                <c:pt idx="467">
                  <c:v>45.555504116426292</c:v>
                </c:pt>
                <c:pt idx="468">
                  <c:v>45.873865297474481</c:v>
                </c:pt>
                <c:pt idx="469">
                  <c:v>46.023129049667965</c:v>
                </c:pt>
                <c:pt idx="470">
                  <c:v>45.639541653620036</c:v>
                </c:pt>
                <c:pt idx="471">
                  <c:v>45.972215797207546</c:v>
                </c:pt>
                <c:pt idx="472">
                  <c:v>46.225146292362766</c:v>
                </c:pt>
                <c:pt idx="473">
                  <c:v>46.174028569008904</c:v>
                </c:pt>
                <c:pt idx="474">
                  <c:v>45.968126379339147</c:v>
                </c:pt>
                <c:pt idx="475">
                  <c:v>46.462741470512015</c:v>
                </c:pt>
                <c:pt idx="476">
                  <c:v>46.490345041122893</c:v>
                </c:pt>
                <c:pt idx="477">
                  <c:v>45.757112417334106</c:v>
                </c:pt>
                <c:pt idx="478">
                  <c:v>45.810479320515832</c:v>
                </c:pt>
                <c:pt idx="479">
                  <c:v>45.854031620813451</c:v>
                </c:pt>
                <c:pt idx="480">
                  <c:v>45.927436671549664</c:v>
                </c:pt>
                <c:pt idx="481">
                  <c:v>46.407125387502965</c:v>
                </c:pt>
                <c:pt idx="482">
                  <c:v>46.628771835965345</c:v>
                </c:pt>
                <c:pt idx="483">
                  <c:v>46.390767716029544</c:v>
                </c:pt>
                <c:pt idx="484">
                  <c:v>46.092649153429299</c:v>
                </c:pt>
                <c:pt idx="485">
                  <c:v>46.480325967345593</c:v>
                </c:pt>
                <c:pt idx="486">
                  <c:v>46.886405161669259</c:v>
                </c:pt>
                <c:pt idx="487">
                  <c:v>47.084946399176054</c:v>
                </c:pt>
                <c:pt idx="488">
                  <c:v>46.873523495384255</c:v>
                </c:pt>
                <c:pt idx="489">
                  <c:v>47.107438197451799</c:v>
                </c:pt>
                <c:pt idx="490">
                  <c:v>47.343397608453316</c:v>
                </c:pt>
                <c:pt idx="491">
                  <c:v>47.338285836118111</c:v>
                </c:pt>
                <c:pt idx="492">
                  <c:v>47.27367303379873</c:v>
                </c:pt>
                <c:pt idx="493">
                  <c:v>47.618002018310804</c:v>
                </c:pt>
                <c:pt idx="494">
                  <c:v>47.923481533073975</c:v>
                </c:pt>
                <c:pt idx="495">
                  <c:v>47.717783814297825</c:v>
                </c:pt>
                <c:pt idx="496">
                  <c:v>47.919801056992384</c:v>
                </c:pt>
                <c:pt idx="497">
                  <c:v>48.122227241474093</c:v>
                </c:pt>
                <c:pt idx="498">
                  <c:v>47.472009800412089</c:v>
                </c:pt>
                <c:pt idx="499">
                  <c:v>47.620455669031713</c:v>
                </c:pt>
                <c:pt idx="500">
                  <c:v>47.387767792324652</c:v>
                </c:pt>
                <c:pt idx="501">
                  <c:v>47.473850038452632</c:v>
                </c:pt>
                <c:pt idx="502">
                  <c:v>48.273535702601521</c:v>
                </c:pt>
                <c:pt idx="503">
                  <c:v>48.448153845578808</c:v>
                </c:pt>
                <c:pt idx="504">
                  <c:v>48.144105627069543</c:v>
                </c:pt>
                <c:pt idx="505">
                  <c:v>48.060681502555717</c:v>
                </c:pt>
                <c:pt idx="506">
                  <c:v>48.27619382421603</c:v>
                </c:pt>
                <c:pt idx="507">
                  <c:v>48.179479091630469</c:v>
                </c:pt>
                <c:pt idx="508">
                  <c:v>48.226507397116038</c:v>
                </c:pt>
                <c:pt idx="509">
                  <c:v>48.012221900816357</c:v>
                </c:pt>
                <c:pt idx="510">
                  <c:v>48.358595594262511</c:v>
                </c:pt>
                <c:pt idx="511">
                  <c:v>49.05134298115501</c:v>
                </c:pt>
                <c:pt idx="512">
                  <c:v>48.33365014526575</c:v>
                </c:pt>
                <c:pt idx="513">
                  <c:v>48.154329171740336</c:v>
                </c:pt>
                <c:pt idx="514">
                  <c:v>48.707422938429872</c:v>
                </c:pt>
                <c:pt idx="515">
                  <c:v>48.94420023300529</c:v>
                </c:pt>
                <c:pt idx="516">
                  <c:v>48.99102406759738</c:v>
                </c:pt>
                <c:pt idx="517">
                  <c:v>48.786757645075291</c:v>
                </c:pt>
                <c:pt idx="518">
                  <c:v>49.298548291294743</c:v>
                </c:pt>
                <c:pt idx="519">
                  <c:v>49.259698821545804</c:v>
                </c:pt>
                <c:pt idx="520">
                  <c:v>49.073016895857023</c:v>
                </c:pt>
                <c:pt idx="521">
                  <c:v>49.322062444037364</c:v>
                </c:pt>
                <c:pt idx="522">
                  <c:v>49.707694549019593</c:v>
                </c:pt>
                <c:pt idx="523">
                  <c:v>49.560884447546954</c:v>
                </c:pt>
                <c:pt idx="524">
                  <c:v>49.221258293583553</c:v>
                </c:pt>
                <c:pt idx="525">
                  <c:v>49.746135076981922</c:v>
                </c:pt>
                <c:pt idx="526">
                  <c:v>49.729163992828106</c:v>
                </c:pt>
                <c:pt idx="527">
                  <c:v>49.177297051499139</c:v>
                </c:pt>
                <c:pt idx="528">
                  <c:v>49.317768555275897</c:v>
                </c:pt>
                <c:pt idx="529">
                  <c:v>49.034167426108318</c:v>
                </c:pt>
                <c:pt idx="530">
                  <c:v>49.348643660181537</c:v>
                </c:pt>
                <c:pt idx="531">
                  <c:v>50.155485805599973</c:v>
                </c:pt>
                <c:pt idx="532">
                  <c:v>50.393694396429261</c:v>
                </c:pt>
                <c:pt idx="533">
                  <c:v>49.858798539253918</c:v>
                </c:pt>
                <c:pt idx="534">
                  <c:v>49.653918704051314</c:v>
                </c:pt>
                <c:pt idx="535">
                  <c:v>49.985570493171451</c:v>
                </c:pt>
                <c:pt idx="536">
                  <c:v>50.175932894941674</c:v>
                </c:pt>
                <c:pt idx="537">
                  <c:v>50.600823411459473</c:v>
                </c:pt>
                <c:pt idx="538">
                  <c:v>50.188814561226856</c:v>
                </c:pt>
                <c:pt idx="539">
                  <c:v>50.455035664454094</c:v>
                </c:pt>
                <c:pt idx="540">
                  <c:v>50.629653807431012</c:v>
                </c:pt>
                <c:pt idx="541">
                  <c:v>50.752949756160668</c:v>
                </c:pt>
                <c:pt idx="542">
                  <c:v>50.550114629892477</c:v>
                </c:pt>
                <c:pt idx="543">
                  <c:v>51.176204505531288</c:v>
                </c:pt>
                <c:pt idx="544">
                  <c:v>50.921024830548696</c:v>
                </c:pt>
                <c:pt idx="545">
                  <c:v>50.882175360799479</c:v>
                </c:pt>
                <c:pt idx="546">
                  <c:v>50.687723541161326</c:v>
                </c:pt>
                <c:pt idx="547">
                  <c:v>51.085623899748363</c:v>
                </c:pt>
                <c:pt idx="548">
                  <c:v>51.308292702678081</c:v>
                </c:pt>
                <c:pt idx="549">
                  <c:v>50.868475810940652</c:v>
                </c:pt>
                <c:pt idx="550">
                  <c:v>51.104844163729219</c:v>
                </c:pt>
                <c:pt idx="551">
                  <c:v>51.388854234683905</c:v>
                </c:pt>
                <c:pt idx="552">
                  <c:v>51.337940982223266</c:v>
                </c:pt>
                <c:pt idx="553">
                  <c:v>51.108524639810774</c:v>
                </c:pt>
                <c:pt idx="554">
                  <c:v>51.342439341878546</c:v>
                </c:pt>
                <c:pt idx="555">
                  <c:v>51.14900987670724</c:v>
                </c:pt>
                <c:pt idx="556">
                  <c:v>51.565517086595015</c:v>
                </c:pt>
                <c:pt idx="557">
                  <c:v>51.088282021362609</c:v>
                </c:pt>
                <c:pt idx="558">
                  <c:v>51.382106695201102</c:v>
                </c:pt>
                <c:pt idx="559">
                  <c:v>51.624609174791992</c:v>
                </c:pt>
                <c:pt idx="560">
                  <c:v>51.502131109636125</c:v>
                </c:pt>
                <c:pt idx="561">
                  <c:v>50.864590863965716</c:v>
                </c:pt>
                <c:pt idx="562">
                  <c:v>51.381902224307709</c:v>
                </c:pt>
                <c:pt idx="563">
                  <c:v>51.52380502433801</c:v>
                </c:pt>
                <c:pt idx="564">
                  <c:v>51.23120717586017</c:v>
                </c:pt>
                <c:pt idx="565">
                  <c:v>51.521760315404102</c:v>
                </c:pt>
                <c:pt idx="566">
                  <c:v>51.167821198901379</c:v>
                </c:pt>
                <c:pt idx="567">
                  <c:v>50.377541195849467</c:v>
                </c:pt>
                <c:pt idx="568">
                  <c:v>51.352867357442641</c:v>
                </c:pt>
                <c:pt idx="569">
                  <c:v>50.725346185549832</c:v>
                </c:pt>
                <c:pt idx="570">
                  <c:v>51.097892153353065</c:v>
                </c:pt>
                <c:pt idx="571">
                  <c:v>51.939903292439212</c:v>
                </c:pt>
                <c:pt idx="572">
                  <c:v>52.032119665369571</c:v>
                </c:pt>
                <c:pt idx="573">
                  <c:v>51.100550274967681</c:v>
                </c:pt>
                <c:pt idx="574">
                  <c:v>50.905485042648827</c:v>
                </c:pt>
                <c:pt idx="575">
                  <c:v>51.083579190814007</c:v>
                </c:pt>
                <c:pt idx="576">
                  <c:v>51.849527157549431</c:v>
                </c:pt>
                <c:pt idx="577">
                  <c:v>52.231683257343313</c:v>
                </c:pt>
                <c:pt idx="578">
                  <c:v>51.329148733806427</c:v>
                </c:pt>
                <c:pt idx="579">
                  <c:v>51.462668227206876</c:v>
                </c:pt>
                <c:pt idx="580">
                  <c:v>51.956669905699307</c:v>
                </c:pt>
                <c:pt idx="581">
                  <c:v>51.919865144884476</c:v>
                </c:pt>
                <c:pt idx="582">
                  <c:v>51.945628477454662</c:v>
                </c:pt>
                <c:pt idx="583">
                  <c:v>52.267261192797591</c:v>
                </c:pt>
                <c:pt idx="584">
                  <c:v>52.042956622720624</c:v>
                </c:pt>
                <c:pt idx="585">
                  <c:v>52.128425456168607</c:v>
                </c:pt>
                <c:pt idx="586">
                  <c:v>52.157664793926912</c:v>
                </c:pt>
                <c:pt idx="587">
                  <c:v>52.397509151903527</c:v>
                </c:pt>
                <c:pt idx="588">
                  <c:v>52.637353509880072</c:v>
                </c:pt>
                <c:pt idx="589">
                  <c:v>52.02537212588696</c:v>
                </c:pt>
                <c:pt idx="590">
                  <c:v>52.218188178377815</c:v>
                </c:pt>
                <c:pt idx="591">
                  <c:v>52.429202140382834</c:v>
                </c:pt>
                <c:pt idx="592">
                  <c:v>52.210213813534679</c:v>
                </c:pt>
                <c:pt idx="593">
                  <c:v>52.36683851789126</c:v>
                </c:pt>
                <c:pt idx="594">
                  <c:v>52.585008961165826</c:v>
                </c:pt>
                <c:pt idx="595">
                  <c:v>52.365611692530592</c:v>
                </c:pt>
                <c:pt idx="596">
                  <c:v>52.168092809491</c:v>
                </c:pt>
                <c:pt idx="597">
                  <c:v>52.428384256809316</c:v>
                </c:pt>
                <c:pt idx="598">
                  <c:v>52.720777634393805</c:v>
                </c:pt>
                <c:pt idx="599">
                  <c:v>51.985295830777417</c:v>
                </c:pt>
                <c:pt idx="600">
                  <c:v>52.339439418173548</c:v>
                </c:pt>
                <c:pt idx="601">
                  <c:v>52.375835237201443</c:v>
                </c:pt>
                <c:pt idx="602">
                  <c:v>52.671704619974008</c:v>
                </c:pt>
                <c:pt idx="603">
                  <c:v>52.348231666590465</c:v>
                </c:pt>
                <c:pt idx="604">
                  <c:v>52.473572324254128</c:v>
                </c:pt>
                <c:pt idx="605">
                  <c:v>52.230047490196021</c:v>
                </c:pt>
                <c:pt idx="606">
                  <c:v>52.262353891355737</c:v>
                </c:pt>
                <c:pt idx="607">
                  <c:v>52.348845079270767</c:v>
                </c:pt>
                <c:pt idx="608">
                  <c:v>52.512830735790061</c:v>
                </c:pt>
                <c:pt idx="609">
                  <c:v>52.329624815289534</c:v>
                </c:pt>
                <c:pt idx="610">
                  <c:v>52.255197410086232</c:v>
                </c:pt>
                <c:pt idx="611">
                  <c:v>52.413253410696612</c:v>
                </c:pt>
                <c:pt idx="612">
                  <c:v>52.219210532845139</c:v>
                </c:pt>
                <c:pt idx="613">
                  <c:v>52.133741699397241</c:v>
                </c:pt>
                <c:pt idx="614">
                  <c:v>51.837258903944374</c:v>
                </c:pt>
                <c:pt idx="615">
                  <c:v>52.46293983779659</c:v>
                </c:pt>
                <c:pt idx="616">
                  <c:v>52.203057332265168</c:v>
                </c:pt>
                <c:pt idx="617">
                  <c:v>50.107435145647301</c:v>
                </c:pt>
                <c:pt idx="618">
                  <c:v>51.838076787518034</c:v>
                </c:pt>
                <c:pt idx="619">
                  <c:v>51.719279198443488</c:v>
                </c:pt>
                <c:pt idx="620">
                  <c:v>50.582829972838972</c:v>
                </c:pt>
                <c:pt idx="621">
                  <c:v>51.509492061798881</c:v>
                </c:pt>
                <c:pt idx="622">
                  <c:v>52.477048329442376</c:v>
                </c:pt>
                <c:pt idx="623">
                  <c:v>52.164412333409516</c:v>
                </c:pt>
                <c:pt idx="624">
                  <c:v>51.642193671625861</c:v>
                </c:pt>
                <c:pt idx="625">
                  <c:v>51.677362665293479</c:v>
                </c:pt>
                <c:pt idx="626">
                  <c:v>51.6785894906537</c:v>
                </c:pt>
                <c:pt idx="627">
                  <c:v>52.057474056153218</c:v>
                </c:pt>
                <c:pt idx="628">
                  <c:v>52.008605512626772</c:v>
                </c:pt>
                <c:pt idx="629">
                  <c:v>52.105115774319167</c:v>
                </c:pt>
                <c:pt idx="630">
                  <c:v>52.019033528191059</c:v>
                </c:pt>
                <c:pt idx="631">
                  <c:v>52.015761993896447</c:v>
                </c:pt>
                <c:pt idx="632">
                  <c:v>52.087122335698339</c:v>
                </c:pt>
                <c:pt idx="633">
                  <c:v>52.628356790570052</c:v>
                </c:pt>
                <c:pt idx="634">
                  <c:v>52.665366022278008</c:v>
                </c:pt>
                <c:pt idx="635">
                  <c:v>52.235977146105036</c:v>
                </c:pt>
                <c:pt idx="636">
                  <c:v>52.229638548409163</c:v>
                </c:pt>
                <c:pt idx="637">
                  <c:v>52.655551419394158</c:v>
                </c:pt>
                <c:pt idx="638">
                  <c:v>52.446582166323374</c:v>
                </c:pt>
                <c:pt idx="639">
                  <c:v>52.369905581292265</c:v>
                </c:pt>
                <c:pt idx="640">
                  <c:v>52.564766342717732</c:v>
                </c:pt>
                <c:pt idx="641">
                  <c:v>52.61424829892421</c:v>
                </c:pt>
                <c:pt idx="642">
                  <c:v>52.321037037766175</c:v>
                </c:pt>
                <c:pt idx="643">
                  <c:v>52.55720091966117</c:v>
                </c:pt>
                <c:pt idx="644">
                  <c:v>52.504242958266481</c:v>
                </c:pt>
                <c:pt idx="645">
                  <c:v>52.464575604943967</c:v>
                </c:pt>
                <c:pt idx="646">
                  <c:v>52.476230445868531</c:v>
                </c:pt>
                <c:pt idx="647">
                  <c:v>52.784163611352675</c:v>
                </c:pt>
                <c:pt idx="648">
                  <c:v>52.609340997482128</c:v>
                </c:pt>
                <c:pt idx="649">
                  <c:v>52.603206870679735</c:v>
                </c:pt>
                <c:pt idx="650">
                  <c:v>52.510786026855897</c:v>
                </c:pt>
                <c:pt idx="651">
                  <c:v>52.075263023880368</c:v>
                </c:pt>
                <c:pt idx="652">
                  <c:v>52.16073185732823</c:v>
                </c:pt>
                <c:pt idx="653">
                  <c:v>51.700467876249327</c:v>
                </c:pt>
                <c:pt idx="654">
                  <c:v>51.636672957503734</c:v>
                </c:pt>
                <c:pt idx="655">
                  <c:v>52.3218549213397</c:v>
                </c:pt>
                <c:pt idx="656">
                  <c:v>52.672113561760931</c:v>
                </c:pt>
                <c:pt idx="657">
                  <c:v>52.312040318455935</c:v>
                </c:pt>
                <c:pt idx="658">
                  <c:v>52.110636488441337</c:v>
                </c:pt>
                <c:pt idx="659">
                  <c:v>51.993474666514039</c:v>
                </c:pt>
                <c:pt idx="660">
                  <c:v>51.876721786373743</c:v>
                </c:pt>
                <c:pt idx="661">
                  <c:v>52.414275765163708</c:v>
                </c:pt>
                <c:pt idx="662">
                  <c:v>52.707282555428407</c:v>
                </c:pt>
                <c:pt idx="663">
                  <c:v>52.442288277561673</c:v>
                </c:pt>
                <c:pt idx="664">
                  <c:v>52.179543179522234</c:v>
                </c:pt>
                <c:pt idx="665">
                  <c:v>52.398940448157376</c:v>
                </c:pt>
                <c:pt idx="666">
                  <c:v>52.680292397497603</c:v>
                </c:pt>
                <c:pt idx="667">
                  <c:v>52.437176505226297</c:v>
                </c:pt>
                <c:pt idx="668">
                  <c:v>52.567015522545162</c:v>
                </c:pt>
                <c:pt idx="669">
                  <c:v>52.712189856870339</c:v>
                </c:pt>
                <c:pt idx="670">
                  <c:v>52.795613981383831</c:v>
                </c:pt>
                <c:pt idx="671">
                  <c:v>52.546159491416873</c:v>
                </c:pt>
                <c:pt idx="672">
                  <c:v>52.938334664988041</c:v>
                </c:pt>
                <c:pt idx="673">
                  <c:v>52.875153158922778</c:v>
                </c:pt>
                <c:pt idx="674">
                  <c:v>52.876993396963428</c:v>
                </c:pt>
                <c:pt idx="675">
                  <c:v>52.407119283893969</c:v>
                </c:pt>
                <c:pt idx="676">
                  <c:v>52.678861101243477</c:v>
                </c:pt>
                <c:pt idx="677">
                  <c:v>53.06796921141364</c:v>
                </c:pt>
                <c:pt idx="678">
                  <c:v>52.684790757152498</c:v>
                </c:pt>
                <c:pt idx="679">
                  <c:v>52.574172003814837</c:v>
                </c:pt>
                <c:pt idx="680">
                  <c:v>52.862884905317905</c:v>
                </c:pt>
                <c:pt idx="681">
                  <c:v>53.239315820096238</c:v>
                </c:pt>
                <c:pt idx="682">
                  <c:v>52.279938388189571</c:v>
                </c:pt>
                <c:pt idx="683">
                  <c:v>52.558836686808405</c:v>
                </c:pt>
                <c:pt idx="684">
                  <c:v>52.635922213626202</c:v>
                </c:pt>
                <c:pt idx="685">
                  <c:v>52.651257530632634</c:v>
                </c:pt>
                <c:pt idx="686">
                  <c:v>52.87249503730817</c:v>
                </c:pt>
                <c:pt idx="687">
                  <c:v>52.804406229801003</c:v>
                </c:pt>
                <c:pt idx="688">
                  <c:v>51.949308953536132</c:v>
                </c:pt>
                <c:pt idx="689">
                  <c:v>50.803658537727799</c:v>
                </c:pt>
                <c:pt idx="690">
                  <c:v>51.959736969100433</c:v>
                </c:pt>
                <c:pt idx="691">
                  <c:v>51.337736511329972</c:v>
                </c:pt>
                <c:pt idx="692">
                  <c:v>52.139262413519404</c:v>
                </c:pt>
                <c:pt idx="693">
                  <c:v>52.470505260852995</c:v>
                </c:pt>
                <c:pt idx="694">
                  <c:v>52.127198630807982</c:v>
                </c:pt>
                <c:pt idx="695">
                  <c:v>51.616021397268604</c:v>
                </c:pt>
                <c:pt idx="696">
                  <c:v>51.790844011138972</c:v>
                </c:pt>
                <c:pt idx="697">
                  <c:v>52.154802201419209</c:v>
                </c:pt>
                <c:pt idx="698">
                  <c:v>52.084873155871001</c:v>
                </c:pt>
                <c:pt idx="699">
                  <c:v>52.216756882124066</c:v>
                </c:pt>
                <c:pt idx="700">
                  <c:v>51.812926867627837</c:v>
                </c:pt>
                <c:pt idx="701">
                  <c:v>51.969551571984375</c:v>
                </c:pt>
                <c:pt idx="702">
                  <c:v>52.180565533989601</c:v>
                </c:pt>
                <c:pt idx="703">
                  <c:v>52.070764664225329</c:v>
                </c:pt>
                <c:pt idx="704">
                  <c:v>51.817834169069862</c:v>
                </c:pt>
                <c:pt idx="705">
                  <c:v>52.290570874647095</c:v>
                </c:pt>
                <c:pt idx="706">
                  <c:v>52.133128286716889</c:v>
                </c:pt>
                <c:pt idx="707">
                  <c:v>51.993270195620703</c:v>
                </c:pt>
                <c:pt idx="708">
                  <c:v>52.281165213549876</c:v>
                </c:pt>
                <c:pt idx="709">
                  <c:v>52.4357452089723</c:v>
                </c:pt>
                <c:pt idx="710">
                  <c:v>52.510990497749141</c:v>
                </c:pt>
                <c:pt idx="711">
                  <c:v>52.012694930495137</c:v>
                </c:pt>
                <c:pt idx="712">
                  <c:v>52.422659071793632</c:v>
                </c:pt>
                <c:pt idx="713">
                  <c:v>52.829556149691044</c:v>
                </c:pt>
                <c:pt idx="714">
                  <c:v>52.270532727092423</c:v>
                </c:pt>
                <c:pt idx="715">
                  <c:v>52.432473674677503</c:v>
                </c:pt>
                <c:pt idx="716">
                  <c:v>52.549431025711606</c:v>
                </c:pt>
                <c:pt idx="717">
                  <c:v>53.021349847715101</c:v>
                </c:pt>
                <c:pt idx="718">
                  <c:v>52.382378305790894</c:v>
                </c:pt>
                <c:pt idx="719">
                  <c:v>52.601162161745606</c:v>
                </c:pt>
                <c:pt idx="720">
                  <c:v>52.938743606775034</c:v>
                </c:pt>
                <c:pt idx="721">
                  <c:v>52.70994067704283</c:v>
                </c:pt>
                <c:pt idx="722">
                  <c:v>52.416524944991146</c:v>
                </c:pt>
                <c:pt idx="723">
                  <c:v>52.72916094102397</c:v>
                </c:pt>
                <c:pt idx="724">
                  <c:v>52.835281334706771</c:v>
                </c:pt>
                <c:pt idx="725">
                  <c:v>52.617928775005822</c:v>
                </c:pt>
                <c:pt idx="726">
                  <c:v>52.445150870069504</c:v>
                </c:pt>
                <c:pt idx="727">
                  <c:v>52.627947848783137</c:v>
                </c:pt>
                <c:pt idx="728">
                  <c:v>52.452920764019332</c:v>
                </c:pt>
                <c:pt idx="729">
                  <c:v>52.277075795681874</c:v>
                </c:pt>
                <c:pt idx="730">
                  <c:v>52.420409891966131</c:v>
                </c:pt>
                <c:pt idx="731">
                  <c:v>52.305088308079739</c:v>
                </c:pt>
                <c:pt idx="732">
                  <c:v>52.359477565728106</c:v>
                </c:pt>
                <c:pt idx="733">
                  <c:v>52.149485958190134</c:v>
                </c:pt>
                <c:pt idx="734">
                  <c:v>52.245178336308697</c:v>
                </c:pt>
                <c:pt idx="735">
                  <c:v>51.377812806439373</c:v>
                </c:pt>
                <c:pt idx="736">
                  <c:v>50.730662428778373</c:v>
                </c:pt>
                <c:pt idx="737">
                  <c:v>51.544865526359878</c:v>
                </c:pt>
                <c:pt idx="738">
                  <c:v>50.838418589608601</c:v>
                </c:pt>
                <c:pt idx="739">
                  <c:v>51.656711105058235</c:v>
                </c:pt>
                <c:pt idx="740">
                  <c:v>52.343528836041742</c:v>
                </c:pt>
                <c:pt idx="741">
                  <c:v>51.965462154116125</c:v>
                </c:pt>
                <c:pt idx="742">
                  <c:v>51.352253944762197</c:v>
                </c:pt>
                <c:pt idx="743">
                  <c:v>51.619088460669865</c:v>
                </c:pt>
                <c:pt idx="744">
                  <c:v>52.053384638284975</c:v>
                </c:pt>
                <c:pt idx="745">
                  <c:v>52.332691878690831</c:v>
                </c:pt>
                <c:pt idx="746">
                  <c:v>51.676340310826269</c:v>
                </c:pt>
                <c:pt idx="747">
                  <c:v>51.769987980010647</c:v>
                </c:pt>
                <c:pt idx="748">
                  <c:v>52.27339531960024</c:v>
                </c:pt>
                <c:pt idx="749">
                  <c:v>52.172182227359563</c:v>
                </c:pt>
                <c:pt idx="750">
                  <c:v>52.04295662272073</c:v>
                </c:pt>
                <c:pt idx="751">
                  <c:v>51.902076177157099</c:v>
                </c:pt>
                <c:pt idx="752">
                  <c:v>52.496882006103505</c:v>
                </c:pt>
                <c:pt idx="753">
                  <c:v>52.243747040054835</c:v>
                </c:pt>
                <c:pt idx="754">
                  <c:v>52.292002170901135</c:v>
                </c:pt>
                <c:pt idx="755">
                  <c:v>52.44515087006954</c:v>
                </c:pt>
                <c:pt idx="756">
                  <c:v>52.387490078126199</c:v>
                </c:pt>
                <c:pt idx="757">
                  <c:v>52.617519833218793</c:v>
                </c:pt>
                <c:pt idx="758">
                  <c:v>52.290979816433961</c:v>
                </c:pt>
                <c:pt idx="759">
                  <c:v>52.387899019913</c:v>
                </c:pt>
                <c:pt idx="760">
                  <c:v>52.793773743343344</c:v>
                </c:pt>
                <c:pt idx="761">
                  <c:v>52.687653349660401</c:v>
                </c:pt>
                <c:pt idx="762">
                  <c:v>52.244973865415275</c:v>
                </c:pt>
                <c:pt idx="763">
                  <c:v>52.585213432059135</c:v>
                </c:pt>
                <c:pt idx="764">
                  <c:v>53.03750304829493</c:v>
                </c:pt>
                <c:pt idx="765">
                  <c:v>52.352321084458801</c:v>
                </c:pt>
                <c:pt idx="766">
                  <c:v>52.554133856259867</c:v>
                </c:pt>
                <c:pt idx="767">
                  <c:v>52.841415461509158</c:v>
                </c:pt>
                <c:pt idx="768">
                  <c:v>53.190242805676327</c:v>
                </c:pt>
                <c:pt idx="769">
                  <c:v>52.428793198596331</c:v>
                </c:pt>
                <c:pt idx="770">
                  <c:v>52.798681044785091</c:v>
                </c:pt>
                <c:pt idx="771">
                  <c:v>52.910322152590368</c:v>
                </c:pt>
                <c:pt idx="772">
                  <c:v>52.775575833829194</c:v>
                </c:pt>
                <c:pt idx="773">
                  <c:v>52.741224723735293</c:v>
                </c:pt>
                <c:pt idx="774">
                  <c:v>52.867996677653004</c:v>
                </c:pt>
                <c:pt idx="775">
                  <c:v>52.65084858884557</c:v>
                </c:pt>
                <c:pt idx="776">
                  <c:v>52.521214042419935</c:v>
                </c:pt>
                <c:pt idx="777">
                  <c:v>52.725684935835673</c:v>
                </c:pt>
                <c:pt idx="778">
                  <c:v>52.652279885099567</c:v>
                </c:pt>
                <c:pt idx="779">
                  <c:v>52.371336877546199</c:v>
                </c:pt>
                <c:pt idx="780">
                  <c:v>52.268283547264836</c:v>
                </c:pt>
                <c:pt idx="781">
                  <c:v>52.390761612420725</c:v>
                </c:pt>
                <c:pt idx="782">
                  <c:v>52.396895739223467</c:v>
                </c:pt>
                <c:pt idx="783">
                  <c:v>52.431655791103964</c:v>
                </c:pt>
                <c:pt idx="784">
                  <c:v>52.246814103456231</c:v>
                </c:pt>
                <c:pt idx="785">
                  <c:v>52.648190467231231</c:v>
                </c:pt>
                <c:pt idx="786">
                  <c:v>50.781984623025707</c:v>
                </c:pt>
                <c:pt idx="787">
                  <c:v>51.289890322270601</c:v>
                </c:pt>
                <c:pt idx="788">
                  <c:v>52.039889559319406</c:v>
                </c:pt>
                <c:pt idx="789">
                  <c:v>51.257174979324105</c:v>
                </c:pt>
                <c:pt idx="790">
                  <c:v>52.051135458457161</c:v>
                </c:pt>
                <c:pt idx="791">
                  <c:v>52.702784195773233</c:v>
                </c:pt>
                <c:pt idx="792">
                  <c:v>51.987545010605025</c:v>
                </c:pt>
                <c:pt idx="793">
                  <c:v>51.727458034180181</c:v>
                </c:pt>
                <c:pt idx="794">
                  <c:v>52.01576199389627</c:v>
                </c:pt>
                <c:pt idx="795">
                  <c:v>52.209600400854598</c:v>
                </c:pt>
                <c:pt idx="796">
                  <c:v>52.225958072327671</c:v>
                </c:pt>
                <c:pt idx="797">
                  <c:v>52.278507091935637</c:v>
                </c:pt>
                <c:pt idx="798">
                  <c:v>52.110023075760964</c:v>
                </c:pt>
                <c:pt idx="799">
                  <c:v>52.425112722514797</c:v>
                </c:pt>
                <c:pt idx="800">
                  <c:v>52.469278435492392</c:v>
                </c:pt>
                <c:pt idx="801">
                  <c:v>52.431451320210677</c:v>
                </c:pt>
                <c:pt idx="802">
                  <c:v>52.557814332341366</c:v>
                </c:pt>
                <c:pt idx="803">
                  <c:v>52.601571103532372</c:v>
                </c:pt>
                <c:pt idx="804">
                  <c:v>52.535118063172469</c:v>
                </c:pt>
                <c:pt idx="805">
                  <c:v>52.263785187609535</c:v>
                </c:pt>
                <c:pt idx="806">
                  <c:v>52.835690276493338</c:v>
                </c:pt>
                <c:pt idx="807">
                  <c:v>52.889466121461901</c:v>
                </c:pt>
                <c:pt idx="808">
                  <c:v>52.195287438315503</c:v>
                </c:pt>
                <c:pt idx="809">
                  <c:v>51.969960513771341</c:v>
                </c:pt>
                <c:pt idx="810">
                  <c:v>51.550999653162336</c:v>
                </c:pt>
                <c:pt idx="811">
                  <c:v>51.865884829022725</c:v>
                </c:pt>
                <c:pt idx="812">
                  <c:v>52.788457500114326</c:v>
                </c:pt>
                <c:pt idx="813">
                  <c:v>52.722822343328069</c:v>
                </c:pt>
                <c:pt idx="814">
                  <c:v>52.320219154192571</c:v>
                </c:pt>
                <c:pt idx="815">
                  <c:v>51.596187720607169</c:v>
                </c:pt>
                <c:pt idx="816">
                  <c:v>52.001244560463874</c:v>
                </c:pt>
                <c:pt idx="817">
                  <c:v>52.36458933806378</c:v>
                </c:pt>
                <c:pt idx="818">
                  <c:v>52.517533566338699</c:v>
                </c:pt>
                <c:pt idx="819">
                  <c:v>52.55515621072707</c:v>
                </c:pt>
                <c:pt idx="820">
                  <c:v>52.359886507515206</c:v>
                </c:pt>
                <c:pt idx="821">
                  <c:v>52.553929385366473</c:v>
                </c:pt>
                <c:pt idx="822">
                  <c:v>52.025372125886861</c:v>
                </c:pt>
                <c:pt idx="823">
                  <c:v>52.202852861371909</c:v>
                </c:pt>
                <c:pt idx="824">
                  <c:v>52.751857210192917</c:v>
                </c:pt>
                <c:pt idx="825">
                  <c:v>52.740406840161874</c:v>
                </c:pt>
                <c:pt idx="826">
                  <c:v>52.663934726024337</c:v>
                </c:pt>
                <c:pt idx="827">
                  <c:v>52.077307732814667</c:v>
                </c:pt>
                <c:pt idx="828">
                  <c:v>52.668433085679439</c:v>
                </c:pt>
                <c:pt idx="829">
                  <c:v>52.643487636682835</c:v>
                </c:pt>
                <c:pt idx="830">
                  <c:v>52.67027332372016</c:v>
                </c:pt>
                <c:pt idx="831">
                  <c:v>52.694809830929906</c:v>
                </c:pt>
                <c:pt idx="832">
                  <c:v>52.742860490882762</c:v>
                </c:pt>
                <c:pt idx="833">
                  <c:v>52.131901461356605</c:v>
                </c:pt>
                <c:pt idx="834">
                  <c:v>51.760377848020298</c:v>
                </c:pt>
                <c:pt idx="835">
                  <c:v>52.268283547264694</c:v>
                </c:pt>
                <c:pt idx="836">
                  <c:v>51.718867780575145</c:v>
                </c:pt>
                <c:pt idx="837">
                  <c:v>52.538796063172335</c:v>
                </c:pt>
                <c:pt idx="838">
                  <c:v>52.681925688563268</c:v>
                </c:pt>
                <c:pt idx="839">
                  <c:v>52.399755855649609</c:v>
                </c:pt>
                <c:pt idx="840">
                  <c:v>51.837460898756405</c:v>
                </c:pt>
                <c:pt idx="841">
                  <c:v>52.254581521324539</c:v>
                </c:pt>
                <c:pt idx="842">
                  <c:v>52.634897383077579</c:v>
                </c:pt>
                <c:pt idx="843">
                  <c:v>52.655344472419394</c:v>
                </c:pt>
                <c:pt idx="844">
                  <c:v>52.461097123674229</c:v>
                </c:pt>
                <c:pt idx="845">
                  <c:v>52.275028610666133</c:v>
                </c:pt>
                <c:pt idx="846">
                  <c:v>52.563332570382101</c:v>
                </c:pt>
                <c:pt idx="847">
                  <c:v>52.747356374456366</c:v>
                </c:pt>
                <c:pt idx="848">
                  <c:v>52.56742198825058</c:v>
                </c:pt>
                <c:pt idx="849">
                  <c:v>52.757579919127167</c:v>
                </c:pt>
                <c:pt idx="850">
                  <c:v>52.823010605020364</c:v>
                </c:pt>
                <c:pt idx="851">
                  <c:v>52.947737850003875</c:v>
                </c:pt>
                <c:pt idx="852">
                  <c:v>52.534706645303963</c:v>
                </c:pt>
                <c:pt idx="853">
                  <c:v>52.93138017853061</c:v>
                </c:pt>
                <c:pt idx="854">
                  <c:v>52.968184939345534</c:v>
                </c:pt>
                <c:pt idx="855">
                  <c:v>52.450873579003655</c:v>
                </c:pt>
                <c:pt idx="856">
                  <c:v>51.677973601892269</c:v>
                </c:pt>
                <c:pt idx="857">
                  <c:v>52.174837872892198</c:v>
                </c:pt>
                <c:pt idx="858">
                  <c:v>52.050110627908865</c:v>
                </c:pt>
                <c:pt idx="859">
                  <c:v>52.399755855649609</c:v>
                </c:pt>
                <c:pt idx="860">
                  <c:v>52.882307164110827</c:v>
                </c:pt>
                <c:pt idx="861">
                  <c:v>52.710551613641634</c:v>
                </c:pt>
                <c:pt idx="862">
                  <c:v>52.512214847028289</c:v>
                </c:pt>
                <c:pt idx="863">
                  <c:v>52.207553215838942</c:v>
                </c:pt>
                <c:pt idx="864">
                  <c:v>52.3874876020448</c:v>
                </c:pt>
                <c:pt idx="865">
                  <c:v>52.733043411917301</c:v>
                </c:pt>
                <c:pt idx="866">
                  <c:v>52.420202944991232</c:v>
                </c:pt>
                <c:pt idx="867">
                  <c:v>52.138033112077402</c:v>
                </c:pt>
                <c:pt idx="868">
                  <c:v>52.773937590600333</c:v>
                </c:pt>
                <c:pt idx="869">
                  <c:v>52.340459296559075</c:v>
                </c:pt>
                <c:pt idx="870">
                  <c:v>52.354772259098205</c:v>
                </c:pt>
                <c:pt idx="871">
                  <c:v>52.716685740444007</c:v>
                </c:pt>
                <c:pt idx="872">
                  <c:v>52.649210345616872</c:v>
                </c:pt>
                <c:pt idx="873">
                  <c:v>52.403845273517966</c:v>
                </c:pt>
                <c:pt idx="874">
                  <c:v>52.260715648126933</c:v>
                </c:pt>
                <c:pt idx="875">
                  <c:v>52.726909285114964</c:v>
                </c:pt>
                <c:pt idx="876">
                  <c:v>52.649210345616773</c:v>
                </c:pt>
                <c:pt idx="877">
                  <c:v>52.51221484702824</c:v>
                </c:pt>
                <c:pt idx="878">
                  <c:v>52.442694743266799</c:v>
                </c:pt>
                <c:pt idx="879">
                  <c:v>52.587869077592082</c:v>
                </c:pt>
                <c:pt idx="880">
                  <c:v>52.70646219577317</c:v>
                </c:pt>
                <c:pt idx="881">
                  <c:v>52.25662623025864</c:v>
                </c:pt>
                <c:pt idx="882">
                  <c:v>52.230045014114694</c:v>
                </c:pt>
                <c:pt idx="883">
                  <c:v>52.60831616693369</c:v>
                </c:pt>
                <c:pt idx="884">
                  <c:v>52.773937590600298</c:v>
                </c:pt>
                <c:pt idx="885">
                  <c:v>52.105317769130913</c:v>
                </c:pt>
                <c:pt idx="886">
                  <c:v>52.358861676966505</c:v>
                </c:pt>
                <c:pt idx="887">
                  <c:v>53.127672236209705</c:v>
                </c:pt>
                <c:pt idx="888">
                  <c:v>52.479499504081637</c:v>
                </c:pt>
                <c:pt idx="889">
                  <c:v>52.258670939192697</c:v>
                </c:pt>
                <c:pt idx="890">
                  <c:v>52.704417486838992</c:v>
                </c:pt>
                <c:pt idx="891">
                  <c:v>52.722819867246635</c:v>
                </c:pt>
                <c:pt idx="892">
                  <c:v>52.612405584801969</c:v>
                </c:pt>
                <c:pt idx="893">
                  <c:v>52.986587319752971</c:v>
                </c:pt>
                <c:pt idx="894">
                  <c:v>52.594003204394745</c:v>
                </c:pt>
                <c:pt idx="895">
                  <c:v>52.475410086213572</c:v>
                </c:pt>
                <c:pt idx="896">
                  <c:v>52.663523308155874</c:v>
                </c:pt>
                <c:pt idx="897">
                  <c:v>52.888441290913107</c:v>
                </c:pt>
                <c:pt idx="898">
                  <c:v>52.544930189974743</c:v>
                </c:pt>
                <c:pt idx="899">
                  <c:v>51.342641336690335</c:v>
                </c:pt>
                <c:pt idx="900">
                  <c:v>50.896894789043905</c:v>
                </c:pt>
                <c:pt idx="901">
                  <c:v>52.307743953612636</c:v>
                </c:pt>
                <c:pt idx="902">
                  <c:v>51.630945296406402</c:v>
                </c:pt>
                <c:pt idx="903">
                  <c:v>51.630945296406608</c:v>
                </c:pt>
                <c:pt idx="904">
                  <c:v>52.487678339818437</c:v>
                </c:pt>
                <c:pt idx="905">
                  <c:v>52.446784161135398</c:v>
                </c:pt>
                <c:pt idx="906">
                  <c:v>51.966277561608202</c:v>
                </c:pt>
                <c:pt idx="907">
                  <c:v>51.794522011138938</c:v>
                </c:pt>
                <c:pt idx="908">
                  <c:v>52.313878080415201</c:v>
                </c:pt>
                <c:pt idx="909">
                  <c:v>52.395666437781244</c:v>
                </c:pt>
                <c:pt idx="910">
                  <c:v>51.925383382925098</c:v>
                </c:pt>
                <c:pt idx="911">
                  <c:v>51.929472800793476</c:v>
                </c:pt>
                <c:pt idx="912">
                  <c:v>52.211642633707129</c:v>
                </c:pt>
                <c:pt idx="913">
                  <c:v>52.346593423361632</c:v>
                </c:pt>
                <c:pt idx="914">
                  <c:v>52.395666437781436</c:v>
                </c:pt>
                <c:pt idx="915">
                  <c:v>52.338414587624861</c:v>
                </c:pt>
                <c:pt idx="916">
                  <c:v>52.0317082475013</c:v>
                </c:pt>
                <c:pt idx="917">
                  <c:v>52.254581521324511</c:v>
                </c:pt>
                <c:pt idx="918">
                  <c:v>52.403845273517973</c:v>
                </c:pt>
                <c:pt idx="919">
                  <c:v>52.549019607843064</c:v>
                </c:pt>
                <c:pt idx="920">
                  <c:v>52.091004806591769</c:v>
                </c:pt>
                <c:pt idx="921">
                  <c:v>51.737270160982568</c:v>
                </c:pt>
                <c:pt idx="922">
                  <c:v>51.884489204242108</c:v>
                </c:pt>
                <c:pt idx="923">
                  <c:v>51.502128633554541</c:v>
                </c:pt>
                <c:pt idx="924">
                  <c:v>51.451010910200765</c:v>
                </c:pt>
                <c:pt idx="925">
                  <c:v>52.532661936369877</c:v>
                </c:pt>
                <c:pt idx="926">
                  <c:v>52.342504005493169</c:v>
                </c:pt>
                <c:pt idx="927">
                  <c:v>51.874265659571265</c:v>
                </c:pt>
                <c:pt idx="928">
                  <c:v>51.667750057221348</c:v>
                </c:pt>
                <c:pt idx="929">
                  <c:v>52.068513008316096</c:v>
                </c:pt>
                <c:pt idx="930">
                  <c:v>52.162569619287432</c:v>
                </c:pt>
                <c:pt idx="931">
                  <c:v>52.035797665369593</c:v>
                </c:pt>
                <c:pt idx="932">
                  <c:v>52.571511406118873</c:v>
                </c:pt>
                <c:pt idx="933">
                  <c:v>52.238223849851167</c:v>
                </c:pt>
                <c:pt idx="934">
                  <c:v>52.086915388723568</c:v>
                </c:pt>
                <c:pt idx="935">
                  <c:v>52.3874876020447</c:v>
                </c:pt>
                <c:pt idx="936">
                  <c:v>52.399755855649673</c:v>
                </c:pt>
                <c:pt idx="937">
                  <c:v>52.724864576180664</c:v>
                </c:pt>
                <c:pt idx="938">
                  <c:v>52.187106126497198</c:v>
                </c:pt>
                <c:pt idx="939">
                  <c:v>52.373174639505493</c:v>
                </c:pt>
                <c:pt idx="940">
                  <c:v>52.230045014114644</c:v>
                </c:pt>
                <c:pt idx="941">
                  <c:v>52.375219348439636</c:v>
                </c:pt>
                <c:pt idx="942">
                  <c:v>52.203463797970564</c:v>
                </c:pt>
                <c:pt idx="943">
                  <c:v>52.542885481040493</c:v>
                </c:pt>
                <c:pt idx="944">
                  <c:v>52.677836270695202</c:v>
                </c:pt>
                <c:pt idx="945">
                  <c:v>52.07262718699927</c:v>
                </c:pt>
                <c:pt idx="946">
                  <c:v>52.446808921950236</c:v>
                </c:pt>
                <c:pt idx="947">
                  <c:v>52.189175596246265</c:v>
                </c:pt>
                <c:pt idx="948">
                  <c:v>51.896782218661905</c:v>
                </c:pt>
                <c:pt idx="949">
                  <c:v>52.050135388723632</c:v>
                </c:pt>
                <c:pt idx="950">
                  <c:v>51.367202604714969</c:v>
                </c:pt>
                <c:pt idx="951">
                  <c:v>51.021646794842546</c:v>
                </c:pt>
                <c:pt idx="952">
                  <c:v>52.080806022735835</c:v>
                </c:pt>
                <c:pt idx="953">
                  <c:v>52.504060772106605</c:v>
                </c:pt>
                <c:pt idx="954">
                  <c:v>51.880424547188667</c:v>
                </c:pt>
                <c:pt idx="955">
                  <c:v>51.326308426031808</c:v>
                </c:pt>
                <c:pt idx="956">
                  <c:v>51.727071377126769</c:v>
                </c:pt>
                <c:pt idx="957">
                  <c:v>51.935631688410602</c:v>
                </c:pt>
                <c:pt idx="958">
                  <c:v>51.904961054398534</c:v>
                </c:pt>
                <c:pt idx="959">
                  <c:v>51.827262114900307</c:v>
                </c:pt>
                <c:pt idx="960">
                  <c:v>51.722981959258277</c:v>
                </c:pt>
                <c:pt idx="961">
                  <c:v>51.859977457846959</c:v>
                </c:pt>
                <c:pt idx="962">
                  <c:v>51.731160794995063</c:v>
                </c:pt>
                <c:pt idx="963">
                  <c:v>51.557360535591741</c:v>
                </c:pt>
                <c:pt idx="964">
                  <c:v>51.866111584649346</c:v>
                </c:pt>
                <c:pt idx="965">
                  <c:v>52.074671895933463</c:v>
                </c:pt>
                <c:pt idx="966">
                  <c:v>51.892692800793562</c:v>
                </c:pt>
                <c:pt idx="967">
                  <c:v>51.500108685435293</c:v>
                </c:pt>
                <c:pt idx="968">
                  <c:v>51.962212904554967</c:v>
                </c:pt>
                <c:pt idx="969">
                  <c:v>52.086940149538272</c:v>
                </c:pt>
                <c:pt idx="970">
                  <c:v>51.774099682612274</c:v>
                </c:pt>
                <c:pt idx="971">
                  <c:v>51.612567676813995</c:v>
                </c:pt>
                <c:pt idx="972">
                  <c:v>51.806815025558969</c:v>
                </c:pt>
                <c:pt idx="973">
                  <c:v>51.87224571145201</c:v>
                </c:pt>
                <c:pt idx="974">
                  <c:v>52.037867135118766</c:v>
                </c:pt>
                <c:pt idx="975">
                  <c:v>51.935631688410908</c:v>
                </c:pt>
                <c:pt idx="976">
                  <c:v>52.113521365682338</c:v>
                </c:pt>
                <c:pt idx="977">
                  <c:v>52.174862633707107</c:v>
                </c:pt>
                <c:pt idx="978">
                  <c:v>51.125926950484434</c:v>
                </c:pt>
                <c:pt idx="979">
                  <c:v>51.238385941863228</c:v>
                </c:pt>
                <c:pt idx="980">
                  <c:v>51.6739089448388</c:v>
                </c:pt>
                <c:pt idx="981">
                  <c:v>51.228162397192435</c:v>
                </c:pt>
                <c:pt idx="982">
                  <c:v>51.203625889982398</c:v>
                </c:pt>
                <c:pt idx="983">
                  <c:v>51.949944650949895</c:v>
                </c:pt>
                <c:pt idx="984">
                  <c:v>52.213712103456068</c:v>
                </c:pt>
                <c:pt idx="985">
                  <c:v>51.477616887159598</c:v>
                </c:pt>
                <c:pt idx="986">
                  <c:v>51.170910547035867</c:v>
                </c:pt>
                <c:pt idx="987">
                  <c:v>51.85179862211033</c:v>
                </c:pt>
                <c:pt idx="988">
                  <c:v>51.80272560769064</c:v>
                </c:pt>
                <c:pt idx="989">
                  <c:v>51.434677999542274</c:v>
                </c:pt>
                <c:pt idx="990">
                  <c:v>51.144329330891871</c:v>
                </c:pt>
                <c:pt idx="991">
                  <c:v>51.436722708476537</c:v>
                </c:pt>
                <c:pt idx="992">
                  <c:v>52.16668379797057</c:v>
                </c:pt>
                <c:pt idx="993">
                  <c:v>52.086940149538442</c:v>
                </c:pt>
                <c:pt idx="994">
                  <c:v>51.213849434653312</c:v>
                </c:pt>
                <c:pt idx="995">
                  <c:v>51.332442552834266</c:v>
                </c:pt>
                <c:pt idx="996">
                  <c:v>51.530779319447774</c:v>
                </c:pt>
                <c:pt idx="997">
                  <c:v>51.430588581673867</c:v>
                </c:pt>
              </c:numCache>
            </c:numRef>
          </c:yVal>
          <c:smooth val="1"/>
        </c:ser>
        <c:ser>
          <c:idx val="4"/>
          <c:order val="1"/>
          <c:tx>
            <c:v>6.25%</c:v>
          </c:tx>
          <c:spPr>
            <a:ln w="22225">
              <a:solidFill>
                <a:schemeClr val="tx1"/>
              </a:solidFill>
              <a:prstDash val="lgDashDotDot"/>
            </a:ln>
          </c:spPr>
          <c:marker>
            <c:symbol val="none"/>
          </c:marker>
          <c:xVal>
            <c:numRef>
              <c:f>'tio2-dye'!$AO$3:$AO$1000</c:f>
              <c:numCache>
                <c:formatCode>General</c:formatCode>
                <c:ptCount val="998"/>
                <c:pt idx="0">
                  <c:v>-0.50207851682307203</c:v>
                </c:pt>
                <c:pt idx="1">
                  <c:v>-0.50054498512245404</c:v>
                </c:pt>
                <c:pt idx="2">
                  <c:v>-0.49809133440146502</c:v>
                </c:pt>
                <c:pt idx="3">
                  <c:v>-0.49655780270084698</c:v>
                </c:pt>
                <c:pt idx="4">
                  <c:v>-0.49410415197985802</c:v>
                </c:pt>
                <c:pt idx="5">
                  <c:v>-0.49257062027923998</c:v>
                </c:pt>
                <c:pt idx="6">
                  <c:v>-0.49042367589837499</c:v>
                </c:pt>
                <c:pt idx="7">
                  <c:v>-0.488890144197757</c:v>
                </c:pt>
                <c:pt idx="8">
                  <c:v>-0.48643649347676798</c:v>
                </c:pt>
                <c:pt idx="9">
                  <c:v>-0.48428954909590299</c:v>
                </c:pt>
                <c:pt idx="10">
                  <c:v>-0.48244931105516098</c:v>
                </c:pt>
                <c:pt idx="11">
                  <c:v>-0.48060907301442002</c:v>
                </c:pt>
                <c:pt idx="12">
                  <c:v>-0.47846212863355497</c:v>
                </c:pt>
                <c:pt idx="13">
                  <c:v>-0.47600847791256601</c:v>
                </c:pt>
                <c:pt idx="14">
                  <c:v>-0.47416823987182399</c:v>
                </c:pt>
                <c:pt idx="15">
                  <c:v>-0.47263470817120601</c:v>
                </c:pt>
                <c:pt idx="16">
                  <c:v>-0.47018105745021699</c:v>
                </c:pt>
                <c:pt idx="17">
                  <c:v>-0.46834081940947597</c:v>
                </c:pt>
                <c:pt idx="18">
                  <c:v>-0.46619387502861098</c:v>
                </c:pt>
                <c:pt idx="19">
                  <c:v>-0.46435363698786902</c:v>
                </c:pt>
                <c:pt idx="20">
                  <c:v>-0.46251339894712701</c:v>
                </c:pt>
                <c:pt idx="21">
                  <c:v>-0.46067316090638599</c:v>
                </c:pt>
                <c:pt idx="22">
                  <c:v>-0.458526216525521</c:v>
                </c:pt>
                <c:pt idx="23">
                  <c:v>-0.45637927214465501</c:v>
                </c:pt>
                <c:pt idx="24">
                  <c:v>-0.45484574044403703</c:v>
                </c:pt>
                <c:pt idx="25">
                  <c:v>-0.45208538338292498</c:v>
                </c:pt>
                <c:pt idx="26">
                  <c:v>-0.45024514534218302</c:v>
                </c:pt>
                <c:pt idx="27">
                  <c:v>-0.44809820096131803</c:v>
                </c:pt>
                <c:pt idx="28">
                  <c:v>-0.44656466926069999</c:v>
                </c:pt>
                <c:pt idx="29">
                  <c:v>-0.444417724879835</c:v>
                </c:pt>
                <c:pt idx="30">
                  <c:v>-0.44227078049897001</c:v>
                </c:pt>
                <c:pt idx="31">
                  <c:v>-0.44012383611810502</c:v>
                </c:pt>
                <c:pt idx="32">
                  <c:v>-0.438283598077363</c:v>
                </c:pt>
                <c:pt idx="33">
                  <c:v>-0.43644336003662199</c:v>
                </c:pt>
                <c:pt idx="34">
                  <c:v>-0.434296415655756</c:v>
                </c:pt>
                <c:pt idx="35">
                  <c:v>-0.43214947127489101</c:v>
                </c:pt>
                <c:pt idx="36">
                  <c:v>-0.43030923323414999</c:v>
                </c:pt>
                <c:pt idx="37">
                  <c:v>-0.42846899519340798</c:v>
                </c:pt>
                <c:pt idx="38">
                  <c:v>-0.42693546349278999</c:v>
                </c:pt>
                <c:pt idx="39">
                  <c:v>-0.42448181277180103</c:v>
                </c:pt>
                <c:pt idx="40">
                  <c:v>-0.42264157473106001</c:v>
                </c:pt>
                <c:pt idx="41">
                  <c:v>-0.42049463035019402</c:v>
                </c:pt>
                <c:pt idx="42">
                  <c:v>-0.41834768596932898</c:v>
                </c:pt>
                <c:pt idx="43">
                  <c:v>-0.41620074158846398</c:v>
                </c:pt>
                <c:pt idx="44">
                  <c:v>-0.414667209887846</c:v>
                </c:pt>
                <c:pt idx="45">
                  <c:v>-0.41252026550698101</c:v>
                </c:pt>
                <c:pt idx="46">
                  <c:v>-0.41098673380636302</c:v>
                </c:pt>
                <c:pt idx="47">
                  <c:v>-0.408533083085374</c:v>
                </c:pt>
                <c:pt idx="48">
                  <c:v>-0.40669284504463299</c:v>
                </c:pt>
                <c:pt idx="49">
                  <c:v>-0.404545900663767</c:v>
                </c:pt>
                <c:pt idx="50">
                  <c:v>-0.40239895628290201</c:v>
                </c:pt>
                <c:pt idx="51">
                  <c:v>-0.40086542458228402</c:v>
                </c:pt>
                <c:pt idx="52">
                  <c:v>-0.398411773861295</c:v>
                </c:pt>
                <c:pt idx="53">
                  <c:v>-0.39626482948043001</c:v>
                </c:pt>
                <c:pt idx="54">
                  <c:v>-0.394424591439689</c:v>
                </c:pt>
                <c:pt idx="55">
                  <c:v>-0.39227764705882301</c:v>
                </c:pt>
                <c:pt idx="56">
                  <c:v>-0.39074411535820502</c:v>
                </c:pt>
                <c:pt idx="57">
                  <c:v>-0.388290464637217</c:v>
                </c:pt>
                <c:pt idx="58">
                  <c:v>-0.38645022659647499</c:v>
                </c:pt>
                <c:pt idx="59">
                  <c:v>-0.38368986953536299</c:v>
                </c:pt>
                <c:pt idx="60">
                  <c:v>-0.38307645685511599</c:v>
                </c:pt>
                <c:pt idx="61">
                  <c:v>-0.38031609979400299</c:v>
                </c:pt>
                <c:pt idx="62">
                  <c:v>-0.37847586175326198</c:v>
                </c:pt>
                <c:pt idx="63">
                  <c:v>-0.37632891737239599</c:v>
                </c:pt>
                <c:pt idx="64">
                  <c:v>-0.37448867933165497</c:v>
                </c:pt>
                <c:pt idx="65">
                  <c:v>-0.37234173495078998</c:v>
                </c:pt>
                <c:pt idx="66">
                  <c:v>-0.37050149691004802</c:v>
                </c:pt>
                <c:pt idx="67">
                  <c:v>-0.36835455252918298</c:v>
                </c:pt>
                <c:pt idx="68">
                  <c:v>-0.36620760814831799</c:v>
                </c:pt>
                <c:pt idx="69">
                  <c:v>-0.36436737010757603</c:v>
                </c:pt>
                <c:pt idx="70">
                  <c:v>-0.36222042572671098</c:v>
                </c:pt>
                <c:pt idx="71">
                  <c:v>-0.36007348134584599</c:v>
                </c:pt>
                <c:pt idx="72">
                  <c:v>-0.35761983062485703</c:v>
                </c:pt>
                <c:pt idx="73">
                  <c:v>-0.35608629892423899</c:v>
                </c:pt>
                <c:pt idx="74">
                  <c:v>-0.354552767223621</c:v>
                </c:pt>
                <c:pt idx="75">
                  <c:v>-0.35240582284275601</c:v>
                </c:pt>
                <c:pt idx="76">
                  <c:v>-0.35025887846189102</c:v>
                </c:pt>
                <c:pt idx="77">
                  <c:v>-0.34872534676127298</c:v>
                </c:pt>
                <c:pt idx="78">
                  <c:v>-0.34627169604028402</c:v>
                </c:pt>
                <c:pt idx="79">
                  <c:v>-0.34412475165941903</c:v>
                </c:pt>
                <c:pt idx="80">
                  <c:v>-0.34259121995880099</c:v>
                </c:pt>
                <c:pt idx="81">
                  <c:v>-0.34075098191805903</c:v>
                </c:pt>
                <c:pt idx="82">
                  <c:v>-0.33829733119707001</c:v>
                </c:pt>
                <c:pt idx="83">
                  <c:v>-0.33645709315632899</c:v>
                </c:pt>
                <c:pt idx="84">
                  <c:v>-0.33400344243534003</c:v>
                </c:pt>
                <c:pt idx="85">
                  <c:v>-0.33246991073472199</c:v>
                </c:pt>
                <c:pt idx="86">
                  <c:v>-0.33062967269398003</c:v>
                </c:pt>
                <c:pt idx="87">
                  <c:v>-0.32848272831311498</c:v>
                </c:pt>
                <c:pt idx="88">
                  <c:v>-0.32664249027237302</c:v>
                </c:pt>
                <c:pt idx="89">
                  <c:v>-0.324188839551385</c:v>
                </c:pt>
                <c:pt idx="90">
                  <c:v>-0.32265530785076701</c:v>
                </c:pt>
                <c:pt idx="91">
                  <c:v>-0.32020165712977799</c:v>
                </c:pt>
                <c:pt idx="92">
                  <c:v>-0.31836141908903598</c:v>
                </c:pt>
                <c:pt idx="93">
                  <c:v>-0.31682788738841799</c:v>
                </c:pt>
                <c:pt idx="94">
                  <c:v>-0.31498764934767698</c:v>
                </c:pt>
                <c:pt idx="95">
                  <c:v>-0.31222729228656398</c:v>
                </c:pt>
                <c:pt idx="96">
                  <c:v>-0.31038705424582302</c:v>
                </c:pt>
                <c:pt idx="97">
                  <c:v>-0.30824010986495798</c:v>
                </c:pt>
                <c:pt idx="98">
                  <c:v>-0.30639987182421602</c:v>
                </c:pt>
                <c:pt idx="99">
                  <c:v>-0.304559633783474</c:v>
                </c:pt>
                <c:pt idx="100">
                  <c:v>-0.30241268940260901</c:v>
                </c:pt>
                <c:pt idx="101">
                  <c:v>-0.300572451361868</c:v>
                </c:pt>
                <c:pt idx="102">
                  <c:v>-0.29811880064087898</c:v>
                </c:pt>
                <c:pt idx="103">
                  <c:v>-0.29689197528038402</c:v>
                </c:pt>
                <c:pt idx="104">
                  <c:v>-0.294438324559396</c:v>
                </c:pt>
                <c:pt idx="105">
                  <c:v>-0.29259808651865399</c:v>
                </c:pt>
                <c:pt idx="106">
                  <c:v>-0.29075784847791297</c:v>
                </c:pt>
                <c:pt idx="107">
                  <c:v>-0.28830419775692401</c:v>
                </c:pt>
                <c:pt idx="108">
                  <c:v>-0.28615725337605902</c:v>
                </c:pt>
                <c:pt idx="109">
                  <c:v>-0.28462372167544098</c:v>
                </c:pt>
                <c:pt idx="110">
                  <c:v>-0.28247677729457499</c:v>
                </c:pt>
                <c:pt idx="111">
                  <c:v>-0.28063653925383403</c:v>
                </c:pt>
                <c:pt idx="112">
                  <c:v>-0.27848959487296898</c:v>
                </c:pt>
                <c:pt idx="113">
                  <c:v>-0.27634265049210299</c:v>
                </c:pt>
                <c:pt idx="114">
                  <c:v>-0.27480911879148501</c:v>
                </c:pt>
                <c:pt idx="115">
                  <c:v>-0.27235546807049699</c:v>
                </c:pt>
                <c:pt idx="116">
                  <c:v>-0.27051523002975503</c:v>
                </c:pt>
                <c:pt idx="117">
                  <c:v>-0.26836828564888998</c:v>
                </c:pt>
                <c:pt idx="118">
                  <c:v>-0.26652804760814802</c:v>
                </c:pt>
                <c:pt idx="119">
                  <c:v>-0.26468780956740701</c:v>
                </c:pt>
                <c:pt idx="120">
                  <c:v>-0.26223415884641799</c:v>
                </c:pt>
                <c:pt idx="121">
                  <c:v>-0.2607006271458</c:v>
                </c:pt>
                <c:pt idx="122">
                  <c:v>-0.25824697642481098</c:v>
                </c:pt>
                <c:pt idx="123">
                  <c:v>-0.25640673838407002</c:v>
                </c:pt>
                <c:pt idx="124">
                  <c:v>-0.25487320668345198</c:v>
                </c:pt>
                <c:pt idx="125">
                  <c:v>-0.25241955596246302</c:v>
                </c:pt>
                <c:pt idx="126">
                  <c:v>-0.249965905241474</c:v>
                </c:pt>
                <c:pt idx="127">
                  <c:v>-0.24843237354085601</c:v>
                </c:pt>
                <c:pt idx="128">
                  <c:v>-0.24628542915999099</c:v>
                </c:pt>
                <c:pt idx="129">
                  <c:v>-0.24444519111924901</c:v>
                </c:pt>
                <c:pt idx="130">
                  <c:v>-0.24260495307850799</c:v>
                </c:pt>
                <c:pt idx="131">
                  <c:v>-0.240458008697642</c:v>
                </c:pt>
                <c:pt idx="132">
                  <c:v>-0.23831106431677701</c:v>
                </c:pt>
                <c:pt idx="133">
                  <c:v>-0.23647082627603599</c:v>
                </c:pt>
                <c:pt idx="134">
                  <c:v>-0.23463058823529401</c:v>
                </c:pt>
                <c:pt idx="135">
                  <c:v>-0.23248364385442899</c:v>
                </c:pt>
                <c:pt idx="136">
                  <c:v>-0.230336699473564</c:v>
                </c:pt>
                <c:pt idx="137">
                  <c:v>-0.22788304875257501</c:v>
                </c:pt>
                <c:pt idx="138">
                  <c:v>-0.226962929732204</c:v>
                </c:pt>
                <c:pt idx="139">
                  <c:v>-0.224202572671092</c:v>
                </c:pt>
                <c:pt idx="140">
                  <c:v>-0.22236233463034999</c:v>
                </c:pt>
                <c:pt idx="141">
                  <c:v>-0.220522096589609</c:v>
                </c:pt>
                <c:pt idx="142">
                  <c:v>-0.21868185854886699</c:v>
                </c:pt>
                <c:pt idx="143">
                  <c:v>-0.21622820782787799</c:v>
                </c:pt>
                <c:pt idx="144">
                  <c:v>-0.214081263447013</c:v>
                </c:pt>
                <c:pt idx="145">
                  <c:v>-0.21224102540627099</c:v>
                </c:pt>
                <c:pt idx="146">
                  <c:v>-0.210707493705653</c:v>
                </c:pt>
                <c:pt idx="147">
                  <c:v>-0.20794713664454101</c:v>
                </c:pt>
                <c:pt idx="148">
                  <c:v>-0.20610689860379899</c:v>
                </c:pt>
                <c:pt idx="149">
                  <c:v>-0.20426666056305801</c:v>
                </c:pt>
                <c:pt idx="150">
                  <c:v>-0.20211971618219299</c:v>
                </c:pt>
                <c:pt idx="151">
                  <c:v>-0.200279478141451</c:v>
                </c:pt>
                <c:pt idx="152">
                  <c:v>-0.19843924010071001</c:v>
                </c:pt>
                <c:pt idx="153">
                  <c:v>-0.196599002059968</c:v>
                </c:pt>
                <c:pt idx="154">
                  <c:v>-0.19445205767910301</c:v>
                </c:pt>
                <c:pt idx="155">
                  <c:v>-0.19261181963836099</c:v>
                </c:pt>
                <c:pt idx="156">
                  <c:v>-0.190464875257496</c:v>
                </c:pt>
                <c:pt idx="157">
                  <c:v>-0.18831793087663101</c:v>
                </c:pt>
                <c:pt idx="158">
                  <c:v>-0.18617098649576599</c:v>
                </c:pt>
                <c:pt idx="159">
                  <c:v>-0.18433074845502401</c:v>
                </c:pt>
                <c:pt idx="160">
                  <c:v>-0.18249051041428199</c:v>
                </c:pt>
                <c:pt idx="161">
                  <c:v>-0.180036859693294</c:v>
                </c:pt>
                <c:pt idx="162">
                  <c:v>-0.17850332799267599</c:v>
                </c:pt>
                <c:pt idx="163">
                  <c:v>-0.176663089951934</c:v>
                </c:pt>
                <c:pt idx="164">
                  <c:v>-0.17451614557106901</c:v>
                </c:pt>
                <c:pt idx="165">
                  <c:v>-0.17206249485007999</c:v>
                </c:pt>
                <c:pt idx="166">
                  <c:v>-0.170528963149462</c:v>
                </c:pt>
                <c:pt idx="167">
                  <c:v>-0.16838201876859701</c:v>
                </c:pt>
                <c:pt idx="168">
                  <c:v>-0.166235074387732</c:v>
                </c:pt>
                <c:pt idx="169">
                  <c:v>-0.16470154268711401</c:v>
                </c:pt>
                <c:pt idx="170">
                  <c:v>-0.16194118562600099</c:v>
                </c:pt>
                <c:pt idx="171">
                  <c:v>-0.160407653925383</c:v>
                </c:pt>
                <c:pt idx="172">
                  <c:v>-0.15826070954451801</c:v>
                </c:pt>
                <c:pt idx="173">
                  <c:v>-0.156113765163653</c:v>
                </c:pt>
                <c:pt idx="174">
                  <c:v>-0.15427352712291101</c:v>
                </c:pt>
                <c:pt idx="175">
                  <c:v>-0.15243328908216999</c:v>
                </c:pt>
                <c:pt idx="176">
                  <c:v>-0.150286344701305</c:v>
                </c:pt>
                <c:pt idx="177">
                  <c:v>-0.14844610666056299</c:v>
                </c:pt>
                <c:pt idx="178">
                  <c:v>-0.146605868619821</c:v>
                </c:pt>
                <c:pt idx="179">
                  <c:v>-0.14445892423895601</c:v>
                </c:pt>
                <c:pt idx="180">
                  <c:v>-0.14231197985809099</c:v>
                </c:pt>
                <c:pt idx="181">
                  <c:v>-0.14047174181734901</c:v>
                </c:pt>
                <c:pt idx="182">
                  <c:v>-0.13832479743648399</c:v>
                </c:pt>
                <c:pt idx="183">
                  <c:v>-0.136484559395743</c:v>
                </c:pt>
                <c:pt idx="184">
                  <c:v>-0.13464432135500101</c:v>
                </c:pt>
                <c:pt idx="185">
                  <c:v>-0.13219067063401199</c:v>
                </c:pt>
                <c:pt idx="186">
                  <c:v>-0.13065713893339401</c:v>
                </c:pt>
                <c:pt idx="187">
                  <c:v>-0.12881690089265299</c:v>
                </c:pt>
                <c:pt idx="188">
                  <c:v>-0.126669956511788</c:v>
                </c:pt>
                <c:pt idx="189">
                  <c:v>-0.124523012130922</c:v>
                </c:pt>
                <c:pt idx="190">
                  <c:v>-0.12237606775005699</c:v>
                </c:pt>
                <c:pt idx="191">
                  <c:v>-0.120229123369192</c:v>
                </c:pt>
                <c:pt idx="192">
                  <c:v>-0.11838888532845</c:v>
                </c:pt>
                <c:pt idx="193">
                  <c:v>-0.116241940947585</c:v>
                </c:pt>
                <c:pt idx="194">
                  <c:v>-0.114708409246967</c:v>
                </c:pt>
                <c:pt idx="195">
                  <c:v>-0.11225475852597799</c:v>
                </c:pt>
                <c:pt idx="196">
                  <c:v>-0.11041452048523701</c:v>
                </c:pt>
                <c:pt idx="197">
                  <c:v>-0.108574282444495</c:v>
                </c:pt>
                <c:pt idx="198">
                  <c:v>-0.10642733806363</c:v>
                </c:pt>
                <c:pt idx="199">
                  <c:v>-0.104280393682765</c:v>
                </c:pt>
                <c:pt idx="200">
                  <c:v>-0.102440155642023</c:v>
                </c:pt>
                <c:pt idx="201">
                  <c:v>-0.10059991760128199</c:v>
                </c:pt>
                <c:pt idx="202">
                  <c:v>-9.8759679560540201E-2</c:v>
                </c:pt>
                <c:pt idx="203">
                  <c:v>-9.6919441519798602E-2</c:v>
                </c:pt>
                <c:pt idx="204">
                  <c:v>-9.4772497138933404E-2</c:v>
                </c:pt>
                <c:pt idx="205">
                  <c:v>-9.2318846417944606E-2</c:v>
                </c:pt>
                <c:pt idx="206">
                  <c:v>-9.0171902037079393E-2</c:v>
                </c:pt>
                <c:pt idx="207">
                  <c:v>-8.8331663996337795E-2</c:v>
                </c:pt>
                <c:pt idx="208">
                  <c:v>-8.6798132295719796E-2</c:v>
                </c:pt>
                <c:pt idx="209">
                  <c:v>-8.4344481574731095E-2</c:v>
                </c:pt>
                <c:pt idx="210">
                  <c:v>-8.2504243533989496E-2</c:v>
                </c:pt>
                <c:pt idx="211">
                  <c:v>-8.0050592813000698E-2</c:v>
                </c:pt>
                <c:pt idx="212">
                  <c:v>-7.8517061112382699E-2</c:v>
                </c:pt>
                <c:pt idx="213">
                  <c:v>-7.6676823071641101E-2</c:v>
                </c:pt>
                <c:pt idx="214">
                  <c:v>-7.4223172350652303E-2</c:v>
                </c:pt>
                <c:pt idx="215">
                  <c:v>-7.2689640650034304E-2</c:v>
                </c:pt>
                <c:pt idx="216">
                  <c:v>-7.0235989929045506E-2</c:v>
                </c:pt>
                <c:pt idx="217">
                  <c:v>-6.8089045548180405E-2</c:v>
                </c:pt>
                <c:pt idx="218">
                  <c:v>-6.6555513847562406E-2</c:v>
                </c:pt>
                <c:pt idx="219">
                  <c:v>-6.4408569466697194E-2</c:v>
                </c:pt>
                <c:pt idx="220">
                  <c:v>-6.1954918745708402E-2</c:v>
                </c:pt>
                <c:pt idx="221">
                  <c:v>-6.0114680704966797E-2</c:v>
                </c:pt>
                <c:pt idx="222">
                  <c:v>-5.8581149004348798E-2</c:v>
                </c:pt>
                <c:pt idx="223">
                  <c:v>-5.67409109636072E-2</c:v>
                </c:pt>
                <c:pt idx="224">
                  <c:v>-5.4593966582742001E-2</c:v>
                </c:pt>
                <c:pt idx="225">
                  <c:v>-5.24470222018769E-2</c:v>
                </c:pt>
                <c:pt idx="226">
                  <c:v>-5.0300077821011702E-2</c:v>
                </c:pt>
                <c:pt idx="227">
                  <c:v>-4.7846427100022897E-2</c:v>
                </c:pt>
                <c:pt idx="228">
                  <c:v>-4.6006189059281298E-2</c:v>
                </c:pt>
                <c:pt idx="229">
                  <c:v>-4.4472657358663299E-2</c:v>
                </c:pt>
                <c:pt idx="230">
                  <c:v>-4.29391256580453E-2</c:v>
                </c:pt>
                <c:pt idx="231">
                  <c:v>-4.0485474937056502E-2</c:v>
                </c:pt>
                <c:pt idx="232">
                  <c:v>-3.8031824216067697E-2</c:v>
                </c:pt>
                <c:pt idx="233">
                  <c:v>-3.6191586175326203E-2</c:v>
                </c:pt>
                <c:pt idx="234">
                  <c:v>-3.4658054474708197E-2</c:v>
                </c:pt>
                <c:pt idx="235">
                  <c:v>-3.2204403753719399E-2</c:v>
                </c:pt>
                <c:pt idx="236">
                  <c:v>-3.0057459372854201E-2</c:v>
                </c:pt>
                <c:pt idx="237">
                  <c:v>-2.8523927672236198E-2</c:v>
                </c:pt>
                <c:pt idx="238">
                  <c:v>-2.66836896314946E-2</c:v>
                </c:pt>
                <c:pt idx="239">
                  <c:v>-2.4230038910505802E-2</c:v>
                </c:pt>
                <c:pt idx="240">
                  <c:v>-2.23898008697642E-2</c:v>
                </c:pt>
                <c:pt idx="241">
                  <c:v>-2.0242856488899098E-2</c:v>
                </c:pt>
                <c:pt idx="242">
                  <c:v>-1.84026184481575E-2</c:v>
                </c:pt>
                <c:pt idx="243">
                  <c:v>-1.5948967727168702E-2</c:v>
                </c:pt>
                <c:pt idx="244">
                  <c:v>-1.4722142366674301E-2</c:v>
                </c:pt>
                <c:pt idx="245">
                  <c:v>-1.2575197985809101E-2</c:v>
                </c:pt>
                <c:pt idx="246">
                  <c:v>-1.0428253604943901E-2</c:v>
                </c:pt>
                <c:pt idx="247">
                  <c:v>-8.2813092240787405E-3</c:v>
                </c:pt>
                <c:pt idx="248">
                  <c:v>-6.7477775234607504E-3</c:v>
                </c:pt>
                <c:pt idx="249">
                  <c:v>-4.2941268024719601E-3</c:v>
                </c:pt>
                <c:pt idx="250">
                  <c:v>-2.14718242160677E-3</c:v>
                </c:pt>
                <c:pt idx="251">
                  <c:v>-3.0694438086518598E-4</c:v>
                </c:pt>
                <c:pt idx="252">
                  <c:v>1.2265873197528001E-3</c:v>
                </c:pt>
                <c:pt idx="253">
                  <c:v>3.9869443808651902E-3</c:v>
                </c:pt>
                <c:pt idx="254">
                  <c:v>5.5204760814831803E-3</c:v>
                </c:pt>
                <c:pt idx="255">
                  <c:v>7.3607141222247598E-3</c:v>
                </c:pt>
                <c:pt idx="256">
                  <c:v>9.5076585030899503E-3</c:v>
                </c:pt>
                <c:pt idx="257">
                  <c:v>1.16546028839551E-2</c:v>
                </c:pt>
                <c:pt idx="258">
                  <c:v>1.34948409246967E-2</c:v>
                </c:pt>
                <c:pt idx="259">
                  <c:v>1.5335078965438301E-2</c:v>
                </c:pt>
                <c:pt idx="260">
                  <c:v>1.7482023346303499E-2</c:v>
                </c:pt>
                <c:pt idx="261">
                  <c:v>1.9628967727168701E-2</c:v>
                </c:pt>
                <c:pt idx="262">
                  <c:v>2.11624994277867E-2</c:v>
                </c:pt>
                <c:pt idx="263">
                  <c:v>2.3616150148775501E-2</c:v>
                </c:pt>
                <c:pt idx="264">
                  <c:v>2.51496818493935E-2</c:v>
                </c:pt>
                <c:pt idx="265">
                  <c:v>2.7603332570382201E-2</c:v>
                </c:pt>
                <c:pt idx="266">
                  <c:v>2.9750276951247399E-2</c:v>
                </c:pt>
                <c:pt idx="267">
                  <c:v>3.1283808651865398E-2</c:v>
                </c:pt>
                <c:pt idx="268">
                  <c:v>3.3430753032730597E-2</c:v>
                </c:pt>
                <c:pt idx="269">
                  <c:v>3.5270991073472202E-2</c:v>
                </c:pt>
                <c:pt idx="270">
                  <c:v>3.80313481345846E-2</c:v>
                </c:pt>
                <c:pt idx="271">
                  <c:v>3.9871586175326199E-2</c:v>
                </c:pt>
                <c:pt idx="272">
                  <c:v>4.14051178759441E-2</c:v>
                </c:pt>
                <c:pt idx="273">
                  <c:v>4.3552062256809299E-2</c:v>
                </c:pt>
                <c:pt idx="274">
                  <c:v>4.5085593957427297E-2</c:v>
                </c:pt>
                <c:pt idx="275">
                  <c:v>4.7539244678416102E-2</c:v>
                </c:pt>
                <c:pt idx="276">
                  <c:v>4.9686189059281301E-2</c:v>
                </c:pt>
                <c:pt idx="277">
                  <c:v>5.12197207598993E-2</c:v>
                </c:pt>
                <c:pt idx="278">
                  <c:v>5.3980077821011697E-2</c:v>
                </c:pt>
                <c:pt idx="279">
                  <c:v>5.5513609521629703E-2</c:v>
                </c:pt>
                <c:pt idx="280">
                  <c:v>5.7660553902494797E-2</c:v>
                </c:pt>
                <c:pt idx="281">
                  <c:v>5.9194085603112803E-2</c:v>
                </c:pt>
                <c:pt idx="282">
                  <c:v>6.1647736324101601E-2</c:v>
                </c:pt>
                <c:pt idx="283">
                  <c:v>6.34879743648432E-2</c:v>
                </c:pt>
                <c:pt idx="284">
                  <c:v>6.5634918745708398E-2</c:v>
                </c:pt>
                <c:pt idx="285">
                  <c:v>6.7781863126573597E-2</c:v>
                </c:pt>
                <c:pt idx="286">
                  <c:v>6.9315394827191595E-2</c:v>
                </c:pt>
                <c:pt idx="287">
                  <c:v>7.1462339208056794E-2</c:v>
                </c:pt>
                <c:pt idx="288">
                  <c:v>7.3609283588921895E-2</c:v>
                </c:pt>
                <c:pt idx="289">
                  <c:v>7.5756227969787093E-2</c:v>
                </c:pt>
                <c:pt idx="290">
                  <c:v>7.7289759670405106E-2</c:v>
                </c:pt>
                <c:pt idx="291">
                  <c:v>7.9436704051270304E-2</c:v>
                </c:pt>
                <c:pt idx="292">
                  <c:v>8.1276942092011903E-2</c:v>
                </c:pt>
                <c:pt idx="293">
                  <c:v>8.3730592813000701E-2</c:v>
                </c:pt>
                <c:pt idx="294">
                  <c:v>8.5877537193865899E-2</c:v>
                </c:pt>
                <c:pt idx="295">
                  <c:v>8.7717775234607401E-2</c:v>
                </c:pt>
                <c:pt idx="296">
                  <c:v>8.9558013275348999E-2</c:v>
                </c:pt>
                <c:pt idx="297">
                  <c:v>9.1704957656214198E-2</c:v>
                </c:pt>
                <c:pt idx="298">
                  <c:v>9.3851902037079396E-2</c:v>
                </c:pt>
                <c:pt idx="299">
                  <c:v>9.5998846417944594E-2</c:v>
                </c:pt>
                <c:pt idx="300">
                  <c:v>9.7532378118562593E-2</c:v>
                </c:pt>
                <c:pt idx="301">
                  <c:v>9.9372616159304206E-2</c:v>
                </c:pt>
                <c:pt idx="302">
                  <c:v>0.101826266880293</c:v>
                </c:pt>
                <c:pt idx="303">
                  <c:v>0.103666504921035</c:v>
                </c:pt>
                <c:pt idx="304">
                  <c:v>0.10550674296177601</c:v>
                </c:pt>
                <c:pt idx="305">
                  <c:v>0.107653687342641</c:v>
                </c:pt>
                <c:pt idx="306">
                  <c:v>0.109800631723507</c:v>
                </c:pt>
                <c:pt idx="307">
                  <c:v>0.111334163424124</c:v>
                </c:pt>
                <c:pt idx="308">
                  <c:v>0.11348110780499</c:v>
                </c:pt>
                <c:pt idx="309">
                  <c:v>0.11562805218585499</c:v>
                </c:pt>
                <c:pt idx="310">
                  <c:v>0.11746829022659599</c:v>
                </c:pt>
                <c:pt idx="311">
                  <c:v>0.119921940947585</c:v>
                </c:pt>
                <c:pt idx="312">
                  <c:v>0.121762178988327</c:v>
                </c:pt>
                <c:pt idx="313">
                  <c:v>0.123295710688945</c:v>
                </c:pt>
                <c:pt idx="314">
                  <c:v>0.12544265506981001</c:v>
                </c:pt>
                <c:pt idx="315">
                  <c:v>0.127589599450675</c:v>
                </c:pt>
                <c:pt idx="316">
                  <c:v>0.12973654383154001</c:v>
                </c:pt>
                <c:pt idx="317">
                  <c:v>0.131883488212406</c:v>
                </c:pt>
                <c:pt idx="318">
                  <c:v>0.13341701991302399</c:v>
                </c:pt>
                <c:pt idx="319">
                  <c:v>0.13587067063401201</c:v>
                </c:pt>
                <c:pt idx="320">
                  <c:v>0.13740420233462999</c:v>
                </c:pt>
                <c:pt idx="321">
                  <c:v>0.13955114671549601</c:v>
                </c:pt>
                <c:pt idx="322">
                  <c:v>0.141698091096361</c:v>
                </c:pt>
                <c:pt idx="323">
                  <c:v>0.14353832913710199</c:v>
                </c:pt>
                <c:pt idx="324">
                  <c:v>0.145378567177844</c:v>
                </c:pt>
                <c:pt idx="325">
                  <c:v>0.147832217898833</c:v>
                </c:pt>
                <c:pt idx="326">
                  <c:v>0.14936574959945101</c:v>
                </c:pt>
                <c:pt idx="327">
                  <c:v>0.151819400320439</c:v>
                </c:pt>
                <c:pt idx="328">
                  <c:v>0.15335293202105699</c:v>
                </c:pt>
                <c:pt idx="329">
                  <c:v>0.15580658274204601</c:v>
                </c:pt>
                <c:pt idx="330">
                  <c:v>0.15734011444266399</c:v>
                </c:pt>
                <c:pt idx="331">
                  <c:v>0.15918035248340601</c:v>
                </c:pt>
                <c:pt idx="332">
                  <c:v>0.161327296864271</c:v>
                </c:pt>
                <c:pt idx="333">
                  <c:v>0.16347424124513599</c:v>
                </c:pt>
                <c:pt idx="334">
                  <c:v>0.165314479285878</c:v>
                </c:pt>
                <c:pt idx="335">
                  <c:v>0.16746142366674299</c:v>
                </c:pt>
                <c:pt idx="336">
                  <c:v>0.16991507438773201</c:v>
                </c:pt>
                <c:pt idx="337">
                  <c:v>0.17144860608835</c:v>
                </c:pt>
                <c:pt idx="338">
                  <c:v>0.17359555046921499</c:v>
                </c:pt>
                <c:pt idx="339">
                  <c:v>0.175435788509957</c:v>
                </c:pt>
                <c:pt idx="340">
                  <c:v>0.177889439230945</c:v>
                </c:pt>
                <c:pt idx="341">
                  <c:v>0.17972967727168701</c:v>
                </c:pt>
                <c:pt idx="342">
                  <c:v>0.181876621652552</c:v>
                </c:pt>
                <c:pt idx="343">
                  <c:v>0.18371685969329399</c:v>
                </c:pt>
                <c:pt idx="344">
                  <c:v>0.185557097734035</c:v>
                </c:pt>
                <c:pt idx="345">
                  <c:v>0.18739733577477699</c:v>
                </c:pt>
                <c:pt idx="346">
                  <c:v>0.188930867475395</c:v>
                </c:pt>
                <c:pt idx="347">
                  <c:v>0.191691224536507</c:v>
                </c:pt>
                <c:pt idx="348">
                  <c:v>0.19353146257724901</c:v>
                </c:pt>
                <c:pt idx="349">
                  <c:v>0.195678406958114</c:v>
                </c:pt>
                <c:pt idx="350">
                  <c:v>0.19721193865873199</c:v>
                </c:pt>
                <c:pt idx="351">
                  <c:v>0.19935888303959701</c:v>
                </c:pt>
                <c:pt idx="352">
                  <c:v>0.201505827420462</c:v>
                </c:pt>
                <c:pt idx="353">
                  <c:v>0.20303935912108001</c:v>
                </c:pt>
                <c:pt idx="354">
                  <c:v>0.205186303501946</c:v>
                </c:pt>
                <c:pt idx="355">
                  <c:v>0.20733324788281099</c:v>
                </c:pt>
                <c:pt idx="356">
                  <c:v>0.208866779583429</c:v>
                </c:pt>
                <c:pt idx="357">
                  <c:v>0.211320430304417</c:v>
                </c:pt>
                <c:pt idx="358">
                  <c:v>0.21377408102540599</c:v>
                </c:pt>
                <c:pt idx="359">
                  <c:v>0.215307612726024</c:v>
                </c:pt>
                <c:pt idx="360">
                  <c:v>0.21806796978713699</c:v>
                </c:pt>
                <c:pt idx="361">
                  <c:v>0.21990820782787801</c:v>
                </c:pt>
                <c:pt idx="362">
                  <c:v>0.22113503318837299</c:v>
                </c:pt>
                <c:pt idx="363">
                  <c:v>0.22358868390936101</c:v>
                </c:pt>
                <c:pt idx="364">
                  <c:v>0.225428921950103</c:v>
                </c:pt>
                <c:pt idx="365">
                  <c:v>0.22726915999084499</c:v>
                </c:pt>
                <c:pt idx="366">
                  <c:v>0.22941610437171001</c:v>
                </c:pt>
                <c:pt idx="367">
                  <c:v>0.231563048752575</c:v>
                </c:pt>
                <c:pt idx="368">
                  <c:v>0.23340328679331701</c:v>
                </c:pt>
                <c:pt idx="369">
                  <c:v>0.235243524834058</c:v>
                </c:pt>
                <c:pt idx="370">
                  <c:v>0.23739046921492299</c:v>
                </c:pt>
                <c:pt idx="371">
                  <c:v>0.23953741359578801</c:v>
                </c:pt>
                <c:pt idx="372">
                  <c:v>0.24137765163652999</c:v>
                </c:pt>
                <c:pt idx="373">
                  <c:v>0.24352459601739501</c:v>
                </c:pt>
                <c:pt idx="374">
                  <c:v>0.245364834058137</c:v>
                </c:pt>
                <c:pt idx="375">
                  <c:v>0.24689836575875501</c:v>
                </c:pt>
                <c:pt idx="376">
                  <c:v>0.24965872281986701</c:v>
                </c:pt>
                <c:pt idx="377">
                  <c:v>0.25119225452048499</c:v>
                </c:pt>
                <c:pt idx="378">
                  <c:v>0.25364590524147401</c:v>
                </c:pt>
                <c:pt idx="379">
                  <c:v>0.25548614328221603</c:v>
                </c:pt>
                <c:pt idx="380">
                  <c:v>0.25793979400320399</c:v>
                </c:pt>
                <c:pt idx="381">
                  <c:v>0.25978003204394601</c:v>
                </c:pt>
                <c:pt idx="382">
                  <c:v>0.26131356374456399</c:v>
                </c:pt>
                <c:pt idx="383">
                  <c:v>0.26376721446555301</c:v>
                </c:pt>
                <c:pt idx="384">
                  <c:v>0.265914158846418</c:v>
                </c:pt>
                <c:pt idx="385">
                  <c:v>0.26744769054703599</c:v>
                </c:pt>
                <c:pt idx="386">
                  <c:v>0.269287928587778</c:v>
                </c:pt>
                <c:pt idx="387">
                  <c:v>0.27112816662851902</c:v>
                </c:pt>
                <c:pt idx="388">
                  <c:v>0.27358181734950798</c:v>
                </c:pt>
                <c:pt idx="389">
                  <c:v>0.275422055390249</c:v>
                </c:pt>
                <c:pt idx="390">
                  <c:v>0.27726229343099101</c:v>
                </c:pt>
                <c:pt idx="391">
                  <c:v>0.27910253147173297</c:v>
                </c:pt>
                <c:pt idx="392">
                  <c:v>0.28124947585259802</c:v>
                </c:pt>
                <c:pt idx="393">
                  <c:v>0.28308971389333898</c:v>
                </c:pt>
                <c:pt idx="394">
                  <c:v>0.285543364614328</c:v>
                </c:pt>
                <c:pt idx="395">
                  <c:v>0.28799701533531702</c:v>
                </c:pt>
                <c:pt idx="396">
                  <c:v>0.289530547035935</c:v>
                </c:pt>
                <c:pt idx="397">
                  <c:v>0.29137078507667702</c:v>
                </c:pt>
                <c:pt idx="398">
                  <c:v>0.29351772945754201</c:v>
                </c:pt>
                <c:pt idx="399">
                  <c:v>0.295664673838407</c:v>
                </c:pt>
                <c:pt idx="400">
                  <c:v>0.29781161821927199</c:v>
                </c:pt>
                <c:pt idx="401">
                  <c:v>0.29934514991988997</c:v>
                </c:pt>
                <c:pt idx="402">
                  <c:v>0.30149209430075502</c:v>
                </c:pt>
                <c:pt idx="403">
                  <c:v>0.30333233234149698</c:v>
                </c:pt>
                <c:pt idx="404">
                  <c:v>0.305172570382238</c:v>
                </c:pt>
                <c:pt idx="405">
                  <c:v>0.30701280842298001</c:v>
                </c:pt>
                <c:pt idx="406">
                  <c:v>0.309159752803845</c:v>
                </c:pt>
                <c:pt idx="407">
                  <c:v>0.31161340352483402</c:v>
                </c:pt>
                <c:pt idx="408">
                  <c:v>0.31345364156557598</c:v>
                </c:pt>
                <c:pt idx="409">
                  <c:v>0.31560058594644103</c:v>
                </c:pt>
                <c:pt idx="410">
                  <c:v>0.31774753032730602</c:v>
                </c:pt>
                <c:pt idx="411">
                  <c:v>0.319281062027924</c:v>
                </c:pt>
                <c:pt idx="412">
                  <c:v>0.32142800640878899</c:v>
                </c:pt>
                <c:pt idx="413">
                  <c:v>0.32326824444953101</c:v>
                </c:pt>
                <c:pt idx="414">
                  <c:v>0.325415188830396</c:v>
                </c:pt>
                <c:pt idx="415">
                  <c:v>0.32756213321126099</c:v>
                </c:pt>
                <c:pt idx="416">
                  <c:v>0.329402371252003</c:v>
                </c:pt>
                <c:pt idx="417">
                  <c:v>0.33185602197299102</c:v>
                </c:pt>
                <c:pt idx="418">
                  <c:v>0.33338955367360901</c:v>
                </c:pt>
                <c:pt idx="419">
                  <c:v>0.33584320439459803</c:v>
                </c:pt>
                <c:pt idx="420">
                  <c:v>0.33737673609521601</c:v>
                </c:pt>
                <c:pt idx="421">
                  <c:v>0.338910267795834</c:v>
                </c:pt>
                <c:pt idx="422">
                  <c:v>0.34167062485694699</c:v>
                </c:pt>
                <c:pt idx="423">
                  <c:v>0.34381756923781198</c:v>
                </c:pt>
                <c:pt idx="424">
                  <c:v>0.345657807278553</c:v>
                </c:pt>
                <c:pt idx="425">
                  <c:v>0.34780475165941899</c:v>
                </c:pt>
                <c:pt idx="426">
                  <c:v>0.34933828336003703</c:v>
                </c:pt>
                <c:pt idx="427">
                  <c:v>0.35148522774090202</c:v>
                </c:pt>
                <c:pt idx="428">
                  <c:v>0.35363217212176701</c:v>
                </c:pt>
                <c:pt idx="429">
                  <c:v>0.35547241016250902</c:v>
                </c:pt>
                <c:pt idx="430">
                  <c:v>0.35700594186312701</c:v>
                </c:pt>
                <c:pt idx="431">
                  <c:v>0.35945959258411497</c:v>
                </c:pt>
                <c:pt idx="432">
                  <c:v>0.36160653696498102</c:v>
                </c:pt>
                <c:pt idx="433">
                  <c:v>0.36344677500572198</c:v>
                </c:pt>
                <c:pt idx="434">
                  <c:v>0.365900425726711</c:v>
                </c:pt>
                <c:pt idx="435">
                  <c:v>0.36743395742732898</c:v>
                </c:pt>
                <c:pt idx="436">
                  <c:v>0.36927419546807</c:v>
                </c:pt>
                <c:pt idx="437">
                  <c:v>0.37142113984893599</c:v>
                </c:pt>
                <c:pt idx="438">
                  <c:v>0.373261377889677</c:v>
                </c:pt>
                <c:pt idx="439">
                  <c:v>0.37540832227054199</c:v>
                </c:pt>
                <c:pt idx="440">
                  <c:v>0.37755526665140798</c:v>
                </c:pt>
                <c:pt idx="441">
                  <c:v>0.379395504692149</c:v>
                </c:pt>
                <c:pt idx="442">
                  <c:v>0.38154244907301399</c:v>
                </c:pt>
                <c:pt idx="443">
                  <c:v>0.38368939345387998</c:v>
                </c:pt>
                <c:pt idx="444">
                  <c:v>0.38583633783474502</c:v>
                </c:pt>
                <c:pt idx="445">
                  <c:v>0.38767657587548598</c:v>
                </c:pt>
                <c:pt idx="446">
                  <c:v>0.389516813916228</c:v>
                </c:pt>
                <c:pt idx="447">
                  <c:v>0.39105034561684598</c:v>
                </c:pt>
                <c:pt idx="448">
                  <c:v>0.393503996337835</c:v>
                </c:pt>
                <c:pt idx="449">
                  <c:v>0.39565094071869999</c:v>
                </c:pt>
                <c:pt idx="450">
                  <c:v>0.39749117875944101</c:v>
                </c:pt>
                <c:pt idx="451">
                  <c:v>0.399638123140307</c:v>
                </c:pt>
                <c:pt idx="452">
                  <c:v>0.40117165484092498</c:v>
                </c:pt>
                <c:pt idx="453">
                  <c:v>0.40393201190203698</c:v>
                </c:pt>
                <c:pt idx="454">
                  <c:v>0.40515883726253099</c:v>
                </c:pt>
                <c:pt idx="455">
                  <c:v>0.40761248798352001</c:v>
                </c:pt>
                <c:pt idx="456">
                  <c:v>0.40945272602426203</c:v>
                </c:pt>
                <c:pt idx="457">
                  <c:v>0.41190637674525099</c:v>
                </c:pt>
                <c:pt idx="458">
                  <c:v>0.41343990844586898</c:v>
                </c:pt>
                <c:pt idx="459">
                  <c:v>0.41528014648660999</c:v>
                </c:pt>
                <c:pt idx="460">
                  <c:v>0.41742709086747498</c:v>
                </c:pt>
                <c:pt idx="461">
                  <c:v>0.41957403524834103</c:v>
                </c:pt>
                <c:pt idx="462">
                  <c:v>0.42141427328908199</c:v>
                </c:pt>
                <c:pt idx="463">
                  <c:v>0.42356121766994698</c:v>
                </c:pt>
                <c:pt idx="464">
                  <c:v>0.42540145571068899</c:v>
                </c:pt>
                <c:pt idx="465">
                  <c:v>0.42754840009155398</c:v>
                </c:pt>
                <c:pt idx="466">
                  <c:v>0.429388638132296</c:v>
                </c:pt>
                <c:pt idx="467">
                  <c:v>0.43122887617303701</c:v>
                </c:pt>
                <c:pt idx="468">
                  <c:v>0.433375820553902</c:v>
                </c:pt>
                <c:pt idx="469">
                  <c:v>0.43552276493476799</c:v>
                </c:pt>
                <c:pt idx="470">
                  <c:v>0.43766970931563298</c:v>
                </c:pt>
                <c:pt idx="471">
                  <c:v>0.43920324101625102</c:v>
                </c:pt>
                <c:pt idx="472">
                  <c:v>0.44135018539711601</c:v>
                </c:pt>
                <c:pt idx="473">
                  <c:v>0.44380383611810498</c:v>
                </c:pt>
                <c:pt idx="474">
                  <c:v>0.44564407415884599</c:v>
                </c:pt>
                <c:pt idx="475">
                  <c:v>0.44748431219958801</c:v>
                </c:pt>
                <c:pt idx="476">
                  <c:v>0.44932455024033002</c:v>
                </c:pt>
                <c:pt idx="477">
                  <c:v>0.45116478828107098</c:v>
                </c:pt>
                <c:pt idx="478">
                  <c:v>0.45331173266193597</c:v>
                </c:pt>
                <c:pt idx="479">
                  <c:v>0.45576538338292499</c:v>
                </c:pt>
                <c:pt idx="480">
                  <c:v>0.45729891508354298</c:v>
                </c:pt>
                <c:pt idx="481">
                  <c:v>0.45944585946440802</c:v>
                </c:pt>
                <c:pt idx="482">
                  <c:v>0.46189951018539699</c:v>
                </c:pt>
                <c:pt idx="483">
                  <c:v>0.463739748226139</c:v>
                </c:pt>
                <c:pt idx="484">
                  <c:v>0.46527327992675699</c:v>
                </c:pt>
                <c:pt idx="485">
                  <c:v>0.46772693064774501</c:v>
                </c:pt>
                <c:pt idx="486">
                  <c:v>0.46956716868848702</c:v>
                </c:pt>
                <c:pt idx="487">
                  <c:v>0.47202081940947599</c:v>
                </c:pt>
                <c:pt idx="488">
                  <c:v>0.47324764476997</c:v>
                </c:pt>
                <c:pt idx="489">
                  <c:v>0.47539458915083499</c:v>
                </c:pt>
                <c:pt idx="490">
                  <c:v>0.47784823987182401</c:v>
                </c:pt>
                <c:pt idx="491">
                  <c:v>0.47968847791256602</c:v>
                </c:pt>
                <c:pt idx="492">
                  <c:v>0.48183542229343101</c:v>
                </c:pt>
                <c:pt idx="493">
                  <c:v>0.483368953994049</c:v>
                </c:pt>
                <c:pt idx="494">
                  <c:v>0.48551589837491399</c:v>
                </c:pt>
                <c:pt idx="495">
                  <c:v>0.487356136415656</c:v>
                </c:pt>
                <c:pt idx="496">
                  <c:v>0.48919637445639702</c:v>
                </c:pt>
                <c:pt idx="497">
                  <c:v>0.49165002517738599</c:v>
                </c:pt>
                <c:pt idx="498">
                  <c:v>0.49318355687800403</c:v>
                </c:pt>
                <c:pt idx="499">
                  <c:v>0.49563720759899299</c:v>
                </c:pt>
                <c:pt idx="500">
                  <c:v>0.49778415197985798</c:v>
                </c:pt>
                <c:pt idx="501">
                  <c:v>0.49901097734035199</c:v>
                </c:pt>
                <c:pt idx="502">
                  <c:v>0.50146462806134096</c:v>
                </c:pt>
                <c:pt idx="503">
                  <c:v>0.503611572442206</c:v>
                </c:pt>
                <c:pt idx="504">
                  <c:v>0.50545181048294796</c:v>
                </c:pt>
                <c:pt idx="505">
                  <c:v>0.50729204852368903</c:v>
                </c:pt>
                <c:pt idx="506">
                  <c:v>0.50974569924467805</c:v>
                </c:pt>
                <c:pt idx="507">
                  <c:v>0.51158593728542001</c:v>
                </c:pt>
                <c:pt idx="508">
                  <c:v>0.51342617532616097</c:v>
                </c:pt>
                <c:pt idx="509">
                  <c:v>0.51587982604714999</c:v>
                </c:pt>
                <c:pt idx="510">
                  <c:v>0.517106651407645</c:v>
                </c:pt>
                <c:pt idx="511">
                  <c:v>0.51956030212863302</c:v>
                </c:pt>
                <c:pt idx="512">
                  <c:v>0.52109383382925101</c:v>
                </c:pt>
                <c:pt idx="513">
                  <c:v>0.52354748455024003</c:v>
                </c:pt>
                <c:pt idx="514">
                  <c:v>0.52538772259098199</c:v>
                </c:pt>
                <c:pt idx="515">
                  <c:v>0.52722796063172295</c:v>
                </c:pt>
                <c:pt idx="516">
                  <c:v>0.52937490501258899</c:v>
                </c:pt>
                <c:pt idx="517">
                  <c:v>0.53152184939345404</c:v>
                </c:pt>
                <c:pt idx="518">
                  <c:v>0.533362087434195</c:v>
                </c:pt>
                <c:pt idx="519">
                  <c:v>0.53550903181506004</c:v>
                </c:pt>
                <c:pt idx="520">
                  <c:v>0.537349269855802</c:v>
                </c:pt>
                <c:pt idx="521">
                  <c:v>0.53949621423666705</c:v>
                </c:pt>
                <c:pt idx="522">
                  <c:v>0.54164315861753198</c:v>
                </c:pt>
                <c:pt idx="523">
                  <c:v>0.54317669031815097</c:v>
                </c:pt>
                <c:pt idx="524">
                  <c:v>0.54532363469901601</c:v>
                </c:pt>
                <c:pt idx="525">
                  <c:v>0.54777728542000403</c:v>
                </c:pt>
                <c:pt idx="526">
                  <c:v>0.54961752346074599</c:v>
                </c:pt>
                <c:pt idx="527">
                  <c:v>0.55145776150148795</c:v>
                </c:pt>
                <c:pt idx="528">
                  <c:v>0.55329799954222902</c:v>
                </c:pt>
                <c:pt idx="529">
                  <c:v>0.55513823758297098</c:v>
                </c:pt>
                <c:pt idx="530">
                  <c:v>0.55728518196383603</c:v>
                </c:pt>
                <c:pt idx="531">
                  <c:v>0.55973883268482505</c:v>
                </c:pt>
                <c:pt idx="532">
                  <c:v>0.56096565804531895</c:v>
                </c:pt>
                <c:pt idx="533">
                  <c:v>0.56372601510643205</c:v>
                </c:pt>
                <c:pt idx="534">
                  <c:v>0.56556625314717301</c:v>
                </c:pt>
                <c:pt idx="535">
                  <c:v>0.56771319752803795</c:v>
                </c:pt>
                <c:pt idx="536">
                  <c:v>0.56955343556878002</c:v>
                </c:pt>
                <c:pt idx="537">
                  <c:v>0.57139367360952198</c:v>
                </c:pt>
                <c:pt idx="538">
                  <c:v>0.57415403067063397</c:v>
                </c:pt>
                <c:pt idx="539">
                  <c:v>0.57538085603112799</c:v>
                </c:pt>
                <c:pt idx="540">
                  <c:v>0.57752780041199303</c:v>
                </c:pt>
                <c:pt idx="541">
                  <c:v>0.57967474479285896</c:v>
                </c:pt>
                <c:pt idx="542">
                  <c:v>0.58182168917372401</c:v>
                </c:pt>
                <c:pt idx="543">
                  <c:v>0.58366192721446497</c:v>
                </c:pt>
                <c:pt idx="544">
                  <c:v>0.58580887159533102</c:v>
                </c:pt>
                <c:pt idx="545">
                  <c:v>0.58764910963607198</c:v>
                </c:pt>
                <c:pt idx="546">
                  <c:v>0.58948934767681405</c:v>
                </c:pt>
                <c:pt idx="547">
                  <c:v>0.59163629205767898</c:v>
                </c:pt>
                <c:pt idx="548">
                  <c:v>0.59347653009842105</c:v>
                </c:pt>
                <c:pt idx="549">
                  <c:v>0.59562347447928599</c:v>
                </c:pt>
                <c:pt idx="550">
                  <c:v>0.59715700617990397</c:v>
                </c:pt>
                <c:pt idx="551">
                  <c:v>0.59961065690089299</c:v>
                </c:pt>
                <c:pt idx="552">
                  <c:v>0.60175760128175804</c:v>
                </c:pt>
                <c:pt idx="553">
                  <c:v>0.60298442664225205</c:v>
                </c:pt>
                <c:pt idx="554">
                  <c:v>0.60543807736324096</c:v>
                </c:pt>
                <c:pt idx="555">
                  <c:v>0.60727831540398203</c:v>
                </c:pt>
                <c:pt idx="556">
                  <c:v>0.60973196612497105</c:v>
                </c:pt>
                <c:pt idx="557">
                  <c:v>0.61126549782558903</c:v>
                </c:pt>
                <c:pt idx="558">
                  <c:v>0.61371914854657805</c:v>
                </c:pt>
                <c:pt idx="559">
                  <c:v>0.61525268024719604</c:v>
                </c:pt>
                <c:pt idx="560">
                  <c:v>0.61801303730830803</c:v>
                </c:pt>
                <c:pt idx="561">
                  <c:v>0.61954656900892602</c:v>
                </c:pt>
                <c:pt idx="562">
                  <c:v>0.62138680704966798</c:v>
                </c:pt>
                <c:pt idx="563">
                  <c:v>0.62322704509041005</c:v>
                </c:pt>
                <c:pt idx="564">
                  <c:v>0.62568069581139796</c:v>
                </c:pt>
                <c:pt idx="565">
                  <c:v>0.62752093385214003</c:v>
                </c:pt>
                <c:pt idx="566">
                  <c:v>0.62936117189288199</c:v>
                </c:pt>
                <c:pt idx="567">
                  <c:v>0.63089470359349997</c:v>
                </c:pt>
                <c:pt idx="568">
                  <c:v>0.63304164797436502</c:v>
                </c:pt>
                <c:pt idx="569">
                  <c:v>0.63518859235522995</c:v>
                </c:pt>
                <c:pt idx="570">
                  <c:v>0.637335536736095</c:v>
                </c:pt>
                <c:pt idx="571">
                  <c:v>0.63948248111696004</c:v>
                </c:pt>
                <c:pt idx="572">
                  <c:v>0.64193613183794895</c:v>
                </c:pt>
                <c:pt idx="573">
                  <c:v>0.64377636987869102</c:v>
                </c:pt>
                <c:pt idx="574">
                  <c:v>0.64592331425955596</c:v>
                </c:pt>
                <c:pt idx="575">
                  <c:v>0.64776355230029703</c:v>
                </c:pt>
                <c:pt idx="576">
                  <c:v>0.64960379034103899</c:v>
                </c:pt>
                <c:pt idx="577">
                  <c:v>0.65144402838178095</c:v>
                </c:pt>
                <c:pt idx="578">
                  <c:v>0.65328426642252202</c:v>
                </c:pt>
                <c:pt idx="579">
                  <c:v>0.65512450446326398</c:v>
                </c:pt>
                <c:pt idx="580">
                  <c:v>0.65727144884412902</c:v>
                </c:pt>
                <c:pt idx="581">
                  <c:v>0.65972509956511804</c:v>
                </c:pt>
                <c:pt idx="582">
                  <c:v>0.66156533760585901</c:v>
                </c:pt>
                <c:pt idx="583">
                  <c:v>0.66371228198672405</c:v>
                </c:pt>
                <c:pt idx="584">
                  <c:v>0.66524581368734204</c:v>
                </c:pt>
                <c:pt idx="585">
                  <c:v>0.66800617074845503</c:v>
                </c:pt>
                <c:pt idx="586">
                  <c:v>0.66953970244907302</c:v>
                </c:pt>
                <c:pt idx="587">
                  <c:v>0.67168664682993795</c:v>
                </c:pt>
                <c:pt idx="588">
                  <c:v>0.67352688487068002</c:v>
                </c:pt>
                <c:pt idx="589">
                  <c:v>0.67536712291142098</c:v>
                </c:pt>
                <c:pt idx="590">
                  <c:v>0.67904759899290401</c:v>
                </c:pt>
                <c:pt idx="591">
                  <c:v>0.68150124971389303</c:v>
                </c:pt>
                <c:pt idx="592">
                  <c:v>0.68364819409475797</c:v>
                </c:pt>
                <c:pt idx="593">
                  <c:v>0.68487501945525298</c:v>
                </c:pt>
                <c:pt idx="594">
                  <c:v>0.687328670176242</c:v>
                </c:pt>
                <c:pt idx="595">
                  <c:v>0.68947561455710704</c:v>
                </c:pt>
                <c:pt idx="596">
                  <c:v>0.69162255893797198</c:v>
                </c:pt>
                <c:pt idx="597">
                  <c:v>0.69315609063858996</c:v>
                </c:pt>
                <c:pt idx="598">
                  <c:v>0.69530303501945501</c:v>
                </c:pt>
                <c:pt idx="599">
                  <c:v>0.69714327306019697</c:v>
                </c:pt>
                <c:pt idx="600">
                  <c:v>0.69959692378118499</c:v>
                </c:pt>
                <c:pt idx="601">
                  <c:v>0.70143716182192695</c:v>
                </c:pt>
                <c:pt idx="602">
                  <c:v>0.70327739986266902</c:v>
                </c:pt>
                <c:pt idx="603">
                  <c:v>0.70542434424353395</c:v>
                </c:pt>
                <c:pt idx="604">
                  <c:v>0.707571288624399</c:v>
                </c:pt>
                <c:pt idx="605">
                  <c:v>0.70941152666514096</c:v>
                </c:pt>
                <c:pt idx="606">
                  <c:v>0.71094505836575905</c:v>
                </c:pt>
                <c:pt idx="607">
                  <c:v>0.71339870908674696</c:v>
                </c:pt>
                <c:pt idx="608">
                  <c:v>0.71554565346761301</c:v>
                </c:pt>
                <c:pt idx="609">
                  <c:v>0.71738589150835397</c:v>
                </c:pt>
                <c:pt idx="610">
                  <c:v>0.71953283588921901</c:v>
                </c:pt>
                <c:pt idx="611">
                  <c:v>0.721066367589837</c:v>
                </c:pt>
                <c:pt idx="612">
                  <c:v>0.72352001831082602</c:v>
                </c:pt>
                <c:pt idx="613">
                  <c:v>0.72536025635156798</c:v>
                </c:pt>
                <c:pt idx="614">
                  <c:v>0.72750720073243302</c:v>
                </c:pt>
                <c:pt idx="615">
                  <c:v>0.72934743877317398</c:v>
                </c:pt>
                <c:pt idx="616">
                  <c:v>0.731801089494163</c:v>
                </c:pt>
                <c:pt idx="617">
                  <c:v>0.73364132753490496</c:v>
                </c:pt>
                <c:pt idx="618">
                  <c:v>0.73548156557564603</c:v>
                </c:pt>
                <c:pt idx="619">
                  <c:v>0.73762850995651197</c:v>
                </c:pt>
                <c:pt idx="620">
                  <c:v>0.74008216067749999</c:v>
                </c:pt>
                <c:pt idx="621">
                  <c:v>0.741308986037995</c:v>
                </c:pt>
                <c:pt idx="622">
                  <c:v>0.74314922407873596</c:v>
                </c:pt>
                <c:pt idx="623">
                  <c:v>0.74560287479972498</c:v>
                </c:pt>
                <c:pt idx="624">
                  <c:v>0.74744311284046705</c:v>
                </c:pt>
                <c:pt idx="625">
                  <c:v>0.74989676356145596</c:v>
                </c:pt>
                <c:pt idx="626">
                  <c:v>0.75143029526207405</c:v>
                </c:pt>
                <c:pt idx="627">
                  <c:v>0.75357723964293899</c:v>
                </c:pt>
                <c:pt idx="628">
                  <c:v>0.75511077134355697</c:v>
                </c:pt>
                <c:pt idx="629">
                  <c:v>0.75725771572442202</c:v>
                </c:pt>
                <c:pt idx="630">
                  <c:v>0.75940466010528695</c:v>
                </c:pt>
                <c:pt idx="631">
                  <c:v>0.76124489814602903</c:v>
                </c:pt>
                <c:pt idx="632">
                  <c:v>0.76339184252689396</c:v>
                </c:pt>
                <c:pt idx="633">
                  <c:v>0.76492537422751194</c:v>
                </c:pt>
                <c:pt idx="634">
                  <c:v>0.76768573128862405</c:v>
                </c:pt>
                <c:pt idx="635">
                  <c:v>0.76921926298924204</c:v>
                </c:pt>
                <c:pt idx="636">
                  <c:v>0.77136620737010697</c:v>
                </c:pt>
                <c:pt idx="637">
                  <c:v>0.77351315175097302</c:v>
                </c:pt>
                <c:pt idx="638">
                  <c:v>0.77535338979171398</c:v>
                </c:pt>
                <c:pt idx="639">
                  <c:v>0.77719362783245605</c:v>
                </c:pt>
                <c:pt idx="640">
                  <c:v>0.77934057221332098</c:v>
                </c:pt>
                <c:pt idx="641">
                  <c:v>0.78118081025406305</c:v>
                </c:pt>
                <c:pt idx="642">
                  <c:v>0.78394116731517505</c:v>
                </c:pt>
                <c:pt idx="643">
                  <c:v>0.78486128633554597</c:v>
                </c:pt>
                <c:pt idx="644">
                  <c:v>0.78731493705653499</c:v>
                </c:pt>
                <c:pt idx="645">
                  <c:v>0.78976858777752301</c:v>
                </c:pt>
                <c:pt idx="646">
                  <c:v>0.79099541313801802</c:v>
                </c:pt>
                <c:pt idx="647">
                  <c:v>0.79375577019913002</c:v>
                </c:pt>
                <c:pt idx="648">
                  <c:v>0.79559600823987198</c:v>
                </c:pt>
                <c:pt idx="649">
                  <c:v>0.79712953994048996</c:v>
                </c:pt>
                <c:pt idx="650">
                  <c:v>0.79896977798123103</c:v>
                </c:pt>
                <c:pt idx="651">
                  <c:v>0.80111672236209597</c:v>
                </c:pt>
                <c:pt idx="652">
                  <c:v>0.80326366674296201</c:v>
                </c:pt>
                <c:pt idx="653">
                  <c:v>0.80541061112382695</c:v>
                </c:pt>
                <c:pt idx="654">
                  <c:v>0.80755755550469199</c:v>
                </c:pt>
                <c:pt idx="655">
                  <c:v>0.81001120622568101</c:v>
                </c:pt>
                <c:pt idx="656">
                  <c:v>0.811544737926299</c:v>
                </c:pt>
                <c:pt idx="657">
                  <c:v>0.81338497596703996</c:v>
                </c:pt>
                <c:pt idx="658">
                  <c:v>0.81583862668802898</c:v>
                </c:pt>
                <c:pt idx="659">
                  <c:v>0.81737215838864696</c:v>
                </c:pt>
                <c:pt idx="660">
                  <c:v>0.81982580910963598</c:v>
                </c:pt>
                <c:pt idx="661">
                  <c:v>0.82135934081025397</c:v>
                </c:pt>
                <c:pt idx="662">
                  <c:v>0.82350628519111901</c:v>
                </c:pt>
                <c:pt idx="663">
                  <c:v>0.82534652323186097</c:v>
                </c:pt>
                <c:pt idx="664">
                  <c:v>0.82718676127260204</c:v>
                </c:pt>
                <c:pt idx="665">
                  <c:v>0.82933370565346698</c:v>
                </c:pt>
                <c:pt idx="666">
                  <c:v>0.831787356374456</c:v>
                </c:pt>
                <c:pt idx="667">
                  <c:v>0.83332088807507398</c:v>
                </c:pt>
                <c:pt idx="668">
                  <c:v>0.83546783245593903</c:v>
                </c:pt>
                <c:pt idx="669">
                  <c:v>0.83730807049668099</c:v>
                </c:pt>
                <c:pt idx="670">
                  <c:v>0.83914830853742295</c:v>
                </c:pt>
                <c:pt idx="671">
                  <c:v>0.84098854657816402</c:v>
                </c:pt>
                <c:pt idx="672">
                  <c:v>0.84344219729915304</c:v>
                </c:pt>
                <c:pt idx="673">
                  <c:v>0.84558914168001797</c:v>
                </c:pt>
                <c:pt idx="674">
                  <c:v>0.84712267338063596</c:v>
                </c:pt>
                <c:pt idx="675">
                  <c:v>0.84988303044174895</c:v>
                </c:pt>
                <c:pt idx="676">
                  <c:v>0.85141656214236705</c:v>
                </c:pt>
                <c:pt idx="677">
                  <c:v>0.85325680018310801</c:v>
                </c:pt>
                <c:pt idx="678">
                  <c:v>0.85509703822384997</c:v>
                </c:pt>
                <c:pt idx="679">
                  <c:v>0.85755068894483799</c:v>
                </c:pt>
                <c:pt idx="680">
                  <c:v>0.85939092698557995</c:v>
                </c:pt>
                <c:pt idx="681">
                  <c:v>0.86092445868619805</c:v>
                </c:pt>
                <c:pt idx="682">
                  <c:v>0.86337810940718696</c:v>
                </c:pt>
                <c:pt idx="683">
                  <c:v>0.86521834744792803</c:v>
                </c:pt>
                <c:pt idx="684">
                  <c:v>0.86767199816891705</c:v>
                </c:pt>
                <c:pt idx="685">
                  <c:v>0.86920552986953503</c:v>
                </c:pt>
                <c:pt idx="686">
                  <c:v>0.87135247425039997</c:v>
                </c:pt>
                <c:pt idx="687">
                  <c:v>0.87319271229114204</c:v>
                </c:pt>
                <c:pt idx="688">
                  <c:v>0.87564636301213095</c:v>
                </c:pt>
                <c:pt idx="689">
                  <c:v>0.87748660105287202</c:v>
                </c:pt>
                <c:pt idx="690">
                  <c:v>0.87932683909361398</c:v>
                </c:pt>
                <c:pt idx="691">
                  <c:v>0.88147378347447902</c:v>
                </c:pt>
                <c:pt idx="692">
                  <c:v>0.88362072785534396</c:v>
                </c:pt>
                <c:pt idx="693">
                  <c:v>0.88546096589608603</c:v>
                </c:pt>
                <c:pt idx="694">
                  <c:v>0.88730120393682699</c:v>
                </c:pt>
                <c:pt idx="695">
                  <c:v>0.88975485465781601</c:v>
                </c:pt>
                <c:pt idx="696">
                  <c:v>0.89128838635843399</c:v>
                </c:pt>
                <c:pt idx="697">
                  <c:v>0.89343533073929904</c:v>
                </c:pt>
                <c:pt idx="698">
                  <c:v>0.89558227512016497</c:v>
                </c:pt>
                <c:pt idx="699">
                  <c:v>0.89742251316090604</c:v>
                </c:pt>
                <c:pt idx="700">
                  <c:v>0.89956945754177098</c:v>
                </c:pt>
                <c:pt idx="701">
                  <c:v>0.90110298924238896</c:v>
                </c:pt>
                <c:pt idx="702">
                  <c:v>0.90355663996337798</c:v>
                </c:pt>
                <c:pt idx="703">
                  <c:v>0.90570358434424303</c:v>
                </c:pt>
                <c:pt idx="704">
                  <c:v>0.90785052872510896</c:v>
                </c:pt>
                <c:pt idx="705">
                  <c:v>0.90938406042572695</c:v>
                </c:pt>
                <c:pt idx="706">
                  <c:v>0.91122429846646802</c:v>
                </c:pt>
                <c:pt idx="707">
                  <c:v>0.91337124284733295</c:v>
                </c:pt>
                <c:pt idx="708">
                  <c:v>0.915518187228198</c:v>
                </c:pt>
                <c:pt idx="709">
                  <c:v>0.91705171892881598</c:v>
                </c:pt>
                <c:pt idx="710">
                  <c:v>0.91981207598992898</c:v>
                </c:pt>
                <c:pt idx="711">
                  <c:v>0.92134560769054696</c:v>
                </c:pt>
                <c:pt idx="712">
                  <c:v>0.92318584573128804</c:v>
                </c:pt>
                <c:pt idx="713">
                  <c:v>0.92563949645227706</c:v>
                </c:pt>
                <c:pt idx="714">
                  <c:v>0.92717302815289504</c:v>
                </c:pt>
                <c:pt idx="715">
                  <c:v>0.92962667887388395</c:v>
                </c:pt>
                <c:pt idx="716">
                  <c:v>0.93146691691462602</c:v>
                </c:pt>
                <c:pt idx="717">
                  <c:v>0.93361386129549095</c:v>
                </c:pt>
                <c:pt idx="718">
                  <c:v>0.93545409933623203</c:v>
                </c:pt>
                <c:pt idx="719">
                  <c:v>0.93790775005722105</c:v>
                </c:pt>
                <c:pt idx="720">
                  <c:v>0.93944128175783903</c:v>
                </c:pt>
                <c:pt idx="721">
                  <c:v>0.94158822613870397</c:v>
                </c:pt>
                <c:pt idx="722">
                  <c:v>0.94342846417944604</c:v>
                </c:pt>
                <c:pt idx="723">
                  <c:v>0.94496199588006402</c:v>
                </c:pt>
                <c:pt idx="724">
                  <c:v>0.94741564660105304</c:v>
                </c:pt>
                <c:pt idx="725">
                  <c:v>0.94956259098191798</c:v>
                </c:pt>
                <c:pt idx="726">
                  <c:v>0.95140282902265905</c:v>
                </c:pt>
                <c:pt idx="727">
                  <c:v>0.95354977340352498</c:v>
                </c:pt>
                <c:pt idx="728">
                  <c:v>0.95508330510414297</c:v>
                </c:pt>
                <c:pt idx="729">
                  <c:v>0.95784366216525496</c:v>
                </c:pt>
                <c:pt idx="730">
                  <c:v>0.95937719386587295</c:v>
                </c:pt>
                <c:pt idx="731">
                  <c:v>0.96152413824673799</c:v>
                </c:pt>
                <c:pt idx="732">
                  <c:v>0.96336437628747995</c:v>
                </c:pt>
                <c:pt idx="733">
                  <c:v>0.965511320668345</c:v>
                </c:pt>
                <c:pt idx="734">
                  <c:v>0.96765826504921004</c:v>
                </c:pt>
                <c:pt idx="735">
                  <c:v>0.969498503089952</c:v>
                </c:pt>
                <c:pt idx="736">
                  <c:v>0.97133874113069296</c:v>
                </c:pt>
                <c:pt idx="737">
                  <c:v>0.97379239185168198</c:v>
                </c:pt>
                <c:pt idx="738">
                  <c:v>0.97532592355229997</c:v>
                </c:pt>
                <c:pt idx="739">
                  <c:v>0.97747286793316501</c:v>
                </c:pt>
                <c:pt idx="740">
                  <c:v>0.97931310597390697</c:v>
                </c:pt>
                <c:pt idx="741">
                  <c:v>0.98146005035477202</c:v>
                </c:pt>
                <c:pt idx="742">
                  <c:v>0.98330028839551398</c:v>
                </c:pt>
                <c:pt idx="743">
                  <c:v>0.98544723277637902</c:v>
                </c:pt>
                <c:pt idx="744">
                  <c:v>0.98759417715724396</c:v>
                </c:pt>
                <c:pt idx="745">
                  <c:v>0.98912770885786205</c:v>
                </c:pt>
                <c:pt idx="746">
                  <c:v>0.99096794689860401</c:v>
                </c:pt>
                <c:pt idx="747">
                  <c:v>0.99342159761959203</c:v>
                </c:pt>
                <c:pt idx="748">
                  <c:v>0.99526183566033399</c:v>
                </c:pt>
                <c:pt idx="749">
                  <c:v>0.99740878004119904</c:v>
                </c:pt>
                <c:pt idx="750">
                  <c:v>0.999249018081941</c:v>
                </c:pt>
                <c:pt idx="751">
                  <c:v>1.0010892561226801</c:v>
                </c:pt>
                <c:pt idx="752">
                  <c:v>1.0035429068436701</c:v>
                </c:pt>
                <c:pt idx="753">
                  <c:v>1.0053831448844099</c:v>
                </c:pt>
                <c:pt idx="754">
                  <c:v>1.00722338292515</c:v>
                </c:pt>
                <c:pt idx="755">
                  <c:v>1.0093703273060199</c:v>
                </c:pt>
                <c:pt idx="756">
                  <c:v>1.0115172716868801</c:v>
                </c:pt>
                <c:pt idx="757">
                  <c:v>1.0133575097276299</c:v>
                </c:pt>
                <c:pt idx="758">
                  <c:v>1.0155044541084901</c:v>
                </c:pt>
                <c:pt idx="759">
                  <c:v>1.01765139848936</c:v>
                </c:pt>
                <c:pt idx="760">
                  <c:v>1.0194916365301001</c:v>
                </c:pt>
                <c:pt idx="761">
                  <c:v>1.02163858091096</c:v>
                </c:pt>
                <c:pt idx="762">
                  <c:v>1.0234788189517099</c:v>
                </c:pt>
                <c:pt idx="763">
                  <c:v>1.0250123506523201</c:v>
                </c:pt>
                <c:pt idx="764">
                  <c:v>1.02715929503319</c:v>
                </c:pt>
                <c:pt idx="765">
                  <c:v>1.0296129457541801</c:v>
                </c:pt>
                <c:pt idx="766">
                  <c:v>1.0314531837949199</c:v>
                </c:pt>
                <c:pt idx="767">
                  <c:v>1.03329342183566</c:v>
                </c:pt>
                <c:pt idx="768">
                  <c:v>1.0354403662165299</c:v>
                </c:pt>
                <c:pt idx="769">
                  <c:v>1.0375873105973901</c:v>
                </c:pt>
                <c:pt idx="770">
                  <c:v>1.0391208422980101</c:v>
                </c:pt>
                <c:pt idx="771">
                  <c:v>1.04126778667887</c:v>
                </c:pt>
                <c:pt idx="772">
                  <c:v>1.04372143739986</c:v>
                </c:pt>
                <c:pt idx="773">
                  <c:v>1.0458683817807299</c:v>
                </c:pt>
                <c:pt idx="774">
                  <c:v>1.0474019134813499</c:v>
                </c:pt>
                <c:pt idx="775">
                  <c:v>1.0495488578622101</c:v>
                </c:pt>
                <c:pt idx="776">
                  <c:v>1.0513890959029499</c:v>
                </c:pt>
                <c:pt idx="777">
                  <c:v>1.0535360402838201</c:v>
                </c:pt>
                <c:pt idx="778">
                  <c:v>1.0553762783245599</c:v>
                </c:pt>
                <c:pt idx="779">
                  <c:v>1.0572165163653</c:v>
                </c:pt>
                <c:pt idx="780">
                  <c:v>1.05967016708629</c:v>
                </c:pt>
                <c:pt idx="781">
                  <c:v>1.06181711146715</c:v>
                </c:pt>
                <c:pt idx="782">
                  <c:v>1.0633506431677699</c:v>
                </c:pt>
                <c:pt idx="783">
                  <c:v>1.06519088120851</c:v>
                </c:pt>
                <c:pt idx="784">
                  <c:v>1.06733782558938</c:v>
                </c:pt>
                <c:pt idx="785">
                  <c:v>1.0694847699702399</c:v>
                </c:pt>
                <c:pt idx="786">
                  <c:v>1.07163171435111</c:v>
                </c:pt>
                <c:pt idx="787">
                  <c:v>1.0734719523918499</c:v>
                </c:pt>
                <c:pt idx="788">
                  <c:v>1.07561889677272</c:v>
                </c:pt>
                <c:pt idx="789">
                  <c:v>1.0774591348134599</c:v>
                </c:pt>
                <c:pt idx="790">
                  <c:v>1.0792993728542</c:v>
                </c:pt>
                <c:pt idx="791">
                  <c:v>1.08113961089494</c:v>
                </c:pt>
                <c:pt idx="792">
                  <c:v>1.08328655527581</c:v>
                </c:pt>
                <c:pt idx="793">
                  <c:v>1.0854334996566699</c:v>
                </c:pt>
                <c:pt idx="794">
                  <c:v>1.0878871503776599</c:v>
                </c:pt>
                <c:pt idx="795">
                  <c:v>1.0897273884184</c:v>
                </c:pt>
                <c:pt idx="796">
                  <c:v>1.0909542137788999</c:v>
                </c:pt>
                <c:pt idx="797">
                  <c:v>1.0934078644998899</c:v>
                </c:pt>
                <c:pt idx="798">
                  <c:v>1.09524810254063</c:v>
                </c:pt>
                <c:pt idx="799">
                  <c:v>1.0973950469214899</c:v>
                </c:pt>
                <c:pt idx="800">
                  <c:v>1.0995419913023601</c:v>
                </c:pt>
                <c:pt idx="801">
                  <c:v>1.1013822293430999</c:v>
                </c:pt>
                <c:pt idx="802">
                  <c:v>1.1038358800640899</c:v>
                </c:pt>
                <c:pt idx="803">
                  <c:v>1.1053694117647099</c:v>
                </c:pt>
                <c:pt idx="804">
                  <c:v>1.10720964980545</c:v>
                </c:pt>
                <c:pt idx="805">
                  <c:v>1.1093565941863099</c:v>
                </c:pt>
                <c:pt idx="806">
                  <c:v>1.1105834195468101</c:v>
                </c:pt>
                <c:pt idx="807">
                  <c:v>1.11365048294804</c:v>
                </c:pt>
                <c:pt idx="808">
                  <c:v>1.11579742732891</c:v>
                </c:pt>
                <c:pt idx="809">
                  <c:v>1.11763766536965</c:v>
                </c:pt>
                <c:pt idx="810">
                  <c:v>1.11917119707027</c:v>
                </c:pt>
                <c:pt idx="811">
                  <c:v>1.1210114351110101</c:v>
                </c:pt>
                <c:pt idx="812">
                  <c:v>1.1234650858320001</c:v>
                </c:pt>
                <c:pt idx="813">
                  <c:v>1.12530532387274</c:v>
                </c:pt>
                <c:pt idx="814">
                  <c:v>1.1274522682535999</c:v>
                </c:pt>
                <c:pt idx="815">
                  <c:v>1.1295992126344701</c:v>
                </c:pt>
                <c:pt idx="816">
                  <c:v>1.1314394506752099</c:v>
                </c:pt>
                <c:pt idx="817">
                  <c:v>1.1335863950560801</c:v>
                </c:pt>
                <c:pt idx="818">
                  <c:v>1.13511992675669</c:v>
                </c:pt>
                <c:pt idx="819">
                  <c:v>1.1375735774776801</c:v>
                </c:pt>
                <c:pt idx="820">
                  <c:v>1.1400272281986701</c:v>
                </c:pt>
                <c:pt idx="821">
                  <c:v>1.14125405355917</c:v>
                </c:pt>
                <c:pt idx="822">
                  <c:v>1.14370770428016</c:v>
                </c:pt>
                <c:pt idx="823">
                  <c:v>1.1455479423209001</c:v>
                </c:pt>
                <c:pt idx="824">
                  <c:v>1.1473881803616399</c:v>
                </c:pt>
                <c:pt idx="825">
                  <c:v>1.14922841840238</c:v>
                </c:pt>
                <c:pt idx="826">
                  <c:v>1.1513753627832499</c:v>
                </c:pt>
                <c:pt idx="827">
                  <c:v>1.1535223071641101</c:v>
                </c:pt>
                <c:pt idx="828">
                  <c:v>1.1550558388647301</c:v>
                </c:pt>
                <c:pt idx="829">
                  <c:v>1.1575094895857201</c:v>
                </c:pt>
                <c:pt idx="830">
                  <c:v>1.1593497276264599</c:v>
                </c:pt>
                <c:pt idx="831">
                  <c:v>1.1614966720073201</c:v>
                </c:pt>
                <c:pt idx="832">
                  <c:v>1.16364361638819</c:v>
                </c:pt>
                <c:pt idx="833">
                  <c:v>1.16517714808881</c:v>
                </c:pt>
                <c:pt idx="834">
                  <c:v>1.1673240924696699</c:v>
                </c:pt>
                <c:pt idx="835">
                  <c:v>1.16916433051041</c:v>
                </c:pt>
                <c:pt idx="836">
                  <c:v>1.1710045685511601</c:v>
                </c:pt>
                <c:pt idx="837">
                  <c:v>1.17315151293202</c:v>
                </c:pt>
                <c:pt idx="838">
                  <c:v>1.1749917509727601</c:v>
                </c:pt>
                <c:pt idx="839">
                  <c:v>1.17713869535363</c:v>
                </c:pt>
                <c:pt idx="840">
                  <c:v>1.17928563973449</c:v>
                </c:pt>
                <c:pt idx="841">
                  <c:v>1.1814325841153599</c:v>
                </c:pt>
                <c:pt idx="842">
                  <c:v>1.1832728221561</c:v>
                </c:pt>
                <c:pt idx="843">
                  <c:v>1.18511306019684</c:v>
                </c:pt>
                <c:pt idx="844">
                  <c:v>1.18726000457771</c:v>
                </c:pt>
                <c:pt idx="845">
                  <c:v>1.18910024261845</c:v>
                </c:pt>
                <c:pt idx="846">
                  <c:v>1.19124718699931</c:v>
                </c:pt>
                <c:pt idx="847">
                  <c:v>1.1933941313801799</c:v>
                </c:pt>
                <c:pt idx="848">
                  <c:v>1.1955410757610401</c:v>
                </c:pt>
                <c:pt idx="849">
                  <c:v>1.19676790112154</c:v>
                </c:pt>
                <c:pt idx="850">
                  <c:v>1.1995282581826501</c:v>
                </c:pt>
                <c:pt idx="851">
                  <c:v>1.2013684962233899</c:v>
                </c:pt>
                <c:pt idx="852">
                  <c:v>1.2035154406042601</c:v>
                </c:pt>
                <c:pt idx="853">
                  <c:v>1.2053556786449999</c:v>
                </c:pt>
                <c:pt idx="854">
                  <c:v>1.20719591668574</c:v>
                </c:pt>
                <c:pt idx="855">
                  <c:v>1.20964956740673</c:v>
                </c:pt>
                <c:pt idx="856">
                  <c:v>1.21118309910735</c:v>
                </c:pt>
                <c:pt idx="857">
                  <c:v>1.2133300434882099</c:v>
                </c:pt>
                <c:pt idx="858">
                  <c:v>1.21517028152895</c:v>
                </c:pt>
                <c:pt idx="859">
                  <c:v>1.2173172259098199</c:v>
                </c:pt>
                <c:pt idx="860">
                  <c:v>1.21915746395056</c:v>
                </c:pt>
                <c:pt idx="861">
                  <c:v>1.2209977019913001</c:v>
                </c:pt>
                <c:pt idx="862">
                  <c:v>1.2234513527122901</c:v>
                </c:pt>
                <c:pt idx="863">
                  <c:v>1.22529159075303</c:v>
                </c:pt>
                <c:pt idx="864">
                  <c:v>1.2268251224536499</c:v>
                </c:pt>
                <c:pt idx="865">
                  <c:v>1.22927877317464</c:v>
                </c:pt>
                <c:pt idx="866">
                  <c:v>1.23173242389563</c:v>
                </c:pt>
                <c:pt idx="867">
                  <c:v>1.2335726619363701</c:v>
                </c:pt>
                <c:pt idx="868">
                  <c:v>1.2354128999771099</c:v>
                </c:pt>
                <c:pt idx="869">
                  <c:v>1.23725313801785</c:v>
                </c:pt>
                <c:pt idx="870">
                  <c:v>1.2394000823987199</c:v>
                </c:pt>
                <c:pt idx="871">
                  <c:v>1.24124032043946</c:v>
                </c:pt>
                <c:pt idx="872">
                  <c:v>1.2430805584802</c:v>
                </c:pt>
                <c:pt idx="873">
                  <c:v>1.2455342092011901</c:v>
                </c:pt>
                <c:pt idx="874">
                  <c:v>1.2473744472419299</c:v>
                </c:pt>
                <c:pt idx="875">
                  <c:v>1.2495213916228001</c:v>
                </c:pt>
                <c:pt idx="876">
                  <c:v>1.25166833600366</c:v>
                </c:pt>
                <c:pt idx="877">
                  <c:v>1.25320186770428</c:v>
                </c:pt>
                <c:pt idx="878">
                  <c:v>1.25565551842527</c:v>
                </c:pt>
                <c:pt idx="879">
                  <c:v>1.25718905012589</c:v>
                </c:pt>
                <c:pt idx="880">
                  <c:v>1.2593359945067499</c:v>
                </c:pt>
                <c:pt idx="881">
                  <c:v>1.2614829388876201</c:v>
                </c:pt>
                <c:pt idx="882">
                  <c:v>1.26362988326848</c:v>
                </c:pt>
                <c:pt idx="883">
                  <c:v>1.2651634149691</c:v>
                </c:pt>
                <c:pt idx="884">
                  <c:v>1.26761706569009</c:v>
                </c:pt>
                <c:pt idx="885">
                  <c:v>1.26915059739071</c:v>
                </c:pt>
                <c:pt idx="886">
                  <c:v>1.2716042481117</c:v>
                </c:pt>
                <c:pt idx="887">
                  <c:v>1.2734444861524401</c:v>
                </c:pt>
                <c:pt idx="888">
                  <c:v>1.27528472419318</c:v>
                </c:pt>
                <c:pt idx="889">
                  <c:v>1.2774316685740399</c:v>
                </c:pt>
                <c:pt idx="890">
                  <c:v>1.27927190661479</c:v>
                </c:pt>
                <c:pt idx="891">
                  <c:v>1.28172555733577</c:v>
                </c:pt>
                <c:pt idx="892">
                  <c:v>1.28356579537652</c:v>
                </c:pt>
                <c:pt idx="893">
                  <c:v>1.28509932707713</c:v>
                </c:pt>
                <c:pt idx="894">
                  <c:v>1.287246271458</c:v>
                </c:pt>
                <c:pt idx="895">
                  <c:v>1.2893932158388599</c:v>
                </c:pt>
                <c:pt idx="896">
                  <c:v>1.2909267475394799</c:v>
                </c:pt>
                <c:pt idx="897">
                  <c:v>1.29368710460059</c:v>
                </c:pt>
                <c:pt idx="898">
                  <c:v>1.29522063630121</c:v>
                </c:pt>
                <c:pt idx="899">
                  <c:v>1.2973675806820799</c:v>
                </c:pt>
                <c:pt idx="900">
                  <c:v>1.29920781872282</c:v>
                </c:pt>
                <c:pt idx="901">
                  <c:v>1.3013547631036799</c:v>
                </c:pt>
                <c:pt idx="902">
                  <c:v>1.3035017074845501</c:v>
                </c:pt>
                <c:pt idx="903">
                  <c:v>1.3053419455252899</c:v>
                </c:pt>
                <c:pt idx="904">
                  <c:v>1.3074888899061601</c:v>
                </c:pt>
                <c:pt idx="905">
                  <c:v>1.3093291279468999</c:v>
                </c:pt>
                <c:pt idx="906">
                  <c:v>1.3114760723277601</c:v>
                </c:pt>
                <c:pt idx="907">
                  <c:v>1.3133163103685099</c:v>
                </c:pt>
                <c:pt idx="908">
                  <c:v>1.3154632547493701</c:v>
                </c:pt>
                <c:pt idx="909">
                  <c:v>1.31761019913024</c:v>
                </c:pt>
                <c:pt idx="910">
                  <c:v>1.3194504371709801</c:v>
                </c:pt>
                <c:pt idx="911">
                  <c:v>1.32159738155184</c:v>
                </c:pt>
                <c:pt idx="912">
                  <c:v>1.3234376195925801</c:v>
                </c:pt>
                <c:pt idx="913">
                  <c:v>1.32466444495308</c:v>
                </c:pt>
                <c:pt idx="914">
                  <c:v>1.32711809567407</c:v>
                </c:pt>
                <c:pt idx="915">
                  <c:v>1.33110527809567</c:v>
                </c:pt>
                <c:pt idx="916">
                  <c:v>1.33355892881666</c:v>
                </c:pt>
                <c:pt idx="917">
                  <c:v>1.3353991668573999</c:v>
                </c:pt>
                <c:pt idx="918">
                  <c:v>1.3375461112382701</c:v>
                </c:pt>
                <c:pt idx="919">
                  <c:v>1.33907964293889</c:v>
                </c:pt>
                <c:pt idx="920">
                  <c:v>1.34122658731975</c:v>
                </c:pt>
                <c:pt idx="921">
                  <c:v>1.3433735317006199</c:v>
                </c:pt>
                <c:pt idx="922">
                  <c:v>1.34521376974136</c:v>
                </c:pt>
                <c:pt idx="923">
                  <c:v>1.34766742046235</c:v>
                </c:pt>
                <c:pt idx="924">
                  <c:v>1.34920095216297</c:v>
                </c:pt>
                <c:pt idx="925">
                  <c:v>1.35165460288395</c:v>
                </c:pt>
                <c:pt idx="926">
                  <c:v>1.35318813458457</c:v>
                </c:pt>
                <c:pt idx="927">
                  <c:v>1.35564178530556</c:v>
                </c:pt>
                <c:pt idx="928">
                  <c:v>1.35717531700618</c:v>
                </c:pt>
                <c:pt idx="929">
                  <c:v>1.35962896772717</c:v>
                </c:pt>
                <c:pt idx="930">
                  <c:v>1.3614692057679101</c:v>
                </c:pt>
                <c:pt idx="931">
                  <c:v>1.36361615014878</c:v>
                </c:pt>
                <c:pt idx="932">
                  <c:v>1.3648429755092699</c:v>
                </c:pt>
                <c:pt idx="933">
                  <c:v>1.3672966262302599</c:v>
                </c:pt>
                <c:pt idx="934">
                  <c:v>1.3694435706111201</c:v>
                </c:pt>
                <c:pt idx="935">
                  <c:v>1.37159051499199</c:v>
                </c:pt>
                <c:pt idx="936">
                  <c:v>1.37312404669261</c:v>
                </c:pt>
                <c:pt idx="937">
                  <c:v>1.37527099107347</c:v>
                </c:pt>
                <c:pt idx="938">
                  <c:v>1.37772464179446</c:v>
                </c:pt>
                <c:pt idx="939">
                  <c:v>1.3795648798352</c:v>
                </c:pt>
                <c:pt idx="940">
                  <c:v>1.38109841153582</c:v>
                </c:pt>
                <c:pt idx="941">
                  <c:v>1.38324535591669</c:v>
                </c:pt>
                <c:pt idx="942">
                  <c:v>1.3853923002975499</c:v>
                </c:pt>
                <c:pt idx="943">
                  <c:v>1.3878459510185399</c:v>
                </c:pt>
                <c:pt idx="944">
                  <c:v>1.3893794827191599</c:v>
                </c:pt>
                <c:pt idx="945">
                  <c:v>1.3915264271000201</c:v>
                </c:pt>
                <c:pt idx="946">
                  <c:v>1.3933666651407599</c:v>
                </c:pt>
                <c:pt idx="947">
                  <c:v>1.3958203158617499</c:v>
                </c:pt>
                <c:pt idx="948">
                  <c:v>1.39766055390249</c:v>
                </c:pt>
                <c:pt idx="949">
                  <c:v>1.3995007919432401</c:v>
                </c:pt>
                <c:pt idx="950">
                  <c:v>1.4016477363241</c:v>
                </c:pt>
                <c:pt idx="951">
                  <c:v>1.40318126802472</c:v>
                </c:pt>
                <c:pt idx="952">
                  <c:v>1.40563491874571</c:v>
                </c:pt>
                <c:pt idx="953">
                  <c:v>1.4074751567864501</c:v>
                </c:pt>
                <c:pt idx="954">
                  <c:v>1.4093153948271899</c:v>
                </c:pt>
                <c:pt idx="955">
                  <c:v>1.41115563286793</c:v>
                </c:pt>
                <c:pt idx="956">
                  <c:v>1.41360928358892</c:v>
                </c:pt>
                <c:pt idx="957">
                  <c:v>1.4154495216296601</c:v>
                </c:pt>
                <c:pt idx="958">
                  <c:v>1.41759646601053</c:v>
                </c:pt>
                <c:pt idx="959">
                  <c:v>1.4194367040512701</c:v>
                </c:pt>
                <c:pt idx="960">
                  <c:v>1.4212769420920099</c:v>
                </c:pt>
                <c:pt idx="961">
                  <c:v>1.423730592813</c:v>
                </c:pt>
                <c:pt idx="962">
                  <c:v>1.4252641245136199</c:v>
                </c:pt>
                <c:pt idx="963">
                  <c:v>1.42710436255436</c:v>
                </c:pt>
                <c:pt idx="964">
                  <c:v>1.4292513069352299</c:v>
                </c:pt>
                <c:pt idx="965">
                  <c:v>1.43170495765621</c:v>
                </c:pt>
                <c:pt idx="966">
                  <c:v>1.43354519569696</c:v>
                </c:pt>
                <c:pt idx="967">
                  <c:v>1.4353854337376999</c:v>
                </c:pt>
                <c:pt idx="968">
                  <c:v>1.43722567177844</c:v>
                </c:pt>
                <c:pt idx="969">
                  <c:v>1.4393726161592999</c:v>
                </c:pt>
                <c:pt idx="970">
                  <c:v>1.4409061478599201</c:v>
                </c:pt>
                <c:pt idx="971">
                  <c:v>1.44305309224079</c:v>
                </c:pt>
                <c:pt idx="972">
                  <c:v>1.44520003662165</c:v>
                </c:pt>
                <c:pt idx="973">
                  <c:v>1.44704027466239</c:v>
                </c:pt>
                <c:pt idx="974">
                  <c:v>1.44918721904326</c:v>
                </c:pt>
                <c:pt idx="975">
                  <c:v>1.4513341634241199</c:v>
                </c:pt>
                <c:pt idx="976">
                  <c:v>1.45317440146487</c:v>
                </c:pt>
                <c:pt idx="977">
                  <c:v>1.4553213458457299</c:v>
                </c:pt>
                <c:pt idx="978">
                  <c:v>1.4568548775463499</c:v>
                </c:pt>
                <c:pt idx="979">
                  <c:v>1.4593085282673399</c:v>
                </c:pt>
                <c:pt idx="980">
                  <c:v>1.4608420599679599</c:v>
                </c:pt>
                <c:pt idx="981">
                  <c:v>1.4629890043488201</c:v>
                </c:pt>
                <c:pt idx="982">
                  <c:v>1.46513594872969</c:v>
                </c:pt>
                <c:pt idx="983">
                  <c:v>1.46758959945068</c:v>
                </c:pt>
                <c:pt idx="984">
                  <c:v>1.4694298374914201</c:v>
                </c:pt>
                <c:pt idx="985">
                  <c:v>1.4712700755321599</c:v>
                </c:pt>
                <c:pt idx="986">
                  <c:v>1.4731103135729</c:v>
                </c:pt>
                <c:pt idx="987">
                  <c:v>1.47556396429389</c:v>
                </c:pt>
                <c:pt idx="988">
                  <c:v>1.4774042023346301</c:v>
                </c:pt>
                <c:pt idx="989">
                  <c:v>1.4789377340352501</c:v>
                </c:pt>
                <c:pt idx="990">
                  <c:v>1.4813913847562401</c:v>
                </c:pt>
                <c:pt idx="991">
                  <c:v>1.48323162279698</c:v>
                </c:pt>
                <c:pt idx="992">
                  <c:v>1.48507186083772</c:v>
                </c:pt>
                <c:pt idx="993">
                  <c:v>1.48721880521859</c:v>
                </c:pt>
                <c:pt idx="994">
                  <c:v>1.4893657495994499</c:v>
                </c:pt>
                <c:pt idx="995">
                  <c:v>1.49151269398032</c:v>
                </c:pt>
                <c:pt idx="996">
                  <c:v>1.49365963836118</c:v>
                </c:pt>
                <c:pt idx="997">
                  <c:v>1.4954998764019201</c:v>
                </c:pt>
              </c:numCache>
            </c:numRef>
          </c:xVal>
          <c:yVal>
            <c:numRef>
              <c:f>'tio2-dye'!$AP$3:$AP$1000</c:f>
              <c:numCache>
                <c:formatCode>General</c:formatCode>
                <c:ptCount val="998"/>
                <c:pt idx="0">
                  <c:v>388.04461391622795</c:v>
                </c:pt>
                <c:pt idx="1">
                  <c:v>295.88982986190604</c:v>
                </c:pt>
                <c:pt idx="2">
                  <c:v>240.74402990768266</c:v>
                </c:pt>
                <c:pt idx="3">
                  <c:v>201.506065461204</c:v>
                </c:pt>
                <c:pt idx="4">
                  <c:v>173.55489433127335</c:v>
                </c:pt>
                <c:pt idx="5">
                  <c:v>156.52246890974268</c:v>
                </c:pt>
                <c:pt idx="6">
                  <c:v>146.93278400854498</c:v>
                </c:pt>
                <c:pt idx="7">
                  <c:v>136.93415732051568</c:v>
                </c:pt>
                <c:pt idx="8">
                  <c:v>129.53231097886632</c:v>
                </c:pt>
                <c:pt idx="9">
                  <c:v>125.50423437857633</c:v>
                </c:pt>
                <c:pt idx="10">
                  <c:v>121.49660486762801</c:v>
                </c:pt>
                <c:pt idx="11">
                  <c:v>116.609750514992</c:v>
                </c:pt>
                <c:pt idx="12">
                  <c:v>114.47100973067801</c:v>
                </c:pt>
                <c:pt idx="13">
                  <c:v>113.65926028381767</c:v>
                </c:pt>
                <c:pt idx="14">
                  <c:v>111.46324288853302</c:v>
                </c:pt>
                <c:pt idx="15">
                  <c:v>108.3777771068895</c:v>
                </c:pt>
                <c:pt idx="16">
                  <c:v>107.40040623636219</c:v>
                </c:pt>
                <c:pt idx="17">
                  <c:v>107.98928240939951</c:v>
                </c:pt>
                <c:pt idx="18">
                  <c:v>106.69498165407785</c:v>
                </c:pt>
                <c:pt idx="19">
                  <c:v>105.3679655558097</c:v>
                </c:pt>
                <c:pt idx="20">
                  <c:v>105.49269280079351</c:v>
                </c:pt>
                <c:pt idx="21">
                  <c:v>106.00591474326686</c:v>
                </c:pt>
                <c:pt idx="22">
                  <c:v>104.73001636835271</c:v>
                </c:pt>
                <c:pt idx="23">
                  <c:v>104.31902987258712</c:v>
                </c:pt>
                <c:pt idx="24">
                  <c:v>104.90586133669026</c:v>
                </c:pt>
                <c:pt idx="25">
                  <c:v>106.14904436865804</c:v>
                </c:pt>
                <c:pt idx="26">
                  <c:v>105.2861771984437</c:v>
                </c:pt>
                <c:pt idx="27">
                  <c:v>104.54803727321291</c:v>
                </c:pt>
                <c:pt idx="28">
                  <c:v>105.70534252994581</c:v>
                </c:pt>
                <c:pt idx="29">
                  <c:v>106.52322610360875</c:v>
                </c:pt>
                <c:pt idx="30">
                  <c:v>105.24119360189216</c:v>
                </c:pt>
                <c:pt idx="31">
                  <c:v>106.18584912947291</c:v>
                </c:pt>
                <c:pt idx="32">
                  <c:v>107.95043293965058</c:v>
                </c:pt>
                <c:pt idx="33">
                  <c:v>107.95247764858468</c:v>
                </c:pt>
                <c:pt idx="34">
                  <c:v>107.44130041504526</c:v>
                </c:pt>
                <c:pt idx="35">
                  <c:v>108.3736876890211</c:v>
                </c:pt>
                <c:pt idx="36">
                  <c:v>109.67003315327686</c:v>
                </c:pt>
                <c:pt idx="37">
                  <c:v>109.31629850766764</c:v>
                </c:pt>
                <c:pt idx="38">
                  <c:v>109.54121649042483</c:v>
                </c:pt>
                <c:pt idx="39">
                  <c:v>111.062479937438</c:v>
                </c:pt>
                <c:pt idx="40">
                  <c:v>112.26885820859086</c:v>
                </c:pt>
                <c:pt idx="41">
                  <c:v>112.07256615091164</c:v>
                </c:pt>
                <c:pt idx="42">
                  <c:v>112.47128439307222</c:v>
                </c:pt>
                <c:pt idx="43">
                  <c:v>113.57093133394375</c:v>
                </c:pt>
                <c:pt idx="44">
                  <c:v>114.30293713237189</c:v>
                </c:pt>
                <c:pt idx="45">
                  <c:v>114.0567541766993</c:v>
                </c:pt>
                <c:pt idx="46">
                  <c:v>114.5924679174488</c:v>
                </c:pt>
                <c:pt idx="47">
                  <c:v>117.14753620157164</c:v>
                </c:pt>
                <c:pt idx="48">
                  <c:v>117.06186289723054</c:v>
                </c:pt>
                <c:pt idx="49">
                  <c:v>117.13240535545901</c:v>
                </c:pt>
                <c:pt idx="50">
                  <c:v>118.37701968368057</c:v>
                </c:pt>
                <c:pt idx="51">
                  <c:v>119.98641008575564</c:v>
                </c:pt>
                <c:pt idx="52">
                  <c:v>119.45417235019461</c:v>
                </c:pt>
                <c:pt idx="53">
                  <c:v>119.99152185809112</c:v>
                </c:pt>
                <c:pt idx="54">
                  <c:v>121.77818852475782</c:v>
                </c:pt>
                <c:pt idx="55">
                  <c:v>123.07330716365313</c:v>
                </c:pt>
                <c:pt idx="56">
                  <c:v>122.77185599267575</c:v>
                </c:pt>
                <c:pt idx="57">
                  <c:v>123.74106847455563</c:v>
                </c:pt>
                <c:pt idx="58">
                  <c:v>125.76441736437019</c:v>
                </c:pt>
                <c:pt idx="59">
                  <c:v>126.28460460028991</c:v>
                </c:pt>
                <c:pt idx="60">
                  <c:v>126.10409769558251</c:v>
                </c:pt>
                <c:pt idx="61">
                  <c:v>127.28796372137033</c:v>
                </c:pt>
                <c:pt idx="62">
                  <c:v>128.9864009303424</c:v>
                </c:pt>
                <c:pt idx="63">
                  <c:v>129.33543274540335</c:v>
                </c:pt>
                <c:pt idx="64">
                  <c:v>128.93078484733354</c:v>
                </c:pt>
                <c:pt idx="65">
                  <c:v>130.69679995376524</c:v>
                </c:pt>
                <c:pt idx="66">
                  <c:v>131.99498565606169</c:v>
                </c:pt>
                <c:pt idx="67">
                  <c:v>131.61405638162813</c:v>
                </c:pt>
                <c:pt idx="68">
                  <c:v>132.20599961806676</c:v>
                </c:pt>
                <c:pt idx="69">
                  <c:v>133.57943060914002</c:v>
                </c:pt>
                <c:pt idx="70">
                  <c:v>134.84306073044939</c:v>
                </c:pt>
                <c:pt idx="71">
                  <c:v>134.50261669291208</c:v>
                </c:pt>
                <c:pt idx="72">
                  <c:v>135.51311184817257</c:v>
                </c:pt>
                <c:pt idx="73">
                  <c:v>137.36929861860077</c:v>
                </c:pt>
                <c:pt idx="74">
                  <c:v>137.93834111497682</c:v>
                </c:pt>
                <c:pt idx="75">
                  <c:v>137.29936957305262</c:v>
                </c:pt>
                <c:pt idx="76">
                  <c:v>137.87434172533762</c:v>
                </c:pt>
                <c:pt idx="77">
                  <c:v>139.63033775799178</c:v>
                </c:pt>
                <c:pt idx="78">
                  <c:v>140.85777653116642</c:v>
                </c:pt>
                <c:pt idx="79">
                  <c:v>140.15439665781653</c:v>
                </c:pt>
                <c:pt idx="80">
                  <c:v>140.31960913969621</c:v>
                </c:pt>
                <c:pt idx="81">
                  <c:v>141.86908957000082</c:v>
                </c:pt>
                <c:pt idx="82">
                  <c:v>141.44419905348292</c:v>
                </c:pt>
                <c:pt idx="83">
                  <c:v>141.57567383794904</c:v>
                </c:pt>
                <c:pt idx="84">
                  <c:v>143.20387556221874</c:v>
                </c:pt>
                <c:pt idx="85">
                  <c:v>144.12644823331036</c:v>
                </c:pt>
                <c:pt idx="86">
                  <c:v>143.6686379029527</c:v>
                </c:pt>
                <c:pt idx="87">
                  <c:v>143.70769184359489</c:v>
                </c:pt>
                <c:pt idx="88">
                  <c:v>144.60368329854285</c:v>
                </c:pt>
                <c:pt idx="89">
                  <c:v>144.77543884901189</c:v>
                </c:pt>
                <c:pt idx="90">
                  <c:v>144.6034788276493</c:v>
                </c:pt>
                <c:pt idx="91">
                  <c:v>144.16202616876478</c:v>
                </c:pt>
                <c:pt idx="92">
                  <c:v>145.41257015289546</c:v>
                </c:pt>
                <c:pt idx="93">
                  <c:v>145.97609193514924</c:v>
                </c:pt>
                <c:pt idx="94">
                  <c:v>145.67674654718846</c:v>
                </c:pt>
                <c:pt idx="95">
                  <c:v>145.67531525093446</c:v>
                </c:pt>
                <c:pt idx="96">
                  <c:v>146.61240535545892</c:v>
                </c:pt>
                <c:pt idx="97">
                  <c:v>146.20571274845506</c:v>
                </c:pt>
                <c:pt idx="98">
                  <c:v>145.46409681803627</c:v>
                </c:pt>
                <c:pt idx="99">
                  <c:v>146.1423267714963</c:v>
                </c:pt>
                <c:pt idx="100">
                  <c:v>146.38217112947285</c:v>
                </c:pt>
                <c:pt idx="101">
                  <c:v>146.03150354726463</c:v>
                </c:pt>
                <c:pt idx="102">
                  <c:v>146.05481322911416</c:v>
                </c:pt>
                <c:pt idx="103">
                  <c:v>146.8479558246739</c:v>
                </c:pt>
                <c:pt idx="104">
                  <c:v>146.63285244480042</c:v>
                </c:pt>
                <c:pt idx="105">
                  <c:v>145.61029350682824</c:v>
                </c:pt>
                <c:pt idx="106">
                  <c:v>145.37024467795814</c:v>
                </c:pt>
                <c:pt idx="107">
                  <c:v>145.62971824170288</c:v>
                </c:pt>
                <c:pt idx="108">
                  <c:v>144.96130289112685</c:v>
                </c:pt>
                <c:pt idx="109">
                  <c:v>144.74047432623783</c:v>
                </c:pt>
                <c:pt idx="110">
                  <c:v>145.30583634653243</c:v>
                </c:pt>
                <c:pt idx="111">
                  <c:v>145.20564560875877</c:v>
                </c:pt>
                <c:pt idx="112">
                  <c:v>144.27734775265145</c:v>
                </c:pt>
                <c:pt idx="113">
                  <c:v>143.82567154909577</c:v>
                </c:pt>
                <c:pt idx="114">
                  <c:v>144.22030037338834</c:v>
                </c:pt>
                <c:pt idx="115">
                  <c:v>143.84386945860996</c:v>
                </c:pt>
                <c:pt idx="116">
                  <c:v>143.22514053513379</c:v>
                </c:pt>
                <c:pt idx="117">
                  <c:v>143.35947791210813</c:v>
                </c:pt>
                <c:pt idx="118">
                  <c:v>143.83875768627442</c:v>
                </c:pt>
                <c:pt idx="119">
                  <c:v>143.53941229831381</c:v>
                </c:pt>
                <c:pt idx="120">
                  <c:v>142.89430662958736</c:v>
                </c:pt>
                <c:pt idx="121">
                  <c:v>142.96055519905406</c:v>
                </c:pt>
                <c:pt idx="122">
                  <c:v>142.81354062668791</c:v>
                </c:pt>
                <c:pt idx="123">
                  <c:v>142.17559143923097</c:v>
                </c:pt>
                <c:pt idx="124">
                  <c:v>141.8153137250323</c:v>
                </c:pt>
                <c:pt idx="125">
                  <c:v>141.82860433310449</c:v>
                </c:pt>
                <c:pt idx="126">
                  <c:v>142.13551514412148</c:v>
                </c:pt>
                <c:pt idx="127">
                  <c:v>141.49368100968937</c:v>
                </c:pt>
                <c:pt idx="128">
                  <c:v>141.06613237155725</c:v>
                </c:pt>
                <c:pt idx="129">
                  <c:v>140.98332165972377</c:v>
                </c:pt>
                <c:pt idx="130">
                  <c:v>140.60402815243773</c:v>
                </c:pt>
                <c:pt idx="131">
                  <c:v>139.88940237994979</c:v>
                </c:pt>
                <c:pt idx="132">
                  <c:v>139.78941611306931</c:v>
                </c:pt>
                <c:pt idx="133">
                  <c:v>139.7779657430379</c:v>
                </c:pt>
                <c:pt idx="134">
                  <c:v>139.39478728877708</c:v>
                </c:pt>
                <c:pt idx="135">
                  <c:v>139.14880880399795</c:v>
                </c:pt>
                <c:pt idx="136">
                  <c:v>139.09810002243071</c:v>
                </c:pt>
                <c:pt idx="137">
                  <c:v>139.02960227313639</c:v>
                </c:pt>
                <c:pt idx="138">
                  <c:v>138.34523819287415</c:v>
                </c:pt>
                <c:pt idx="139">
                  <c:v>137.66332776333257</c:v>
                </c:pt>
                <c:pt idx="140">
                  <c:v>138.15916967986567</c:v>
                </c:pt>
                <c:pt idx="141">
                  <c:v>137.90726153917751</c:v>
                </c:pt>
                <c:pt idx="142">
                  <c:v>137.26399610849165</c:v>
                </c:pt>
                <c:pt idx="143">
                  <c:v>137.25990669062332</c:v>
                </c:pt>
                <c:pt idx="144">
                  <c:v>137.43493377538729</c:v>
                </c:pt>
                <c:pt idx="145">
                  <c:v>137.02762775570307</c:v>
                </c:pt>
                <c:pt idx="146">
                  <c:v>136.45694949217986</c:v>
                </c:pt>
                <c:pt idx="147">
                  <c:v>136.23284939299609</c:v>
                </c:pt>
                <c:pt idx="148">
                  <c:v>136.41666872617694</c:v>
                </c:pt>
                <c:pt idx="149">
                  <c:v>135.9212357514306</c:v>
                </c:pt>
                <c:pt idx="150">
                  <c:v>135.56831898939492</c:v>
                </c:pt>
                <c:pt idx="151">
                  <c:v>135.48959769542986</c:v>
                </c:pt>
                <c:pt idx="152">
                  <c:v>135.37202693171582</c:v>
                </c:pt>
                <c:pt idx="153">
                  <c:v>134.68214213733108</c:v>
                </c:pt>
                <c:pt idx="154">
                  <c:v>134.33576844388486</c:v>
                </c:pt>
                <c:pt idx="155">
                  <c:v>134.13170649225589</c:v>
                </c:pt>
                <c:pt idx="156">
                  <c:v>134.27810765194175</c:v>
                </c:pt>
                <c:pt idx="157">
                  <c:v>133.88736377462416</c:v>
                </c:pt>
                <c:pt idx="158">
                  <c:v>133.79800999420158</c:v>
                </c:pt>
                <c:pt idx="159">
                  <c:v>133.64976859647501</c:v>
                </c:pt>
                <c:pt idx="160">
                  <c:v>133.24839223270007</c:v>
                </c:pt>
                <c:pt idx="161">
                  <c:v>132.92716845914393</c:v>
                </c:pt>
                <c:pt idx="162">
                  <c:v>133.31913916182199</c:v>
                </c:pt>
                <c:pt idx="163">
                  <c:v>133.52033852094317</c:v>
                </c:pt>
                <c:pt idx="164">
                  <c:v>133.17232906034954</c:v>
                </c:pt>
                <c:pt idx="165">
                  <c:v>132.91367338017847</c:v>
                </c:pt>
                <c:pt idx="166">
                  <c:v>133.03758274158861</c:v>
                </c:pt>
                <c:pt idx="167">
                  <c:v>132.89322629083694</c:v>
                </c:pt>
                <c:pt idx="168">
                  <c:v>132.70715777782868</c:v>
                </c:pt>
                <c:pt idx="169">
                  <c:v>132.730876401465</c:v>
                </c:pt>
                <c:pt idx="170">
                  <c:v>132.90692584069578</c:v>
                </c:pt>
                <c:pt idx="171">
                  <c:v>132.70654436514849</c:v>
                </c:pt>
                <c:pt idx="172">
                  <c:v>132.34503982558923</c:v>
                </c:pt>
                <c:pt idx="173">
                  <c:v>132.27102136217283</c:v>
                </c:pt>
                <c:pt idx="174">
                  <c:v>132.42457900312812</c:v>
                </c:pt>
                <c:pt idx="175">
                  <c:v>132.20681750164022</c:v>
                </c:pt>
                <c:pt idx="176">
                  <c:v>132.11889501747143</c:v>
                </c:pt>
                <c:pt idx="177">
                  <c:v>132.0737069500268</c:v>
                </c:pt>
                <c:pt idx="178">
                  <c:v>132.09088250507352</c:v>
                </c:pt>
                <c:pt idx="179">
                  <c:v>131.80932608484014</c:v>
                </c:pt>
                <c:pt idx="180">
                  <c:v>131.43678011703676</c:v>
                </c:pt>
                <c:pt idx="181">
                  <c:v>131.71158899778749</c:v>
                </c:pt>
                <c:pt idx="182">
                  <c:v>131.7036146329441</c:v>
                </c:pt>
                <c:pt idx="183">
                  <c:v>131.24130594293129</c:v>
                </c:pt>
                <c:pt idx="184">
                  <c:v>131.13191401495374</c:v>
                </c:pt>
                <c:pt idx="185">
                  <c:v>131.42737445593943</c:v>
                </c:pt>
                <c:pt idx="186">
                  <c:v>131.20082070603493</c:v>
                </c:pt>
                <c:pt idx="187">
                  <c:v>131.1057417405965</c:v>
                </c:pt>
                <c:pt idx="188">
                  <c:v>131.29814885130082</c:v>
                </c:pt>
                <c:pt idx="189">
                  <c:v>130.7440327301442</c:v>
                </c:pt>
                <c:pt idx="190">
                  <c:v>130.90004402182038</c:v>
                </c:pt>
                <c:pt idx="191">
                  <c:v>130.63402738948665</c:v>
                </c:pt>
                <c:pt idx="192">
                  <c:v>130.64568223041135</c:v>
                </c:pt>
                <c:pt idx="193">
                  <c:v>130.64731799755839</c:v>
                </c:pt>
                <c:pt idx="194">
                  <c:v>130.41381223727765</c:v>
                </c:pt>
                <c:pt idx="195">
                  <c:v>130.17519470466158</c:v>
                </c:pt>
                <c:pt idx="196">
                  <c:v>130.34408766262288</c:v>
                </c:pt>
                <c:pt idx="197">
                  <c:v>130.25984565453567</c:v>
                </c:pt>
                <c:pt idx="198">
                  <c:v>129.726790035401</c:v>
                </c:pt>
                <c:pt idx="199">
                  <c:v>129.70675188784605</c:v>
                </c:pt>
                <c:pt idx="200">
                  <c:v>129.59899572701624</c:v>
                </c:pt>
                <c:pt idx="201">
                  <c:v>129.53704104631132</c:v>
                </c:pt>
                <c:pt idx="202">
                  <c:v>129.36099160708002</c:v>
                </c:pt>
                <c:pt idx="203">
                  <c:v>129.27000205951012</c:v>
                </c:pt>
                <c:pt idx="204">
                  <c:v>129.15549835919731</c:v>
                </c:pt>
                <c:pt idx="205">
                  <c:v>128.9422352173647</c:v>
                </c:pt>
                <c:pt idx="206">
                  <c:v>128.69400755275817</c:v>
                </c:pt>
                <c:pt idx="207">
                  <c:v>128.88559677988854</c:v>
                </c:pt>
                <c:pt idx="208">
                  <c:v>129.03240688136111</c:v>
                </c:pt>
                <c:pt idx="209">
                  <c:v>128.82568680811769</c:v>
                </c:pt>
                <c:pt idx="210">
                  <c:v>128.73551514412131</c:v>
                </c:pt>
                <c:pt idx="211">
                  <c:v>128.92240154070345</c:v>
                </c:pt>
                <c:pt idx="212">
                  <c:v>128.82425551186387</c:v>
                </c:pt>
                <c:pt idx="213">
                  <c:v>128.82589127901113</c:v>
                </c:pt>
                <c:pt idx="214">
                  <c:v>128.86596757412076</c:v>
                </c:pt>
                <c:pt idx="215">
                  <c:v>129.02034309864965</c:v>
                </c:pt>
                <c:pt idx="216">
                  <c:v>128.72222453604942</c:v>
                </c:pt>
                <c:pt idx="217">
                  <c:v>128.76291424383913</c:v>
                </c:pt>
                <c:pt idx="218">
                  <c:v>128.97004325886942</c:v>
                </c:pt>
                <c:pt idx="219">
                  <c:v>128.96247783581296</c:v>
                </c:pt>
                <c:pt idx="220">
                  <c:v>128.4341250472265</c:v>
                </c:pt>
                <c:pt idx="221">
                  <c:v>128.5885005717557</c:v>
                </c:pt>
                <c:pt idx="222">
                  <c:v>128.45559449103527</c:v>
                </c:pt>
                <c:pt idx="223">
                  <c:v>129.13157526466765</c:v>
                </c:pt>
                <c:pt idx="224">
                  <c:v>128.63021263401228</c:v>
                </c:pt>
                <c:pt idx="225">
                  <c:v>128.25419066102091</c:v>
                </c:pt>
                <c:pt idx="226">
                  <c:v>128.31226039475089</c:v>
                </c:pt>
                <c:pt idx="227">
                  <c:v>128.24703417975118</c:v>
                </c:pt>
                <c:pt idx="228">
                  <c:v>127.93705630533302</c:v>
                </c:pt>
                <c:pt idx="229">
                  <c:v>128.01025688517595</c:v>
                </c:pt>
                <c:pt idx="230">
                  <c:v>128.32146158495445</c:v>
                </c:pt>
                <c:pt idx="231">
                  <c:v>127.98306225635169</c:v>
                </c:pt>
                <c:pt idx="232">
                  <c:v>127.78247630991073</c:v>
                </c:pt>
                <c:pt idx="233">
                  <c:v>127.77143488166629</c:v>
                </c:pt>
                <c:pt idx="234">
                  <c:v>127.94482619928283</c:v>
                </c:pt>
                <c:pt idx="235">
                  <c:v>128.02600114396884</c:v>
                </c:pt>
                <c:pt idx="236">
                  <c:v>127.85731265690093</c:v>
                </c:pt>
                <c:pt idx="237">
                  <c:v>127.71806797848474</c:v>
                </c:pt>
                <c:pt idx="238">
                  <c:v>128.09408995147629</c:v>
                </c:pt>
                <c:pt idx="239">
                  <c:v>127.75385038483249</c:v>
                </c:pt>
                <c:pt idx="240">
                  <c:v>128.05973884138231</c:v>
                </c:pt>
                <c:pt idx="241">
                  <c:v>127.98449355260564</c:v>
                </c:pt>
                <c:pt idx="242">
                  <c:v>127.78840596581979</c:v>
                </c:pt>
                <c:pt idx="243">
                  <c:v>127.44796192828271</c:v>
                </c:pt>
                <c:pt idx="244">
                  <c:v>127.38253124238967</c:v>
                </c:pt>
                <c:pt idx="245">
                  <c:v>127.69741641824989</c:v>
                </c:pt>
                <c:pt idx="246">
                  <c:v>127.50971213809406</c:v>
                </c:pt>
                <c:pt idx="247">
                  <c:v>127.43344449484998</c:v>
                </c:pt>
                <c:pt idx="248">
                  <c:v>127.32282574151201</c:v>
                </c:pt>
                <c:pt idx="249">
                  <c:v>127.30708148271916</c:v>
                </c:pt>
                <c:pt idx="250">
                  <c:v>126.90754535698477</c:v>
                </c:pt>
                <c:pt idx="251">
                  <c:v>126.72679308720544</c:v>
                </c:pt>
                <c:pt idx="252">
                  <c:v>126.86665117830161</c:v>
                </c:pt>
                <c:pt idx="253">
                  <c:v>127.18194529594859</c:v>
                </c:pt>
                <c:pt idx="254">
                  <c:v>127.07643831494607</c:v>
                </c:pt>
                <c:pt idx="255">
                  <c:v>127.15618196337819</c:v>
                </c:pt>
                <c:pt idx="256">
                  <c:v>127.19032860257862</c:v>
                </c:pt>
                <c:pt idx="257">
                  <c:v>127.14636736049437</c:v>
                </c:pt>
                <c:pt idx="258">
                  <c:v>126.92144937773695</c:v>
                </c:pt>
                <c:pt idx="259">
                  <c:v>127.0678505374229</c:v>
                </c:pt>
                <c:pt idx="260">
                  <c:v>127.4365115582513</c:v>
                </c:pt>
                <c:pt idx="261">
                  <c:v>127.29910711787589</c:v>
                </c:pt>
                <c:pt idx="262">
                  <c:v>127.20505050690475</c:v>
                </c:pt>
                <c:pt idx="263">
                  <c:v>127.21322934264138</c:v>
                </c:pt>
                <c:pt idx="264">
                  <c:v>127.45062004989683</c:v>
                </c:pt>
                <c:pt idx="265">
                  <c:v>126.83373136446161</c:v>
                </c:pt>
                <c:pt idx="266">
                  <c:v>126.73783451544975</c:v>
                </c:pt>
                <c:pt idx="267">
                  <c:v>126.97093133394371</c:v>
                </c:pt>
                <c:pt idx="268">
                  <c:v>127.30565018646524</c:v>
                </c:pt>
                <c:pt idx="269">
                  <c:v>127.1244889748989</c:v>
                </c:pt>
                <c:pt idx="270">
                  <c:v>127.17908270344077</c:v>
                </c:pt>
                <c:pt idx="271">
                  <c:v>127.2146606388954</c:v>
                </c:pt>
                <c:pt idx="272">
                  <c:v>126.98749347631039</c:v>
                </c:pt>
                <c:pt idx="273">
                  <c:v>126.46854634882125</c:v>
                </c:pt>
                <c:pt idx="274">
                  <c:v>126.72883779613959</c:v>
                </c:pt>
                <c:pt idx="275">
                  <c:v>126.68589890852211</c:v>
                </c:pt>
                <c:pt idx="276">
                  <c:v>126.79917578347452</c:v>
                </c:pt>
                <c:pt idx="277">
                  <c:v>126.68548996673529</c:v>
                </c:pt>
                <c:pt idx="278">
                  <c:v>126.98688006363012</c:v>
                </c:pt>
                <c:pt idx="279">
                  <c:v>126.96847768322282</c:v>
                </c:pt>
                <c:pt idx="280">
                  <c:v>126.60595078919671</c:v>
                </c:pt>
                <c:pt idx="281">
                  <c:v>126.39227870557724</c:v>
                </c:pt>
                <c:pt idx="282">
                  <c:v>126.59450041916517</c:v>
                </c:pt>
                <c:pt idx="283">
                  <c:v>126.68814808834962</c:v>
                </c:pt>
                <c:pt idx="284">
                  <c:v>126.64868520592063</c:v>
                </c:pt>
                <c:pt idx="285">
                  <c:v>126.66442946471335</c:v>
                </c:pt>
                <c:pt idx="286">
                  <c:v>126.71677401342802</c:v>
                </c:pt>
                <c:pt idx="287">
                  <c:v>126.28513595742727</c:v>
                </c:pt>
                <c:pt idx="288">
                  <c:v>126.02832051529717</c:v>
                </c:pt>
                <c:pt idx="289">
                  <c:v>126.25446532341505</c:v>
                </c:pt>
                <c:pt idx="290">
                  <c:v>126.46016304219124</c:v>
                </c:pt>
                <c:pt idx="291">
                  <c:v>126.11931006286726</c:v>
                </c:pt>
                <c:pt idx="292">
                  <c:v>125.80565171236742</c:v>
                </c:pt>
                <c:pt idx="293">
                  <c:v>126.05163019714658</c:v>
                </c:pt>
                <c:pt idx="294">
                  <c:v>126.2884074917221</c:v>
                </c:pt>
                <c:pt idx="295">
                  <c:v>126.01727908705261</c:v>
                </c:pt>
                <c:pt idx="296">
                  <c:v>125.78520462302599</c:v>
                </c:pt>
                <c:pt idx="297">
                  <c:v>125.65188960051889</c:v>
                </c:pt>
                <c:pt idx="298">
                  <c:v>125.70627885816722</c:v>
                </c:pt>
                <c:pt idx="299">
                  <c:v>125.34600114396891</c:v>
                </c:pt>
                <c:pt idx="300">
                  <c:v>125.43024315205621</c:v>
                </c:pt>
                <c:pt idx="301">
                  <c:v>125.80278911985954</c:v>
                </c:pt>
                <c:pt idx="302">
                  <c:v>125.96350324208427</c:v>
                </c:pt>
                <c:pt idx="303">
                  <c:v>126.09845403173867</c:v>
                </c:pt>
                <c:pt idx="304">
                  <c:v>126.11174463981092</c:v>
                </c:pt>
                <c:pt idx="305">
                  <c:v>126.13873479774168</c:v>
                </c:pt>
                <c:pt idx="306">
                  <c:v>125.74819539131759</c:v>
                </c:pt>
                <c:pt idx="307">
                  <c:v>125.67663057862224</c:v>
                </c:pt>
                <c:pt idx="308">
                  <c:v>125.96657030548552</c:v>
                </c:pt>
                <c:pt idx="309">
                  <c:v>126.5636253142596</c:v>
                </c:pt>
                <c:pt idx="310">
                  <c:v>126.16163553780439</c:v>
                </c:pt>
                <c:pt idx="311">
                  <c:v>126.19925818219259</c:v>
                </c:pt>
                <c:pt idx="312">
                  <c:v>126.1978268859387</c:v>
                </c:pt>
                <c:pt idx="313">
                  <c:v>126.06164927092409</c:v>
                </c:pt>
                <c:pt idx="314">
                  <c:v>125.73776737575342</c:v>
                </c:pt>
                <c:pt idx="315">
                  <c:v>125.96718371816581</c:v>
                </c:pt>
                <c:pt idx="316">
                  <c:v>126.08823048706799</c:v>
                </c:pt>
                <c:pt idx="317">
                  <c:v>126.26857381506062</c:v>
                </c:pt>
                <c:pt idx="318">
                  <c:v>125.68889883222715</c:v>
                </c:pt>
                <c:pt idx="319">
                  <c:v>125.87660311238254</c:v>
                </c:pt>
                <c:pt idx="320">
                  <c:v>126.13750797238113</c:v>
                </c:pt>
                <c:pt idx="321">
                  <c:v>126.06757892683309</c:v>
                </c:pt>
                <c:pt idx="322">
                  <c:v>125.8168976115052</c:v>
                </c:pt>
                <c:pt idx="323">
                  <c:v>125.88621324437308</c:v>
                </c:pt>
                <c:pt idx="324">
                  <c:v>126.01400755275817</c:v>
                </c:pt>
                <c:pt idx="325">
                  <c:v>125.90890951354248</c:v>
                </c:pt>
                <c:pt idx="326">
                  <c:v>126.00787342595561</c:v>
                </c:pt>
                <c:pt idx="327">
                  <c:v>126.08046059311823</c:v>
                </c:pt>
                <c:pt idx="328">
                  <c:v>126.17145014068802</c:v>
                </c:pt>
                <c:pt idx="329">
                  <c:v>125.94816792507827</c:v>
                </c:pt>
                <c:pt idx="330">
                  <c:v>125.87885229221034</c:v>
                </c:pt>
                <c:pt idx="331">
                  <c:v>125.89807255619144</c:v>
                </c:pt>
                <c:pt idx="332">
                  <c:v>125.96166300404377</c:v>
                </c:pt>
                <c:pt idx="333">
                  <c:v>126.05040337178622</c:v>
                </c:pt>
                <c:pt idx="334">
                  <c:v>125.88069253025104</c:v>
                </c:pt>
                <c:pt idx="335">
                  <c:v>125.89255184206914</c:v>
                </c:pt>
                <c:pt idx="336">
                  <c:v>125.65597901838726</c:v>
                </c:pt>
                <c:pt idx="337">
                  <c:v>125.34191172610046</c:v>
                </c:pt>
                <c:pt idx="338">
                  <c:v>125.40652452841981</c:v>
                </c:pt>
                <c:pt idx="339">
                  <c:v>125.74022102647452</c:v>
                </c:pt>
                <c:pt idx="340">
                  <c:v>125.18303784191646</c:v>
                </c:pt>
                <c:pt idx="341">
                  <c:v>124.98756366781096</c:v>
                </c:pt>
                <c:pt idx="342">
                  <c:v>125.1155624470893</c:v>
                </c:pt>
                <c:pt idx="343">
                  <c:v>125.15420744594493</c:v>
                </c:pt>
                <c:pt idx="344">
                  <c:v>124.79679232425424</c:v>
                </c:pt>
                <c:pt idx="345">
                  <c:v>125.02539078309294</c:v>
                </c:pt>
                <c:pt idx="346">
                  <c:v>124.91681673868916</c:v>
                </c:pt>
                <c:pt idx="347">
                  <c:v>124.89964118364234</c:v>
                </c:pt>
                <c:pt idx="348">
                  <c:v>124.96261821881444</c:v>
                </c:pt>
                <c:pt idx="349">
                  <c:v>125.25501159639873</c:v>
                </c:pt>
                <c:pt idx="350">
                  <c:v>125.49056206561393</c:v>
                </c:pt>
                <c:pt idx="351">
                  <c:v>125.19735080445565</c:v>
                </c:pt>
                <c:pt idx="352">
                  <c:v>125.0560614171052</c:v>
                </c:pt>
                <c:pt idx="353">
                  <c:v>125.0814158078888</c:v>
                </c:pt>
                <c:pt idx="354">
                  <c:v>125.62346814633401</c:v>
                </c:pt>
                <c:pt idx="355">
                  <c:v>125.43964881315318</c:v>
                </c:pt>
                <c:pt idx="356">
                  <c:v>125.54433791058224</c:v>
                </c:pt>
                <c:pt idx="357">
                  <c:v>125.46950156359205</c:v>
                </c:pt>
                <c:pt idx="358">
                  <c:v>125.48115640451677</c:v>
                </c:pt>
                <c:pt idx="359">
                  <c:v>125.24621934798216</c:v>
                </c:pt>
                <c:pt idx="360">
                  <c:v>125.15359403326455</c:v>
                </c:pt>
                <c:pt idx="361">
                  <c:v>125.08652758022421</c:v>
                </c:pt>
                <c:pt idx="362">
                  <c:v>125.49710513420307</c:v>
                </c:pt>
                <c:pt idx="363">
                  <c:v>125.32371381658659</c:v>
                </c:pt>
                <c:pt idx="364">
                  <c:v>125.37156000564576</c:v>
                </c:pt>
                <c:pt idx="365">
                  <c:v>125.22965720561537</c:v>
                </c:pt>
                <c:pt idx="366">
                  <c:v>124.9511678487831</c:v>
                </c:pt>
                <c:pt idx="367">
                  <c:v>124.93194758480192</c:v>
                </c:pt>
                <c:pt idx="368">
                  <c:v>125.04072610009922</c:v>
                </c:pt>
                <c:pt idx="369">
                  <c:v>125.48994865293366</c:v>
                </c:pt>
                <c:pt idx="370">
                  <c:v>125.16524887418952</c:v>
                </c:pt>
                <c:pt idx="371">
                  <c:v>125.20389387304483</c:v>
                </c:pt>
                <c:pt idx="372">
                  <c:v>125.09552429953449</c:v>
                </c:pt>
                <c:pt idx="373">
                  <c:v>125.3832148465707</c:v>
                </c:pt>
                <c:pt idx="374">
                  <c:v>125.0695564960708</c:v>
                </c:pt>
                <c:pt idx="375">
                  <c:v>125.30040413473705</c:v>
                </c:pt>
                <c:pt idx="376">
                  <c:v>125.20184916411063</c:v>
                </c:pt>
                <c:pt idx="377">
                  <c:v>125.41081841718163</c:v>
                </c:pt>
                <c:pt idx="378">
                  <c:v>125.06587601998935</c:v>
                </c:pt>
                <c:pt idx="379">
                  <c:v>125.05687930067892</c:v>
                </c:pt>
                <c:pt idx="380">
                  <c:v>125.06199107301441</c:v>
                </c:pt>
                <c:pt idx="381">
                  <c:v>125.05115411566331</c:v>
                </c:pt>
                <c:pt idx="382">
                  <c:v>124.79168055191887</c:v>
                </c:pt>
                <c:pt idx="383">
                  <c:v>124.97856694850086</c:v>
                </c:pt>
                <c:pt idx="384">
                  <c:v>124.91804356404978</c:v>
                </c:pt>
                <c:pt idx="385">
                  <c:v>124.57494140489801</c:v>
                </c:pt>
                <c:pt idx="386">
                  <c:v>124.58986778011739</c:v>
                </c:pt>
                <c:pt idx="387">
                  <c:v>124.6720650792705</c:v>
                </c:pt>
                <c:pt idx="388">
                  <c:v>124.8973920038148</c:v>
                </c:pt>
                <c:pt idx="389">
                  <c:v>124.3334612797743</c:v>
                </c:pt>
                <c:pt idx="390">
                  <c:v>124.37967170168601</c:v>
                </c:pt>
                <c:pt idx="391">
                  <c:v>124.32057961348896</c:v>
                </c:pt>
                <c:pt idx="392">
                  <c:v>124.31853490455489</c:v>
                </c:pt>
                <c:pt idx="393">
                  <c:v>124.22059334660864</c:v>
                </c:pt>
                <c:pt idx="394">
                  <c:v>124.5129867241931</c:v>
                </c:pt>
                <c:pt idx="395">
                  <c:v>124.80906057785911</c:v>
                </c:pt>
                <c:pt idx="396">
                  <c:v>124.56226420950628</c:v>
                </c:pt>
                <c:pt idx="397">
                  <c:v>124.60131815014887</c:v>
                </c:pt>
                <c:pt idx="398">
                  <c:v>124.84198039169908</c:v>
                </c:pt>
                <c:pt idx="399">
                  <c:v>125.01189570412767</c:v>
                </c:pt>
                <c:pt idx="400">
                  <c:v>124.77327817151146</c:v>
                </c:pt>
                <c:pt idx="401">
                  <c:v>124.56267315129332</c:v>
                </c:pt>
                <c:pt idx="402">
                  <c:v>124.84545639688706</c:v>
                </c:pt>
                <c:pt idx="403">
                  <c:v>124.75160425680937</c:v>
                </c:pt>
                <c:pt idx="404">
                  <c:v>124.81130975768687</c:v>
                </c:pt>
                <c:pt idx="405">
                  <c:v>125.21207270878139</c:v>
                </c:pt>
                <c:pt idx="406">
                  <c:v>125.15011802807666</c:v>
                </c:pt>
                <c:pt idx="407">
                  <c:v>125.02457289951927</c:v>
                </c:pt>
                <c:pt idx="408">
                  <c:v>124.75385343663692</c:v>
                </c:pt>
                <c:pt idx="409">
                  <c:v>124.6996686498818</c:v>
                </c:pt>
                <c:pt idx="410">
                  <c:v>124.7399494158845</c:v>
                </c:pt>
                <c:pt idx="411">
                  <c:v>124.63853185275032</c:v>
                </c:pt>
                <c:pt idx="412">
                  <c:v>124.50889730632493</c:v>
                </c:pt>
                <c:pt idx="413">
                  <c:v>124.86058724299977</c:v>
                </c:pt>
                <c:pt idx="414">
                  <c:v>124.92335980727842</c:v>
                </c:pt>
                <c:pt idx="415">
                  <c:v>124.68862722163742</c:v>
                </c:pt>
                <c:pt idx="416">
                  <c:v>124.56676256916154</c:v>
                </c:pt>
                <c:pt idx="417">
                  <c:v>124.31567231204716</c:v>
                </c:pt>
                <c:pt idx="418">
                  <c:v>124.63485137666893</c:v>
                </c:pt>
                <c:pt idx="419">
                  <c:v>124.50010505790812</c:v>
                </c:pt>
                <c:pt idx="420">
                  <c:v>124.67881261875337</c:v>
                </c:pt>
                <c:pt idx="421">
                  <c:v>124.90311718883049</c:v>
                </c:pt>
                <c:pt idx="422">
                  <c:v>124.67349637552468</c:v>
                </c:pt>
                <c:pt idx="423">
                  <c:v>124.55285854840936</c:v>
                </c:pt>
                <c:pt idx="424">
                  <c:v>124.55674349538411</c:v>
                </c:pt>
                <c:pt idx="425">
                  <c:v>124.69087640146491</c:v>
                </c:pt>
                <c:pt idx="426">
                  <c:v>124.24185831952389</c:v>
                </c:pt>
                <c:pt idx="427">
                  <c:v>124.05026909239328</c:v>
                </c:pt>
                <c:pt idx="428">
                  <c:v>124.1754052791639</c:v>
                </c:pt>
                <c:pt idx="429">
                  <c:v>124.39950537834754</c:v>
                </c:pt>
                <c:pt idx="430">
                  <c:v>124.17111139040205</c:v>
                </c:pt>
                <c:pt idx="431">
                  <c:v>124.10711200076308</c:v>
                </c:pt>
                <c:pt idx="432">
                  <c:v>123.83312100358599</c:v>
                </c:pt>
                <c:pt idx="433">
                  <c:v>123.65523132631419</c:v>
                </c:pt>
                <c:pt idx="434">
                  <c:v>123.24669848126963</c:v>
                </c:pt>
                <c:pt idx="435">
                  <c:v>123.41559143923088</c:v>
                </c:pt>
                <c:pt idx="436">
                  <c:v>123.57712344502927</c:v>
                </c:pt>
                <c:pt idx="437">
                  <c:v>123.71432341451124</c:v>
                </c:pt>
                <c:pt idx="438">
                  <c:v>123.49431273319598</c:v>
                </c:pt>
                <c:pt idx="439">
                  <c:v>123.57487426520167</c:v>
                </c:pt>
                <c:pt idx="440">
                  <c:v>123.7202530704204</c:v>
                </c:pt>
                <c:pt idx="441">
                  <c:v>123.5638328369572</c:v>
                </c:pt>
                <c:pt idx="442">
                  <c:v>123.53091302311738</c:v>
                </c:pt>
                <c:pt idx="443">
                  <c:v>123.67199793957421</c:v>
                </c:pt>
                <c:pt idx="444">
                  <c:v>123.68753772747378</c:v>
                </c:pt>
                <c:pt idx="445">
                  <c:v>123.61535950209809</c:v>
                </c:pt>
                <c:pt idx="446">
                  <c:v>123.5442036311893</c:v>
                </c:pt>
                <c:pt idx="447">
                  <c:v>123.57180720180041</c:v>
                </c:pt>
                <c:pt idx="448">
                  <c:v>123.76135171999691</c:v>
                </c:pt>
                <c:pt idx="449">
                  <c:v>123.53643373723972</c:v>
                </c:pt>
                <c:pt idx="450">
                  <c:v>123.75664888944853</c:v>
                </c:pt>
                <c:pt idx="451">
                  <c:v>123.95907507393005</c:v>
                </c:pt>
                <c:pt idx="452">
                  <c:v>123.84722949523169</c:v>
                </c:pt>
                <c:pt idx="453">
                  <c:v>123.55728976836818</c:v>
                </c:pt>
                <c:pt idx="454">
                  <c:v>123.56342389517047</c:v>
                </c:pt>
                <c:pt idx="455">
                  <c:v>123.61556397299154</c:v>
                </c:pt>
                <c:pt idx="456">
                  <c:v>123.44707995681694</c:v>
                </c:pt>
                <c:pt idx="457">
                  <c:v>123.49942450553135</c:v>
                </c:pt>
                <c:pt idx="458">
                  <c:v>123.67772312458997</c:v>
                </c:pt>
                <c:pt idx="459">
                  <c:v>123.81206050156408</c:v>
                </c:pt>
                <c:pt idx="460">
                  <c:v>123.48061318333728</c:v>
                </c:pt>
                <c:pt idx="461">
                  <c:v>123.24383588876178</c:v>
                </c:pt>
                <c:pt idx="462">
                  <c:v>123.3010877389183</c:v>
                </c:pt>
                <c:pt idx="463">
                  <c:v>123.41702273548501</c:v>
                </c:pt>
                <c:pt idx="464">
                  <c:v>123.5793726248571</c:v>
                </c:pt>
                <c:pt idx="465">
                  <c:v>123.73906439261471</c:v>
                </c:pt>
                <c:pt idx="466">
                  <c:v>123.58366651361852</c:v>
                </c:pt>
                <c:pt idx="467">
                  <c:v>123.38553421789868</c:v>
                </c:pt>
                <c:pt idx="468">
                  <c:v>123.15816258442069</c:v>
                </c:pt>
                <c:pt idx="469">
                  <c:v>123.35343228763261</c:v>
                </c:pt>
                <c:pt idx="470">
                  <c:v>123.52355207095458</c:v>
                </c:pt>
                <c:pt idx="471">
                  <c:v>123.26735004150461</c:v>
                </c:pt>
                <c:pt idx="472">
                  <c:v>123.13648866971855</c:v>
                </c:pt>
                <c:pt idx="473">
                  <c:v>123.23790623285265</c:v>
                </c:pt>
                <c:pt idx="474">
                  <c:v>123.3270555423819</c:v>
                </c:pt>
                <c:pt idx="475">
                  <c:v>122.92588364950022</c:v>
                </c:pt>
                <c:pt idx="476">
                  <c:v>122.85125177340352</c:v>
                </c:pt>
                <c:pt idx="477">
                  <c:v>122.79727145754175</c:v>
                </c:pt>
                <c:pt idx="478">
                  <c:v>122.88703417975125</c:v>
                </c:pt>
                <c:pt idx="479">
                  <c:v>122.78929709269863</c:v>
                </c:pt>
                <c:pt idx="480">
                  <c:v>122.55640474509805</c:v>
                </c:pt>
                <c:pt idx="481">
                  <c:v>122.40018898252826</c:v>
                </c:pt>
                <c:pt idx="482">
                  <c:v>122.15482391042939</c:v>
                </c:pt>
                <c:pt idx="483">
                  <c:v>122.05422423086905</c:v>
                </c:pt>
                <c:pt idx="484">
                  <c:v>122.18263195193414</c:v>
                </c:pt>
                <c:pt idx="485">
                  <c:v>122.2838450441749</c:v>
                </c:pt>
                <c:pt idx="486">
                  <c:v>122.0613807121385</c:v>
                </c:pt>
                <c:pt idx="487">
                  <c:v>121.9055738913559</c:v>
                </c:pt>
                <c:pt idx="488">
                  <c:v>122.06751483894105</c:v>
                </c:pt>
                <c:pt idx="489">
                  <c:v>122.45028435141529</c:v>
                </c:pt>
                <c:pt idx="490">
                  <c:v>122.3881251998169</c:v>
                </c:pt>
                <c:pt idx="491">
                  <c:v>122.25562806088348</c:v>
                </c:pt>
                <c:pt idx="492">
                  <c:v>122.1963315017929</c:v>
                </c:pt>
                <c:pt idx="493">
                  <c:v>122.15298367238876</c:v>
                </c:pt>
                <c:pt idx="494">
                  <c:v>122.03561737956808</c:v>
                </c:pt>
                <c:pt idx="495">
                  <c:v>122.16975028564889</c:v>
                </c:pt>
                <c:pt idx="496">
                  <c:v>122.44455916639969</c:v>
                </c:pt>
                <c:pt idx="497">
                  <c:v>122.22516189776441</c:v>
                </c:pt>
                <c:pt idx="498">
                  <c:v>122.09041557900373</c:v>
                </c:pt>
                <c:pt idx="499">
                  <c:v>121.86467723659121</c:v>
                </c:pt>
                <c:pt idx="500">
                  <c:v>122.08141638361174</c:v>
                </c:pt>
                <c:pt idx="501">
                  <c:v>121.7685759166858</c:v>
                </c:pt>
                <c:pt idx="502">
                  <c:v>121.85649840085448</c:v>
                </c:pt>
                <c:pt idx="503">
                  <c:v>122.1059528908216</c:v>
                </c:pt>
                <c:pt idx="504">
                  <c:v>122.07119283894107</c:v>
                </c:pt>
                <c:pt idx="505">
                  <c:v>121.75630766308092</c:v>
                </c:pt>
                <c:pt idx="506">
                  <c:v>121.50480846417936</c:v>
                </c:pt>
                <c:pt idx="507">
                  <c:v>121.48640608377197</c:v>
                </c:pt>
                <c:pt idx="508">
                  <c:v>121.33918704051273</c:v>
                </c:pt>
                <c:pt idx="509">
                  <c:v>121.40870714427408</c:v>
                </c:pt>
                <c:pt idx="510">
                  <c:v>121.44142248722063</c:v>
                </c:pt>
                <c:pt idx="511">
                  <c:v>121.55388147859931</c:v>
                </c:pt>
                <c:pt idx="512">
                  <c:v>121.21445979552918</c:v>
                </c:pt>
                <c:pt idx="513">
                  <c:v>121.01203361104737</c:v>
                </c:pt>
                <c:pt idx="514">
                  <c:v>121.09177725947973</c:v>
                </c:pt>
                <c:pt idx="515">
                  <c:v>121.3126058243688</c:v>
                </c:pt>
                <c:pt idx="516">
                  <c:v>121.22059392233149</c:v>
                </c:pt>
                <c:pt idx="517">
                  <c:v>121.31056111543447</c:v>
                </c:pt>
                <c:pt idx="518">
                  <c:v>121.21037037766094</c:v>
                </c:pt>
                <c:pt idx="519">
                  <c:v>121.53752380712587</c:v>
                </c:pt>
                <c:pt idx="520">
                  <c:v>120.93228996261556</c:v>
                </c:pt>
                <c:pt idx="521">
                  <c:v>120.63580716716267</c:v>
                </c:pt>
                <c:pt idx="522">
                  <c:v>120.7073719798581</c:v>
                </c:pt>
                <c:pt idx="523">
                  <c:v>121.10813493095279</c:v>
                </c:pt>
                <c:pt idx="524">
                  <c:v>120.78302621042175</c:v>
                </c:pt>
                <c:pt idx="525">
                  <c:v>120.57651060807204</c:v>
                </c:pt>
                <c:pt idx="526">
                  <c:v>120.42724685587841</c:v>
                </c:pt>
                <c:pt idx="527">
                  <c:v>119.97536618142964</c:v>
                </c:pt>
                <c:pt idx="528">
                  <c:v>119.81587888456559</c:v>
                </c:pt>
                <c:pt idx="529">
                  <c:v>119.80156592202631</c:v>
                </c:pt>
                <c:pt idx="530">
                  <c:v>120.06942279240097</c:v>
                </c:pt>
                <c:pt idx="531">
                  <c:v>119.99990268863984</c:v>
                </c:pt>
                <c:pt idx="532">
                  <c:v>119.97536618142964</c:v>
                </c:pt>
                <c:pt idx="533">
                  <c:v>119.94265083848332</c:v>
                </c:pt>
                <c:pt idx="534">
                  <c:v>119.96923205462741</c:v>
                </c:pt>
                <c:pt idx="535">
                  <c:v>119.77702941481664</c:v>
                </c:pt>
                <c:pt idx="536">
                  <c:v>119.71568814679193</c:v>
                </c:pt>
                <c:pt idx="537">
                  <c:v>119.86904131685354</c:v>
                </c:pt>
                <c:pt idx="538">
                  <c:v>119.95900850995643</c:v>
                </c:pt>
                <c:pt idx="539">
                  <c:v>119.7790741237508</c:v>
                </c:pt>
                <c:pt idx="540">
                  <c:v>119.67888338597704</c:v>
                </c:pt>
                <c:pt idx="541">
                  <c:v>119.68910693064784</c:v>
                </c:pt>
                <c:pt idx="542">
                  <c:v>119.47236778362709</c:v>
                </c:pt>
                <c:pt idx="543">
                  <c:v>119.22700271152831</c:v>
                </c:pt>
                <c:pt idx="544">
                  <c:v>119.48054661936368</c:v>
                </c:pt>
                <c:pt idx="545">
                  <c:v>119.73000110933089</c:v>
                </c:pt>
                <c:pt idx="546">
                  <c:v>119.38240059052414</c:v>
                </c:pt>
                <c:pt idx="547">
                  <c:v>119.19224265964739</c:v>
                </c:pt>
                <c:pt idx="548">
                  <c:v>119.12681197375451</c:v>
                </c:pt>
                <c:pt idx="549">
                  <c:v>119.06956012359798</c:v>
                </c:pt>
                <c:pt idx="550">
                  <c:v>118.82419505149923</c:v>
                </c:pt>
                <c:pt idx="551">
                  <c:v>118.70151251544969</c:v>
                </c:pt>
                <c:pt idx="552">
                  <c:v>119.030710653849</c:v>
                </c:pt>
                <c:pt idx="553">
                  <c:v>118.74854082093519</c:v>
                </c:pt>
                <c:pt idx="554">
                  <c:v>118.77307732814532</c:v>
                </c:pt>
                <c:pt idx="555">
                  <c:v>118.87326806591892</c:v>
                </c:pt>
                <c:pt idx="556">
                  <c:v>118.79556912642106</c:v>
                </c:pt>
                <c:pt idx="557">
                  <c:v>118.34777786984057</c:v>
                </c:pt>
                <c:pt idx="558">
                  <c:v>118.30892840009143</c:v>
                </c:pt>
                <c:pt idx="559">
                  <c:v>118.35800141451121</c:v>
                </c:pt>
                <c:pt idx="560">
                  <c:v>118.52362283817817</c:v>
                </c:pt>
                <c:pt idx="561">
                  <c:v>118.45614744335083</c:v>
                </c:pt>
                <c:pt idx="562">
                  <c:v>118.46841569695586</c:v>
                </c:pt>
                <c:pt idx="563">
                  <c:v>118.41525326466773</c:v>
                </c:pt>
                <c:pt idx="564">
                  <c:v>118.25167654993511</c:v>
                </c:pt>
                <c:pt idx="565">
                  <c:v>117.89180777752334</c:v>
                </c:pt>
                <c:pt idx="566">
                  <c:v>118.13512814068817</c:v>
                </c:pt>
                <c:pt idx="567">
                  <c:v>118.26190009460599</c:v>
                </c:pt>
                <c:pt idx="568">
                  <c:v>118.37844850385301</c:v>
                </c:pt>
                <c:pt idx="569">
                  <c:v>117.93474666514082</c:v>
                </c:pt>
                <c:pt idx="570">
                  <c:v>117.74254402532986</c:v>
                </c:pt>
                <c:pt idx="571">
                  <c:v>117.53398371404607</c:v>
                </c:pt>
                <c:pt idx="572">
                  <c:v>117.18842790417338</c:v>
                </c:pt>
                <c:pt idx="573">
                  <c:v>116.99622526436266</c:v>
                </c:pt>
                <c:pt idx="574">
                  <c:v>117.12708663614876</c:v>
                </c:pt>
                <c:pt idx="575">
                  <c:v>117.10255012893886</c:v>
                </c:pt>
                <c:pt idx="576">
                  <c:v>116.88172156404987</c:v>
                </c:pt>
                <c:pt idx="577">
                  <c:v>116.65271416342408</c:v>
                </c:pt>
                <c:pt idx="578">
                  <c:v>116.64862474555574</c:v>
                </c:pt>
                <c:pt idx="579">
                  <c:v>116.73654722972449</c:v>
                </c:pt>
                <c:pt idx="580">
                  <c:v>116.39917025558869</c:v>
                </c:pt>
                <c:pt idx="581">
                  <c:v>116.36849962157609</c:v>
                </c:pt>
                <c:pt idx="582">
                  <c:v>116.85922976577393</c:v>
                </c:pt>
                <c:pt idx="583">
                  <c:v>116.99418055542847</c:v>
                </c:pt>
                <c:pt idx="584">
                  <c:v>116.91648161593055</c:v>
                </c:pt>
                <c:pt idx="585">
                  <c:v>116.92261574273284</c:v>
                </c:pt>
                <c:pt idx="586">
                  <c:v>116.91239219806215</c:v>
                </c:pt>
                <c:pt idx="587">
                  <c:v>116.69974246890985</c:v>
                </c:pt>
                <c:pt idx="588">
                  <c:v>116.5157186648356</c:v>
                </c:pt>
                <c:pt idx="589">
                  <c:v>116.67520596169985</c:v>
                </c:pt>
                <c:pt idx="590">
                  <c:v>117.19660673991005</c:v>
                </c:pt>
                <c:pt idx="591">
                  <c:v>117.04325356984801</c:v>
                </c:pt>
                <c:pt idx="592">
                  <c:v>116.79379907988098</c:v>
                </c:pt>
                <c:pt idx="593">
                  <c:v>116.41757263599621</c:v>
                </c:pt>
                <c:pt idx="594">
                  <c:v>116.15789460135812</c:v>
                </c:pt>
                <c:pt idx="595">
                  <c:v>116.39917025558877</c:v>
                </c:pt>
                <c:pt idx="596">
                  <c:v>116.74268135652716</c:v>
                </c:pt>
                <c:pt idx="597">
                  <c:v>116.69565305104152</c:v>
                </c:pt>
                <c:pt idx="598">
                  <c:v>116.36849962157609</c:v>
                </c:pt>
                <c:pt idx="599">
                  <c:v>116.24377237659256</c:v>
                </c:pt>
                <c:pt idx="600">
                  <c:v>116.11904513160897</c:v>
                </c:pt>
                <c:pt idx="601">
                  <c:v>115.8225623361563</c:v>
                </c:pt>
                <c:pt idx="602">
                  <c:v>115.61604673380624</c:v>
                </c:pt>
                <c:pt idx="603">
                  <c:v>115.93297661860059</c:v>
                </c:pt>
                <c:pt idx="604">
                  <c:v>116.14767105668717</c:v>
                </c:pt>
                <c:pt idx="605">
                  <c:v>116.14971576562147</c:v>
                </c:pt>
                <c:pt idx="606">
                  <c:v>116.16607343709461</c:v>
                </c:pt>
                <c:pt idx="607">
                  <c:v>115.96364725261326</c:v>
                </c:pt>
                <c:pt idx="608">
                  <c:v>115.66920916609459</c:v>
                </c:pt>
                <c:pt idx="609">
                  <c:v>115.64262794995037</c:v>
                </c:pt>
                <c:pt idx="610">
                  <c:v>115.7918917021439</c:v>
                </c:pt>
                <c:pt idx="611">
                  <c:v>116.19469936217284</c:v>
                </c:pt>
                <c:pt idx="612">
                  <c:v>116.09041920653088</c:v>
                </c:pt>
                <c:pt idx="613">
                  <c:v>115.71419276264584</c:v>
                </c:pt>
                <c:pt idx="614">
                  <c:v>115.50358774242774</c:v>
                </c:pt>
                <c:pt idx="615">
                  <c:v>115.29502743114368</c:v>
                </c:pt>
                <c:pt idx="616">
                  <c:v>114.91471156939028</c:v>
                </c:pt>
                <c:pt idx="617">
                  <c:v>114.85337030136556</c:v>
                </c:pt>
                <c:pt idx="618">
                  <c:v>115.0414835233082</c:v>
                </c:pt>
                <c:pt idx="619">
                  <c:v>115.24799912565811</c:v>
                </c:pt>
                <c:pt idx="620">
                  <c:v>115.01081288929564</c:v>
                </c:pt>
                <c:pt idx="621">
                  <c:v>114.60596052033274</c:v>
                </c:pt>
                <c:pt idx="622">
                  <c:v>114.71637480277717</c:v>
                </c:pt>
                <c:pt idx="623">
                  <c:v>114.5527980880446</c:v>
                </c:pt>
                <c:pt idx="624">
                  <c:v>114.47305443961244</c:v>
                </c:pt>
                <c:pt idx="625">
                  <c:v>114.5589322148471</c:v>
                </c:pt>
                <c:pt idx="626">
                  <c:v>114.61822877393772</c:v>
                </c:pt>
                <c:pt idx="627">
                  <c:v>114.73886660105305</c:v>
                </c:pt>
                <c:pt idx="628">
                  <c:v>114.63458644541083</c:v>
                </c:pt>
                <c:pt idx="629">
                  <c:v>114.74295601892128</c:v>
                </c:pt>
                <c:pt idx="630">
                  <c:v>114.73273247425026</c:v>
                </c:pt>
                <c:pt idx="631">
                  <c:v>114.63458644541096</c:v>
                </c:pt>
                <c:pt idx="632">
                  <c:v>114.6488994079498</c:v>
                </c:pt>
                <c:pt idx="633">
                  <c:v>114.85541501029968</c:v>
                </c:pt>
                <c:pt idx="634">
                  <c:v>115.16212135042331</c:v>
                </c:pt>
                <c:pt idx="635">
                  <c:v>115.17643431296258</c:v>
                </c:pt>
                <c:pt idx="636">
                  <c:v>114.95151633020522</c:v>
                </c:pt>
                <c:pt idx="637">
                  <c:v>114.78793961547281</c:v>
                </c:pt>
                <c:pt idx="638">
                  <c:v>114.67957004196226</c:v>
                </c:pt>
                <c:pt idx="639">
                  <c:v>114.48327798428326</c:v>
                </c:pt>
                <c:pt idx="640">
                  <c:v>114.57528988632021</c:v>
                </c:pt>
                <c:pt idx="641">
                  <c:v>114.54257454337368</c:v>
                </c:pt>
                <c:pt idx="642">
                  <c:v>114.49350152895394</c:v>
                </c:pt>
                <c:pt idx="643">
                  <c:v>114.2828965087358</c:v>
                </c:pt>
                <c:pt idx="644">
                  <c:v>114.02526318303207</c:v>
                </c:pt>
                <c:pt idx="645">
                  <c:v>114.09069386892487</c:v>
                </c:pt>
                <c:pt idx="646">
                  <c:v>114.02117376516367</c:v>
                </c:pt>
                <c:pt idx="647">
                  <c:v>113.777853401999</c:v>
                </c:pt>
                <c:pt idx="648">
                  <c:v>113.89644652018011</c:v>
                </c:pt>
                <c:pt idx="649">
                  <c:v>113.95983249713888</c:v>
                </c:pt>
                <c:pt idx="650">
                  <c:v>113.96596662394124</c:v>
                </c:pt>
                <c:pt idx="651">
                  <c:v>113.96596662394141</c:v>
                </c:pt>
                <c:pt idx="652">
                  <c:v>113.79012165560401</c:v>
                </c:pt>
                <c:pt idx="653">
                  <c:v>113.88826768444345</c:v>
                </c:pt>
                <c:pt idx="654">
                  <c:v>113.81874758068224</c:v>
                </c:pt>
                <c:pt idx="655">
                  <c:v>113.5427118745708</c:v>
                </c:pt>
                <c:pt idx="656">
                  <c:v>113.7471827679864</c:v>
                </c:pt>
                <c:pt idx="657">
                  <c:v>113.74309335011841</c:v>
                </c:pt>
                <c:pt idx="658">
                  <c:v>113.68175208209364</c:v>
                </c:pt>
                <c:pt idx="659">
                  <c:v>113.71037800717163</c:v>
                </c:pt>
                <c:pt idx="660">
                  <c:v>113.57133779964902</c:v>
                </c:pt>
                <c:pt idx="661">
                  <c:v>113.28916796673542</c:v>
                </c:pt>
                <c:pt idx="662">
                  <c:v>112.91703094071876</c:v>
                </c:pt>
                <c:pt idx="663">
                  <c:v>113.03153464103156</c:v>
                </c:pt>
                <c:pt idx="664">
                  <c:v>113.33006214541838</c:v>
                </c:pt>
                <c:pt idx="665">
                  <c:v>113.22373728084233</c:v>
                </c:pt>
                <c:pt idx="666">
                  <c:v>112.80661665827417</c:v>
                </c:pt>
                <c:pt idx="667">
                  <c:v>112.8393320012208</c:v>
                </c:pt>
                <c:pt idx="668">
                  <c:v>112.36291481956218</c:v>
                </c:pt>
                <c:pt idx="669">
                  <c:v>111.80675398947125</c:v>
                </c:pt>
                <c:pt idx="670">
                  <c:v>112.02962726329451</c:v>
                </c:pt>
                <c:pt idx="671">
                  <c:v>112.34655714808875</c:v>
                </c:pt>
                <c:pt idx="672">
                  <c:v>112.16866747081708</c:v>
                </c:pt>
                <c:pt idx="673">
                  <c:v>111.93761536125724</c:v>
                </c:pt>
                <c:pt idx="674">
                  <c:v>112.05416377050418</c:v>
                </c:pt>
                <c:pt idx="675">
                  <c:v>112.06234260624097</c:v>
                </c:pt>
                <c:pt idx="676">
                  <c:v>111.82720107881286</c:v>
                </c:pt>
                <c:pt idx="677">
                  <c:v>111.57570187991151</c:v>
                </c:pt>
                <c:pt idx="678">
                  <c:v>111.67589261768514</c:v>
                </c:pt>
                <c:pt idx="679">
                  <c:v>111.97033070420389</c:v>
                </c:pt>
                <c:pt idx="680">
                  <c:v>112.00100133821635</c:v>
                </c:pt>
                <c:pt idx="681">
                  <c:v>112.1134603295948</c:v>
                </c:pt>
                <c:pt idx="682">
                  <c:v>111.96419657740157</c:v>
                </c:pt>
                <c:pt idx="683">
                  <c:v>112.03780609903096</c:v>
                </c:pt>
                <c:pt idx="684">
                  <c:v>111.5225394476233</c:v>
                </c:pt>
                <c:pt idx="685">
                  <c:v>111.43870638132309</c:v>
                </c:pt>
                <c:pt idx="686">
                  <c:v>111.37940982223223</c:v>
                </c:pt>
                <c:pt idx="687">
                  <c:v>111.52662886549163</c:v>
                </c:pt>
                <c:pt idx="688">
                  <c:v>111.34464977035171</c:v>
                </c:pt>
                <c:pt idx="689">
                  <c:v>111.33647093461521</c:v>
                </c:pt>
                <c:pt idx="690">
                  <c:v>111.30580030060267</c:v>
                </c:pt>
                <c:pt idx="691">
                  <c:v>111.28330850232683</c:v>
                </c:pt>
                <c:pt idx="692">
                  <c:v>110.72305825436777</c:v>
                </c:pt>
                <c:pt idx="693">
                  <c:v>110.6249122255284</c:v>
                </c:pt>
                <c:pt idx="694">
                  <c:v>110.66989582207988</c:v>
                </c:pt>
                <c:pt idx="695">
                  <c:v>110.800757193866</c:v>
                </c:pt>
                <c:pt idx="696">
                  <c:v>110.72305825436787</c:v>
                </c:pt>
                <c:pt idx="697">
                  <c:v>110.69238762035572</c:v>
                </c:pt>
                <c:pt idx="698">
                  <c:v>110.76599714198522</c:v>
                </c:pt>
                <c:pt idx="699">
                  <c:v>110.04830430609596</c:v>
                </c:pt>
                <c:pt idx="700">
                  <c:v>109.92562177004667</c:v>
                </c:pt>
                <c:pt idx="701">
                  <c:v>109.68639082474996</c:v>
                </c:pt>
                <c:pt idx="702">
                  <c:v>109.84996753948271</c:v>
                </c:pt>
                <c:pt idx="703">
                  <c:v>109.61891542992289</c:v>
                </c:pt>
                <c:pt idx="704">
                  <c:v>109.55757416189807</c:v>
                </c:pt>
                <c:pt idx="705">
                  <c:v>109.62504955672537</c:v>
                </c:pt>
                <c:pt idx="706">
                  <c:v>109.59642363164728</c:v>
                </c:pt>
                <c:pt idx="707">
                  <c:v>109.08524639810778</c:v>
                </c:pt>
                <c:pt idx="708">
                  <c:v>108.70288582742035</c:v>
                </c:pt>
                <c:pt idx="709">
                  <c:v>108.89099904936283</c:v>
                </c:pt>
                <c:pt idx="710">
                  <c:v>108.79080831158934</c:v>
                </c:pt>
                <c:pt idx="711">
                  <c:v>108.68243873807897</c:v>
                </c:pt>
                <c:pt idx="712">
                  <c:v>108.54953265735867</c:v>
                </c:pt>
                <c:pt idx="713">
                  <c:v>108.62314217898836</c:v>
                </c:pt>
                <c:pt idx="714">
                  <c:v>108.10992023651491</c:v>
                </c:pt>
                <c:pt idx="715">
                  <c:v>108.17944034027606</c:v>
                </c:pt>
                <c:pt idx="716">
                  <c:v>108.14059087052716</c:v>
                </c:pt>
                <c:pt idx="717">
                  <c:v>108.15081441519787</c:v>
                </c:pt>
                <c:pt idx="718">
                  <c:v>107.88500225375749</c:v>
                </c:pt>
                <c:pt idx="719">
                  <c:v>108.01586362554349</c:v>
                </c:pt>
                <c:pt idx="720">
                  <c:v>108.39822419623087</c:v>
                </c:pt>
                <c:pt idx="721">
                  <c:v>108.19170859388105</c:v>
                </c:pt>
                <c:pt idx="722">
                  <c:v>107.79094564278617</c:v>
                </c:pt>
                <c:pt idx="723">
                  <c:v>107.88500225375751</c:v>
                </c:pt>
                <c:pt idx="724">
                  <c:v>108.10787552758075</c:v>
                </c:pt>
                <c:pt idx="725">
                  <c:v>107.29612608072026</c:v>
                </c:pt>
                <c:pt idx="726">
                  <c:v>107.31452846112762</c:v>
                </c:pt>
                <c:pt idx="727">
                  <c:v>107.48423930266287</c:v>
                </c:pt>
                <c:pt idx="728">
                  <c:v>107.78890093385228</c:v>
                </c:pt>
                <c:pt idx="729">
                  <c:v>107.42494274357205</c:v>
                </c:pt>
                <c:pt idx="730">
                  <c:v>107.18571179827588</c:v>
                </c:pt>
                <c:pt idx="731">
                  <c:v>107.265455446708</c:v>
                </c:pt>
                <c:pt idx="732">
                  <c:v>107.50877580987267</c:v>
                </c:pt>
                <c:pt idx="733">
                  <c:v>107.097789314107</c:v>
                </c:pt>
                <c:pt idx="734">
                  <c:v>107.095744605173</c:v>
                </c:pt>
                <c:pt idx="735">
                  <c:v>107.05893984435801</c:v>
                </c:pt>
                <c:pt idx="736">
                  <c:v>106.91989963683535</c:v>
                </c:pt>
                <c:pt idx="737">
                  <c:v>106.32488933699567</c:v>
                </c:pt>
                <c:pt idx="738">
                  <c:v>106.20016209201167</c:v>
                </c:pt>
                <c:pt idx="739">
                  <c:v>106.71951816128801</c:v>
                </c:pt>
                <c:pt idx="740">
                  <c:v>106.56207557335767</c:v>
                </c:pt>
                <c:pt idx="741">
                  <c:v>106.214475054551</c:v>
                </c:pt>
                <c:pt idx="742">
                  <c:v>106.04885363088435</c:v>
                </c:pt>
                <c:pt idx="743">
                  <c:v>106.28399515831235</c:v>
                </c:pt>
                <c:pt idx="744">
                  <c:v>106.04680892195</c:v>
                </c:pt>
                <c:pt idx="745">
                  <c:v>106.00795945220099</c:v>
                </c:pt>
                <c:pt idx="746">
                  <c:v>106.27990574044399</c:v>
                </c:pt>
                <c:pt idx="747">
                  <c:v>106.29626341191734</c:v>
                </c:pt>
                <c:pt idx="748">
                  <c:v>105.709431947814</c:v>
                </c:pt>
                <c:pt idx="749">
                  <c:v>105.67876131380167</c:v>
                </c:pt>
                <c:pt idx="750">
                  <c:v>106.11837373464567</c:v>
                </c:pt>
                <c:pt idx="751">
                  <c:v>106.04476421301601</c:v>
                </c:pt>
                <c:pt idx="752">
                  <c:v>105.49882692759599</c:v>
                </c:pt>
                <c:pt idx="753">
                  <c:v>105.39863618982234</c:v>
                </c:pt>
                <c:pt idx="754">
                  <c:v>105.63582242618467</c:v>
                </c:pt>
                <c:pt idx="755">
                  <c:v>105.54789994201566</c:v>
                </c:pt>
                <c:pt idx="756">
                  <c:v>105.13691344625001</c:v>
                </c:pt>
                <c:pt idx="757">
                  <c:v>104.77908938277233</c:v>
                </c:pt>
                <c:pt idx="758">
                  <c:v>105.05103567101568</c:v>
                </c:pt>
                <c:pt idx="759">
                  <c:v>104.74228462195767</c:v>
                </c:pt>
                <c:pt idx="760">
                  <c:v>104.71161398794534</c:v>
                </c:pt>
                <c:pt idx="761">
                  <c:v>104.72797165941869</c:v>
                </c:pt>
                <c:pt idx="762">
                  <c:v>104.79135763637733</c:v>
                </c:pt>
                <c:pt idx="763">
                  <c:v>104.40695235675599</c:v>
                </c:pt>
                <c:pt idx="764">
                  <c:v>104.40286293888737</c:v>
                </c:pt>
                <c:pt idx="765">
                  <c:v>104.21679442587933</c:v>
                </c:pt>
                <c:pt idx="766">
                  <c:v>104.39468410315099</c:v>
                </c:pt>
                <c:pt idx="767">
                  <c:v>104.29040394750902</c:v>
                </c:pt>
                <c:pt idx="768">
                  <c:v>104.35992405127034</c:v>
                </c:pt>
                <c:pt idx="769">
                  <c:v>104.24746505989165</c:v>
                </c:pt>
                <c:pt idx="770">
                  <c:v>104.17794495613035</c:v>
                </c:pt>
                <c:pt idx="771">
                  <c:v>103.86714919813834</c:v>
                </c:pt>
                <c:pt idx="772">
                  <c:v>104.00209998779266</c:v>
                </c:pt>
                <c:pt idx="773">
                  <c:v>104.48669600518801</c:v>
                </c:pt>
                <c:pt idx="774">
                  <c:v>104.29858278324568</c:v>
                </c:pt>
                <c:pt idx="775">
                  <c:v>104.21474971694499</c:v>
                </c:pt>
                <c:pt idx="776">
                  <c:v>104.13091665064468</c:v>
                </c:pt>
                <c:pt idx="777">
                  <c:v>104.19430262760366</c:v>
                </c:pt>
                <c:pt idx="778">
                  <c:v>103.67494655832765</c:v>
                </c:pt>
                <c:pt idx="779">
                  <c:v>103.62791825284199</c:v>
                </c:pt>
                <c:pt idx="780">
                  <c:v>103.73219840848402</c:v>
                </c:pt>
                <c:pt idx="781">
                  <c:v>103.93257988403168</c:v>
                </c:pt>
                <c:pt idx="782">
                  <c:v>103.55635344014668</c:v>
                </c:pt>
                <c:pt idx="783">
                  <c:v>103.48478862745101</c:v>
                </c:pt>
                <c:pt idx="784">
                  <c:v>103.63200767071034</c:v>
                </c:pt>
                <c:pt idx="785">
                  <c:v>103.20875292133968</c:v>
                </c:pt>
                <c:pt idx="786">
                  <c:v>102.81207938811299</c:v>
                </c:pt>
                <c:pt idx="787">
                  <c:v>103.12083043717067</c:v>
                </c:pt>
                <c:pt idx="788">
                  <c:v>103.482743918517</c:v>
                </c:pt>
                <c:pt idx="789">
                  <c:v>103.10242805676336</c:v>
                </c:pt>
                <c:pt idx="790">
                  <c:v>102.72211219501001</c:v>
                </c:pt>
                <c:pt idx="791">
                  <c:v>102.72824632181268</c:v>
                </c:pt>
                <c:pt idx="792">
                  <c:v>102.92453837949201</c:v>
                </c:pt>
                <c:pt idx="793">
                  <c:v>102.43585294422834</c:v>
                </c:pt>
                <c:pt idx="794">
                  <c:v>102.221158506142</c:v>
                </c:pt>
                <c:pt idx="795">
                  <c:v>102.69348626993202</c:v>
                </c:pt>
                <c:pt idx="796">
                  <c:v>103.24964710002268</c:v>
                </c:pt>
                <c:pt idx="797">
                  <c:v>102.48697066758234</c:v>
                </c:pt>
                <c:pt idx="798">
                  <c:v>102.38677992980834</c:v>
                </c:pt>
                <c:pt idx="799">
                  <c:v>102.562624898146</c:v>
                </c:pt>
                <c:pt idx="800">
                  <c:v>102.46652357824067</c:v>
                </c:pt>
                <c:pt idx="801">
                  <c:v>101.99828523231868</c:v>
                </c:pt>
                <c:pt idx="802">
                  <c:v>102.09029713435599</c:v>
                </c:pt>
                <c:pt idx="803">
                  <c:v>102.33157278858599</c:v>
                </c:pt>
                <c:pt idx="804">
                  <c:v>102.08211829861901</c:v>
                </c:pt>
                <c:pt idx="805">
                  <c:v>101.94103338216202</c:v>
                </c:pt>
                <c:pt idx="806">
                  <c:v>101.62205878843368</c:v>
                </c:pt>
                <c:pt idx="807">
                  <c:v>101.68135534752435</c:v>
                </c:pt>
                <c:pt idx="808">
                  <c:v>101.43599027542535</c:v>
                </c:pt>
                <c:pt idx="809">
                  <c:v>101.46052678263534</c:v>
                </c:pt>
                <c:pt idx="810">
                  <c:v>101.86946856946702</c:v>
                </c:pt>
                <c:pt idx="811">
                  <c:v>101.61387995269702</c:v>
                </c:pt>
                <c:pt idx="812">
                  <c:v>101.09861330128932</c:v>
                </c:pt>
                <c:pt idx="813">
                  <c:v>100.935036586557</c:v>
                </c:pt>
                <c:pt idx="814">
                  <c:v>101.56889635614534</c:v>
                </c:pt>
                <c:pt idx="815">
                  <c:v>101.444169111162</c:v>
                </c:pt>
                <c:pt idx="816">
                  <c:v>101.34397837338834</c:v>
                </c:pt>
                <c:pt idx="817">
                  <c:v>101.81221671931037</c:v>
                </c:pt>
                <c:pt idx="818">
                  <c:v>101.92058629282066</c:v>
                </c:pt>
                <c:pt idx="819">
                  <c:v>101.36033604486168</c:v>
                </c:pt>
                <c:pt idx="820">
                  <c:v>101.274458269627</c:v>
                </c:pt>
                <c:pt idx="821">
                  <c:v>101.40123022354467</c:v>
                </c:pt>
                <c:pt idx="822">
                  <c:v>101.47279503624034</c:v>
                </c:pt>
                <c:pt idx="823">
                  <c:v>101.52595746852835</c:v>
                </c:pt>
                <c:pt idx="824">
                  <c:v>101.33171011978334</c:v>
                </c:pt>
                <c:pt idx="825">
                  <c:v>101.58729873655301</c:v>
                </c:pt>
                <c:pt idx="826">
                  <c:v>101.44007969329367</c:v>
                </c:pt>
                <c:pt idx="827">
                  <c:v>101.09043446555266</c:v>
                </c:pt>
                <c:pt idx="828">
                  <c:v>100.79190696116567</c:v>
                </c:pt>
                <c:pt idx="829">
                  <c:v>101.014780234989</c:v>
                </c:pt>
                <c:pt idx="830">
                  <c:v>100.82462230411232</c:v>
                </c:pt>
                <c:pt idx="831">
                  <c:v>100.80008579690234</c:v>
                </c:pt>
                <c:pt idx="832">
                  <c:v>100.77145987182401</c:v>
                </c:pt>
                <c:pt idx="833">
                  <c:v>100.63855379110399</c:v>
                </c:pt>
                <c:pt idx="834">
                  <c:v>100.24801438467999</c:v>
                </c:pt>
                <c:pt idx="835">
                  <c:v>100.40136755474165</c:v>
                </c:pt>
                <c:pt idx="836">
                  <c:v>100.56494426947434</c:v>
                </c:pt>
                <c:pt idx="837">
                  <c:v>100.52813950865934</c:v>
                </c:pt>
                <c:pt idx="838">
                  <c:v>100.417725226215</c:v>
                </c:pt>
                <c:pt idx="839">
                  <c:v>100.24188025787768</c:v>
                </c:pt>
                <c:pt idx="840">
                  <c:v>100.39727813687335</c:v>
                </c:pt>
                <c:pt idx="841">
                  <c:v>100.59561490348668</c:v>
                </c:pt>
                <c:pt idx="842">
                  <c:v>100.07625883421068</c:v>
                </c:pt>
                <c:pt idx="843">
                  <c:v>99.873832649729337</c:v>
                </c:pt>
                <c:pt idx="844">
                  <c:v>99.996515185778676</c:v>
                </c:pt>
                <c:pt idx="845">
                  <c:v>99.877922067597325</c:v>
                </c:pt>
                <c:pt idx="846">
                  <c:v>99.859519687189987</c:v>
                </c:pt>
                <c:pt idx="847">
                  <c:v>99.941308044556351</c:v>
                </c:pt>
                <c:pt idx="848">
                  <c:v>99.863609105058345</c:v>
                </c:pt>
                <c:pt idx="849">
                  <c:v>99.493516787975992</c:v>
                </c:pt>
                <c:pt idx="850">
                  <c:v>99.387191923399655</c:v>
                </c:pt>
                <c:pt idx="851">
                  <c:v>99.270643514152994</c:v>
                </c:pt>
                <c:pt idx="852">
                  <c:v>99.162273940642336</c:v>
                </c:pt>
                <c:pt idx="853">
                  <c:v>98.806494586099006</c:v>
                </c:pt>
                <c:pt idx="854">
                  <c:v>98.691990885786012</c:v>
                </c:pt>
                <c:pt idx="855">
                  <c:v>98.824896966506671</c:v>
                </c:pt>
                <c:pt idx="856">
                  <c:v>98.978250136568334</c:v>
                </c:pt>
                <c:pt idx="857">
                  <c:v>98.802405168230678</c:v>
                </c:pt>
                <c:pt idx="858">
                  <c:v>98.581576603341659</c:v>
                </c:pt>
                <c:pt idx="859">
                  <c:v>98.540682424658669</c:v>
                </c:pt>
                <c:pt idx="860">
                  <c:v>98.287138516823006</c:v>
                </c:pt>
                <c:pt idx="861">
                  <c:v>98.270780845349677</c:v>
                </c:pt>
                <c:pt idx="862">
                  <c:v>98.415955179675009</c:v>
                </c:pt>
                <c:pt idx="863">
                  <c:v>98.89237236133367</c:v>
                </c:pt>
                <c:pt idx="864">
                  <c:v>98.689946176852004</c:v>
                </c:pt>
                <c:pt idx="865">
                  <c:v>98.493629358357992</c:v>
                </c:pt>
                <c:pt idx="866">
                  <c:v>98.084687571526658</c:v>
                </c:pt>
                <c:pt idx="867">
                  <c:v>98.350499732966995</c:v>
                </c:pt>
                <c:pt idx="868">
                  <c:v>98.146028839551334</c:v>
                </c:pt>
                <c:pt idx="869">
                  <c:v>97.921110856794002</c:v>
                </c:pt>
                <c:pt idx="870">
                  <c:v>98.330052643625663</c:v>
                </c:pt>
                <c:pt idx="871">
                  <c:v>98.289158464942346</c:v>
                </c:pt>
                <c:pt idx="872">
                  <c:v>97.777981231403004</c:v>
                </c:pt>
                <c:pt idx="873">
                  <c:v>97.67574578469501</c:v>
                </c:pt>
                <c:pt idx="874">
                  <c:v>97.859769588769353</c:v>
                </c:pt>
                <c:pt idx="875">
                  <c:v>97.225909819180671</c:v>
                </c:pt>
                <c:pt idx="876">
                  <c:v>97.307698176547007</c:v>
                </c:pt>
                <c:pt idx="877">
                  <c:v>97.369039444571669</c:v>
                </c:pt>
                <c:pt idx="878">
                  <c:v>97.634851606012006</c:v>
                </c:pt>
                <c:pt idx="879">
                  <c:v>97.225909819180671</c:v>
                </c:pt>
                <c:pt idx="880">
                  <c:v>97.144121461814336</c:v>
                </c:pt>
                <c:pt idx="881">
                  <c:v>96.878309300373999</c:v>
                </c:pt>
                <c:pt idx="882">
                  <c:v>96.694285496299671</c:v>
                </c:pt>
                <c:pt idx="883">
                  <c:v>96.408026245517675</c:v>
                </c:pt>
                <c:pt idx="884">
                  <c:v>96.346684977493013</c:v>
                </c:pt>
                <c:pt idx="885">
                  <c:v>96.121766994735665</c:v>
                </c:pt>
                <c:pt idx="886">
                  <c:v>96.285343709468336</c:v>
                </c:pt>
                <c:pt idx="887">
                  <c:v>96.183108262760342</c:v>
                </c:pt>
                <c:pt idx="888">
                  <c:v>96.080872816052349</c:v>
                </c:pt>
                <c:pt idx="889">
                  <c:v>96.448920424200679</c:v>
                </c:pt>
                <c:pt idx="890">
                  <c:v>96.10131990539432</c:v>
                </c:pt>
                <c:pt idx="891">
                  <c:v>95.774166475928652</c:v>
                </c:pt>
                <c:pt idx="892">
                  <c:v>95.569695582512978</c:v>
                </c:pt>
                <c:pt idx="893">
                  <c:v>95.753719386587008</c:v>
                </c:pt>
                <c:pt idx="894">
                  <c:v>95.569695582513006</c:v>
                </c:pt>
                <c:pt idx="895">
                  <c:v>95.406118867780336</c:v>
                </c:pt>
                <c:pt idx="896">
                  <c:v>95.242542153048007</c:v>
                </c:pt>
                <c:pt idx="897">
                  <c:v>95.119859616998667</c:v>
                </c:pt>
                <c:pt idx="898">
                  <c:v>94.710917830167332</c:v>
                </c:pt>
                <c:pt idx="899">
                  <c:v>94.261081864652667</c:v>
                </c:pt>
                <c:pt idx="900">
                  <c:v>94.567788204776008</c:v>
                </c:pt>
                <c:pt idx="901">
                  <c:v>94.404211490043664</c:v>
                </c:pt>
                <c:pt idx="902">
                  <c:v>94.281528953993998</c:v>
                </c:pt>
                <c:pt idx="903">
                  <c:v>94.117952239261669</c:v>
                </c:pt>
                <c:pt idx="904">
                  <c:v>93.913481345845668</c:v>
                </c:pt>
                <c:pt idx="905">
                  <c:v>93.790798809796343</c:v>
                </c:pt>
                <c:pt idx="906">
                  <c:v>93.44319829098967</c:v>
                </c:pt>
                <c:pt idx="907">
                  <c:v>93.422751201647998</c:v>
                </c:pt>
                <c:pt idx="908">
                  <c:v>93.586327916380668</c:v>
                </c:pt>
                <c:pt idx="909">
                  <c:v>93.606775005722014</c:v>
                </c:pt>
                <c:pt idx="910">
                  <c:v>93.23872739757401</c:v>
                </c:pt>
                <c:pt idx="911">
                  <c:v>93.156939040207348</c:v>
                </c:pt>
                <c:pt idx="912">
                  <c:v>92.952468146791659</c:v>
                </c:pt>
                <c:pt idx="913">
                  <c:v>92.543526359960339</c:v>
                </c:pt>
                <c:pt idx="914">
                  <c:v>92.543526359960353</c:v>
                </c:pt>
                <c:pt idx="915">
                  <c:v>92.604867627985001</c:v>
                </c:pt>
                <c:pt idx="916">
                  <c:v>92.257267109178329</c:v>
                </c:pt>
                <c:pt idx="917">
                  <c:v>91.582513160906657</c:v>
                </c:pt>
                <c:pt idx="918">
                  <c:v>91.664301518272666</c:v>
                </c:pt>
                <c:pt idx="919">
                  <c:v>91.071335927366988</c:v>
                </c:pt>
                <c:pt idx="920">
                  <c:v>91.091783016708675</c:v>
                </c:pt>
                <c:pt idx="921">
                  <c:v>90.866865033951328</c:v>
                </c:pt>
                <c:pt idx="922">
                  <c:v>90.846417944609669</c:v>
                </c:pt>
                <c:pt idx="923">
                  <c:v>90.948653391317677</c:v>
                </c:pt>
                <c:pt idx="924">
                  <c:v>90.273899443045678</c:v>
                </c:pt>
                <c:pt idx="925">
                  <c:v>89.844510566872657</c:v>
                </c:pt>
                <c:pt idx="926">
                  <c:v>89.824063477531013</c:v>
                </c:pt>
                <c:pt idx="927">
                  <c:v>89.558251316090676</c:v>
                </c:pt>
                <c:pt idx="928">
                  <c:v>89.39467460135802</c:v>
                </c:pt>
                <c:pt idx="929">
                  <c:v>89.394674601358005</c:v>
                </c:pt>
                <c:pt idx="930">
                  <c:v>89.292439154650012</c:v>
                </c:pt>
                <c:pt idx="931">
                  <c:v>89.10841535057601</c:v>
                </c:pt>
                <c:pt idx="932">
                  <c:v>88.679026474403003</c:v>
                </c:pt>
                <c:pt idx="933">
                  <c:v>88.719920653086334</c:v>
                </c:pt>
                <c:pt idx="934">
                  <c:v>88.515449759670673</c:v>
                </c:pt>
                <c:pt idx="935">
                  <c:v>88.167849240863333</c:v>
                </c:pt>
                <c:pt idx="936">
                  <c:v>88.045166704814349</c:v>
                </c:pt>
                <c:pt idx="937">
                  <c:v>88.270084687571668</c:v>
                </c:pt>
                <c:pt idx="938">
                  <c:v>87.942931258106341</c:v>
                </c:pt>
                <c:pt idx="939">
                  <c:v>87.533989471275007</c:v>
                </c:pt>
                <c:pt idx="940">
                  <c:v>87.493095292591676</c:v>
                </c:pt>
                <c:pt idx="941">
                  <c:v>87.493095292591676</c:v>
                </c:pt>
                <c:pt idx="942">
                  <c:v>87.165941863126676</c:v>
                </c:pt>
                <c:pt idx="943">
                  <c:v>86.736552986953342</c:v>
                </c:pt>
                <c:pt idx="944">
                  <c:v>86.613870450904002</c:v>
                </c:pt>
                <c:pt idx="945">
                  <c:v>86.900129701685998</c:v>
                </c:pt>
                <c:pt idx="946">
                  <c:v>86.409399557488328</c:v>
                </c:pt>
                <c:pt idx="947">
                  <c:v>85.755092698558016</c:v>
                </c:pt>
                <c:pt idx="948">
                  <c:v>85.877775234607327</c:v>
                </c:pt>
                <c:pt idx="949">
                  <c:v>85.652857251850008</c:v>
                </c:pt>
                <c:pt idx="950">
                  <c:v>85.264362554360005</c:v>
                </c:pt>
                <c:pt idx="951">
                  <c:v>85.080338750286344</c:v>
                </c:pt>
                <c:pt idx="952">
                  <c:v>85.673304341191667</c:v>
                </c:pt>
                <c:pt idx="953">
                  <c:v>85.468833447775992</c:v>
                </c:pt>
                <c:pt idx="954">
                  <c:v>84.978103303578351</c:v>
                </c:pt>
                <c:pt idx="955">
                  <c:v>84.814526588845681</c:v>
                </c:pt>
                <c:pt idx="956">
                  <c:v>84.978103303578337</c:v>
                </c:pt>
                <c:pt idx="957">
                  <c:v>84.507820248722354</c:v>
                </c:pt>
                <c:pt idx="958">
                  <c:v>83.935301747158007</c:v>
                </c:pt>
                <c:pt idx="959">
                  <c:v>84.098878461890678</c:v>
                </c:pt>
                <c:pt idx="960">
                  <c:v>84.507820248722012</c:v>
                </c:pt>
                <c:pt idx="961">
                  <c:v>83.894407568475003</c:v>
                </c:pt>
                <c:pt idx="962">
                  <c:v>83.076523994811993</c:v>
                </c:pt>
                <c:pt idx="963">
                  <c:v>83.30144197756934</c:v>
                </c:pt>
                <c:pt idx="964">
                  <c:v>82.872053101396347</c:v>
                </c:pt>
                <c:pt idx="965">
                  <c:v>82.299534599832327</c:v>
                </c:pt>
                <c:pt idx="966">
                  <c:v>82.279087510490683</c:v>
                </c:pt>
                <c:pt idx="967">
                  <c:v>83.076523994811652</c:v>
                </c:pt>
                <c:pt idx="968">
                  <c:v>82.831158922713001</c:v>
                </c:pt>
                <c:pt idx="969">
                  <c:v>82.09506370641634</c:v>
                </c:pt>
                <c:pt idx="970">
                  <c:v>81.706569008926323</c:v>
                </c:pt>
                <c:pt idx="971">
                  <c:v>81.788357366292686</c:v>
                </c:pt>
                <c:pt idx="972">
                  <c:v>81.747463187609668</c:v>
                </c:pt>
                <c:pt idx="973">
                  <c:v>81.215838864728667</c:v>
                </c:pt>
                <c:pt idx="974">
                  <c:v>81.215838864729008</c:v>
                </c:pt>
                <c:pt idx="975">
                  <c:v>81.461203936827687</c:v>
                </c:pt>
                <c:pt idx="976">
                  <c:v>80.725108720530983</c:v>
                </c:pt>
                <c:pt idx="977">
                  <c:v>80.132143129625675</c:v>
                </c:pt>
                <c:pt idx="978">
                  <c:v>80.520637827115337</c:v>
                </c:pt>
                <c:pt idx="979">
                  <c:v>80.357061112382667</c:v>
                </c:pt>
                <c:pt idx="980">
                  <c:v>80.091248950942358</c:v>
                </c:pt>
                <c:pt idx="981">
                  <c:v>80.152590218967006</c:v>
                </c:pt>
                <c:pt idx="982">
                  <c:v>80.581979095140014</c:v>
                </c:pt>
                <c:pt idx="983">
                  <c:v>80.17303730830865</c:v>
                </c:pt>
                <c:pt idx="984">
                  <c:v>79.396047913328999</c:v>
                </c:pt>
                <c:pt idx="985">
                  <c:v>79.273365377279347</c:v>
                </c:pt>
                <c:pt idx="986">
                  <c:v>79.539177538719656</c:v>
                </c:pt>
                <c:pt idx="987">
                  <c:v>79.048447394522</c:v>
                </c:pt>
                <c:pt idx="988">
                  <c:v>78.578164339665676</c:v>
                </c:pt>
                <c:pt idx="989">
                  <c:v>79.109788662546705</c:v>
                </c:pt>
                <c:pt idx="990">
                  <c:v>79.048447394522</c:v>
                </c:pt>
                <c:pt idx="991">
                  <c:v>78.251010910200691</c:v>
                </c:pt>
                <c:pt idx="992">
                  <c:v>77.576256961928991</c:v>
                </c:pt>
                <c:pt idx="993">
                  <c:v>77.923857480735649</c:v>
                </c:pt>
                <c:pt idx="994">
                  <c:v>77.69893949797833</c:v>
                </c:pt>
                <c:pt idx="995">
                  <c:v>77.392233157854676</c:v>
                </c:pt>
                <c:pt idx="996">
                  <c:v>78.066987106126646</c:v>
                </c:pt>
                <c:pt idx="997">
                  <c:v>78.68039978637367</c:v>
                </c:pt>
              </c:numCache>
            </c:numRef>
          </c:yVal>
          <c:smooth val="1"/>
        </c:ser>
        <c:ser>
          <c:idx val="3"/>
          <c:order val="2"/>
          <c:tx>
            <c:v>12.5%</c:v>
          </c:tx>
          <c:spPr>
            <a:ln w="22225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tio2-dye'!$AH$3:$AH$1000</c:f>
              <c:numCache>
                <c:formatCode>General</c:formatCode>
                <c:ptCount val="998"/>
                <c:pt idx="0">
                  <c:v>-0.502385223163195</c:v>
                </c:pt>
                <c:pt idx="1">
                  <c:v>-0.50023827878232996</c:v>
                </c:pt>
                <c:pt idx="2">
                  <c:v>-0.498398040741588</c:v>
                </c:pt>
                <c:pt idx="3">
                  <c:v>-0.49655780270084698</c:v>
                </c:pt>
                <c:pt idx="4">
                  <c:v>-0.49410415197985802</c:v>
                </c:pt>
                <c:pt idx="5">
                  <c:v>-0.49195720759899297</c:v>
                </c:pt>
                <c:pt idx="6">
                  <c:v>-0.49011696955825101</c:v>
                </c:pt>
                <c:pt idx="7">
                  <c:v>-0.48827673151751</c:v>
                </c:pt>
                <c:pt idx="8">
                  <c:v>-0.48612978713664401</c:v>
                </c:pt>
                <c:pt idx="9">
                  <c:v>-0.48428954909590299</c:v>
                </c:pt>
                <c:pt idx="10">
                  <c:v>-0.48244931105516098</c:v>
                </c:pt>
                <c:pt idx="11">
                  <c:v>-0.48060907301442002</c:v>
                </c:pt>
                <c:pt idx="12">
                  <c:v>-0.478768834973678</c:v>
                </c:pt>
                <c:pt idx="13">
                  <c:v>-0.47631518425268898</c:v>
                </c:pt>
                <c:pt idx="14">
                  <c:v>-0.47447494621194802</c:v>
                </c:pt>
                <c:pt idx="15">
                  <c:v>-0.47263470817120601</c:v>
                </c:pt>
                <c:pt idx="16">
                  <c:v>-0.47018105745021699</c:v>
                </c:pt>
                <c:pt idx="17">
                  <c:v>-0.46772740672922902</c:v>
                </c:pt>
                <c:pt idx="18">
                  <c:v>-0.46619387502861098</c:v>
                </c:pt>
                <c:pt idx="19">
                  <c:v>-0.46435363698786902</c:v>
                </c:pt>
                <c:pt idx="20">
                  <c:v>-0.46189998626688</c:v>
                </c:pt>
                <c:pt idx="21">
                  <c:v>-0.46067316090638599</c:v>
                </c:pt>
                <c:pt idx="22">
                  <c:v>-0.458526216525521</c:v>
                </c:pt>
                <c:pt idx="23">
                  <c:v>-0.45637927214465501</c:v>
                </c:pt>
                <c:pt idx="24">
                  <c:v>-0.45423232776379002</c:v>
                </c:pt>
                <c:pt idx="25">
                  <c:v>-0.45239208972304901</c:v>
                </c:pt>
                <c:pt idx="26">
                  <c:v>-0.44993843900205999</c:v>
                </c:pt>
                <c:pt idx="27">
                  <c:v>-0.44871161364156498</c:v>
                </c:pt>
                <c:pt idx="28">
                  <c:v>-0.44595125658045298</c:v>
                </c:pt>
                <c:pt idx="29">
                  <c:v>-0.44411101853971202</c:v>
                </c:pt>
                <c:pt idx="30">
                  <c:v>-0.44257748683909398</c:v>
                </c:pt>
                <c:pt idx="31">
                  <c:v>-0.44012383611810502</c:v>
                </c:pt>
                <c:pt idx="32">
                  <c:v>-0.43797689173724003</c:v>
                </c:pt>
                <c:pt idx="33">
                  <c:v>-0.43613665369649801</c:v>
                </c:pt>
                <c:pt idx="34">
                  <c:v>-0.434296415655756</c:v>
                </c:pt>
                <c:pt idx="35">
                  <c:v>-0.43214947127489101</c:v>
                </c:pt>
                <c:pt idx="36">
                  <c:v>-0.43061593957427302</c:v>
                </c:pt>
                <c:pt idx="37">
                  <c:v>-0.42846899519340798</c:v>
                </c:pt>
                <c:pt idx="38">
                  <c:v>-0.42632205081254299</c:v>
                </c:pt>
                <c:pt idx="39">
                  <c:v>-0.42448181277180103</c:v>
                </c:pt>
                <c:pt idx="40">
                  <c:v>-0.42233486839093598</c:v>
                </c:pt>
                <c:pt idx="41">
                  <c:v>-0.42018792401007099</c:v>
                </c:pt>
                <c:pt idx="42">
                  <c:v>-0.41834768596932898</c:v>
                </c:pt>
                <c:pt idx="43">
                  <c:v>-0.41681415426871099</c:v>
                </c:pt>
                <c:pt idx="44">
                  <c:v>-0.41436050354772302</c:v>
                </c:pt>
                <c:pt idx="45">
                  <c:v>-0.41252026550698101</c:v>
                </c:pt>
                <c:pt idx="46">
                  <c:v>-0.41037332112611602</c:v>
                </c:pt>
                <c:pt idx="47">
                  <c:v>-0.40822637674525097</c:v>
                </c:pt>
                <c:pt idx="48">
                  <c:v>-0.40607943236438498</c:v>
                </c:pt>
                <c:pt idx="49">
                  <c:v>-0.404545900663767</c:v>
                </c:pt>
                <c:pt idx="50">
                  <c:v>-0.40270566262302598</c:v>
                </c:pt>
                <c:pt idx="51">
                  <c:v>-0.40055871824216099</c:v>
                </c:pt>
                <c:pt idx="52">
                  <c:v>-0.398411773861295</c:v>
                </c:pt>
                <c:pt idx="53">
                  <c:v>-0.39657153582055399</c:v>
                </c:pt>
                <c:pt idx="54">
                  <c:v>-0.39411788509956502</c:v>
                </c:pt>
                <c:pt idx="55">
                  <c:v>-0.39227764705882301</c:v>
                </c:pt>
                <c:pt idx="56">
                  <c:v>-0.39013070267795802</c:v>
                </c:pt>
                <c:pt idx="57">
                  <c:v>-0.388290464637217</c:v>
                </c:pt>
                <c:pt idx="58">
                  <c:v>-0.38645022659647499</c:v>
                </c:pt>
                <c:pt idx="59">
                  <c:v>-0.38460998855573397</c:v>
                </c:pt>
                <c:pt idx="60">
                  <c:v>-0.38215633783474501</c:v>
                </c:pt>
                <c:pt idx="61">
                  <c:v>-0.38031609979400299</c:v>
                </c:pt>
                <c:pt idx="62">
                  <c:v>-0.37847586175326198</c:v>
                </c:pt>
                <c:pt idx="63">
                  <c:v>-0.37602221103227301</c:v>
                </c:pt>
                <c:pt idx="64">
                  <c:v>-0.37387526665140802</c:v>
                </c:pt>
                <c:pt idx="65">
                  <c:v>-0.37234173495078998</c:v>
                </c:pt>
                <c:pt idx="66">
                  <c:v>-0.36988808422980102</c:v>
                </c:pt>
                <c:pt idx="67">
                  <c:v>-0.36835455252918298</c:v>
                </c:pt>
                <c:pt idx="68">
                  <c:v>-0.36651431448844102</c:v>
                </c:pt>
                <c:pt idx="69">
                  <c:v>-0.36498078278782298</c:v>
                </c:pt>
                <c:pt idx="70">
                  <c:v>-0.36222042572671098</c:v>
                </c:pt>
                <c:pt idx="71">
                  <c:v>-0.36007348134584599</c:v>
                </c:pt>
                <c:pt idx="72">
                  <c:v>-0.35823324330510398</c:v>
                </c:pt>
                <c:pt idx="73">
                  <c:v>-0.35639300526436302</c:v>
                </c:pt>
                <c:pt idx="74">
                  <c:v>-0.353939354543374</c:v>
                </c:pt>
                <c:pt idx="75">
                  <c:v>-0.35240582284275601</c:v>
                </c:pt>
                <c:pt idx="76">
                  <c:v>-0.35025887846189102</c:v>
                </c:pt>
                <c:pt idx="77">
                  <c:v>-0.34872534676127298</c:v>
                </c:pt>
                <c:pt idx="78">
                  <c:v>-0.34657840238040699</c:v>
                </c:pt>
                <c:pt idx="79">
                  <c:v>-0.34412475165941903</c:v>
                </c:pt>
                <c:pt idx="80">
                  <c:v>-0.34228451361867701</c:v>
                </c:pt>
                <c:pt idx="81">
                  <c:v>-0.34075098191805903</c:v>
                </c:pt>
                <c:pt idx="82">
                  <c:v>-0.33860403753719398</c:v>
                </c:pt>
                <c:pt idx="83">
                  <c:v>-0.33645709315632899</c:v>
                </c:pt>
                <c:pt idx="84">
                  <c:v>-0.33461685511558698</c:v>
                </c:pt>
                <c:pt idx="85">
                  <c:v>-0.33216320439459801</c:v>
                </c:pt>
                <c:pt idx="86">
                  <c:v>-0.33032296635385699</c:v>
                </c:pt>
                <c:pt idx="87">
                  <c:v>-0.32848272831311498</c:v>
                </c:pt>
                <c:pt idx="88">
                  <c:v>-0.32633578393224999</c:v>
                </c:pt>
                <c:pt idx="89">
                  <c:v>-0.32449554589150797</c:v>
                </c:pt>
                <c:pt idx="90">
                  <c:v>-0.32265530785076701</c:v>
                </c:pt>
                <c:pt idx="91">
                  <c:v>-0.32112177615014897</c:v>
                </c:pt>
                <c:pt idx="92">
                  <c:v>-0.31836141908903598</c:v>
                </c:pt>
                <c:pt idx="93">
                  <c:v>-0.31621447470817099</c:v>
                </c:pt>
                <c:pt idx="94">
                  <c:v>-0.31437423666742997</c:v>
                </c:pt>
                <c:pt idx="95">
                  <c:v>-0.31253399862668801</c:v>
                </c:pt>
                <c:pt idx="96">
                  <c:v>-0.31038705424582302</c:v>
                </c:pt>
                <c:pt idx="97">
                  <c:v>-0.30854681620508101</c:v>
                </c:pt>
                <c:pt idx="98">
                  <c:v>-0.30609316548409199</c:v>
                </c:pt>
                <c:pt idx="99">
                  <c:v>-0.304559633783474</c:v>
                </c:pt>
                <c:pt idx="100">
                  <c:v>-0.30241268940260901</c:v>
                </c:pt>
                <c:pt idx="101">
                  <c:v>-0.30026574502174402</c:v>
                </c:pt>
                <c:pt idx="102">
                  <c:v>-0.29811880064087898</c:v>
                </c:pt>
                <c:pt idx="103">
                  <c:v>-0.29658526894026099</c:v>
                </c:pt>
                <c:pt idx="104">
                  <c:v>-0.294438324559396</c:v>
                </c:pt>
                <c:pt idx="105">
                  <c:v>-0.29229138017853101</c:v>
                </c:pt>
                <c:pt idx="106">
                  <c:v>-0.290451142137789</c:v>
                </c:pt>
                <c:pt idx="107">
                  <c:v>-0.28861090409704698</c:v>
                </c:pt>
                <c:pt idx="108">
                  <c:v>-0.28646395971618199</c:v>
                </c:pt>
                <c:pt idx="109">
                  <c:v>-0.284317015335317</c:v>
                </c:pt>
                <c:pt idx="110">
                  <c:v>-0.28247677729457499</c:v>
                </c:pt>
                <c:pt idx="111">
                  <c:v>-0.28032983291371</c:v>
                </c:pt>
                <c:pt idx="112">
                  <c:v>-0.27818288853284501</c:v>
                </c:pt>
                <c:pt idx="113">
                  <c:v>-0.27634265049210299</c:v>
                </c:pt>
                <c:pt idx="114">
                  <c:v>-0.27450241245136198</c:v>
                </c:pt>
                <c:pt idx="115">
                  <c:v>-0.27235546807049699</c:v>
                </c:pt>
                <c:pt idx="116">
                  <c:v>-0.270208523689631</c:v>
                </c:pt>
                <c:pt idx="117">
                  <c:v>-0.26836828564888998</c:v>
                </c:pt>
                <c:pt idx="118">
                  <c:v>-0.26652804760814802</c:v>
                </c:pt>
                <c:pt idx="119">
                  <c:v>-0.26468780956740701</c:v>
                </c:pt>
                <c:pt idx="120">
                  <c:v>-0.26223415884641799</c:v>
                </c:pt>
                <c:pt idx="121">
                  <c:v>-0.2607006271458</c:v>
                </c:pt>
                <c:pt idx="122">
                  <c:v>-0.25824697642481098</c:v>
                </c:pt>
                <c:pt idx="123">
                  <c:v>-0.25640673838407002</c:v>
                </c:pt>
                <c:pt idx="124">
                  <c:v>-0.25456650034332801</c:v>
                </c:pt>
                <c:pt idx="125">
                  <c:v>-0.25272626230258599</c:v>
                </c:pt>
                <c:pt idx="126">
                  <c:v>-0.250579317921721</c:v>
                </c:pt>
                <c:pt idx="127">
                  <c:v>-0.24843237354085601</c:v>
                </c:pt>
                <c:pt idx="128">
                  <c:v>-0.246898841840238</c:v>
                </c:pt>
                <c:pt idx="129">
                  <c:v>-0.244138484779126</c:v>
                </c:pt>
                <c:pt idx="130">
                  <c:v>-0.24260495307850799</c:v>
                </c:pt>
                <c:pt idx="131">
                  <c:v>-0.240458008697642</c:v>
                </c:pt>
                <c:pt idx="132">
                  <c:v>-0.23892447699702399</c:v>
                </c:pt>
                <c:pt idx="133">
                  <c:v>-0.23647082627603599</c:v>
                </c:pt>
                <c:pt idx="134">
                  <c:v>-0.23432388189517001</c:v>
                </c:pt>
                <c:pt idx="135">
                  <c:v>-0.23248364385442899</c:v>
                </c:pt>
                <c:pt idx="136">
                  <c:v>-0.23002999313344</c:v>
                </c:pt>
                <c:pt idx="137">
                  <c:v>-0.22818975509269901</c:v>
                </c:pt>
                <c:pt idx="138">
                  <c:v>-0.226656223392081</c:v>
                </c:pt>
                <c:pt idx="139">
                  <c:v>-0.22481598535133901</c:v>
                </c:pt>
                <c:pt idx="140">
                  <c:v>-0.22266904097047399</c:v>
                </c:pt>
                <c:pt idx="141">
                  <c:v>-0.220215390249485</c:v>
                </c:pt>
                <c:pt idx="142">
                  <c:v>-0.21806844586862001</c:v>
                </c:pt>
                <c:pt idx="143">
                  <c:v>-0.21592150148775499</c:v>
                </c:pt>
                <c:pt idx="144">
                  <c:v>-0.214081263447013</c:v>
                </c:pt>
                <c:pt idx="145">
                  <c:v>-0.21254773174639499</c:v>
                </c:pt>
                <c:pt idx="146">
                  <c:v>-0.210094081025406</c:v>
                </c:pt>
                <c:pt idx="147">
                  <c:v>-0.20856054932478801</c:v>
                </c:pt>
                <c:pt idx="148">
                  <c:v>-0.20610689860379899</c:v>
                </c:pt>
                <c:pt idx="149">
                  <c:v>-0.20457336690318101</c:v>
                </c:pt>
                <c:pt idx="150">
                  <c:v>-0.20181300984206901</c:v>
                </c:pt>
                <c:pt idx="151">
                  <c:v>-0.200586184481575</c:v>
                </c:pt>
                <c:pt idx="152">
                  <c:v>-0.19843924010071001</c:v>
                </c:pt>
                <c:pt idx="153">
                  <c:v>-0.19598558937972099</c:v>
                </c:pt>
                <c:pt idx="154">
                  <c:v>-0.19445205767910301</c:v>
                </c:pt>
                <c:pt idx="155">
                  <c:v>-0.19261181963836099</c:v>
                </c:pt>
                <c:pt idx="156">
                  <c:v>-0.189851462577249</c:v>
                </c:pt>
                <c:pt idx="157">
                  <c:v>-0.18862463721675399</c:v>
                </c:pt>
                <c:pt idx="158">
                  <c:v>-0.186784399176013</c:v>
                </c:pt>
                <c:pt idx="159">
                  <c:v>-0.18433074845502401</c:v>
                </c:pt>
                <c:pt idx="160">
                  <c:v>-0.18249051041428199</c:v>
                </c:pt>
                <c:pt idx="161">
                  <c:v>-0.180036859693294</c:v>
                </c:pt>
                <c:pt idx="162">
                  <c:v>-0.17819662165255201</c:v>
                </c:pt>
                <c:pt idx="163">
                  <c:v>-0.17604967727168699</c:v>
                </c:pt>
                <c:pt idx="164">
                  <c:v>-0.17420943923094501</c:v>
                </c:pt>
                <c:pt idx="165">
                  <c:v>-0.17267590753032699</c:v>
                </c:pt>
                <c:pt idx="166">
                  <c:v>-0.169915550469215</c:v>
                </c:pt>
                <c:pt idx="167">
                  <c:v>-0.16807531242847301</c:v>
                </c:pt>
                <c:pt idx="168">
                  <c:v>-0.166235074387732</c:v>
                </c:pt>
                <c:pt idx="169">
                  <c:v>-0.16470154268711401</c:v>
                </c:pt>
                <c:pt idx="170">
                  <c:v>-0.16224789196612499</c:v>
                </c:pt>
                <c:pt idx="171">
                  <c:v>-0.160407653925383</c:v>
                </c:pt>
                <c:pt idx="172">
                  <c:v>-0.15826070954451801</c:v>
                </c:pt>
                <c:pt idx="173">
                  <c:v>-0.1567271778439</c:v>
                </c:pt>
                <c:pt idx="174">
                  <c:v>-0.15427352712291101</c:v>
                </c:pt>
                <c:pt idx="175">
                  <c:v>-0.152739995422293</c:v>
                </c:pt>
                <c:pt idx="176">
                  <c:v>-0.15059305104142801</c:v>
                </c:pt>
                <c:pt idx="177">
                  <c:v>-0.14844610666056299</c:v>
                </c:pt>
                <c:pt idx="178">
                  <c:v>-0.146299162279698</c:v>
                </c:pt>
                <c:pt idx="179">
                  <c:v>-0.14445892423895601</c:v>
                </c:pt>
                <c:pt idx="180">
                  <c:v>-0.14231197985809099</c:v>
                </c:pt>
                <c:pt idx="181">
                  <c:v>-0.139858329137102</c:v>
                </c:pt>
                <c:pt idx="182">
                  <c:v>-0.13832479743648399</c:v>
                </c:pt>
                <c:pt idx="183">
                  <c:v>-0.136791265735866</c:v>
                </c:pt>
                <c:pt idx="184">
                  <c:v>-0.13464432135500101</c:v>
                </c:pt>
                <c:pt idx="185">
                  <c:v>-0.13219067063401199</c:v>
                </c:pt>
                <c:pt idx="186">
                  <c:v>-0.130043726253147</c:v>
                </c:pt>
                <c:pt idx="187">
                  <c:v>-0.12789678187228201</c:v>
                </c:pt>
                <c:pt idx="188">
                  <c:v>-0.126363250171664</c:v>
                </c:pt>
                <c:pt idx="189">
                  <c:v>-0.12421630579079899</c:v>
                </c:pt>
                <c:pt idx="190">
                  <c:v>-0.12237606775005699</c:v>
                </c:pt>
                <c:pt idx="191">
                  <c:v>-0.120229123369192</c:v>
                </c:pt>
                <c:pt idx="192">
                  <c:v>-0.118695591668574</c:v>
                </c:pt>
                <c:pt idx="193">
                  <c:v>-0.116548647287709</c:v>
                </c:pt>
                <c:pt idx="194">
                  <c:v>-0.114401702906844</c:v>
                </c:pt>
                <c:pt idx="195">
                  <c:v>-0.111948052185855</c:v>
                </c:pt>
                <c:pt idx="196">
                  <c:v>-0.11041452048523701</c:v>
                </c:pt>
                <c:pt idx="197">
                  <c:v>-0.108267576104372</c:v>
                </c:pt>
                <c:pt idx="198">
                  <c:v>-0.10642733806363</c:v>
                </c:pt>
                <c:pt idx="199">
                  <c:v>-0.104280393682765</c:v>
                </c:pt>
                <c:pt idx="200">
                  <c:v>-0.102440155642023</c:v>
                </c:pt>
                <c:pt idx="201">
                  <c:v>-0.10029321126115801</c:v>
                </c:pt>
                <c:pt idx="202">
                  <c:v>-9.8146266880293001E-2</c:v>
                </c:pt>
                <c:pt idx="203">
                  <c:v>-9.6306028839551402E-2</c:v>
                </c:pt>
                <c:pt idx="204">
                  <c:v>-9.4159084458686204E-2</c:v>
                </c:pt>
                <c:pt idx="205">
                  <c:v>-9.2625552758068205E-2</c:v>
                </c:pt>
                <c:pt idx="206">
                  <c:v>-9.0171902037079393E-2</c:v>
                </c:pt>
                <c:pt idx="207">
                  <c:v>-8.8638370336461395E-2</c:v>
                </c:pt>
                <c:pt idx="208">
                  <c:v>-8.6491425955596196E-2</c:v>
                </c:pt>
                <c:pt idx="209">
                  <c:v>-8.4651187914854695E-2</c:v>
                </c:pt>
                <c:pt idx="210">
                  <c:v>-8.2197537193865897E-2</c:v>
                </c:pt>
                <c:pt idx="211">
                  <c:v>-8.0357299153124298E-2</c:v>
                </c:pt>
                <c:pt idx="212">
                  <c:v>-7.8823767452506299E-2</c:v>
                </c:pt>
                <c:pt idx="213">
                  <c:v>-7.6370116731517501E-2</c:v>
                </c:pt>
                <c:pt idx="214">
                  <c:v>-7.4223172350652303E-2</c:v>
                </c:pt>
                <c:pt idx="215">
                  <c:v>-7.2382934309910704E-2</c:v>
                </c:pt>
                <c:pt idx="216">
                  <c:v>-6.9929283588921906E-2</c:v>
                </c:pt>
                <c:pt idx="217">
                  <c:v>-6.8089045548180405E-2</c:v>
                </c:pt>
                <c:pt idx="218">
                  <c:v>-6.7168926527809605E-2</c:v>
                </c:pt>
                <c:pt idx="219">
                  <c:v>-6.4408569466697194E-2</c:v>
                </c:pt>
                <c:pt idx="220">
                  <c:v>-6.2568331425955595E-2</c:v>
                </c:pt>
                <c:pt idx="221">
                  <c:v>-6.0421387045090397E-2</c:v>
                </c:pt>
                <c:pt idx="222">
                  <c:v>-5.8887855344472398E-2</c:v>
                </c:pt>
                <c:pt idx="223">
                  <c:v>-5.64342046234836E-2</c:v>
                </c:pt>
                <c:pt idx="224">
                  <c:v>-5.4287260242618401E-2</c:v>
                </c:pt>
                <c:pt idx="225">
                  <c:v>-5.24470222018769E-2</c:v>
                </c:pt>
                <c:pt idx="226">
                  <c:v>-4.9993371480888102E-2</c:v>
                </c:pt>
                <c:pt idx="227">
                  <c:v>-4.8153133440146503E-2</c:v>
                </c:pt>
                <c:pt idx="228">
                  <c:v>-4.6312895399404898E-2</c:v>
                </c:pt>
                <c:pt idx="229">
                  <c:v>-4.4165951018539699E-2</c:v>
                </c:pt>
                <c:pt idx="230">
                  <c:v>-4.2325712977798101E-2</c:v>
                </c:pt>
                <c:pt idx="231">
                  <c:v>-4.0178768596932903E-2</c:v>
                </c:pt>
                <c:pt idx="232">
                  <c:v>-3.8645236896314897E-2</c:v>
                </c:pt>
                <c:pt idx="233">
                  <c:v>-3.6191586175326203E-2</c:v>
                </c:pt>
                <c:pt idx="234">
                  <c:v>-3.4044641794460997E-2</c:v>
                </c:pt>
                <c:pt idx="235">
                  <c:v>-3.2204403753719399E-2</c:v>
                </c:pt>
                <c:pt idx="236">
                  <c:v>-3.0057459372854201E-2</c:v>
                </c:pt>
                <c:pt idx="237">
                  <c:v>-2.8217221332112599E-2</c:v>
                </c:pt>
                <c:pt idx="238">
                  <c:v>-2.66836896314946E-2</c:v>
                </c:pt>
                <c:pt idx="239">
                  <c:v>-2.4230038910505802E-2</c:v>
                </c:pt>
                <c:pt idx="240">
                  <c:v>-2.2696507209887799E-2</c:v>
                </c:pt>
                <c:pt idx="241">
                  <c:v>-2.0242856488899098E-2</c:v>
                </c:pt>
                <c:pt idx="242">
                  <c:v>-1.80959121080339E-2</c:v>
                </c:pt>
                <c:pt idx="243">
                  <c:v>-1.6255674067292301E-2</c:v>
                </c:pt>
                <c:pt idx="244">
                  <c:v>-1.41087296864271E-2</c:v>
                </c:pt>
                <c:pt idx="245">
                  <c:v>-1.2575197985809101E-2</c:v>
                </c:pt>
                <c:pt idx="246">
                  <c:v>-1.0428253604943901E-2</c:v>
                </c:pt>
                <c:pt idx="247">
                  <c:v>-8.2813092240787405E-3</c:v>
                </c:pt>
                <c:pt idx="248">
                  <c:v>-6.7477775234607504E-3</c:v>
                </c:pt>
                <c:pt idx="249">
                  <c:v>-4.6008331425955598E-3</c:v>
                </c:pt>
                <c:pt idx="250">
                  <c:v>-2.4538887617303702E-3</c:v>
                </c:pt>
                <c:pt idx="251">
                  <c:v>-3.0694438086518598E-4</c:v>
                </c:pt>
                <c:pt idx="252">
                  <c:v>1.5332936598764001E-3</c:v>
                </c:pt>
                <c:pt idx="253">
                  <c:v>3.68023804074159E-3</c:v>
                </c:pt>
                <c:pt idx="254">
                  <c:v>5.8271824216067697E-3</c:v>
                </c:pt>
                <c:pt idx="255">
                  <c:v>7.6674204623483604E-3</c:v>
                </c:pt>
                <c:pt idx="256">
                  <c:v>9.5076585030899503E-3</c:v>
                </c:pt>
                <c:pt idx="257">
                  <c:v>1.16546028839551E-2</c:v>
                </c:pt>
                <c:pt idx="258">
                  <c:v>1.34948409246967E-2</c:v>
                </c:pt>
                <c:pt idx="259">
                  <c:v>1.5335078965438301E-2</c:v>
                </c:pt>
                <c:pt idx="260">
                  <c:v>1.7788729686427099E-2</c:v>
                </c:pt>
                <c:pt idx="261">
                  <c:v>1.9322261387045101E-2</c:v>
                </c:pt>
                <c:pt idx="262">
                  <c:v>2.1469205767910299E-2</c:v>
                </c:pt>
                <c:pt idx="263">
                  <c:v>2.3616150148775501E-2</c:v>
                </c:pt>
                <c:pt idx="264">
                  <c:v>2.5763094529640599E-2</c:v>
                </c:pt>
                <c:pt idx="265">
                  <c:v>2.7603332570382201E-2</c:v>
                </c:pt>
                <c:pt idx="266">
                  <c:v>2.9750276951247399E-2</c:v>
                </c:pt>
                <c:pt idx="267">
                  <c:v>3.1590514991988998E-2</c:v>
                </c:pt>
                <c:pt idx="268">
                  <c:v>3.4044165712977803E-2</c:v>
                </c:pt>
                <c:pt idx="269">
                  <c:v>3.5577697413595802E-2</c:v>
                </c:pt>
                <c:pt idx="270">
                  <c:v>3.7724641794461E-2</c:v>
                </c:pt>
                <c:pt idx="271">
                  <c:v>3.9564879835202599E-2</c:v>
                </c:pt>
                <c:pt idx="272">
                  <c:v>4.10984115358205E-2</c:v>
                </c:pt>
                <c:pt idx="273">
                  <c:v>4.3552062256809299E-2</c:v>
                </c:pt>
                <c:pt idx="274">
                  <c:v>4.5699006637674497E-2</c:v>
                </c:pt>
                <c:pt idx="275">
                  <c:v>4.7232538338292503E-2</c:v>
                </c:pt>
                <c:pt idx="276">
                  <c:v>4.9686189059281301E-2</c:v>
                </c:pt>
                <c:pt idx="277">
                  <c:v>5.1833133440146499E-2</c:v>
                </c:pt>
                <c:pt idx="278">
                  <c:v>5.3366665140764498E-2</c:v>
                </c:pt>
                <c:pt idx="279">
                  <c:v>5.5513609521629703E-2</c:v>
                </c:pt>
                <c:pt idx="280">
                  <c:v>5.7047141222247598E-2</c:v>
                </c:pt>
                <c:pt idx="281">
                  <c:v>5.9194085603112803E-2</c:v>
                </c:pt>
                <c:pt idx="282">
                  <c:v>6.1954442664225201E-2</c:v>
                </c:pt>
                <c:pt idx="283">
                  <c:v>6.31812680247196E-2</c:v>
                </c:pt>
                <c:pt idx="284">
                  <c:v>6.5328212405584798E-2</c:v>
                </c:pt>
                <c:pt idx="285">
                  <c:v>6.7781863126573597E-2</c:v>
                </c:pt>
                <c:pt idx="286">
                  <c:v>6.9315394827191595E-2</c:v>
                </c:pt>
                <c:pt idx="287">
                  <c:v>7.1462339208056794E-2</c:v>
                </c:pt>
                <c:pt idx="288">
                  <c:v>7.3302577248798295E-2</c:v>
                </c:pt>
                <c:pt idx="289">
                  <c:v>7.5142815289539894E-2</c:v>
                </c:pt>
                <c:pt idx="290">
                  <c:v>7.7596466010528706E-2</c:v>
                </c:pt>
                <c:pt idx="291">
                  <c:v>7.9436704051270304E-2</c:v>
                </c:pt>
                <c:pt idx="292">
                  <c:v>8.1890354772259102E-2</c:v>
                </c:pt>
                <c:pt idx="293">
                  <c:v>8.3730592813000701E-2</c:v>
                </c:pt>
                <c:pt idx="294">
                  <c:v>8.5877537193865899E-2</c:v>
                </c:pt>
                <c:pt idx="295">
                  <c:v>8.7411068894483801E-2</c:v>
                </c:pt>
                <c:pt idx="296">
                  <c:v>8.9558013275348999E-2</c:v>
                </c:pt>
                <c:pt idx="297">
                  <c:v>9.2011663996337797E-2</c:v>
                </c:pt>
                <c:pt idx="298">
                  <c:v>9.3545195696955796E-2</c:v>
                </c:pt>
                <c:pt idx="299">
                  <c:v>9.5692140077820995E-2</c:v>
                </c:pt>
                <c:pt idx="300">
                  <c:v>9.7839084458686207E-2</c:v>
                </c:pt>
                <c:pt idx="301">
                  <c:v>9.9372616159304206E-2</c:v>
                </c:pt>
                <c:pt idx="302">
                  <c:v>0.101519560540169</c:v>
                </c:pt>
                <c:pt idx="303">
                  <c:v>0.10397321126115799</c:v>
                </c:pt>
                <c:pt idx="304">
                  <c:v>0.10550674296177601</c:v>
                </c:pt>
                <c:pt idx="305">
                  <c:v>0.107960393682765</c:v>
                </c:pt>
                <c:pt idx="306">
                  <c:v>0.109800631723507</c:v>
                </c:pt>
                <c:pt idx="307">
                  <c:v>0.111334163424124</c:v>
                </c:pt>
                <c:pt idx="308">
                  <c:v>0.11348110780499</c:v>
                </c:pt>
                <c:pt idx="309">
                  <c:v>0.116241464866102</c:v>
                </c:pt>
                <c:pt idx="310">
                  <c:v>0.11777499656672</c:v>
                </c:pt>
                <c:pt idx="311">
                  <c:v>0.119921940947585</c:v>
                </c:pt>
                <c:pt idx="312">
                  <c:v>0.121762178988327</c:v>
                </c:pt>
                <c:pt idx="313">
                  <c:v>0.123602417029068</c:v>
                </c:pt>
                <c:pt idx="314">
                  <c:v>0.12544265506981001</c:v>
                </c:pt>
                <c:pt idx="315">
                  <c:v>0.127589599450675</c:v>
                </c:pt>
                <c:pt idx="316">
                  <c:v>0.12942983749141701</c:v>
                </c:pt>
                <c:pt idx="317">
                  <c:v>0.131576781872282</c:v>
                </c:pt>
                <c:pt idx="318">
                  <c:v>0.13372372625314699</c:v>
                </c:pt>
                <c:pt idx="319">
                  <c:v>0.13556396429388901</c:v>
                </c:pt>
                <c:pt idx="320">
                  <c:v>0.137710908674754</c:v>
                </c:pt>
                <c:pt idx="321">
                  <c:v>0.13955114671549601</c:v>
                </c:pt>
                <c:pt idx="322">
                  <c:v>0.141391384756237</c:v>
                </c:pt>
                <c:pt idx="323">
                  <c:v>0.14353832913710199</c:v>
                </c:pt>
                <c:pt idx="324">
                  <c:v>0.14568527351796701</c:v>
                </c:pt>
                <c:pt idx="325">
                  <c:v>0.147832217898833</c:v>
                </c:pt>
                <c:pt idx="326">
                  <c:v>0.14936574959945101</c:v>
                </c:pt>
                <c:pt idx="327">
                  <c:v>0.151512693980316</c:v>
                </c:pt>
                <c:pt idx="328">
                  <c:v>0.15365963836118099</c:v>
                </c:pt>
                <c:pt idx="329">
                  <c:v>0.155499876401923</c:v>
                </c:pt>
                <c:pt idx="330">
                  <c:v>0.15764682078278799</c:v>
                </c:pt>
                <c:pt idx="331">
                  <c:v>0.15979376516365301</c:v>
                </c:pt>
                <c:pt idx="332">
                  <c:v>0.161634003204395</c:v>
                </c:pt>
                <c:pt idx="333">
                  <c:v>0.16378094758525999</c:v>
                </c:pt>
                <c:pt idx="334">
                  <c:v>0.16562118562600101</c:v>
                </c:pt>
                <c:pt idx="335">
                  <c:v>0.16715471732661899</c:v>
                </c:pt>
                <c:pt idx="336">
                  <c:v>0.16930166170748501</c:v>
                </c:pt>
                <c:pt idx="337">
                  <c:v>0.17144860608835</c:v>
                </c:pt>
                <c:pt idx="338">
                  <c:v>0.17359555046921499</c:v>
                </c:pt>
                <c:pt idx="339">
                  <c:v>0.175435788509957</c:v>
                </c:pt>
                <c:pt idx="340">
                  <c:v>0.17727602655069799</c:v>
                </c:pt>
                <c:pt idx="341">
                  <c:v>0.17972967727168701</c:v>
                </c:pt>
                <c:pt idx="342">
                  <c:v>0.181569915312428</c:v>
                </c:pt>
                <c:pt idx="343">
                  <c:v>0.18341015335317001</c:v>
                </c:pt>
                <c:pt idx="344">
                  <c:v>0.185557097734035</c:v>
                </c:pt>
                <c:pt idx="345">
                  <c:v>0.18770404211489999</c:v>
                </c:pt>
                <c:pt idx="346">
                  <c:v>0.18954428015564201</c:v>
                </c:pt>
                <c:pt idx="347">
                  <c:v>0.191384518196384</c:v>
                </c:pt>
                <c:pt idx="348">
                  <c:v>0.19353146257724901</c:v>
                </c:pt>
                <c:pt idx="349">
                  <c:v>0.195678406958114</c:v>
                </c:pt>
                <c:pt idx="350">
                  <c:v>0.19751864499885599</c:v>
                </c:pt>
                <c:pt idx="351">
                  <c:v>0.19935888303959701</c:v>
                </c:pt>
                <c:pt idx="352">
                  <c:v>0.201505827420462</c:v>
                </c:pt>
                <c:pt idx="353">
                  <c:v>0.20365277180132799</c:v>
                </c:pt>
                <c:pt idx="354">
                  <c:v>0.205493009842069</c:v>
                </c:pt>
                <c:pt idx="355">
                  <c:v>0.20733324788281099</c:v>
                </c:pt>
                <c:pt idx="356">
                  <c:v>0.20948019226367601</c:v>
                </c:pt>
                <c:pt idx="357">
                  <c:v>0.211320430304417</c:v>
                </c:pt>
                <c:pt idx="358">
                  <c:v>0.21346737468528301</c:v>
                </c:pt>
                <c:pt idx="359">
                  <c:v>0.215307612726024</c:v>
                </c:pt>
                <c:pt idx="360">
                  <c:v>0.21776126344701299</c:v>
                </c:pt>
                <c:pt idx="361">
                  <c:v>0.21929479514763101</c:v>
                </c:pt>
                <c:pt idx="362">
                  <c:v>0.22174844586862</c:v>
                </c:pt>
                <c:pt idx="363">
                  <c:v>0.22358868390936101</c:v>
                </c:pt>
                <c:pt idx="364">
                  <c:v>0.225735628290227</c:v>
                </c:pt>
                <c:pt idx="365">
                  <c:v>0.228189279011215</c:v>
                </c:pt>
                <c:pt idx="366">
                  <c:v>0.22972281071183301</c:v>
                </c:pt>
                <c:pt idx="367">
                  <c:v>0.231563048752575</c:v>
                </c:pt>
                <c:pt idx="368">
                  <c:v>0.23370999313344001</c:v>
                </c:pt>
                <c:pt idx="369">
                  <c:v>0.235550231174182</c:v>
                </c:pt>
                <c:pt idx="370">
                  <c:v>0.23769717555504699</c:v>
                </c:pt>
                <c:pt idx="371">
                  <c:v>0.239230707255665</c:v>
                </c:pt>
                <c:pt idx="372">
                  <c:v>0.241684357976654</c:v>
                </c:pt>
                <c:pt idx="373">
                  <c:v>0.24352459601739501</c:v>
                </c:pt>
                <c:pt idx="374">
                  <c:v>0.24628495307850801</c:v>
                </c:pt>
                <c:pt idx="375">
                  <c:v>0.24812519111924899</c:v>
                </c:pt>
                <c:pt idx="376">
                  <c:v>0.24965872281986701</c:v>
                </c:pt>
                <c:pt idx="377">
                  <c:v>0.251805667200732</c:v>
                </c:pt>
                <c:pt idx="378">
                  <c:v>0.25333919890134998</c:v>
                </c:pt>
                <c:pt idx="379">
                  <c:v>0.255179436942092</c:v>
                </c:pt>
                <c:pt idx="380">
                  <c:v>0.25763308766308102</c:v>
                </c:pt>
                <c:pt idx="381">
                  <c:v>0.25947332570382198</c:v>
                </c:pt>
                <c:pt idx="382">
                  <c:v>0.261926976424811</c:v>
                </c:pt>
                <c:pt idx="383">
                  <c:v>0.26346050812542898</c:v>
                </c:pt>
                <c:pt idx="384">
                  <c:v>0.26560745250629397</c:v>
                </c:pt>
                <c:pt idx="385">
                  <c:v>0.26744769054703599</c:v>
                </c:pt>
                <c:pt idx="386">
                  <c:v>0.26959463492790098</c:v>
                </c:pt>
                <c:pt idx="387">
                  <c:v>0.27143487296864299</c:v>
                </c:pt>
                <c:pt idx="388">
                  <c:v>0.27327511100938401</c:v>
                </c:pt>
                <c:pt idx="389">
                  <c:v>0.275422055390249</c:v>
                </c:pt>
                <c:pt idx="390">
                  <c:v>0.27726229343099101</c:v>
                </c:pt>
                <c:pt idx="391">
                  <c:v>0.279409237811856</c:v>
                </c:pt>
                <c:pt idx="392">
                  <c:v>0.28155618219272099</c:v>
                </c:pt>
                <c:pt idx="393">
                  <c:v>0.28370312657358698</c:v>
                </c:pt>
                <c:pt idx="394">
                  <c:v>0.285543364614328</c:v>
                </c:pt>
                <c:pt idx="395">
                  <c:v>0.28769030899519299</c:v>
                </c:pt>
                <c:pt idx="396">
                  <c:v>0.289530547035935</c:v>
                </c:pt>
                <c:pt idx="397">
                  <c:v>0.29167749141679999</c:v>
                </c:pt>
                <c:pt idx="398">
                  <c:v>0.29351772945754201</c:v>
                </c:pt>
                <c:pt idx="399">
                  <c:v>0.295664673838407</c:v>
                </c:pt>
                <c:pt idx="400">
                  <c:v>0.29719820553902498</c:v>
                </c:pt>
                <c:pt idx="401">
                  <c:v>0.299651856260014</c:v>
                </c:pt>
                <c:pt idx="402">
                  <c:v>0.30118538796063199</c:v>
                </c:pt>
                <c:pt idx="403">
                  <c:v>0.30363903868162001</c:v>
                </c:pt>
                <c:pt idx="404">
                  <c:v>0.30547927672236203</c:v>
                </c:pt>
                <c:pt idx="405">
                  <c:v>0.30762622110322702</c:v>
                </c:pt>
                <c:pt idx="406">
                  <c:v>0.31007987182421598</c:v>
                </c:pt>
                <c:pt idx="407">
                  <c:v>0.31161340352483402</c:v>
                </c:pt>
                <c:pt idx="408">
                  <c:v>0.31345364156557598</c:v>
                </c:pt>
                <c:pt idx="409">
                  <c:v>0.315293879606317</c:v>
                </c:pt>
                <c:pt idx="410">
                  <c:v>0.31744082398718199</c:v>
                </c:pt>
                <c:pt idx="411">
                  <c:v>0.31958776836804798</c:v>
                </c:pt>
                <c:pt idx="412">
                  <c:v>0.32142800640878899</c:v>
                </c:pt>
                <c:pt idx="413">
                  <c:v>0.32357495078965398</c:v>
                </c:pt>
                <c:pt idx="414">
                  <c:v>0.32572189517052003</c:v>
                </c:pt>
                <c:pt idx="415">
                  <c:v>0.32725542687113801</c:v>
                </c:pt>
                <c:pt idx="416">
                  <c:v>0.329402371252003</c:v>
                </c:pt>
                <c:pt idx="417">
                  <c:v>0.33154931563286799</c:v>
                </c:pt>
                <c:pt idx="418">
                  <c:v>0.33369626001373298</c:v>
                </c:pt>
                <c:pt idx="419">
                  <c:v>0.33492308537422699</c:v>
                </c:pt>
                <c:pt idx="420">
                  <c:v>0.33707002975509298</c:v>
                </c:pt>
                <c:pt idx="421">
                  <c:v>0.33983038681620498</c:v>
                </c:pt>
                <c:pt idx="422">
                  <c:v>0.34105721217669899</c:v>
                </c:pt>
                <c:pt idx="423">
                  <c:v>0.34381756923781198</c:v>
                </c:pt>
                <c:pt idx="424">
                  <c:v>0.345657807278553</c:v>
                </c:pt>
                <c:pt idx="425">
                  <c:v>0.34749804531929501</c:v>
                </c:pt>
                <c:pt idx="426">
                  <c:v>0.34995169604028398</c:v>
                </c:pt>
                <c:pt idx="427">
                  <c:v>0.35148522774090202</c:v>
                </c:pt>
                <c:pt idx="428">
                  <c:v>0.35363217212176701</c:v>
                </c:pt>
                <c:pt idx="429">
                  <c:v>0.35547241016250902</c:v>
                </c:pt>
                <c:pt idx="430">
                  <c:v>0.35761935454337401</c:v>
                </c:pt>
                <c:pt idx="431">
                  <c:v>0.35945959258411497</c:v>
                </c:pt>
                <c:pt idx="432">
                  <c:v>0.36129983062485699</c:v>
                </c:pt>
                <c:pt idx="433">
                  <c:v>0.363140068665599</c:v>
                </c:pt>
                <c:pt idx="434">
                  <c:v>0.36528701304646399</c:v>
                </c:pt>
                <c:pt idx="435">
                  <c:v>0.36743395742732898</c:v>
                </c:pt>
                <c:pt idx="436">
                  <c:v>0.36958090180819397</c:v>
                </c:pt>
                <c:pt idx="437">
                  <c:v>0.37172784618905902</c:v>
                </c:pt>
                <c:pt idx="438">
                  <c:v>0.37387479056992401</c:v>
                </c:pt>
                <c:pt idx="439">
                  <c:v>0.37602173495079</c:v>
                </c:pt>
                <c:pt idx="440">
                  <c:v>0.37786197299153101</c:v>
                </c:pt>
                <c:pt idx="441">
                  <c:v>0.37970221103227297</c:v>
                </c:pt>
                <c:pt idx="442">
                  <c:v>0.38184915541313802</c:v>
                </c:pt>
                <c:pt idx="443">
                  <c:v>0.38368939345387998</c:v>
                </c:pt>
                <c:pt idx="444">
                  <c:v>0.38522292515449802</c:v>
                </c:pt>
                <c:pt idx="445">
                  <c:v>0.38798328221561001</c:v>
                </c:pt>
                <c:pt idx="446">
                  <c:v>0.38921010757610403</c:v>
                </c:pt>
                <c:pt idx="447">
                  <c:v>0.39166375829709299</c:v>
                </c:pt>
                <c:pt idx="448">
                  <c:v>0.393503996337835</c:v>
                </c:pt>
                <c:pt idx="449">
                  <c:v>0.39503752803845299</c:v>
                </c:pt>
                <c:pt idx="450">
                  <c:v>0.39779788509956499</c:v>
                </c:pt>
                <c:pt idx="451">
                  <c:v>0.399638123140307</c:v>
                </c:pt>
                <c:pt idx="452">
                  <c:v>0.40178506752117199</c:v>
                </c:pt>
                <c:pt idx="453">
                  <c:v>0.40362530556191301</c:v>
                </c:pt>
                <c:pt idx="454">
                  <c:v>0.405772249942779</c:v>
                </c:pt>
                <c:pt idx="455">
                  <c:v>0.40730578164339698</c:v>
                </c:pt>
                <c:pt idx="456">
                  <c:v>0.40945272602426203</c:v>
                </c:pt>
                <c:pt idx="457">
                  <c:v>0.41159967040512702</c:v>
                </c:pt>
                <c:pt idx="458">
                  <c:v>0.41374661478599201</c:v>
                </c:pt>
                <c:pt idx="459">
                  <c:v>0.41558685282673402</c:v>
                </c:pt>
                <c:pt idx="460">
                  <c:v>0.41742709086747498</c:v>
                </c:pt>
                <c:pt idx="461">
                  <c:v>0.41957403524834103</c:v>
                </c:pt>
                <c:pt idx="462">
                  <c:v>0.42172097962920602</c:v>
                </c:pt>
                <c:pt idx="463">
                  <c:v>0.42386792401007101</c:v>
                </c:pt>
                <c:pt idx="464">
                  <c:v>0.42570816205081202</c:v>
                </c:pt>
                <c:pt idx="465">
                  <c:v>0.42754840009155398</c:v>
                </c:pt>
                <c:pt idx="466">
                  <c:v>0.42969534447241903</c:v>
                </c:pt>
                <c:pt idx="467">
                  <c:v>0.43153558251316099</c:v>
                </c:pt>
                <c:pt idx="468">
                  <c:v>0.43368252689402598</c:v>
                </c:pt>
                <c:pt idx="469">
                  <c:v>0.43582947127489102</c:v>
                </c:pt>
                <c:pt idx="470">
                  <c:v>0.43766970931563298</c:v>
                </c:pt>
                <c:pt idx="471">
                  <c:v>0.439509947356374</c:v>
                </c:pt>
                <c:pt idx="472">
                  <c:v>0.44135018539711601</c:v>
                </c:pt>
                <c:pt idx="473">
                  <c:v>0.443497129777981</c:v>
                </c:pt>
                <c:pt idx="474">
                  <c:v>0.44595078049897002</c:v>
                </c:pt>
                <c:pt idx="475">
                  <c:v>0.44809772487983501</c:v>
                </c:pt>
                <c:pt idx="476">
                  <c:v>0.449631256580453</c:v>
                </c:pt>
                <c:pt idx="477">
                  <c:v>0.45116478828107098</c:v>
                </c:pt>
                <c:pt idx="478">
                  <c:v>0.45392514534218298</c:v>
                </c:pt>
                <c:pt idx="479">
                  <c:v>0.45545867704280202</c:v>
                </c:pt>
                <c:pt idx="480">
                  <c:v>0.45760562142366701</c:v>
                </c:pt>
                <c:pt idx="481">
                  <c:v>0.45944585946440802</c:v>
                </c:pt>
                <c:pt idx="482">
                  <c:v>0.46189951018539699</c:v>
                </c:pt>
                <c:pt idx="483">
                  <c:v>0.463739748226139</c:v>
                </c:pt>
                <c:pt idx="484">
                  <c:v>0.46557998626688002</c:v>
                </c:pt>
                <c:pt idx="485">
                  <c:v>0.46772693064774501</c:v>
                </c:pt>
                <c:pt idx="486">
                  <c:v>0.46926046234836299</c:v>
                </c:pt>
                <c:pt idx="487">
                  <c:v>0.47171411306935201</c:v>
                </c:pt>
                <c:pt idx="488">
                  <c:v>0.47355435111009397</c:v>
                </c:pt>
                <c:pt idx="489">
                  <c:v>0.47539458915083499</c:v>
                </c:pt>
                <c:pt idx="490">
                  <c:v>0.47754153353170098</c:v>
                </c:pt>
                <c:pt idx="491">
                  <c:v>0.47968847791256602</c:v>
                </c:pt>
                <c:pt idx="492">
                  <c:v>0.48122200961318401</c:v>
                </c:pt>
                <c:pt idx="493">
                  <c:v>0.48459577935454301</c:v>
                </c:pt>
                <c:pt idx="494">
                  <c:v>0.48551589837491399</c:v>
                </c:pt>
                <c:pt idx="495">
                  <c:v>0.48766284275577898</c:v>
                </c:pt>
                <c:pt idx="496">
                  <c:v>0.48980978713664403</c:v>
                </c:pt>
                <c:pt idx="497">
                  <c:v>0.49134331883726201</c:v>
                </c:pt>
                <c:pt idx="498">
                  <c:v>0.493490263218128</c:v>
                </c:pt>
                <c:pt idx="499">
                  <c:v>0.49533050125886902</c:v>
                </c:pt>
                <c:pt idx="500">
                  <c:v>0.49747744563973401</c:v>
                </c:pt>
                <c:pt idx="501">
                  <c:v>0.4996243900206</c:v>
                </c:pt>
                <c:pt idx="502">
                  <c:v>0.50146462806134096</c:v>
                </c:pt>
                <c:pt idx="503">
                  <c:v>0.503611572442206</c:v>
                </c:pt>
                <c:pt idx="504">
                  <c:v>0.50545181048294796</c:v>
                </c:pt>
                <c:pt idx="505">
                  <c:v>0.50729204852368903</c:v>
                </c:pt>
                <c:pt idx="506">
                  <c:v>0.50943899290455497</c:v>
                </c:pt>
                <c:pt idx="507">
                  <c:v>0.51158593728542001</c:v>
                </c:pt>
                <c:pt idx="508">
                  <c:v>0.51342617532616097</c:v>
                </c:pt>
                <c:pt idx="509">
                  <c:v>0.51587982604714999</c:v>
                </c:pt>
                <c:pt idx="510">
                  <c:v>0.51741335774776798</c:v>
                </c:pt>
                <c:pt idx="511">
                  <c:v>0.51956030212863302</c:v>
                </c:pt>
                <c:pt idx="512">
                  <c:v>0.52109383382925101</c:v>
                </c:pt>
                <c:pt idx="513">
                  <c:v>0.523854190890364</c:v>
                </c:pt>
                <c:pt idx="514">
                  <c:v>0.52569442893110496</c:v>
                </c:pt>
                <c:pt idx="515">
                  <c:v>0.52722796063172295</c:v>
                </c:pt>
                <c:pt idx="516">
                  <c:v>0.52998831769283605</c:v>
                </c:pt>
                <c:pt idx="517">
                  <c:v>0.53182855573357701</c:v>
                </c:pt>
                <c:pt idx="518">
                  <c:v>0.533362087434195</c:v>
                </c:pt>
                <c:pt idx="519">
                  <c:v>0.53550903181506004</c:v>
                </c:pt>
                <c:pt idx="520">
                  <c:v>0.53704256351567803</c:v>
                </c:pt>
                <c:pt idx="521">
                  <c:v>0.53949621423666705</c:v>
                </c:pt>
                <c:pt idx="522">
                  <c:v>0.54194986495765596</c:v>
                </c:pt>
                <c:pt idx="523">
                  <c:v>0.54348339665827405</c:v>
                </c:pt>
                <c:pt idx="524">
                  <c:v>0.54563034103913899</c:v>
                </c:pt>
                <c:pt idx="525">
                  <c:v>0.54747057907988095</c:v>
                </c:pt>
                <c:pt idx="526">
                  <c:v>0.54931081712062202</c:v>
                </c:pt>
                <c:pt idx="527">
                  <c:v>0.55115105516136398</c:v>
                </c:pt>
                <c:pt idx="528">
                  <c:v>0.55329799954222902</c:v>
                </c:pt>
                <c:pt idx="529">
                  <c:v>0.55544494392309396</c:v>
                </c:pt>
                <c:pt idx="530">
                  <c:v>0.55728518196383603</c:v>
                </c:pt>
                <c:pt idx="531">
                  <c:v>0.55943212634470096</c:v>
                </c:pt>
                <c:pt idx="532">
                  <c:v>0.56219248340581396</c:v>
                </c:pt>
                <c:pt idx="533">
                  <c:v>0.56341930876630797</c:v>
                </c:pt>
                <c:pt idx="534">
                  <c:v>0.56556625314717301</c:v>
                </c:pt>
                <c:pt idx="535">
                  <c:v>0.56771319752803795</c:v>
                </c:pt>
                <c:pt idx="536">
                  <c:v>0.56955343556878002</c:v>
                </c:pt>
                <c:pt idx="537">
                  <c:v>0.57170037994964495</c:v>
                </c:pt>
                <c:pt idx="538">
                  <c:v>0.57384732433051</c:v>
                </c:pt>
                <c:pt idx="539">
                  <c:v>0.57568756237125196</c:v>
                </c:pt>
                <c:pt idx="540">
                  <c:v>0.57722109407186994</c:v>
                </c:pt>
                <c:pt idx="541">
                  <c:v>0.57967474479285896</c:v>
                </c:pt>
                <c:pt idx="542">
                  <c:v>0.58151498283360004</c:v>
                </c:pt>
                <c:pt idx="543">
                  <c:v>0.58396863355458895</c:v>
                </c:pt>
                <c:pt idx="544">
                  <c:v>0.58550216525520704</c:v>
                </c:pt>
                <c:pt idx="545">
                  <c:v>0.587342403295949</c:v>
                </c:pt>
                <c:pt idx="546">
                  <c:v>0.58979605401693702</c:v>
                </c:pt>
                <c:pt idx="547">
                  <c:v>0.59132958571755501</c:v>
                </c:pt>
                <c:pt idx="548">
                  <c:v>0.59378323643854403</c:v>
                </c:pt>
                <c:pt idx="549">
                  <c:v>0.59531676813916201</c:v>
                </c:pt>
                <c:pt idx="550">
                  <c:v>0.59777041886015103</c:v>
                </c:pt>
                <c:pt idx="551">
                  <c:v>0.59930395056076902</c:v>
                </c:pt>
                <c:pt idx="552">
                  <c:v>0.60114418860151098</c:v>
                </c:pt>
                <c:pt idx="553">
                  <c:v>0.603597839322499</c:v>
                </c:pt>
                <c:pt idx="554">
                  <c:v>0.60513137102311698</c:v>
                </c:pt>
                <c:pt idx="555">
                  <c:v>0.607585021744106</c:v>
                </c:pt>
                <c:pt idx="556">
                  <c:v>0.60942525978484796</c:v>
                </c:pt>
                <c:pt idx="557">
                  <c:v>0.61157220416571301</c:v>
                </c:pt>
                <c:pt idx="558">
                  <c:v>0.61371914854657805</c:v>
                </c:pt>
                <c:pt idx="559">
                  <c:v>0.61555938658732001</c:v>
                </c:pt>
                <c:pt idx="560">
                  <c:v>0.61801303730830803</c:v>
                </c:pt>
                <c:pt idx="561">
                  <c:v>0.61954656900892602</c:v>
                </c:pt>
                <c:pt idx="562">
                  <c:v>0.62169351338979195</c:v>
                </c:pt>
                <c:pt idx="563">
                  <c:v>0.62353375143053302</c:v>
                </c:pt>
                <c:pt idx="564">
                  <c:v>0.62568069581139796</c:v>
                </c:pt>
                <c:pt idx="565">
                  <c:v>0.627827640192264</c:v>
                </c:pt>
                <c:pt idx="566">
                  <c:v>0.62936117189288199</c:v>
                </c:pt>
                <c:pt idx="567">
                  <c:v>0.63150811627374703</c:v>
                </c:pt>
                <c:pt idx="568">
                  <c:v>0.63365506065461197</c:v>
                </c:pt>
                <c:pt idx="569">
                  <c:v>0.63580200503547701</c:v>
                </c:pt>
                <c:pt idx="570">
                  <c:v>0.63764224307621897</c:v>
                </c:pt>
                <c:pt idx="571">
                  <c:v>0.63917577477683696</c:v>
                </c:pt>
                <c:pt idx="572">
                  <c:v>0.641322719157702</c:v>
                </c:pt>
                <c:pt idx="573">
                  <c:v>0.64377636987869102</c:v>
                </c:pt>
                <c:pt idx="574">
                  <c:v>0.64500319523918503</c:v>
                </c:pt>
                <c:pt idx="575">
                  <c:v>0.64715013962004997</c:v>
                </c:pt>
                <c:pt idx="576">
                  <c:v>0.64929708400091501</c:v>
                </c:pt>
                <c:pt idx="577">
                  <c:v>0.65144402838178095</c:v>
                </c:pt>
                <c:pt idx="578">
                  <c:v>0.65328426642252202</c:v>
                </c:pt>
                <c:pt idx="579">
                  <c:v>0.65543121080338695</c:v>
                </c:pt>
                <c:pt idx="580">
                  <c:v>0.657578155184253</c:v>
                </c:pt>
                <c:pt idx="581">
                  <c:v>0.65972509956511804</c:v>
                </c:pt>
                <c:pt idx="582">
                  <c:v>0.66125863126573603</c:v>
                </c:pt>
                <c:pt idx="583">
                  <c:v>0.66371228198672405</c:v>
                </c:pt>
                <c:pt idx="584">
                  <c:v>0.66585922636758998</c:v>
                </c:pt>
                <c:pt idx="585">
                  <c:v>0.66769946440833094</c:v>
                </c:pt>
                <c:pt idx="586">
                  <c:v>0.66953970244907302</c:v>
                </c:pt>
                <c:pt idx="587">
                  <c:v>0.67168664682993795</c:v>
                </c:pt>
                <c:pt idx="588">
                  <c:v>0.67352688487068002</c:v>
                </c:pt>
                <c:pt idx="589">
                  <c:v>0.67567382925154496</c:v>
                </c:pt>
                <c:pt idx="590">
                  <c:v>0.67966101167315196</c:v>
                </c:pt>
                <c:pt idx="591">
                  <c:v>0.68150124971389303</c:v>
                </c:pt>
                <c:pt idx="592">
                  <c:v>0.68334148775463499</c:v>
                </c:pt>
                <c:pt idx="593">
                  <c:v>0.68548843213550004</c:v>
                </c:pt>
                <c:pt idx="594">
                  <c:v>0.687328670176242</c:v>
                </c:pt>
                <c:pt idx="595">
                  <c:v>0.68947561455710704</c:v>
                </c:pt>
                <c:pt idx="596">
                  <c:v>0.69162255893797198</c:v>
                </c:pt>
                <c:pt idx="597">
                  <c:v>0.69346279697871305</c:v>
                </c:pt>
                <c:pt idx="598">
                  <c:v>0.69530303501945501</c:v>
                </c:pt>
                <c:pt idx="599">
                  <c:v>0.69714327306019697</c:v>
                </c:pt>
                <c:pt idx="600">
                  <c:v>0.69898351110093804</c:v>
                </c:pt>
                <c:pt idx="601">
                  <c:v>0.70143716182192695</c:v>
                </c:pt>
                <c:pt idx="602">
                  <c:v>0.70358410620279199</c:v>
                </c:pt>
                <c:pt idx="603">
                  <c:v>0.70573105058365704</c:v>
                </c:pt>
                <c:pt idx="604">
                  <c:v>0.707571288624399</c:v>
                </c:pt>
                <c:pt idx="605">
                  <c:v>0.70941152666514096</c:v>
                </c:pt>
                <c:pt idx="606">
                  <c:v>0.71125176470588203</c:v>
                </c:pt>
                <c:pt idx="607">
                  <c:v>0.71370541542687105</c:v>
                </c:pt>
                <c:pt idx="608">
                  <c:v>0.71554565346761301</c:v>
                </c:pt>
                <c:pt idx="609">
                  <c:v>0.71738589150835397</c:v>
                </c:pt>
                <c:pt idx="610">
                  <c:v>0.71983954222934299</c:v>
                </c:pt>
                <c:pt idx="611">
                  <c:v>0.72167978027008495</c:v>
                </c:pt>
                <c:pt idx="612">
                  <c:v>0.72352001831082602</c:v>
                </c:pt>
                <c:pt idx="613">
                  <c:v>0.72536025635156798</c:v>
                </c:pt>
                <c:pt idx="614">
                  <c:v>0.72750720073243302</c:v>
                </c:pt>
                <c:pt idx="615">
                  <c:v>0.72996085145342204</c:v>
                </c:pt>
                <c:pt idx="616">
                  <c:v>0.731801089494163</c:v>
                </c:pt>
                <c:pt idx="617">
                  <c:v>0.73364132753490496</c:v>
                </c:pt>
                <c:pt idx="618">
                  <c:v>0.73486815289539897</c:v>
                </c:pt>
                <c:pt idx="619">
                  <c:v>0.73793521629663505</c:v>
                </c:pt>
                <c:pt idx="620">
                  <c:v>0.73946874799725304</c:v>
                </c:pt>
                <c:pt idx="621">
                  <c:v>0.741308986037995</c:v>
                </c:pt>
                <c:pt idx="622">
                  <c:v>0.74314922407873596</c:v>
                </c:pt>
                <c:pt idx="623">
                  <c:v>0.745296168459602</c:v>
                </c:pt>
                <c:pt idx="624">
                  <c:v>0.74774981918059003</c:v>
                </c:pt>
                <c:pt idx="625">
                  <c:v>0.74897664454108503</c:v>
                </c:pt>
                <c:pt idx="626">
                  <c:v>0.75112358892194997</c:v>
                </c:pt>
                <c:pt idx="627">
                  <c:v>0.75388394598306196</c:v>
                </c:pt>
                <c:pt idx="628">
                  <c:v>0.75541747768367995</c:v>
                </c:pt>
                <c:pt idx="629">
                  <c:v>0.75725771572442202</c:v>
                </c:pt>
                <c:pt idx="630">
                  <c:v>0.75971136644541104</c:v>
                </c:pt>
                <c:pt idx="631">
                  <c:v>0.76185831082627598</c:v>
                </c:pt>
                <c:pt idx="632">
                  <c:v>0.76369854886701705</c:v>
                </c:pt>
                <c:pt idx="633">
                  <c:v>0.76553878690775901</c:v>
                </c:pt>
                <c:pt idx="634">
                  <c:v>0.76737902494850097</c:v>
                </c:pt>
                <c:pt idx="635">
                  <c:v>0.76952596932936601</c:v>
                </c:pt>
                <c:pt idx="636">
                  <c:v>0.77167291371023095</c:v>
                </c:pt>
                <c:pt idx="637">
                  <c:v>0.77351315175097302</c:v>
                </c:pt>
                <c:pt idx="638">
                  <c:v>0.77566009613183795</c:v>
                </c:pt>
                <c:pt idx="639">
                  <c:v>0.77750033417257902</c:v>
                </c:pt>
                <c:pt idx="640">
                  <c:v>0.77964727855344496</c:v>
                </c:pt>
                <c:pt idx="641">
                  <c:v>0.78118081025406305</c:v>
                </c:pt>
                <c:pt idx="642">
                  <c:v>0.78363446097505096</c:v>
                </c:pt>
                <c:pt idx="643">
                  <c:v>0.78547469901579303</c:v>
                </c:pt>
                <c:pt idx="644">
                  <c:v>0.78762164339665797</c:v>
                </c:pt>
                <c:pt idx="645">
                  <c:v>0.78884846875715298</c:v>
                </c:pt>
                <c:pt idx="646">
                  <c:v>0.79160882581826497</c:v>
                </c:pt>
                <c:pt idx="647">
                  <c:v>0.79314235751888296</c:v>
                </c:pt>
                <c:pt idx="648">
                  <c:v>0.79590271457999495</c:v>
                </c:pt>
                <c:pt idx="649">
                  <c:v>0.79743624628061305</c:v>
                </c:pt>
                <c:pt idx="650">
                  <c:v>0.79988989700160196</c:v>
                </c:pt>
                <c:pt idx="651">
                  <c:v>0.80142342870222005</c:v>
                </c:pt>
                <c:pt idx="652">
                  <c:v>0.80326366674296201</c:v>
                </c:pt>
                <c:pt idx="653">
                  <c:v>0.80510390478370297</c:v>
                </c:pt>
                <c:pt idx="654">
                  <c:v>0.80725084916456802</c:v>
                </c:pt>
                <c:pt idx="655">
                  <c:v>0.80939779354543395</c:v>
                </c:pt>
                <c:pt idx="656">
                  <c:v>0.811544737926299</c:v>
                </c:pt>
                <c:pt idx="657">
                  <c:v>0.81369168230716404</c:v>
                </c:pt>
                <c:pt idx="658">
                  <c:v>0.81522521400778203</c:v>
                </c:pt>
                <c:pt idx="659">
                  <c:v>0.81737215838864696</c:v>
                </c:pt>
                <c:pt idx="660">
                  <c:v>0.81951910276951201</c:v>
                </c:pt>
                <c:pt idx="661">
                  <c:v>0.82166604715037805</c:v>
                </c:pt>
                <c:pt idx="662">
                  <c:v>0.82350628519111901</c:v>
                </c:pt>
                <c:pt idx="663">
                  <c:v>0.82534652323186097</c:v>
                </c:pt>
                <c:pt idx="664">
                  <c:v>0.82749346761272602</c:v>
                </c:pt>
                <c:pt idx="665">
                  <c:v>0.82964041199359095</c:v>
                </c:pt>
                <c:pt idx="666">
                  <c:v>0.831787356374456</c:v>
                </c:pt>
                <c:pt idx="667">
                  <c:v>0.83393430075532105</c:v>
                </c:pt>
                <c:pt idx="668">
                  <c:v>0.83546783245593903</c:v>
                </c:pt>
                <c:pt idx="669">
                  <c:v>0.83730807049668099</c:v>
                </c:pt>
                <c:pt idx="670">
                  <c:v>0.83914830853742295</c:v>
                </c:pt>
                <c:pt idx="671">
                  <c:v>0.84160195925841097</c:v>
                </c:pt>
                <c:pt idx="672">
                  <c:v>0.84344219729915304</c:v>
                </c:pt>
                <c:pt idx="673">
                  <c:v>0.84558914168001797</c:v>
                </c:pt>
                <c:pt idx="674">
                  <c:v>0.848042792401007</c:v>
                </c:pt>
                <c:pt idx="675">
                  <c:v>0.84926961776150101</c:v>
                </c:pt>
                <c:pt idx="676">
                  <c:v>0.85141656214236705</c:v>
                </c:pt>
                <c:pt idx="677">
                  <c:v>0.85356350652323199</c:v>
                </c:pt>
                <c:pt idx="678">
                  <c:v>0.85571045090409703</c:v>
                </c:pt>
                <c:pt idx="679">
                  <c:v>0.85724398260471502</c:v>
                </c:pt>
                <c:pt idx="680">
                  <c:v>0.85939092698557995</c:v>
                </c:pt>
                <c:pt idx="681">
                  <c:v>0.86092445868619805</c:v>
                </c:pt>
                <c:pt idx="682">
                  <c:v>0.86399152208743402</c:v>
                </c:pt>
                <c:pt idx="683">
                  <c:v>0.86583176012817598</c:v>
                </c:pt>
                <c:pt idx="684">
                  <c:v>0.86705858548866999</c:v>
                </c:pt>
                <c:pt idx="685">
                  <c:v>0.86951223620965901</c:v>
                </c:pt>
                <c:pt idx="686">
                  <c:v>0.87165918059052405</c:v>
                </c:pt>
                <c:pt idx="687">
                  <c:v>0.87349941863126601</c:v>
                </c:pt>
                <c:pt idx="688">
                  <c:v>0.87564636301213095</c:v>
                </c:pt>
                <c:pt idx="689">
                  <c:v>0.87779330739299599</c:v>
                </c:pt>
                <c:pt idx="690">
                  <c:v>0.87932683909361398</c:v>
                </c:pt>
                <c:pt idx="691">
                  <c:v>0.881780489814603</c:v>
                </c:pt>
                <c:pt idx="692">
                  <c:v>0.88331402151522098</c:v>
                </c:pt>
                <c:pt idx="693">
                  <c:v>0.885767672236209</c:v>
                </c:pt>
                <c:pt idx="694">
                  <c:v>0.88730120393682699</c:v>
                </c:pt>
                <c:pt idx="695">
                  <c:v>0.88975485465781601</c:v>
                </c:pt>
                <c:pt idx="696">
                  <c:v>0.89128838635843399</c:v>
                </c:pt>
                <c:pt idx="697">
                  <c:v>0.89404874341954699</c:v>
                </c:pt>
                <c:pt idx="698">
                  <c:v>0.89588898146028795</c:v>
                </c:pt>
                <c:pt idx="699">
                  <c:v>0.89711580682078296</c:v>
                </c:pt>
                <c:pt idx="700">
                  <c:v>0.89956945754177098</c:v>
                </c:pt>
                <c:pt idx="701">
                  <c:v>0.90140969558251305</c:v>
                </c:pt>
                <c:pt idx="702">
                  <c:v>0.90355663996337798</c:v>
                </c:pt>
                <c:pt idx="703">
                  <c:v>0.90539687800412005</c:v>
                </c:pt>
                <c:pt idx="704">
                  <c:v>0.90754382238498499</c:v>
                </c:pt>
                <c:pt idx="705">
                  <c:v>0.90938406042572695</c:v>
                </c:pt>
                <c:pt idx="706">
                  <c:v>0.91153100480659199</c:v>
                </c:pt>
                <c:pt idx="707">
                  <c:v>0.91337124284733295</c:v>
                </c:pt>
                <c:pt idx="708">
                  <c:v>0.915518187228198</c:v>
                </c:pt>
                <c:pt idx="709">
                  <c:v>0.91735842526893996</c:v>
                </c:pt>
                <c:pt idx="710">
                  <c:v>0.91919866330968203</c:v>
                </c:pt>
                <c:pt idx="711">
                  <c:v>0.92134560769054696</c:v>
                </c:pt>
                <c:pt idx="712">
                  <c:v>0.92349255207141201</c:v>
                </c:pt>
                <c:pt idx="713">
                  <c:v>0.92563949645227706</c:v>
                </c:pt>
                <c:pt idx="714">
                  <c:v>0.92747973449301901</c:v>
                </c:pt>
                <c:pt idx="715">
                  <c:v>0.92931997253375997</c:v>
                </c:pt>
                <c:pt idx="716">
                  <c:v>0.93116021057450205</c:v>
                </c:pt>
                <c:pt idx="717">
                  <c:v>0.93330715495536698</c:v>
                </c:pt>
                <c:pt idx="718">
                  <c:v>0.93545409933623203</c:v>
                </c:pt>
                <c:pt idx="719">
                  <c:v>0.93760104371709796</c:v>
                </c:pt>
                <c:pt idx="720">
                  <c:v>0.93944128175783903</c:v>
                </c:pt>
                <c:pt idx="721">
                  <c:v>0.94158822613870397</c:v>
                </c:pt>
                <c:pt idx="722">
                  <c:v>0.94373517051956901</c:v>
                </c:pt>
                <c:pt idx="723">
                  <c:v>0.945268702220187</c:v>
                </c:pt>
                <c:pt idx="724">
                  <c:v>0.94710894026092896</c:v>
                </c:pt>
                <c:pt idx="725">
                  <c:v>0.949255884641794</c:v>
                </c:pt>
                <c:pt idx="726">
                  <c:v>0.95140282902265905</c:v>
                </c:pt>
                <c:pt idx="727">
                  <c:v>0.95324306706340101</c:v>
                </c:pt>
                <c:pt idx="728">
                  <c:v>0.95539001144426605</c:v>
                </c:pt>
                <c:pt idx="729">
                  <c:v>0.95723024948500801</c:v>
                </c:pt>
                <c:pt idx="730">
                  <c:v>0.95907048752574897</c:v>
                </c:pt>
                <c:pt idx="731">
                  <c:v>0.96121743190661502</c:v>
                </c:pt>
                <c:pt idx="732">
                  <c:v>0.962750963607233</c:v>
                </c:pt>
                <c:pt idx="733">
                  <c:v>0.965511320668345</c:v>
                </c:pt>
                <c:pt idx="734">
                  <c:v>0.96765826504921004</c:v>
                </c:pt>
                <c:pt idx="735">
                  <c:v>0.96919179674982803</c:v>
                </c:pt>
                <c:pt idx="736">
                  <c:v>0.97133874113069296</c:v>
                </c:pt>
                <c:pt idx="737">
                  <c:v>0.97348568551155801</c:v>
                </c:pt>
                <c:pt idx="738">
                  <c:v>0.97501921721217699</c:v>
                </c:pt>
                <c:pt idx="739">
                  <c:v>0.97716616159304204</c:v>
                </c:pt>
                <c:pt idx="740">
                  <c:v>0.97931310597390697</c:v>
                </c:pt>
                <c:pt idx="741">
                  <c:v>0.98146005035477202</c:v>
                </c:pt>
                <c:pt idx="742">
                  <c:v>0.98330028839551398</c:v>
                </c:pt>
                <c:pt idx="743">
                  <c:v>0.985753939116502</c:v>
                </c:pt>
                <c:pt idx="744">
                  <c:v>0.98759417715724396</c:v>
                </c:pt>
                <c:pt idx="745">
                  <c:v>0.989741121538109</c:v>
                </c:pt>
                <c:pt idx="746">
                  <c:v>0.99127465323872699</c:v>
                </c:pt>
                <c:pt idx="747">
                  <c:v>0.99342159761959203</c:v>
                </c:pt>
                <c:pt idx="748">
                  <c:v>0.99556854200045797</c:v>
                </c:pt>
                <c:pt idx="749">
                  <c:v>0.99771548638132301</c:v>
                </c:pt>
                <c:pt idx="750">
                  <c:v>0.999249018081941</c:v>
                </c:pt>
                <c:pt idx="751">
                  <c:v>1.0013959624628099</c:v>
                </c:pt>
                <c:pt idx="752">
                  <c:v>1.0035429068436701</c:v>
                </c:pt>
                <c:pt idx="753">
                  <c:v>1.0050764385442901</c:v>
                </c:pt>
                <c:pt idx="754">
                  <c:v>1.00722338292515</c:v>
                </c:pt>
                <c:pt idx="755">
                  <c:v>1.0093703273060199</c:v>
                </c:pt>
                <c:pt idx="756">
                  <c:v>1.0115172716868801</c:v>
                </c:pt>
                <c:pt idx="757">
                  <c:v>1.0133575097276299</c:v>
                </c:pt>
                <c:pt idx="758">
                  <c:v>1.0155044541084901</c:v>
                </c:pt>
                <c:pt idx="759">
                  <c:v>1.01765139848936</c:v>
                </c:pt>
                <c:pt idx="760">
                  <c:v>1.0194916365301001</c:v>
                </c:pt>
                <c:pt idx="761">
                  <c:v>1.02163858091096</c:v>
                </c:pt>
                <c:pt idx="762">
                  <c:v>1.02317211261158</c:v>
                </c:pt>
                <c:pt idx="763">
                  <c:v>1.0250123506523201</c:v>
                </c:pt>
                <c:pt idx="764">
                  <c:v>1.02777270771344</c:v>
                </c:pt>
                <c:pt idx="765">
                  <c:v>1.02930623941405</c:v>
                </c:pt>
                <c:pt idx="766">
                  <c:v>1.0314531837949199</c:v>
                </c:pt>
                <c:pt idx="767">
                  <c:v>1.03329342183566</c:v>
                </c:pt>
                <c:pt idx="768">
                  <c:v>1.0351336598764</c:v>
                </c:pt>
                <c:pt idx="769">
                  <c:v>1.0375873105973901</c:v>
                </c:pt>
                <c:pt idx="770">
                  <c:v>1.0394275486381299</c:v>
                </c:pt>
                <c:pt idx="771">
                  <c:v>1.04126778667887</c:v>
                </c:pt>
                <c:pt idx="772">
                  <c:v>1.0434147310597399</c:v>
                </c:pt>
                <c:pt idx="773">
                  <c:v>1.04525496910048</c:v>
                </c:pt>
                <c:pt idx="774">
                  <c:v>1.04770861982147</c:v>
                </c:pt>
                <c:pt idx="775">
                  <c:v>1.0495488578622101</c:v>
                </c:pt>
                <c:pt idx="776">
                  <c:v>1.0513890959029499</c:v>
                </c:pt>
                <c:pt idx="777">
                  <c:v>1.05322933394369</c:v>
                </c:pt>
                <c:pt idx="778">
                  <c:v>1.0550695719844401</c:v>
                </c:pt>
                <c:pt idx="779">
                  <c:v>1.0575232227054201</c:v>
                </c:pt>
                <c:pt idx="780">
                  <c:v>1.0593634607461699</c:v>
                </c:pt>
                <c:pt idx="781">
                  <c:v>1.06181711146715</c:v>
                </c:pt>
                <c:pt idx="782">
                  <c:v>1.0630439368276501</c:v>
                </c:pt>
                <c:pt idx="783">
                  <c:v>1.0648841748683899</c:v>
                </c:pt>
                <c:pt idx="784">
                  <c:v>1.0676445319295</c:v>
                </c:pt>
                <c:pt idx="785">
                  <c:v>1.06979147631037</c:v>
                </c:pt>
                <c:pt idx="786">
                  <c:v>1.07163171435111</c:v>
                </c:pt>
                <c:pt idx="787">
                  <c:v>1.0734719523918499</c:v>
                </c:pt>
                <c:pt idx="788">
                  <c:v>1.07561889677272</c:v>
                </c:pt>
                <c:pt idx="789">
                  <c:v>1.0774591348134599</c:v>
                </c:pt>
                <c:pt idx="790">
                  <c:v>1.0792993728542</c:v>
                </c:pt>
                <c:pt idx="791">
                  <c:v>1.0814463172350699</c:v>
                </c:pt>
                <c:pt idx="792">
                  <c:v>1.08328655527581</c:v>
                </c:pt>
                <c:pt idx="793">
                  <c:v>1.0854334996566699</c:v>
                </c:pt>
                <c:pt idx="794">
                  <c:v>1.0875804440375401</c:v>
                </c:pt>
                <c:pt idx="795">
                  <c:v>1.0897273884184</c:v>
                </c:pt>
                <c:pt idx="796">
                  <c:v>1.0915676264591401</c:v>
                </c:pt>
                <c:pt idx="797">
                  <c:v>1.0934078644998899</c:v>
                </c:pt>
                <c:pt idx="798">
                  <c:v>1.0955548088807501</c:v>
                </c:pt>
                <c:pt idx="799">
                  <c:v>1.0973950469214899</c:v>
                </c:pt>
                <c:pt idx="800">
                  <c:v>1.0995419913023601</c:v>
                </c:pt>
                <c:pt idx="801">
                  <c:v>1.1013822293430999</c:v>
                </c:pt>
                <c:pt idx="802">
                  <c:v>1.1035291737239601</c:v>
                </c:pt>
                <c:pt idx="803">
                  <c:v>1.1050627054245801</c:v>
                </c:pt>
                <c:pt idx="804">
                  <c:v>1.10720964980545</c:v>
                </c:pt>
                <c:pt idx="805">
                  <c:v>1.10966330052644</c:v>
                </c:pt>
                <c:pt idx="806">
                  <c:v>1.1115035385671801</c:v>
                </c:pt>
                <c:pt idx="807">
                  <c:v>1.11365048294804</c:v>
                </c:pt>
                <c:pt idx="808">
                  <c:v>1.11579742732891</c:v>
                </c:pt>
                <c:pt idx="809">
                  <c:v>1.11763766536965</c:v>
                </c:pt>
                <c:pt idx="810">
                  <c:v>1.11917119707027</c:v>
                </c:pt>
                <c:pt idx="811">
                  <c:v>1.12162484779126</c:v>
                </c:pt>
                <c:pt idx="812">
                  <c:v>1.1234650858320001</c:v>
                </c:pt>
                <c:pt idx="813">
                  <c:v>1.12530532387274</c:v>
                </c:pt>
                <c:pt idx="814">
                  <c:v>1.1274522682535999</c:v>
                </c:pt>
                <c:pt idx="815">
                  <c:v>1.1295992126344701</c:v>
                </c:pt>
                <c:pt idx="816">
                  <c:v>1.1314394506752099</c:v>
                </c:pt>
                <c:pt idx="817">
                  <c:v>1.1335863950560801</c:v>
                </c:pt>
                <c:pt idx="818">
                  <c:v>1.13511992675669</c:v>
                </c:pt>
                <c:pt idx="819">
                  <c:v>1.13726687113756</c:v>
                </c:pt>
                <c:pt idx="820">
                  <c:v>1.1391071091783</c:v>
                </c:pt>
                <c:pt idx="821">
                  <c:v>1.14125405355917</c:v>
                </c:pt>
                <c:pt idx="822">
                  <c:v>1.14370770428016</c:v>
                </c:pt>
                <c:pt idx="823">
                  <c:v>1.14524123598077</c:v>
                </c:pt>
                <c:pt idx="824">
                  <c:v>1.1473881803616399</c:v>
                </c:pt>
                <c:pt idx="825">
                  <c:v>1.1489217120622599</c:v>
                </c:pt>
                <c:pt idx="826">
                  <c:v>1.15168206912337</c:v>
                </c:pt>
                <c:pt idx="827">
                  <c:v>1.15382901350423</c:v>
                </c:pt>
                <c:pt idx="828">
                  <c:v>1.1553625452048499</c:v>
                </c:pt>
                <c:pt idx="829">
                  <c:v>1.1575094895857201</c:v>
                </c:pt>
                <c:pt idx="830">
                  <c:v>1.15965643396658</c:v>
                </c:pt>
                <c:pt idx="831">
                  <c:v>1.1614966720073201</c:v>
                </c:pt>
                <c:pt idx="832">
                  <c:v>1.1633369100480699</c:v>
                </c:pt>
                <c:pt idx="833">
                  <c:v>1.1654838544289301</c:v>
                </c:pt>
                <c:pt idx="834">
                  <c:v>1.1676307988098</c:v>
                </c:pt>
                <c:pt idx="835">
                  <c:v>1.1694710368505401</c:v>
                </c:pt>
                <c:pt idx="836">
                  <c:v>1.17131127489128</c:v>
                </c:pt>
                <c:pt idx="837">
                  <c:v>1.1734582192721399</c:v>
                </c:pt>
                <c:pt idx="838">
                  <c:v>1.17529845731289</c:v>
                </c:pt>
                <c:pt idx="839">
                  <c:v>1.17775210803387</c:v>
                </c:pt>
                <c:pt idx="840">
                  <c:v>1.17928563973449</c:v>
                </c:pt>
                <c:pt idx="841">
                  <c:v>1.1814325841153599</c:v>
                </c:pt>
                <c:pt idx="842">
                  <c:v>1.18265940947585</c:v>
                </c:pt>
                <c:pt idx="843">
                  <c:v>1.1854197665369599</c:v>
                </c:pt>
                <c:pt idx="844">
                  <c:v>1.18726000457771</c:v>
                </c:pt>
                <c:pt idx="845">
                  <c:v>1.1894069489585699</c:v>
                </c:pt>
                <c:pt idx="846">
                  <c:v>1.19124718699931</c:v>
                </c:pt>
                <c:pt idx="847">
                  <c:v>1.1933941313801799</c:v>
                </c:pt>
                <c:pt idx="848">
                  <c:v>1.1955410757610401</c:v>
                </c:pt>
                <c:pt idx="849">
                  <c:v>1.19768802014191</c:v>
                </c:pt>
                <c:pt idx="850">
                  <c:v>1.1995282581826501</c:v>
                </c:pt>
                <c:pt idx="851">
                  <c:v>1.2013684962233899</c:v>
                </c:pt>
                <c:pt idx="852">
                  <c:v>1.2038221469443799</c:v>
                </c:pt>
                <c:pt idx="853">
                  <c:v>1.2050489723048801</c:v>
                </c:pt>
                <c:pt idx="854">
                  <c:v>1.2078093293659899</c:v>
                </c:pt>
                <c:pt idx="855">
                  <c:v>1.20872944838636</c:v>
                </c:pt>
                <c:pt idx="856">
                  <c:v>1.21179651178759</c:v>
                </c:pt>
                <c:pt idx="857">
                  <c:v>1.21363674982834</c:v>
                </c:pt>
                <c:pt idx="858">
                  <c:v>1.2154769878690801</c:v>
                </c:pt>
                <c:pt idx="859">
                  <c:v>1.2173172259098199</c:v>
                </c:pt>
                <c:pt idx="860">
                  <c:v>1.2194641702906801</c:v>
                </c:pt>
                <c:pt idx="861">
                  <c:v>1.2213044083314299</c:v>
                </c:pt>
                <c:pt idx="862">
                  <c:v>1.22314464637217</c:v>
                </c:pt>
                <c:pt idx="863">
                  <c:v>1.2249848844129101</c:v>
                </c:pt>
                <c:pt idx="864">
                  <c:v>1.2274385351339001</c:v>
                </c:pt>
                <c:pt idx="865">
                  <c:v>1.22958547951476</c:v>
                </c:pt>
                <c:pt idx="866">
                  <c:v>1.23173242389563</c:v>
                </c:pt>
                <c:pt idx="867">
                  <c:v>1.23326595559625</c:v>
                </c:pt>
                <c:pt idx="868">
                  <c:v>1.23510619363699</c:v>
                </c:pt>
                <c:pt idx="869">
                  <c:v>1.23725313801785</c:v>
                </c:pt>
                <c:pt idx="870">
                  <c:v>1.23909337605859</c:v>
                </c:pt>
                <c:pt idx="871">
                  <c:v>1.2415470267795801</c:v>
                </c:pt>
                <c:pt idx="872">
                  <c:v>1.24277385214008</c:v>
                </c:pt>
                <c:pt idx="873">
                  <c:v>1.24522750286107</c:v>
                </c:pt>
                <c:pt idx="874">
                  <c:v>1.24768115358206</c:v>
                </c:pt>
                <c:pt idx="875">
                  <c:v>1.24921468528267</c:v>
                </c:pt>
                <c:pt idx="876">
                  <c:v>1.25166833600366</c:v>
                </c:pt>
                <c:pt idx="877">
                  <c:v>1.25320186770428</c:v>
                </c:pt>
                <c:pt idx="878">
                  <c:v>1.25565551842527</c:v>
                </c:pt>
                <c:pt idx="879">
                  <c:v>1.25780246280613</c:v>
                </c:pt>
                <c:pt idx="880">
                  <c:v>1.25964270084688</c:v>
                </c:pt>
                <c:pt idx="881">
                  <c:v>1.2608695262073699</c:v>
                </c:pt>
                <c:pt idx="882">
                  <c:v>1.2633231769283599</c:v>
                </c:pt>
                <c:pt idx="883">
                  <c:v>1.2651634149691</c:v>
                </c:pt>
                <c:pt idx="884">
                  <c:v>1.2673103593499699</c:v>
                </c:pt>
                <c:pt idx="885">
                  <c:v>1.26915059739071</c:v>
                </c:pt>
                <c:pt idx="886">
                  <c:v>1.2716042481117</c:v>
                </c:pt>
                <c:pt idx="887">
                  <c:v>1.27313777981231</c:v>
                </c:pt>
                <c:pt idx="888">
                  <c:v>1.2749780178530601</c:v>
                </c:pt>
                <c:pt idx="889">
                  <c:v>1.2774316685740399</c:v>
                </c:pt>
                <c:pt idx="890">
                  <c:v>1.27957861295491</c:v>
                </c:pt>
                <c:pt idx="891">
                  <c:v>1.2814188509956499</c:v>
                </c:pt>
                <c:pt idx="892">
                  <c:v>1.28325908903639</c:v>
                </c:pt>
                <c:pt idx="893">
                  <c:v>1.28509932707713</c:v>
                </c:pt>
                <c:pt idx="894">
                  <c:v>1.2875529777981201</c:v>
                </c:pt>
                <c:pt idx="895">
                  <c:v>1.28877980315862</c:v>
                </c:pt>
                <c:pt idx="896">
                  <c:v>1.29123345387961</c:v>
                </c:pt>
                <c:pt idx="897">
                  <c:v>1.29307369192035</c:v>
                </c:pt>
                <c:pt idx="898">
                  <c:v>1.2955273426413401</c:v>
                </c:pt>
                <c:pt idx="899">
                  <c:v>1.2976742870222</c:v>
                </c:pt>
                <c:pt idx="900">
                  <c:v>1.2995145250629401</c:v>
                </c:pt>
                <c:pt idx="901">
                  <c:v>1.3010480567635601</c:v>
                </c:pt>
                <c:pt idx="902">
                  <c:v>1.3035017074845501</c:v>
                </c:pt>
                <c:pt idx="903">
                  <c:v>1.3053419455252899</c:v>
                </c:pt>
                <c:pt idx="904">
                  <c:v>1.3074888899061601</c:v>
                </c:pt>
                <c:pt idx="905">
                  <c:v>1.30963583428702</c:v>
                </c:pt>
                <c:pt idx="906">
                  <c:v>1.31116936598764</c:v>
                </c:pt>
                <c:pt idx="907">
                  <c:v>1.3133163103685099</c:v>
                </c:pt>
                <c:pt idx="908">
                  <c:v>1.3154632547493701</c:v>
                </c:pt>
                <c:pt idx="909">
                  <c:v>1.3169967864499901</c:v>
                </c:pt>
                <c:pt idx="910">
                  <c:v>1.31914373083085</c:v>
                </c:pt>
                <c:pt idx="911">
                  <c:v>1.32159738155184</c:v>
                </c:pt>
                <c:pt idx="912">
                  <c:v>1.32374432593271</c:v>
                </c:pt>
                <c:pt idx="913">
                  <c:v>1.32558456397345</c:v>
                </c:pt>
                <c:pt idx="914">
                  <c:v>1.32711809567407</c:v>
                </c:pt>
                <c:pt idx="915">
                  <c:v>1.33110527809567</c:v>
                </c:pt>
                <c:pt idx="916">
                  <c:v>1.33355892881666</c:v>
                </c:pt>
                <c:pt idx="917">
                  <c:v>1.3353991668573999</c:v>
                </c:pt>
                <c:pt idx="918">
                  <c:v>1.3375461112382701</c:v>
                </c:pt>
                <c:pt idx="919">
                  <c:v>1.3393863492790099</c:v>
                </c:pt>
                <c:pt idx="920">
                  <c:v>1.34122658731975</c:v>
                </c:pt>
                <c:pt idx="921">
                  <c:v>1.34306682536049</c:v>
                </c:pt>
                <c:pt idx="922">
                  <c:v>1.3458271824216099</c:v>
                </c:pt>
                <c:pt idx="923">
                  <c:v>1.3473607141222199</c:v>
                </c:pt>
                <c:pt idx="924">
                  <c:v>1.34920095216297</c:v>
                </c:pt>
                <c:pt idx="925">
                  <c:v>1.3510411902037101</c:v>
                </c:pt>
                <c:pt idx="926">
                  <c:v>1.35318813458457</c:v>
                </c:pt>
                <c:pt idx="927">
                  <c:v>1.35564178530556</c:v>
                </c:pt>
                <c:pt idx="928">
                  <c:v>1.35717531700618</c:v>
                </c:pt>
                <c:pt idx="929">
                  <c:v>1.3593222613870499</c:v>
                </c:pt>
                <c:pt idx="930">
                  <c:v>1.3608557930876599</c:v>
                </c:pt>
                <c:pt idx="931">
                  <c:v>1.3639228564889001</c:v>
                </c:pt>
                <c:pt idx="932">
                  <c:v>1.3654563881895201</c:v>
                </c:pt>
                <c:pt idx="933">
                  <c:v>1.36760333257038</c:v>
                </c:pt>
                <c:pt idx="934">
                  <c:v>1.36975027695125</c:v>
                </c:pt>
                <c:pt idx="935">
                  <c:v>1.3712838086518699</c:v>
                </c:pt>
                <c:pt idx="936">
                  <c:v>1.37312404669261</c:v>
                </c:pt>
                <c:pt idx="937">
                  <c:v>1.3755776974136</c:v>
                </c:pt>
                <c:pt idx="938">
                  <c:v>1.3774179354543401</c:v>
                </c:pt>
                <c:pt idx="939">
                  <c:v>1.37925817349508</c:v>
                </c:pt>
                <c:pt idx="940">
                  <c:v>1.3814051178759399</c:v>
                </c:pt>
                <c:pt idx="941">
                  <c:v>1.38355206225681</c:v>
                </c:pt>
                <c:pt idx="942">
                  <c:v>1.3847788876172999</c:v>
                </c:pt>
                <c:pt idx="943">
                  <c:v>1.38723253833829</c:v>
                </c:pt>
                <c:pt idx="944">
                  <c:v>1.3893794827191599</c:v>
                </c:pt>
                <c:pt idx="945">
                  <c:v>1.3909130144197801</c:v>
                </c:pt>
                <c:pt idx="946">
                  <c:v>1.3933666651407599</c:v>
                </c:pt>
                <c:pt idx="947">
                  <c:v>1.39520690318151</c:v>
                </c:pt>
                <c:pt idx="948">
                  <c:v>1.39766055390249</c:v>
                </c:pt>
                <c:pt idx="949">
                  <c:v>1.3995007919432401</c:v>
                </c:pt>
                <c:pt idx="950">
                  <c:v>1.40072761730373</c:v>
                </c:pt>
                <c:pt idx="951">
                  <c:v>1.4037946807049699</c:v>
                </c:pt>
                <c:pt idx="952">
                  <c:v>1.4053282124055799</c:v>
                </c:pt>
                <c:pt idx="953">
                  <c:v>1.4074751567864501</c:v>
                </c:pt>
                <c:pt idx="954">
                  <c:v>1.4093153948271899</c:v>
                </c:pt>
                <c:pt idx="955">
                  <c:v>1.4117690455481799</c:v>
                </c:pt>
                <c:pt idx="956">
                  <c:v>1.4129958709086701</c:v>
                </c:pt>
                <c:pt idx="957">
                  <c:v>1.4157562279697899</c:v>
                </c:pt>
                <c:pt idx="958">
                  <c:v>1.4172897596704099</c:v>
                </c:pt>
                <c:pt idx="959">
                  <c:v>1.41912999771115</c:v>
                </c:pt>
                <c:pt idx="960">
                  <c:v>1.4212769420920099</c:v>
                </c:pt>
                <c:pt idx="961">
                  <c:v>1.4234238864728801</c:v>
                </c:pt>
                <c:pt idx="962">
                  <c:v>1.42557083085374</c:v>
                </c:pt>
                <c:pt idx="963">
                  <c:v>1.42771777523461</c:v>
                </c:pt>
                <c:pt idx="964">
                  <c:v>1.42955801327535</c:v>
                </c:pt>
                <c:pt idx="965">
                  <c:v>1.43109154497597</c:v>
                </c:pt>
                <c:pt idx="966">
                  <c:v>1.43323848935683</c:v>
                </c:pt>
                <c:pt idx="967">
                  <c:v>1.43569214007782</c:v>
                </c:pt>
                <c:pt idx="968">
                  <c:v>1.4378390844586899</c:v>
                </c:pt>
                <c:pt idx="969">
                  <c:v>1.4393726161592999</c:v>
                </c:pt>
                <c:pt idx="970">
                  <c:v>1.44121285420005</c:v>
                </c:pt>
                <c:pt idx="971">
                  <c:v>1.4433597985809099</c:v>
                </c:pt>
                <c:pt idx="972">
                  <c:v>1.4455067429617801</c:v>
                </c:pt>
                <c:pt idx="973">
                  <c:v>1.4473469810025199</c:v>
                </c:pt>
                <c:pt idx="974">
                  <c:v>1.4498006317235099</c:v>
                </c:pt>
                <c:pt idx="975">
                  <c:v>1.4513341634241199</c:v>
                </c:pt>
                <c:pt idx="976">
                  <c:v>1.45317440146487</c:v>
                </c:pt>
                <c:pt idx="977">
                  <c:v>1.4559347585259801</c:v>
                </c:pt>
                <c:pt idx="978">
                  <c:v>1.4577749965667199</c:v>
                </c:pt>
                <c:pt idx="979">
                  <c:v>1.45961523460746</c:v>
                </c:pt>
                <c:pt idx="980">
                  <c:v>1.46114876630808</c:v>
                </c:pt>
                <c:pt idx="981">
                  <c:v>1.46360241702907</c:v>
                </c:pt>
                <c:pt idx="982">
                  <c:v>1.46574936140993</c:v>
                </c:pt>
                <c:pt idx="983">
                  <c:v>1.46758959945068</c:v>
                </c:pt>
                <c:pt idx="984">
                  <c:v>1.46973654383154</c:v>
                </c:pt>
                <c:pt idx="985">
                  <c:v>1.4712700755321599</c:v>
                </c:pt>
                <c:pt idx="986">
                  <c:v>1.4734170199130201</c:v>
                </c:pt>
                <c:pt idx="987">
                  <c:v>1.4749505516136401</c:v>
                </c:pt>
                <c:pt idx="988">
                  <c:v>1.47709749599451</c:v>
                </c:pt>
                <c:pt idx="989">
                  <c:v>1.47924444037537</c:v>
                </c:pt>
                <c:pt idx="990">
                  <c:v>1.48169809109636</c:v>
                </c:pt>
                <c:pt idx="991">
                  <c:v>1.4835383291371</c:v>
                </c:pt>
                <c:pt idx="992">
                  <c:v>1.4859919798580901</c:v>
                </c:pt>
                <c:pt idx="993">
                  <c:v>1.48660539253834</c:v>
                </c:pt>
                <c:pt idx="994">
                  <c:v>1.48905904325933</c:v>
                </c:pt>
                <c:pt idx="995">
                  <c:v>1.4918194003204399</c:v>
                </c:pt>
                <c:pt idx="996">
                  <c:v>1.4933529320210599</c:v>
                </c:pt>
                <c:pt idx="997">
                  <c:v>1.4951931700618</c:v>
                </c:pt>
              </c:numCache>
            </c:numRef>
          </c:xVal>
          <c:yVal>
            <c:numRef>
              <c:f>'tio2-dye'!$AI$3:$AI$1000</c:f>
              <c:numCache>
                <c:formatCode>General</c:formatCode>
                <c:ptCount val="998"/>
                <c:pt idx="0">
                  <c:v>284.51426894071875</c:v>
                </c:pt>
                <c:pt idx="1">
                  <c:v>251.21087018081937</c:v>
                </c:pt>
                <c:pt idx="2">
                  <c:v>219.17846001831094</c:v>
                </c:pt>
                <c:pt idx="3">
                  <c:v>194.32297821469459</c:v>
                </c:pt>
                <c:pt idx="4">
                  <c:v>177.84262420538624</c:v>
                </c:pt>
                <c:pt idx="5">
                  <c:v>163.91815636377507</c:v>
                </c:pt>
                <c:pt idx="6">
                  <c:v>151.07533954833281</c:v>
                </c:pt>
                <c:pt idx="7">
                  <c:v>143.21752311436643</c:v>
                </c:pt>
                <c:pt idx="8">
                  <c:v>134.10016597695875</c:v>
                </c:pt>
                <c:pt idx="9">
                  <c:v>125.60644506446928</c:v>
                </c:pt>
                <c:pt idx="10">
                  <c:v>120.77684256198999</c:v>
                </c:pt>
                <c:pt idx="11">
                  <c:v>117.06978526436235</c:v>
                </c:pt>
                <c:pt idx="12">
                  <c:v>112.97218856031132</c:v>
                </c:pt>
                <c:pt idx="13">
                  <c:v>109.33465136644534</c:v>
                </c:pt>
                <c:pt idx="14">
                  <c:v>106.82374879530002</c:v>
                </c:pt>
                <c:pt idx="15">
                  <c:v>103.68920999923701</c:v>
                </c:pt>
                <c:pt idx="16">
                  <c:v>101.00041775082001</c:v>
                </c:pt>
                <c:pt idx="17">
                  <c:v>99.041586591897328</c:v>
                </c:pt>
                <c:pt idx="18">
                  <c:v>97.240198020904998</c:v>
                </c:pt>
                <c:pt idx="19">
                  <c:v>95.655548596933002</c:v>
                </c:pt>
                <c:pt idx="20">
                  <c:v>94.757921374837679</c:v>
                </c:pt>
                <c:pt idx="21">
                  <c:v>94.138399328603001</c:v>
                </c:pt>
                <c:pt idx="22">
                  <c:v>92.506721599145664</c:v>
                </c:pt>
                <c:pt idx="23">
                  <c:v>92.478095674067347</c:v>
                </c:pt>
                <c:pt idx="24">
                  <c:v>91.036575875486335</c:v>
                </c:pt>
                <c:pt idx="25">
                  <c:v>89.609369039444658</c:v>
                </c:pt>
                <c:pt idx="26">
                  <c:v>89.830197604333534</c:v>
                </c:pt>
                <c:pt idx="27">
                  <c:v>89.633905546654489</c:v>
                </c:pt>
                <c:pt idx="28">
                  <c:v>88.601327534904982</c:v>
                </c:pt>
                <c:pt idx="29">
                  <c:v>88.413214312962609</c:v>
                </c:pt>
                <c:pt idx="30">
                  <c:v>88.3518978057525</c:v>
                </c:pt>
                <c:pt idx="31">
                  <c:v>87.347945719081409</c:v>
                </c:pt>
                <c:pt idx="32">
                  <c:v>87.568774283970228</c:v>
                </c:pt>
                <c:pt idx="33">
                  <c:v>87.967492526130968</c:v>
                </c:pt>
                <c:pt idx="34">
                  <c:v>87.110759482719246</c:v>
                </c:pt>
                <c:pt idx="35">
                  <c:v>86.840857903410537</c:v>
                </c:pt>
                <c:pt idx="36">
                  <c:v>86.348083050278561</c:v>
                </c:pt>
                <c:pt idx="37">
                  <c:v>86.350127759212597</c:v>
                </c:pt>
                <c:pt idx="38">
                  <c:v>86.278562946517241</c:v>
                </c:pt>
                <c:pt idx="39">
                  <c:v>87.155743079270465</c:v>
                </c:pt>
                <c:pt idx="40">
                  <c:v>88.505250975814562</c:v>
                </c:pt>
                <c:pt idx="41">
                  <c:v>86.675236479743745</c:v>
                </c:pt>
                <c:pt idx="42">
                  <c:v>87.996118451209142</c:v>
                </c:pt>
                <c:pt idx="43">
                  <c:v>87.824362900740056</c:v>
                </c:pt>
                <c:pt idx="44">
                  <c:v>87.147564243533978</c:v>
                </c:pt>
                <c:pt idx="45">
                  <c:v>89.321089840543223</c:v>
                </c:pt>
                <c:pt idx="46">
                  <c:v>90.429322082856629</c:v>
                </c:pt>
                <c:pt idx="47">
                  <c:v>88.754705465781782</c:v>
                </c:pt>
                <c:pt idx="48">
                  <c:v>89.883384797436591</c:v>
                </c:pt>
                <c:pt idx="49">
                  <c:v>90.967080532539995</c:v>
                </c:pt>
                <c:pt idx="50">
                  <c:v>90.554049327840005</c:v>
                </c:pt>
                <c:pt idx="51">
                  <c:v>90.830085033951363</c:v>
                </c:pt>
                <c:pt idx="52">
                  <c:v>92.197995310902698</c:v>
                </c:pt>
                <c:pt idx="53">
                  <c:v>92.70303841763949</c:v>
                </c:pt>
                <c:pt idx="54">
                  <c:v>92.970895288014134</c:v>
                </c:pt>
                <c:pt idx="55">
                  <c:v>94.854072216373041</c:v>
                </c:pt>
                <c:pt idx="56">
                  <c:v>95.091258452735261</c:v>
                </c:pt>
                <c:pt idx="57">
                  <c:v>94.481935190356339</c:v>
                </c:pt>
                <c:pt idx="58">
                  <c:v>95.855573128404572</c:v>
                </c:pt>
                <c:pt idx="59">
                  <c:v>97.003881665827436</c:v>
                </c:pt>
                <c:pt idx="60">
                  <c:v>97.037210421454148</c:v>
                </c:pt>
                <c:pt idx="61">
                  <c:v>98.084714808422817</c:v>
                </c:pt>
                <c:pt idx="62">
                  <c:v>98.563994582589515</c:v>
                </c:pt>
                <c:pt idx="63">
                  <c:v>98.483024108796755</c:v>
                </c:pt>
                <c:pt idx="64">
                  <c:v>100.33164545616854</c:v>
                </c:pt>
                <c:pt idx="65">
                  <c:v>101.35481780682095</c:v>
                </c:pt>
                <c:pt idx="66">
                  <c:v>101.43578828061327</c:v>
                </c:pt>
                <c:pt idx="67">
                  <c:v>101.9837702749676</c:v>
                </c:pt>
                <c:pt idx="68">
                  <c:v>103.02370923887989</c:v>
                </c:pt>
                <c:pt idx="69">
                  <c:v>103.53059258365769</c:v>
                </c:pt>
                <c:pt idx="70">
                  <c:v>103.98697161776155</c:v>
                </c:pt>
                <c:pt idx="71">
                  <c:v>104.41067647028309</c:v>
                </c:pt>
                <c:pt idx="72">
                  <c:v>105.58172217105368</c:v>
                </c:pt>
                <c:pt idx="73">
                  <c:v>105.29688093345554</c:v>
                </c:pt>
                <c:pt idx="74">
                  <c:v>106.63276390447857</c:v>
                </c:pt>
                <c:pt idx="75">
                  <c:v>107.70760604989684</c:v>
                </c:pt>
                <c:pt idx="76">
                  <c:v>107.47473414938567</c:v>
                </c:pt>
                <c:pt idx="77">
                  <c:v>108.24589585671774</c:v>
                </c:pt>
                <c:pt idx="78">
                  <c:v>109.47824193133434</c:v>
                </c:pt>
                <c:pt idx="79">
                  <c:v>109.32223063965816</c:v>
                </c:pt>
                <c:pt idx="80">
                  <c:v>110.58340711024651</c:v>
                </c:pt>
                <c:pt idx="81">
                  <c:v>111.54482925108731</c:v>
                </c:pt>
                <c:pt idx="82">
                  <c:v>111.37205134615095</c:v>
                </c:pt>
                <c:pt idx="83">
                  <c:v>111.71903845227739</c:v>
                </c:pt>
                <c:pt idx="84">
                  <c:v>113.28344525780113</c:v>
                </c:pt>
                <c:pt idx="85">
                  <c:v>113.41123956618596</c:v>
                </c:pt>
                <c:pt idx="86">
                  <c:v>113.32474837827131</c:v>
                </c:pt>
                <c:pt idx="87">
                  <c:v>114.85337277744713</c:v>
                </c:pt>
                <c:pt idx="88">
                  <c:v>115.11652681727332</c:v>
                </c:pt>
                <c:pt idx="89">
                  <c:v>114.66791767711921</c:v>
                </c:pt>
                <c:pt idx="90">
                  <c:v>116.02233287510499</c:v>
                </c:pt>
                <c:pt idx="91">
                  <c:v>116.85432494041348</c:v>
                </c:pt>
                <c:pt idx="92">
                  <c:v>115.12286541496897</c:v>
                </c:pt>
                <c:pt idx="93">
                  <c:v>114.7734246581216</c:v>
                </c:pt>
                <c:pt idx="94">
                  <c:v>116.19817784344248</c:v>
                </c:pt>
                <c:pt idx="95">
                  <c:v>114.64031410650787</c:v>
                </c:pt>
                <c:pt idx="96">
                  <c:v>115.69333920759892</c:v>
                </c:pt>
                <c:pt idx="97">
                  <c:v>117.81595155214765</c:v>
                </c:pt>
                <c:pt idx="98">
                  <c:v>117.01585694621188</c:v>
                </c:pt>
                <c:pt idx="99">
                  <c:v>117.80593247837044</c:v>
                </c:pt>
                <c:pt idx="100">
                  <c:v>118.43508941741041</c:v>
                </c:pt>
                <c:pt idx="101">
                  <c:v>117.84600877347984</c:v>
                </c:pt>
                <c:pt idx="102">
                  <c:v>118.88840138811325</c:v>
                </c:pt>
                <c:pt idx="103">
                  <c:v>119.8015683981078</c:v>
                </c:pt>
                <c:pt idx="104">
                  <c:v>119.69442564995809</c:v>
                </c:pt>
                <c:pt idx="105">
                  <c:v>118.15373746807053</c:v>
                </c:pt>
                <c:pt idx="106">
                  <c:v>119.97475524483113</c:v>
                </c:pt>
                <c:pt idx="107">
                  <c:v>119.92568223041124</c:v>
                </c:pt>
                <c:pt idx="108">
                  <c:v>119.677250094911</c:v>
                </c:pt>
                <c:pt idx="109">
                  <c:v>120.56076882536051</c:v>
                </c:pt>
                <c:pt idx="110">
                  <c:v>120.16102822873265</c:v>
                </c:pt>
                <c:pt idx="111">
                  <c:v>119.78643755199514</c:v>
                </c:pt>
                <c:pt idx="112">
                  <c:v>120.41927496711683</c:v>
                </c:pt>
                <c:pt idx="113">
                  <c:v>120.32767200686655</c:v>
                </c:pt>
                <c:pt idx="114">
                  <c:v>119.34764301472494</c:v>
                </c:pt>
                <c:pt idx="115">
                  <c:v>120.83230617181671</c:v>
                </c:pt>
                <c:pt idx="116">
                  <c:v>120.37388242877869</c:v>
                </c:pt>
                <c:pt idx="117">
                  <c:v>118.48068642664229</c:v>
                </c:pt>
                <c:pt idx="118">
                  <c:v>118.54775287968262</c:v>
                </c:pt>
                <c:pt idx="119">
                  <c:v>119.99908728114734</c:v>
                </c:pt>
                <c:pt idx="120">
                  <c:v>119.1709801628139</c:v>
                </c:pt>
                <c:pt idx="121">
                  <c:v>118.18359021850924</c:v>
                </c:pt>
                <c:pt idx="122">
                  <c:v>119.48586533867385</c:v>
                </c:pt>
                <c:pt idx="123">
                  <c:v>118.28459883985664</c:v>
                </c:pt>
                <c:pt idx="124">
                  <c:v>118.35943518684674</c:v>
                </c:pt>
                <c:pt idx="125">
                  <c:v>118.97775516853596</c:v>
                </c:pt>
                <c:pt idx="126">
                  <c:v>118.52096719264526</c:v>
                </c:pt>
                <c:pt idx="127">
                  <c:v>118.106300220798</c:v>
                </c:pt>
                <c:pt idx="128">
                  <c:v>118.95056053971157</c:v>
                </c:pt>
                <c:pt idx="129">
                  <c:v>118.62136240131231</c:v>
                </c:pt>
                <c:pt idx="130">
                  <c:v>118.02308056717798</c:v>
                </c:pt>
                <c:pt idx="131">
                  <c:v>117.9151199354545</c:v>
                </c:pt>
                <c:pt idx="132">
                  <c:v>117.41457518837279</c:v>
                </c:pt>
                <c:pt idx="133">
                  <c:v>116.97087334966048</c:v>
                </c:pt>
                <c:pt idx="134">
                  <c:v>116.92486739864202</c:v>
                </c:pt>
                <c:pt idx="135">
                  <c:v>117.60268841031524</c:v>
                </c:pt>
                <c:pt idx="136">
                  <c:v>117.2344363312733</c:v>
                </c:pt>
                <c:pt idx="137">
                  <c:v>117.02710284534982</c:v>
                </c:pt>
                <c:pt idx="138">
                  <c:v>115.9511770041962</c:v>
                </c:pt>
                <c:pt idx="139">
                  <c:v>115.5778131528192</c:v>
                </c:pt>
                <c:pt idx="140">
                  <c:v>115.57535950209814</c:v>
                </c:pt>
                <c:pt idx="141">
                  <c:v>115.66225963179987</c:v>
                </c:pt>
                <c:pt idx="142">
                  <c:v>115.07951758556487</c:v>
                </c:pt>
                <c:pt idx="143">
                  <c:v>114.98137155672543</c:v>
                </c:pt>
                <c:pt idx="144">
                  <c:v>114.90653520973522</c:v>
                </c:pt>
                <c:pt idx="145">
                  <c:v>114.23811985915935</c:v>
                </c:pt>
                <c:pt idx="146">
                  <c:v>113.31922766414898</c:v>
                </c:pt>
                <c:pt idx="147">
                  <c:v>113.89992500144963</c:v>
                </c:pt>
                <c:pt idx="148">
                  <c:v>113.39181483131135</c:v>
                </c:pt>
                <c:pt idx="149">
                  <c:v>113.5392383454644</c:v>
                </c:pt>
                <c:pt idx="150">
                  <c:v>113.65067498237569</c:v>
                </c:pt>
                <c:pt idx="151">
                  <c:v>113.27690218921194</c:v>
                </c:pt>
                <c:pt idx="152">
                  <c:v>112.25781925642785</c:v>
                </c:pt>
                <c:pt idx="153">
                  <c:v>112.29053459937445</c:v>
                </c:pt>
                <c:pt idx="154">
                  <c:v>112.46617509681842</c:v>
                </c:pt>
                <c:pt idx="155">
                  <c:v>112.02840291401542</c:v>
                </c:pt>
                <c:pt idx="156">
                  <c:v>111.92044228229199</c:v>
                </c:pt>
                <c:pt idx="157">
                  <c:v>112.01388548058306</c:v>
                </c:pt>
                <c:pt idx="158">
                  <c:v>111.57079705455101</c:v>
                </c:pt>
                <c:pt idx="159">
                  <c:v>111.38881795941099</c:v>
                </c:pt>
                <c:pt idx="160">
                  <c:v>111.64747363958185</c:v>
                </c:pt>
                <c:pt idx="161">
                  <c:v>111.10583024292353</c:v>
                </c:pt>
                <c:pt idx="162">
                  <c:v>110.42453322606256</c:v>
                </c:pt>
                <c:pt idx="163">
                  <c:v>110.79667025207911</c:v>
                </c:pt>
                <c:pt idx="164">
                  <c:v>110.80996086015104</c:v>
                </c:pt>
                <c:pt idx="165">
                  <c:v>110.00475448188004</c:v>
                </c:pt>
                <c:pt idx="166">
                  <c:v>110.78808247455571</c:v>
                </c:pt>
                <c:pt idx="167">
                  <c:v>110.27281582314785</c:v>
                </c:pt>
                <c:pt idx="168">
                  <c:v>110.07243434760053</c:v>
                </c:pt>
                <c:pt idx="169">
                  <c:v>109.80151041382462</c:v>
                </c:pt>
                <c:pt idx="170">
                  <c:v>109.36189799298091</c:v>
                </c:pt>
                <c:pt idx="171">
                  <c:v>109.42037666849781</c:v>
                </c:pt>
                <c:pt idx="172">
                  <c:v>109.7683861290913</c:v>
                </c:pt>
                <c:pt idx="173">
                  <c:v>109.99841588418417</c:v>
                </c:pt>
                <c:pt idx="174">
                  <c:v>109.47497039703958</c:v>
                </c:pt>
                <c:pt idx="175">
                  <c:v>109.38479873304351</c:v>
                </c:pt>
                <c:pt idx="176">
                  <c:v>109.16172098832685</c:v>
                </c:pt>
                <c:pt idx="177">
                  <c:v>108.4794016169987</c:v>
                </c:pt>
                <c:pt idx="178">
                  <c:v>109.18155466498833</c:v>
                </c:pt>
                <c:pt idx="179">
                  <c:v>109.84710742305629</c:v>
                </c:pt>
                <c:pt idx="180">
                  <c:v>108.98464919462869</c:v>
                </c:pt>
                <c:pt idx="181">
                  <c:v>109.23246791744867</c:v>
                </c:pt>
                <c:pt idx="182">
                  <c:v>109.22776508690018</c:v>
                </c:pt>
                <c:pt idx="183">
                  <c:v>108.91349332372023</c:v>
                </c:pt>
                <c:pt idx="184">
                  <c:v>108.1814875252917</c:v>
                </c:pt>
                <c:pt idx="185">
                  <c:v>108.65954047409791</c:v>
                </c:pt>
                <c:pt idx="186">
                  <c:v>108.93516723842234</c:v>
                </c:pt>
                <c:pt idx="187">
                  <c:v>108.21195368841063</c:v>
                </c:pt>
                <c:pt idx="188">
                  <c:v>108.22892477256413</c:v>
                </c:pt>
                <c:pt idx="189">
                  <c:v>108.25284786709386</c:v>
                </c:pt>
                <c:pt idx="190">
                  <c:v>107.84676867277027</c:v>
                </c:pt>
                <c:pt idx="191">
                  <c:v>107.86885152925902</c:v>
                </c:pt>
                <c:pt idx="192">
                  <c:v>107.93898504570079</c:v>
                </c:pt>
                <c:pt idx="193">
                  <c:v>107.72449507850776</c:v>
                </c:pt>
                <c:pt idx="194">
                  <c:v>107.57932074418252</c:v>
                </c:pt>
                <c:pt idx="195">
                  <c:v>107.62409986984065</c:v>
                </c:pt>
                <c:pt idx="196">
                  <c:v>107.45377561562518</c:v>
                </c:pt>
                <c:pt idx="197">
                  <c:v>107.4106322571145</c:v>
                </c:pt>
                <c:pt idx="198">
                  <c:v>107.80342084336608</c:v>
                </c:pt>
                <c:pt idx="199">
                  <c:v>107.76089089753582</c:v>
                </c:pt>
                <c:pt idx="200">
                  <c:v>107.09063530891896</c:v>
                </c:pt>
                <c:pt idx="201">
                  <c:v>107.38773151705199</c:v>
                </c:pt>
                <c:pt idx="202">
                  <c:v>107.13275631296254</c:v>
                </c:pt>
                <c:pt idx="203">
                  <c:v>106.76225505409339</c:v>
                </c:pt>
                <c:pt idx="204">
                  <c:v>106.99208033829237</c:v>
                </c:pt>
                <c:pt idx="205">
                  <c:v>106.69314389211883</c:v>
                </c:pt>
                <c:pt idx="206">
                  <c:v>106.45105035431446</c:v>
                </c:pt>
                <c:pt idx="207">
                  <c:v>106.32223369146247</c:v>
                </c:pt>
                <c:pt idx="208">
                  <c:v>106.59826939757369</c:v>
                </c:pt>
                <c:pt idx="209">
                  <c:v>106.47149744365603</c:v>
                </c:pt>
                <c:pt idx="210">
                  <c:v>105.96747669138627</c:v>
                </c:pt>
                <c:pt idx="211">
                  <c:v>106.14025459632263</c:v>
                </c:pt>
                <c:pt idx="212">
                  <c:v>105.79776584985113</c:v>
                </c:pt>
                <c:pt idx="213">
                  <c:v>105.27084435751891</c:v>
                </c:pt>
                <c:pt idx="214">
                  <c:v>105.82843648386347</c:v>
                </c:pt>
                <c:pt idx="215">
                  <c:v>105.63705172762643</c:v>
                </c:pt>
                <c:pt idx="216">
                  <c:v>105.22034004684529</c:v>
                </c:pt>
                <c:pt idx="217">
                  <c:v>105.61517334203086</c:v>
                </c:pt>
                <c:pt idx="218">
                  <c:v>105.9120650792707</c:v>
                </c:pt>
                <c:pt idx="219">
                  <c:v>105.47040794949251</c:v>
                </c:pt>
                <c:pt idx="220">
                  <c:v>105.75850743831541</c:v>
                </c:pt>
                <c:pt idx="221">
                  <c:v>105.62457900312798</c:v>
                </c:pt>
                <c:pt idx="222">
                  <c:v>105.35590424917996</c:v>
                </c:pt>
                <c:pt idx="223">
                  <c:v>105.94580277668415</c:v>
                </c:pt>
                <c:pt idx="224">
                  <c:v>106.44348493125821</c:v>
                </c:pt>
                <c:pt idx="225">
                  <c:v>105.95479949599444</c:v>
                </c:pt>
                <c:pt idx="226">
                  <c:v>106.22613237155724</c:v>
                </c:pt>
                <c:pt idx="227">
                  <c:v>105.75012413168535</c:v>
                </c:pt>
                <c:pt idx="228">
                  <c:v>105.48410749935142</c:v>
                </c:pt>
                <c:pt idx="229">
                  <c:v>105.89550293690407</c:v>
                </c:pt>
                <c:pt idx="230">
                  <c:v>106.25987006897067</c:v>
                </c:pt>
                <c:pt idx="231">
                  <c:v>105.57121209994665</c:v>
                </c:pt>
                <c:pt idx="232">
                  <c:v>105.10685870099938</c:v>
                </c:pt>
                <c:pt idx="233">
                  <c:v>105.80144632593272</c:v>
                </c:pt>
                <c:pt idx="234">
                  <c:v>105.34056893217368</c:v>
                </c:pt>
                <c:pt idx="235">
                  <c:v>105.11544647852284</c:v>
                </c:pt>
                <c:pt idx="236">
                  <c:v>105.64011879102772</c:v>
                </c:pt>
                <c:pt idx="237">
                  <c:v>105.53174921751747</c:v>
                </c:pt>
                <c:pt idx="238">
                  <c:v>104.97109002777133</c:v>
                </c:pt>
                <c:pt idx="239">
                  <c:v>104.9796778052948</c:v>
                </c:pt>
                <c:pt idx="240">
                  <c:v>105.00891714305345</c:v>
                </c:pt>
                <c:pt idx="241">
                  <c:v>104.55335599252297</c:v>
                </c:pt>
                <c:pt idx="242">
                  <c:v>104.52391218387109</c:v>
                </c:pt>
                <c:pt idx="243">
                  <c:v>105.53522522270526</c:v>
                </c:pt>
                <c:pt idx="244">
                  <c:v>105.0829356064699</c:v>
                </c:pt>
                <c:pt idx="245">
                  <c:v>105.04838002548244</c:v>
                </c:pt>
                <c:pt idx="246">
                  <c:v>105.36878591546505</c:v>
                </c:pt>
                <c:pt idx="247">
                  <c:v>104.87437529518583</c:v>
                </c:pt>
                <c:pt idx="248">
                  <c:v>105.12567002319363</c:v>
                </c:pt>
                <c:pt idx="249">
                  <c:v>105.36162943419541</c:v>
                </c:pt>
                <c:pt idx="250">
                  <c:v>104.76436995452811</c:v>
                </c:pt>
                <c:pt idx="251">
                  <c:v>104.19532745815198</c:v>
                </c:pt>
                <c:pt idx="252">
                  <c:v>104.63166834470131</c:v>
                </c:pt>
                <c:pt idx="253">
                  <c:v>104.12335370366969</c:v>
                </c:pt>
                <c:pt idx="254">
                  <c:v>103.84711352666527</c:v>
                </c:pt>
                <c:pt idx="255">
                  <c:v>104.89625368078116</c:v>
                </c:pt>
                <c:pt idx="256">
                  <c:v>104.7518972300299</c:v>
                </c:pt>
                <c:pt idx="257">
                  <c:v>104.13848454978265</c:v>
                </c:pt>
                <c:pt idx="258">
                  <c:v>104.43251369451445</c:v>
                </c:pt>
                <c:pt idx="259">
                  <c:v>103.97102288807518</c:v>
                </c:pt>
                <c:pt idx="260">
                  <c:v>103.86142648920416</c:v>
                </c:pt>
                <c:pt idx="261">
                  <c:v>104.16342999877914</c:v>
                </c:pt>
                <c:pt idx="262">
                  <c:v>104.51082604669271</c:v>
                </c:pt>
                <c:pt idx="263">
                  <c:v>104.11128992095819</c:v>
                </c:pt>
                <c:pt idx="264">
                  <c:v>103.86960532494101</c:v>
                </c:pt>
                <c:pt idx="265">
                  <c:v>104.00885000335695</c:v>
                </c:pt>
                <c:pt idx="266">
                  <c:v>103.87492156816955</c:v>
                </c:pt>
                <c:pt idx="267">
                  <c:v>103.8702187376211</c:v>
                </c:pt>
                <c:pt idx="268">
                  <c:v>104.29960761379434</c:v>
                </c:pt>
                <c:pt idx="269">
                  <c:v>103.82727985000395</c:v>
                </c:pt>
                <c:pt idx="270">
                  <c:v>104.03134180163269</c:v>
                </c:pt>
                <c:pt idx="271">
                  <c:v>104.42678850949891</c:v>
                </c:pt>
                <c:pt idx="272">
                  <c:v>104.14666338551913</c:v>
                </c:pt>
                <c:pt idx="273">
                  <c:v>103.84956717738625</c:v>
                </c:pt>
                <c:pt idx="274">
                  <c:v>103.93871648691531</c:v>
                </c:pt>
                <c:pt idx="275">
                  <c:v>104.07387174746317</c:v>
                </c:pt>
                <c:pt idx="276">
                  <c:v>104.15770481376376</c:v>
                </c:pt>
                <c:pt idx="277">
                  <c:v>104.35706393484388</c:v>
                </c:pt>
                <c:pt idx="278">
                  <c:v>104.12417158724332</c:v>
                </c:pt>
                <c:pt idx="279">
                  <c:v>104.12519394171048</c:v>
                </c:pt>
                <c:pt idx="280">
                  <c:v>103.72811146669703</c:v>
                </c:pt>
                <c:pt idx="281">
                  <c:v>104.0252076748304</c:v>
                </c:pt>
                <c:pt idx="282">
                  <c:v>103.84936270649267</c:v>
                </c:pt>
                <c:pt idx="283">
                  <c:v>103.70337048859376</c:v>
                </c:pt>
                <c:pt idx="284">
                  <c:v>103.96734241199347</c:v>
                </c:pt>
                <c:pt idx="285">
                  <c:v>103.68701281712062</c:v>
                </c:pt>
                <c:pt idx="286">
                  <c:v>103.30567460090015</c:v>
                </c:pt>
                <c:pt idx="287">
                  <c:v>103.25823735362765</c:v>
                </c:pt>
                <c:pt idx="288">
                  <c:v>103.03004783657596</c:v>
                </c:pt>
                <c:pt idx="289">
                  <c:v>103.54040718654144</c:v>
                </c:pt>
                <c:pt idx="290">
                  <c:v>102.96236797085533</c:v>
                </c:pt>
                <c:pt idx="291">
                  <c:v>103.611971999237</c:v>
                </c:pt>
                <c:pt idx="292">
                  <c:v>103.60665575600828</c:v>
                </c:pt>
                <c:pt idx="293">
                  <c:v>103.73649477332725</c:v>
                </c:pt>
                <c:pt idx="294">
                  <c:v>103.55696932890817</c:v>
                </c:pt>
                <c:pt idx="295">
                  <c:v>103.61892400961332</c:v>
                </c:pt>
                <c:pt idx="296">
                  <c:v>103.37764835538265</c:v>
                </c:pt>
                <c:pt idx="297">
                  <c:v>103.83157373876546</c:v>
                </c:pt>
                <c:pt idx="298">
                  <c:v>103.54306530815587</c:v>
                </c:pt>
                <c:pt idx="299">
                  <c:v>103.27111901991299</c:v>
                </c:pt>
                <c:pt idx="300">
                  <c:v>103.92051857740125</c:v>
                </c:pt>
                <c:pt idx="301">
                  <c:v>103.26498489311052</c:v>
                </c:pt>
                <c:pt idx="302">
                  <c:v>103.04824574608992</c:v>
                </c:pt>
                <c:pt idx="303">
                  <c:v>103.28522751155887</c:v>
                </c:pt>
                <c:pt idx="304">
                  <c:v>102.70902853391306</c:v>
                </c:pt>
                <c:pt idx="305">
                  <c:v>103.01941535011829</c:v>
                </c:pt>
                <c:pt idx="306">
                  <c:v>103.45023552254536</c:v>
                </c:pt>
                <c:pt idx="307">
                  <c:v>103.19137537148076</c:v>
                </c:pt>
                <c:pt idx="308">
                  <c:v>102.80758350453956</c:v>
                </c:pt>
                <c:pt idx="309">
                  <c:v>102.79429289646762</c:v>
                </c:pt>
                <c:pt idx="310">
                  <c:v>102.69839604745553</c:v>
                </c:pt>
                <c:pt idx="311">
                  <c:v>102.76116861173429</c:v>
                </c:pt>
                <c:pt idx="312">
                  <c:v>103.26682513115119</c:v>
                </c:pt>
                <c:pt idx="313">
                  <c:v>103.055197756466</c:v>
                </c:pt>
                <c:pt idx="314">
                  <c:v>102.9122726019685</c:v>
                </c:pt>
                <c:pt idx="315">
                  <c:v>102.57612245319288</c:v>
                </c:pt>
                <c:pt idx="316">
                  <c:v>102.9402851143664</c:v>
                </c:pt>
                <c:pt idx="317">
                  <c:v>102.82884847745484</c:v>
                </c:pt>
                <c:pt idx="318">
                  <c:v>102.8079924463263</c:v>
                </c:pt>
                <c:pt idx="319">
                  <c:v>103.39605073578988</c:v>
                </c:pt>
                <c:pt idx="320">
                  <c:v>103.11265407751583</c:v>
                </c:pt>
                <c:pt idx="321">
                  <c:v>102.83171106996262</c:v>
                </c:pt>
                <c:pt idx="322">
                  <c:v>103.12942069077609</c:v>
                </c:pt>
                <c:pt idx="323">
                  <c:v>103.16213603372235</c:v>
                </c:pt>
                <c:pt idx="324">
                  <c:v>102.84765979964899</c:v>
                </c:pt>
                <c:pt idx="325">
                  <c:v>103.28113809369046</c:v>
                </c:pt>
                <c:pt idx="326">
                  <c:v>103.16418074265663</c:v>
                </c:pt>
                <c:pt idx="327">
                  <c:v>102.67242824399186</c:v>
                </c:pt>
                <c:pt idx="328">
                  <c:v>103.33798100205982</c:v>
                </c:pt>
                <c:pt idx="329">
                  <c:v>103.14884542565044</c:v>
                </c:pt>
                <c:pt idx="330">
                  <c:v>102.71250453910137</c:v>
                </c:pt>
                <c:pt idx="331">
                  <c:v>102.67876684168759</c:v>
                </c:pt>
                <c:pt idx="332">
                  <c:v>103.19791844007025</c:v>
                </c:pt>
                <c:pt idx="333">
                  <c:v>102.86626665094987</c:v>
                </c:pt>
                <c:pt idx="334">
                  <c:v>102.58184763820859</c:v>
                </c:pt>
                <c:pt idx="335">
                  <c:v>102.93619569649799</c:v>
                </c:pt>
                <c:pt idx="336">
                  <c:v>102.75871496101304</c:v>
                </c:pt>
                <c:pt idx="337">
                  <c:v>102.46407240360109</c:v>
                </c:pt>
                <c:pt idx="338">
                  <c:v>102.96277691264221</c:v>
                </c:pt>
                <c:pt idx="339">
                  <c:v>102.82557694316004</c:v>
                </c:pt>
                <c:pt idx="340">
                  <c:v>102.34588822720674</c:v>
                </c:pt>
                <c:pt idx="341">
                  <c:v>102.66547623361573</c:v>
                </c:pt>
                <c:pt idx="342">
                  <c:v>102.57878057480731</c:v>
                </c:pt>
                <c:pt idx="343">
                  <c:v>102.49924139726863</c:v>
                </c:pt>
                <c:pt idx="344">
                  <c:v>102.70473464515153</c:v>
                </c:pt>
                <c:pt idx="345">
                  <c:v>102.74808247455549</c:v>
                </c:pt>
                <c:pt idx="346">
                  <c:v>102.46161875288018</c:v>
                </c:pt>
                <c:pt idx="347">
                  <c:v>102.60352155291066</c:v>
                </c:pt>
                <c:pt idx="348">
                  <c:v>102.95357572243856</c:v>
                </c:pt>
                <c:pt idx="349">
                  <c:v>102.76996086015113</c:v>
                </c:pt>
                <c:pt idx="350">
                  <c:v>102.54095345952541</c:v>
                </c:pt>
                <c:pt idx="351">
                  <c:v>102.84786427054257</c:v>
                </c:pt>
                <c:pt idx="352">
                  <c:v>102.55322171313043</c:v>
                </c:pt>
                <c:pt idx="353">
                  <c:v>102.34466140184632</c:v>
                </c:pt>
                <c:pt idx="354">
                  <c:v>102.88957633279932</c:v>
                </c:pt>
                <c:pt idx="355">
                  <c:v>102.42358716670491</c:v>
                </c:pt>
                <c:pt idx="356">
                  <c:v>102.20173624734882</c:v>
                </c:pt>
                <c:pt idx="357">
                  <c:v>102.31521759319459</c:v>
                </c:pt>
                <c:pt idx="358">
                  <c:v>102.09970527153432</c:v>
                </c:pt>
                <c:pt idx="359">
                  <c:v>101.9913356980241</c:v>
                </c:pt>
                <c:pt idx="360">
                  <c:v>102.13242061448069</c:v>
                </c:pt>
                <c:pt idx="361">
                  <c:v>102.24181254245826</c:v>
                </c:pt>
                <c:pt idx="362">
                  <c:v>102.05717532570385</c:v>
                </c:pt>
                <c:pt idx="363">
                  <c:v>102.36551743297488</c:v>
                </c:pt>
                <c:pt idx="364">
                  <c:v>102.46182322377369</c:v>
                </c:pt>
                <c:pt idx="365">
                  <c:v>102.32973502662715</c:v>
                </c:pt>
                <c:pt idx="366">
                  <c:v>102.26409986984059</c:v>
                </c:pt>
                <c:pt idx="367">
                  <c:v>102.54197581399261</c:v>
                </c:pt>
                <c:pt idx="368">
                  <c:v>102.49617433386749</c:v>
                </c:pt>
                <c:pt idx="369">
                  <c:v>102.60699755809863</c:v>
                </c:pt>
                <c:pt idx="370">
                  <c:v>102.70268993621741</c:v>
                </c:pt>
                <c:pt idx="371">
                  <c:v>102.46529922896163</c:v>
                </c:pt>
                <c:pt idx="372">
                  <c:v>102.26164621911971</c:v>
                </c:pt>
                <c:pt idx="373">
                  <c:v>102.62969382726787</c:v>
                </c:pt>
                <c:pt idx="374">
                  <c:v>102.35140894132901</c:v>
                </c:pt>
                <c:pt idx="375">
                  <c:v>102.11647188479445</c:v>
                </c:pt>
                <c:pt idx="376">
                  <c:v>101.83123498847954</c:v>
                </c:pt>
                <c:pt idx="377">
                  <c:v>102.01444090898005</c:v>
                </c:pt>
                <c:pt idx="378">
                  <c:v>101.99215358159766</c:v>
                </c:pt>
                <c:pt idx="379">
                  <c:v>102.15429900007641</c:v>
                </c:pt>
                <c:pt idx="380">
                  <c:v>102.5127364762342</c:v>
                </c:pt>
                <c:pt idx="381">
                  <c:v>102.02568680811778</c:v>
                </c:pt>
                <c:pt idx="382">
                  <c:v>101.79504364034479</c:v>
                </c:pt>
                <c:pt idx="383">
                  <c:v>102.4229737540244</c:v>
                </c:pt>
                <c:pt idx="384">
                  <c:v>102.12526413321126</c:v>
                </c:pt>
                <c:pt idx="385">
                  <c:v>102.05431273319594</c:v>
                </c:pt>
                <c:pt idx="386">
                  <c:v>101.96884389974825</c:v>
                </c:pt>
                <c:pt idx="387">
                  <c:v>102.66200022842763</c:v>
                </c:pt>
                <c:pt idx="388">
                  <c:v>102.14877828595404</c:v>
                </c:pt>
                <c:pt idx="389">
                  <c:v>102.78366041001009</c:v>
                </c:pt>
                <c:pt idx="390">
                  <c:v>102.48840443991769</c:v>
                </c:pt>
                <c:pt idx="391">
                  <c:v>102.10461257297624</c:v>
                </c:pt>
                <c:pt idx="392">
                  <c:v>102.16145548134577</c:v>
                </c:pt>
                <c:pt idx="393">
                  <c:v>102.1823115124741</c:v>
                </c:pt>
                <c:pt idx="394">
                  <c:v>102.20868825772483</c:v>
                </c:pt>
                <c:pt idx="395">
                  <c:v>102.34895529060803</c:v>
                </c:pt>
                <c:pt idx="396">
                  <c:v>102.76035072816043</c:v>
                </c:pt>
                <c:pt idx="397">
                  <c:v>102.35222682490277</c:v>
                </c:pt>
                <c:pt idx="398">
                  <c:v>102.11095117067217</c:v>
                </c:pt>
                <c:pt idx="399">
                  <c:v>102.4051847862973</c:v>
                </c:pt>
                <c:pt idx="400">
                  <c:v>101.58218944029919</c:v>
                </c:pt>
                <c:pt idx="401">
                  <c:v>102.31378629694052</c:v>
                </c:pt>
                <c:pt idx="402">
                  <c:v>101.99215358159749</c:v>
                </c:pt>
                <c:pt idx="403">
                  <c:v>101.99317593606465</c:v>
                </c:pt>
                <c:pt idx="404">
                  <c:v>102.36245036957334</c:v>
                </c:pt>
                <c:pt idx="405">
                  <c:v>102.60393049469761</c:v>
                </c:pt>
                <c:pt idx="406">
                  <c:v>101.75190028183425</c:v>
                </c:pt>
                <c:pt idx="407">
                  <c:v>101.43578828061328</c:v>
                </c:pt>
                <c:pt idx="408">
                  <c:v>102.15736606347744</c:v>
                </c:pt>
                <c:pt idx="409">
                  <c:v>102.04224895048434</c:v>
                </c:pt>
                <c:pt idx="410">
                  <c:v>101.64516647547096</c:v>
                </c:pt>
                <c:pt idx="411">
                  <c:v>101.78441115388722</c:v>
                </c:pt>
                <c:pt idx="412">
                  <c:v>101.58730121263436</c:v>
                </c:pt>
                <c:pt idx="413">
                  <c:v>101.49140436362259</c:v>
                </c:pt>
                <c:pt idx="414">
                  <c:v>101.27057579873333</c:v>
                </c:pt>
                <c:pt idx="415">
                  <c:v>102.13507873609507</c:v>
                </c:pt>
                <c:pt idx="416">
                  <c:v>101.93244808072023</c:v>
                </c:pt>
                <c:pt idx="417">
                  <c:v>102.02037056488895</c:v>
                </c:pt>
                <c:pt idx="418">
                  <c:v>102.34425246005939</c:v>
                </c:pt>
                <c:pt idx="419">
                  <c:v>101.98745075104904</c:v>
                </c:pt>
                <c:pt idx="420">
                  <c:v>101.92713183749152</c:v>
                </c:pt>
                <c:pt idx="421">
                  <c:v>102.29149896955812</c:v>
                </c:pt>
                <c:pt idx="422">
                  <c:v>101.92508712855714</c:v>
                </c:pt>
                <c:pt idx="423">
                  <c:v>101.64230388296328</c:v>
                </c:pt>
                <c:pt idx="424">
                  <c:v>102.20030495109465</c:v>
                </c:pt>
                <c:pt idx="425">
                  <c:v>102.11810765194161</c:v>
                </c:pt>
                <c:pt idx="426">
                  <c:v>101.731657663386</c:v>
                </c:pt>
                <c:pt idx="427">
                  <c:v>102.17740421103221</c:v>
                </c:pt>
                <c:pt idx="428">
                  <c:v>101.80158670893421</c:v>
                </c:pt>
                <c:pt idx="429">
                  <c:v>101.55233668986048</c:v>
                </c:pt>
                <c:pt idx="430">
                  <c:v>101.40736682642859</c:v>
                </c:pt>
                <c:pt idx="431">
                  <c:v>102.09868291706729</c:v>
                </c:pt>
                <c:pt idx="432">
                  <c:v>101.43905981490805</c:v>
                </c:pt>
                <c:pt idx="433">
                  <c:v>101.9412403291371</c:v>
                </c:pt>
                <c:pt idx="434">
                  <c:v>101.96127847669186</c:v>
                </c:pt>
                <c:pt idx="435">
                  <c:v>102.18292492515447</c:v>
                </c:pt>
                <c:pt idx="436">
                  <c:v>101.82285168184936</c:v>
                </c:pt>
                <c:pt idx="437">
                  <c:v>101.19798863157108</c:v>
                </c:pt>
                <c:pt idx="438">
                  <c:v>102.24487960585948</c:v>
                </c:pt>
                <c:pt idx="439">
                  <c:v>101.72184306050194</c:v>
                </c:pt>
                <c:pt idx="440">
                  <c:v>101.93244808072016</c:v>
                </c:pt>
                <c:pt idx="441">
                  <c:v>101.88112588647296</c:v>
                </c:pt>
                <c:pt idx="442">
                  <c:v>101.67951758556489</c:v>
                </c:pt>
                <c:pt idx="443">
                  <c:v>102.04470260120529</c:v>
                </c:pt>
                <c:pt idx="444">
                  <c:v>101.62574174059668</c:v>
                </c:pt>
                <c:pt idx="445">
                  <c:v>101.54558915037768</c:v>
                </c:pt>
                <c:pt idx="446">
                  <c:v>101.78890951354254</c:v>
                </c:pt>
                <c:pt idx="447">
                  <c:v>101.68360700343338</c:v>
                </c:pt>
                <c:pt idx="448">
                  <c:v>101.43272121721225</c:v>
                </c:pt>
                <c:pt idx="449">
                  <c:v>101.41002494804292</c:v>
                </c:pt>
                <c:pt idx="450">
                  <c:v>101.8120147244982</c:v>
                </c:pt>
                <c:pt idx="451">
                  <c:v>101.62083443915466</c:v>
                </c:pt>
                <c:pt idx="452">
                  <c:v>101.78175303227293</c:v>
                </c:pt>
                <c:pt idx="453">
                  <c:v>101.55335904432752</c:v>
                </c:pt>
                <c:pt idx="454">
                  <c:v>101.27425627481493</c:v>
                </c:pt>
                <c:pt idx="455">
                  <c:v>101.09207270878167</c:v>
                </c:pt>
                <c:pt idx="456">
                  <c:v>101.30533585061406</c:v>
                </c:pt>
                <c:pt idx="457">
                  <c:v>101.44826100511166</c:v>
                </c:pt>
                <c:pt idx="458">
                  <c:v>101.53209407141233</c:v>
                </c:pt>
                <c:pt idx="459">
                  <c:v>101.57564637170972</c:v>
                </c:pt>
                <c:pt idx="460">
                  <c:v>101.72756824551769</c:v>
                </c:pt>
                <c:pt idx="461">
                  <c:v>101.35992957915627</c:v>
                </c:pt>
                <c:pt idx="462">
                  <c:v>101.47750034287023</c:v>
                </c:pt>
                <c:pt idx="463">
                  <c:v>101.56767200686647</c:v>
                </c:pt>
                <c:pt idx="464">
                  <c:v>101.6742013423362</c:v>
                </c:pt>
                <c:pt idx="465">
                  <c:v>101.97109307957592</c:v>
                </c:pt>
                <c:pt idx="466">
                  <c:v>101.75496734523519</c:v>
                </c:pt>
                <c:pt idx="467">
                  <c:v>101.44498947081708</c:v>
                </c:pt>
                <c:pt idx="468">
                  <c:v>101.48854177111473</c:v>
                </c:pt>
                <c:pt idx="469">
                  <c:v>101.44171793652242</c:v>
                </c:pt>
                <c:pt idx="470">
                  <c:v>101.12765064423579</c:v>
                </c:pt>
                <c:pt idx="471">
                  <c:v>101.48588364950027</c:v>
                </c:pt>
                <c:pt idx="472">
                  <c:v>101.71714022995359</c:v>
                </c:pt>
                <c:pt idx="473">
                  <c:v>101.09207270878164</c:v>
                </c:pt>
                <c:pt idx="474">
                  <c:v>101.07060326497289</c:v>
                </c:pt>
                <c:pt idx="475">
                  <c:v>101.23213527077149</c:v>
                </c:pt>
                <c:pt idx="476">
                  <c:v>100.89618959288937</c:v>
                </c:pt>
                <c:pt idx="477">
                  <c:v>100.71932227008469</c:v>
                </c:pt>
                <c:pt idx="478">
                  <c:v>100.7285234602884</c:v>
                </c:pt>
                <c:pt idx="479">
                  <c:v>101.00415022461287</c:v>
                </c:pt>
                <c:pt idx="480">
                  <c:v>100.74692584069577</c:v>
                </c:pt>
                <c:pt idx="481">
                  <c:v>100.98656572777919</c:v>
                </c:pt>
                <c:pt idx="482">
                  <c:v>101.20943900160223</c:v>
                </c:pt>
                <c:pt idx="483">
                  <c:v>100.94199107301456</c:v>
                </c:pt>
                <c:pt idx="484">
                  <c:v>100.99617585976969</c:v>
                </c:pt>
                <c:pt idx="485">
                  <c:v>100.88433028107117</c:v>
                </c:pt>
                <c:pt idx="486">
                  <c:v>100.73404417441057</c:v>
                </c:pt>
                <c:pt idx="487">
                  <c:v>100.68783375249856</c:v>
                </c:pt>
                <c:pt idx="488">
                  <c:v>100.98513443152504</c:v>
                </c:pt>
                <c:pt idx="489">
                  <c:v>100.7849574268711</c:v>
                </c:pt>
                <c:pt idx="490">
                  <c:v>100.51444243488216</c:v>
                </c:pt>
                <c:pt idx="491">
                  <c:v>101.20555405462734</c:v>
                </c:pt>
                <c:pt idx="492">
                  <c:v>100.81808171160438</c:v>
                </c:pt>
                <c:pt idx="493">
                  <c:v>100.42283947463187</c:v>
                </c:pt>
                <c:pt idx="494">
                  <c:v>100.77820988738853</c:v>
                </c:pt>
                <c:pt idx="495">
                  <c:v>100.5514516665902</c:v>
                </c:pt>
                <c:pt idx="496">
                  <c:v>100.38562577203017</c:v>
                </c:pt>
                <c:pt idx="497">
                  <c:v>100.88473922285797</c:v>
                </c:pt>
                <c:pt idx="498">
                  <c:v>100.69580811734184</c:v>
                </c:pt>
                <c:pt idx="499">
                  <c:v>100.11204371664009</c:v>
                </c:pt>
                <c:pt idx="500">
                  <c:v>100.09180109819182</c:v>
                </c:pt>
                <c:pt idx="501">
                  <c:v>100.12349408667129</c:v>
                </c:pt>
                <c:pt idx="502">
                  <c:v>100.24147379217206</c:v>
                </c:pt>
                <c:pt idx="503">
                  <c:v>100.27480254779876</c:v>
                </c:pt>
                <c:pt idx="504">
                  <c:v>100.1541647206836</c:v>
                </c:pt>
                <c:pt idx="505">
                  <c:v>100.47354825619885</c:v>
                </c:pt>
                <c:pt idx="506">
                  <c:v>100.41261592996125</c:v>
                </c:pt>
                <c:pt idx="507">
                  <c:v>100.16909109590294</c:v>
                </c:pt>
                <c:pt idx="508">
                  <c:v>100.24944815701537</c:v>
                </c:pt>
                <c:pt idx="509">
                  <c:v>100.13596681116969</c:v>
                </c:pt>
                <c:pt idx="510">
                  <c:v>100.72504745510037</c:v>
                </c:pt>
                <c:pt idx="511">
                  <c:v>100.57598817380034</c:v>
                </c:pt>
                <c:pt idx="512">
                  <c:v>100.2629432359807</c:v>
                </c:pt>
                <c:pt idx="513">
                  <c:v>100.59909338475637</c:v>
                </c:pt>
                <c:pt idx="514">
                  <c:v>100.41793217318994</c:v>
                </c:pt>
                <c:pt idx="515">
                  <c:v>100.02330334889756</c:v>
                </c:pt>
                <c:pt idx="516">
                  <c:v>100.33225886884857</c:v>
                </c:pt>
                <c:pt idx="517">
                  <c:v>100.40954886655994</c:v>
                </c:pt>
                <c:pt idx="518">
                  <c:v>100.17072686305033</c:v>
                </c:pt>
                <c:pt idx="519">
                  <c:v>100.24556321004042</c:v>
                </c:pt>
                <c:pt idx="520">
                  <c:v>100.11143030395986</c:v>
                </c:pt>
                <c:pt idx="521">
                  <c:v>99.852979094682354</c:v>
                </c:pt>
                <c:pt idx="522">
                  <c:v>99.979955519493501</c:v>
                </c:pt>
                <c:pt idx="523">
                  <c:v>100.1208359650568</c:v>
                </c:pt>
                <c:pt idx="524">
                  <c:v>100.1106124203862</c:v>
                </c:pt>
                <c:pt idx="525">
                  <c:v>99.654028915388793</c:v>
                </c:pt>
                <c:pt idx="526">
                  <c:v>100.08771168032341</c:v>
                </c:pt>
                <c:pt idx="527">
                  <c:v>99.660367513084736</c:v>
                </c:pt>
                <c:pt idx="528">
                  <c:v>99.519282596627832</c:v>
                </c:pt>
                <c:pt idx="529">
                  <c:v>99.987929884336509</c:v>
                </c:pt>
                <c:pt idx="530">
                  <c:v>99.919841076829172</c:v>
                </c:pt>
                <c:pt idx="531">
                  <c:v>99.431973525139242</c:v>
                </c:pt>
                <c:pt idx="532">
                  <c:v>99.912684595559455</c:v>
                </c:pt>
                <c:pt idx="533">
                  <c:v>99.914524833600311</c:v>
                </c:pt>
                <c:pt idx="534">
                  <c:v>99.604342488288864</c:v>
                </c:pt>
                <c:pt idx="535">
                  <c:v>99.613134736705518</c:v>
                </c:pt>
                <c:pt idx="536">
                  <c:v>99.798998778820419</c:v>
                </c:pt>
                <c:pt idx="537">
                  <c:v>99.505787517662242</c:v>
                </c:pt>
                <c:pt idx="538">
                  <c:v>99.509876935530627</c:v>
                </c:pt>
                <c:pt idx="539">
                  <c:v>99.488203020828664</c:v>
                </c:pt>
                <c:pt idx="540">
                  <c:v>99.455283206988511</c:v>
                </c:pt>
                <c:pt idx="541">
                  <c:v>99.039798351567711</c:v>
                </c:pt>
                <c:pt idx="542">
                  <c:v>99.12301800518803</c:v>
                </c:pt>
                <c:pt idx="543">
                  <c:v>98.85352536766608</c:v>
                </c:pt>
                <c:pt idx="544">
                  <c:v>98.375063477073326</c:v>
                </c:pt>
                <c:pt idx="545">
                  <c:v>98.470755855191754</c:v>
                </c:pt>
                <c:pt idx="546">
                  <c:v>99.661594338445269</c:v>
                </c:pt>
                <c:pt idx="547">
                  <c:v>98.911390630502922</c:v>
                </c:pt>
                <c:pt idx="548">
                  <c:v>99.090098191348005</c:v>
                </c:pt>
                <c:pt idx="549">
                  <c:v>99.105842450141267</c:v>
                </c:pt>
                <c:pt idx="550">
                  <c:v>98.859863965362038</c:v>
                </c:pt>
                <c:pt idx="551">
                  <c:v>99.038162584420448</c:v>
                </c:pt>
                <c:pt idx="552">
                  <c:v>98.92836171465639</c:v>
                </c:pt>
                <c:pt idx="553">
                  <c:v>98.990316395361248</c:v>
                </c:pt>
                <c:pt idx="554">
                  <c:v>98.972527427633935</c:v>
                </c:pt>
                <c:pt idx="555">
                  <c:v>99.459372624856798</c:v>
                </c:pt>
                <c:pt idx="556">
                  <c:v>98.855570076600273</c:v>
                </c:pt>
                <c:pt idx="557">
                  <c:v>98.957805523308039</c:v>
                </c:pt>
                <c:pt idx="558">
                  <c:v>99.088666895094306</c:v>
                </c:pt>
                <c:pt idx="559">
                  <c:v>99.018328907759383</c:v>
                </c:pt>
                <c:pt idx="560">
                  <c:v>98.61838136415669</c:v>
                </c:pt>
                <c:pt idx="561">
                  <c:v>99.194989283588768</c:v>
                </c:pt>
                <c:pt idx="562">
                  <c:v>99.231794044403728</c:v>
                </c:pt>
                <c:pt idx="563">
                  <c:v>98.880104107728599</c:v>
                </c:pt>
                <c:pt idx="564">
                  <c:v>99.244062298008558</c:v>
                </c:pt>
                <c:pt idx="565">
                  <c:v>98.933266540016703</c:v>
                </c:pt>
                <c:pt idx="566">
                  <c:v>98.452759940489713</c:v>
                </c:pt>
                <c:pt idx="567">
                  <c:v>99.092753836881002</c:v>
                </c:pt>
                <c:pt idx="568">
                  <c:v>98.796271041428128</c:v>
                </c:pt>
                <c:pt idx="569">
                  <c:v>98.571353058671093</c:v>
                </c:pt>
                <c:pt idx="570">
                  <c:v>98.599978983749082</c:v>
                </c:pt>
                <c:pt idx="571">
                  <c:v>98.691990885786311</c:v>
                </c:pt>
                <c:pt idx="572">
                  <c:v>98.362792747386877</c:v>
                </c:pt>
                <c:pt idx="573">
                  <c:v>98.025415773250842</c:v>
                </c:pt>
                <c:pt idx="574">
                  <c:v>98.285093807888884</c:v>
                </c:pt>
                <c:pt idx="575">
                  <c:v>98.794226332493992</c:v>
                </c:pt>
                <c:pt idx="576">
                  <c:v>97.912956781872367</c:v>
                </c:pt>
                <c:pt idx="577">
                  <c:v>98.258512591744974</c:v>
                </c:pt>
                <c:pt idx="578">
                  <c:v>98.677677923247231</c:v>
                </c:pt>
                <c:pt idx="579">
                  <c:v>97.982476885633488</c:v>
                </c:pt>
                <c:pt idx="580">
                  <c:v>98.297362061493914</c:v>
                </c:pt>
                <c:pt idx="581">
                  <c:v>97.998834557107045</c:v>
                </c:pt>
                <c:pt idx="582">
                  <c:v>97.714620015259001</c:v>
                </c:pt>
                <c:pt idx="583">
                  <c:v>98.058131116197544</c:v>
                </c:pt>
                <c:pt idx="584">
                  <c:v>98.099025294880533</c:v>
                </c:pt>
                <c:pt idx="585">
                  <c:v>98.076533496604824</c:v>
                </c:pt>
                <c:pt idx="586">
                  <c:v>98.309630315098886</c:v>
                </c:pt>
                <c:pt idx="587">
                  <c:v>98.08266762340736</c:v>
                </c:pt>
                <c:pt idx="588">
                  <c:v>97.667591709773333</c:v>
                </c:pt>
                <c:pt idx="589">
                  <c:v>97.522417375448086</c:v>
                </c:pt>
                <c:pt idx="590">
                  <c:v>97.56944568093401</c:v>
                </c:pt>
                <c:pt idx="591">
                  <c:v>97.461076107423551</c:v>
                </c:pt>
                <c:pt idx="592">
                  <c:v>98.021326355382655</c:v>
                </c:pt>
                <c:pt idx="593">
                  <c:v>97.765737738612827</c:v>
                </c:pt>
                <c:pt idx="594">
                  <c:v>97.553088009460566</c:v>
                </c:pt>
                <c:pt idx="595">
                  <c:v>97.223889871061431</c:v>
                </c:pt>
                <c:pt idx="596">
                  <c:v>97.072581409933633</c:v>
                </c:pt>
                <c:pt idx="597">
                  <c:v>97.029642522316308</c:v>
                </c:pt>
                <c:pt idx="598">
                  <c:v>96.92536236667425</c:v>
                </c:pt>
                <c:pt idx="599">
                  <c:v>98.105159421683169</c:v>
                </c:pt>
                <c:pt idx="600">
                  <c:v>97.571490389868075</c:v>
                </c:pt>
                <c:pt idx="601">
                  <c:v>97.659412874036789</c:v>
                </c:pt>
                <c:pt idx="602">
                  <c:v>97.452897271686737</c:v>
                </c:pt>
                <c:pt idx="603">
                  <c:v>97.19526394598293</c:v>
                </c:pt>
                <c:pt idx="604">
                  <c:v>96.945809456015979</c:v>
                </c:pt>
                <c:pt idx="605">
                  <c:v>97.348617116044764</c:v>
                </c:pt>
                <c:pt idx="606">
                  <c:v>97.371108914320544</c:v>
                </c:pt>
                <c:pt idx="607">
                  <c:v>97.405868966201425</c:v>
                </c:pt>
                <c:pt idx="608">
                  <c:v>97.892509692530595</c:v>
                </c:pt>
                <c:pt idx="609">
                  <c:v>97.260694631876234</c:v>
                </c:pt>
                <c:pt idx="610">
                  <c:v>96.857886971847066</c:v>
                </c:pt>
                <c:pt idx="611">
                  <c:v>97.499925577172604</c:v>
                </c:pt>
                <c:pt idx="612">
                  <c:v>97.025553104447937</c:v>
                </c:pt>
                <c:pt idx="613">
                  <c:v>97.017374268711251</c:v>
                </c:pt>
                <c:pt idx="614">
                  <c:v>96.892647023727946</c:v>
                </c:pt>
                <c:pt idx="615">
                  <c:v>96.984658925764776</c:v>
                </c:pt>
                <c:pt idx="616">
                  <c:v>96.994882470435542</c:v>
                </c:pt>
                <c:pt idx="617">
                  <c:v>96.714757346456096</c:v>
                </c:pt>
                <c:pt idx="618">
                  <c:v>96.825171628900478</c:v>
                </c:pt>
                <c:pt idx="619">
                  <c:v>96.418274551003222</c:v>
                </c:pt>
                <c:pt idx="620">
                  <c:v>96.573672429999107</c:v>
                </c:pt>
                <c:pt idx="621">
                  <c:v>96.861976389715565</c:v>
                </c:pt>
                <c:pt idx="622">
                  <c:v>96.937630620279137</c:v>
                </c:pt>
                <c:pt idx="623">
                  <c:v>96.915138822003513</c:v>
                </c:pt>
                <c:pt idx="624">
                  <c:v>97.111430879682644</c:v>
                </c:pt>
                <c:pt idx="625">
                  <c:v>96.641147824826334</c:v>
                </c:pt>
                <c:pt idx="626">
                  <c:v>96.555270049591897</c:v>
                </c:pt>
                <c:pt idx="627">
                  <c:v>96.876289352254503</c:v>
                </c:pt>
                <c:pt idx="628">
                  <c:v>96.700444383916818</c:v>
                </c:pt>
                <c:pt idx="629">
                  <c:v>96.336486193636887</c:v>
                </c:pt>
                <c:pt idx="630">
                  <c:v>96.941720038147437</c:v>
                </c:pt>
                <c:pt idx="631">
                  <c:v>96.671818458838629</c:v>
                </c:pt>
                <c:pt idx="632">
                  <c:v>96.228116620126812</c:v>
                </c:pt>
                <c:pt idx="633">
                  <c:v>96.463258147554626</c:v>
                </c:pt>
                <c:pt idx="634">
                  <c:v>96.08703170366978</c:v>
                </c:pt>
                <c:pt idx="635">
                  <c:v>96.021601017776931</c:v>
                </c:pt>
                <c:pt idx="636">
                  <c:v>96.119747046616368</c:v>
                </c:pt>
                <c:pt idx="637">
                  <c:v>96.620700735485016</c:v>
                </c:pt>
                <c:pt idx="638">
                  <c:v>96.123836464484768</c:v>
                </c:pt>
                <c:pt idx="639">
                  <c:v>95.68626875257506</c:v>
                </c:pt>
                <c:pt idx="640">
                  <c:v>96.166775352102079</c:v>
                </c:pt>
                <c:pt idx="641">
                  <c:v>95.776235945678039</c:v>
                </c:pt>
                <c:pt idx="642">
                  <c:v>95.510423784237588</c:v>
                </c:pt>
                <c:pt idx="643">
                  <c:v>95.923454988937152</c:v>
                </c:pt>
                <c:pt idx="644">
                  <c:v>95.761922983138902</c:v>
                </c:pt>
                <c:pt idx="645">
                  <c:v>95.50020023956651</c:v>
                </c:pt>
                <c:pt idx="646">
                  <c:v>96.021601017776845</c:v>
                </c:pt>
                <c:pt idx="647">
                  <c:v>95.85393488517596</c:v>
                </c:pt>
                <c:pt idx="648">
                  <c:v>95.432724844739283</c:v>
                </c:pt>
                <c:pt idx="649">
                  <c:v>95.886650228122335</c:v>
                </c:pt>
                <c:pt idx="650">
                  <c:v>95.749654729533916</c:v>
                </c:pt>
                <c:pt idx="651">
                  <c:v>95.412277755397767</c:v>
                </c:pt>
                <c:pt idx="652">
                  <c:v>95.8968737727931</c:v>
                </c:pt>
                <c:pt idx="653">
                  <c:v>95.952080914015426</c:v>
                </c:pt>
                <c:pt idx="654">
                  <c:v>95.671955790035895</c:v>
                </c:pt>
                <c:pt idx="655">
                  <c:v>95.700581715114041</c:v>
                </c:pt>
                <c:pt idx="656">
                  <c:v>95.800772452887728</c:v>
                </c:pt>
                <c:pt idx="657">
                  <c:v>95.455216643015135</c:v>
                </c:pt>
                <c:pt idx="658">
                  <c:v>95.397964792858801</c:v>
                </c:pt>
                <c:pt idx="659">
                  <c:v>95.336623524833996</c:v>
                </c:pt>
                <c:pt idx="660">
                  <c:v>95.320265853360866</c:v>
                </c:pt>
                <c:pt idx="661">
                  <c:v>94.978799461356644</c:v>
                </c:pt>
                <c:pt idx="662">
                  <c:v>95.207806861982235</c:v>
                </c:pt>
                <c:pt idx="663">
                  <c:v>95.999109219500923</c:v>
                </c:pt>
                <c:pt idx="664">
                  <c:v>94.680271956969719</c:v>
                </c:pt>
                <c:pt idx="665">
                  <c:v>95.154644429694059</c:v>
                </c:pt>
                <c:pt idx="666">
                  <c:v>95.1341973403526</c:v>
                </c:pt>
                <c:pt idx="667">
                  <c:v>94.747747351796733</c:v>
                </c:pt>
                <c:pt idx="668">
                  <c:v>95.031961893644606</c:v>
                </c:pt>
                <c:pt idx="669">
                  <c:v>95.003335968566475</c:v>
                </c:pt>
                <c:pt idx="670">
                  <c:v>94.549410585183423</c:v>
                </c:pt>
                <c:pt idx="671">
                  <c:v>94.935860573739205</c:v>
                </c:pt>
                <c:pt idx="672">
                  <c:v>95.013559513237368</c:v>
                </c:pt>
                <c:pt idx="673">
                  <c:v>94.659824867627847</c:v>
                </c:pt>
                <c:pt idx="674">
                  <c:v>94.892921686121795</c:v>
                </c:pt>
                <c:pt idx="675">
                  <c:v>94.772283859006578</c:v>
                </c:pt>
                <c:pt idx="676">
                  <c:v>94.508516406500434</c:v>
                </c:pt>
                <c:pt idx="677">
                  <c:v>94.518739951171298</c:v>
                </c:pt>
                <c:pt idx="678">
                  <c:v>94.706853173113515</c:v>
                </c:pt>
                <c:pt idx="679">
                  <c:v>94.453309265278065</c:v>
                </c:pt>
                <c:pt idx="680">
                  <c:v>94.152737051957018</c:v>
                </c:pt>
                <c:pt idx="681">
                  <c:v>94.557589420919996</c:v>
                </c:pt>
                <c:pt idx="682">
                  <c:v>94.236570118257433</c:v>
                </c:pt>
                <c:pt idx="683">
                  <c:v>93.737661138322878</c:v>
                </c:pt>
                <c:pt idx="684">
                  <c:v>94.056635732051532</c:v>
                </c:pt>
                <c:pt idx="685">
                  <c:v>93.89510372625324</c:v>
                </c:pt>
                <c:pt idx="686">
                  <c:v>93.490251357290035</c:v>
                </c:pt>
                <c:pt idx="687">
                  <c:v>93.876701345845788</c:v>
                </c:pt>
                <c:pt idx="688">
                  <c:v>93.94008732280453</c:v>
                </c:pt>
                <c:pt idx="689">
                  <c:v>93.531145535973238</c:v>
                </c:pt>
                <c:pt idx="690">
                  <c:v>93.355300567635553</c:v>
                </c:pt>
                <c:pt idx="691">
                  <c:v>93.480027812619042</c:v>
                </c:pt>
                <c:pt idx="692">
                  <c:v>93.240796867322842</c:v>
                </c:pt>
                <c:pt idx="693">
                  <c:v>93.529100827038903</c:v>
                </c:pt>
                <c:pt idx="694">
                  <c:v>93.837851876096735</c:v>
                </c:pt>
                <c:pt idx="695">
                  <c:v>93.594531512932036</c:v>
                </c:pt>
                <c:pt idx="696">
                  <c:v>93.361434694437946</c:v>
                </c:pt>
                <c:pt idx="697">
                  <c:v>93.75401880979625</c:v>
                </c:pt>
                <c:pt idx="698">
                  <c:v>93.322585224689163</c:v>
                </c:pt>
                <c:pt idx="699">
                  <c:v>93.034281264972833</c:v>
                </c:pt>
                <c:pt idx="700">
                  <c:v>93.289869881742675</c:v>
                </c:pt>
                <c:pt idx="701">
                  <c:v>93.349166440833031</c:v>
                </c:pt>
                <c:pt idx="702">
                  <c:v>93.026102429236275</c:v>
                </c:pt>
                <c:pt idx="703">
                  <c:v>93.414597126726221</c:v>
                </c:pt>
                <c:pt idx="704">
                  <c:v>93.410507708857793</c:v>
                </c:pt>
                <c:pt idx="705">
                  <c:v>92.404510913252565</c:v>
                </c:pt>
                <c:pt idx="706">
                  <c:v>92.872749259174398</c:v>
                </c:pt>
                <c:pt idx="707">
                  <c:v>93.328719351491571</c:v>
                </c:pt>
                <c:pt idx="708">
                  <c:v>92.977029414816599</c:v>
                </c:pt>
                <c:pt idx="709">
                  <c:v>92.956582325475082</c:v>
                </c:pt>
                <c:pt idx="710">
                  <c:v>93.075175443656136</c:v>
                </c:pt>
                <c:pt idx="711">
                  <c:v>92.572177045853209</c:v>
                </c:pt>
                <c:pt idx="712">
                  <c:v>92.214352982375772</c:v>
                </c:pt>
                <c:pt idx="713">
                  <c:v>92.790960901808177</c:v>
                </c:pt>
                <c:pt idx="714">
                  <c:v>92.467896890211335</c:v>
                </c:pt>
                <c:pt idx="715">
                  <c:v>92.001703253223326</c:v>
                </c:pt>
                <c:pt idx="716">
                  <c:v>92.343169645227803</c:v>
                </c:pt>
                <c:pt idx="717">
                  <c:v>92.224576527046537</c:v>
                </c:pt>
                <c:pt idx="718">
                  <c:v>91.858573627832627</c:v>
                </c:pt>
                <c:pt idx="719">
                  <c:v>92.187771766231648</c:v>
                </c:pt>
                <c:pt idx="720">
                  <c:v>92.179592930495005</c:v>
                </c:pt>
                <c:pt idx="721">
                  <c:v>91.879020717173901</c:v>
                </c:pt>
                <c:pt idx="722">
                  <c:v>91.907646642252132</c:v>
                </c:pt>
                <c:pt idx="723">
                  <c:v>92.310454302281258</c:v>
                </c:pt>
                <c:pt idx="724">
                  <c:v>91.69090749523167</c:v>
                </c:pt>
                <c:pt idx="725">
                  <c:v>91.64387918974586</c:v>
                </c:pt>
                <c:pt idx="726">
                  <c:v>92.009882088959927</c:v>
                </c:pt>
                <c:pt idx="727">
                  <c:v>91.748159345387933</c:v>
                </c:pt>
                <c:pt idx="728">
                  <c:v>91.535509616235501</c:v>
                </c:pt>
                <c:pt idx="729">
                  <c:v>92.105983408865569</c:v>
                </c:pt>
                <c:pt idx="730">
                  <c:v>91.470078930342467</c:v>
                </c:pt>
                <c:pt idx="731">
                  <c:v>91.118388993667537</c:v>
                </c:pt>
                <c:pt idx="732">
                  <c:v>91.827902993820004</c:v>
                </c:pt>
                <c:pt idx="733">
                  <c:v>91.502794273289211</c:v>
                </c:pt>
                <c:pt idx="734">
                  <c:v>91.120433702601716</c:v>
                </c:pt>
                <c:pt idx="735">
                  <c:v>91.836081829556591</c:v>
                </c:pt>
                <c:pt idx="736">
                  <c:v>91.51915194476247</c:v>
                </c:pt>
                <c:pt idx="737">
                  <c:v>90.993661748683934</c:v>
                </c:pt>
                <c:pt idx="738">
                  <c:v>91.357619938963794</c:v>
                </c:pt>
                <c:pt idx="739">
                  <c:v>91.128612538338345</c:v>
                </c:pt>
                <c:pt idx="740">
                  <c:v>90.668553028152971</c:v>
                </c:pt>
                <c:pt idx="741">
                  <c:v>91.001840584420478</c:v>
                </c:pt>
                <c:pt idx="742">
                  <c:v>91.660236861219232</c:v>
                </c:pt>
                <c:pt idx="743">
                  <c:v>90.99775116655222</c:v>
                </c:pt>
                <c:pt idx="744">
                  <c:v>91.243116238651226</c:v>
                </c:pt>
                <c:pt idx="745">
                  <c:v>91.65819215228511</c:v>
                </c:pt>
                <c:pt idx="746">
                  <c:v>91.463944803540215</c:v>
                </c:pt>
                <c:pt idx="747">
                  <c:v>90.842353287556179</c:v>
                </c:pt>
                <c:pt idx="748">
                  <c:v>91.527330780498801</c:v>
                </c:pt>
                <c:pt idx="749">
                  <c:v>91.584582630655333</c:v>
                </c:pt>
                <c:pt idx="750">
                  <c:v>91.459855385671716</c:v>
                </c:pt>
                <c:pt idx="751">
                  <c:v>91.725667547112408</c:v>
                </c:pt>
                <c:pt idx="752">
                  <c:v>91.349441103227363</c:v>
                </c:pt>
                <c:pt idx="753">
                  <c:v>90.85257683222693</c:v>
                </c:pt>
                <c:pt idx="754">
                  <c:v>91.102031322194421</c:v>
                </c:pt>
                <c:pt idx="755">
                  <c:v>91.390335281910311</c:v>
                </c:pt>
                <c:pt idx="756">
                  <c:v>90.930275771725078</c:v>
                </c:pt>
                <c:pt idx="757">
                  <c:v>91.67046040589014</c:v>
                </c:pt>
                <c:pt idx="758">
                  <c:v>91.357619938964007</c:v>
                </c:pt>
                <c:pt idx="759">
                  <c:v>90.635837685206369</c:v>
                </c:pt>
                <c:pt idx="760">
                  <c:v>90.412964411383399</c:v>
                </c:pt>
                <c:pt idx="761">
                  <c:v>91.095897195391814</c:v>
                </c:pt>
                <c:pt idx="762">
                  <c:v>90.817816780346377</c:v>
                </c:pt>
                <c:pt idx="763">
                  <c:v>90.965035823605561</c:v>
                </c:pt>
                <c:pt idx="764">
                  <c:v>91.54164374303798</c:v>
                </c:pt>
                <c:pt idx="765">
                  <c:v>91.271742163729172</c:v>
                </c:pt>
                <c:pt idx="766">
                  <c:v>90.280058330662897</c:v>
                </c:pt>
                <c:pt idx="767">
                  <c:v>90.915962809185871</c:v>
                </c:pt>
                <c:pt idx="768">
                  <c:v>90.629703558403804</c:v>
                </c:pt>
                <c:pt idx="769">
                  <c:v>90.106258071259802</c:v>
                </c:pt>
                <c:pt idx="770">
                  <c:v>91.067271270313597</c:v>
                </c:pt>
                <c:pt idx="771">
                  <c:v>91.073405397116218</c:v>
                </c:pt>
                <c:pt idx="772">
                  <c:v>90.62970355840406</c:v>
                </c:pt>
                <c:pt idx="773">
                  <c:v>90.494752768749706</c:v>
                </c:pt>
                <c:pt idx="774">
                  <c:v>90.425232664988343</c:v>
                </c:pt>
                <c:pt idx="775">
                  <c:v>89.961083736934441</c:v>
                </c:pt>
                <c:pt idx="776">
                  <c:v>89.95494961013199</c:v>
                </c:pt>
                <c:pt idx="777">
                  <c:v>90.365936105897532</c:v>
                </c:pt>
                <c:pt idx="778">
                  <c:v>90.239164151979693</c:v>
                </c:pt>
                <c:pt idx="779">
                  <c:v>89.981530826276114</c:v>
                </c:pt>
                <c:pt idx="780">
                  <c:v>89.946770774395432</c:v>
                </c:pt>
                <c:pt idx="781">
                  <c:v>90.071498019379007</c:v>
                </c:pt>
                <c:pt idx="782">
                  <c:v>89.343581638819032</c:v>
                </c:pt>
                <c:pt idx="783">
                  <c:v>89.000070537880575</c:v>
                </c:pt>
                <c:pt idx="784">
                  <c:v>90.230985316243078</c:v>
                </c:pt>
                <c:pt idx="785">
                  <c:v>89.576678457313079</c:v>
                </c:pt>
                <c:pt idx="786">
                  <c:v>89.754568134584673</c:v>
                </c:pt>
                <c:pt idx="787">
                  <c:v>89.924278976119467</c:v>
                </c:pt>
                <c:pt idx="788">
                  <c:v>89.128887200732336</c:v>
                </c:pt>
                <c:pt idx="789">
                  <c:v>89.515337189288175</c:v>
                </c:pt>
                <c:pt idx="790">
                  <c:v>90.175778175020966</c:v>
                </c:pt>
                <c:pt idx="791">
                  <c:v>89.54396311436625</c:v>
                </c:pt>
                <c:pt idx="792">
                  <c:v>89.556231367971179</c:v>
                </c:pt>
                <c:pt idx="793">
                  <c:v>90.034693258564218</c:v>
                </c:pt>
                <c:pt idx="794">
                  <c:v>89.691182157625775</c:v>
                </c:pt>
                <c:pt idx="795">
                  <c:v>89.517381898222325</c:v>
                </c:pt>
                <c:pt idx="796">
                  <c:v>89.846580036621802</c:v>
                </c:pt>
                <c:pt idx="797">
                  <c:v>89.779104641794405</c:v>
                </c:pt>
                <c:pt idx="798">
                  <c:v>90.09807923552286</c:v>
                </c:pt>
                <c:pt idx="799">
                  <c:v>90.004022624551723</c:v>
                </c:pt>
                <c:pt idx="800">
                  <c:v>89.30882158693845</c:v>
                </c:pt>
                <c:pt idx="801">
                  <c:v>89.460130048065793</c:v>
                </c:pt>
                <c:pt idx="802">
                  <c:v>90.108302780193682</c:v>
                </c:pt>
                <c:pt idx="803">
                  <c:v>89.797507022201899</c:v>
                </c:pt>
                <c:pt idx="804">
                  <c:v>88.989846993209639</c:v>
                </c:pt>
                <c:pt idx="805">
                  <c:v>89.572589039444622</c:v>
                </c:pt>
                <c:pt idx="806">
                  <c:v>89.766836388189574</c:v>
                </c:pt>
                <c:pt idx="807">
                  <c:v>89.114574238193327</c:v>
                </c:pt>
                <c:pt idx="808">
                  <c:v>88.987802284275489</c:v>
                </c:pt>
                <c:pt idx="809">
                  <c:v>88.744481921110832</c:v>
                </c:pt>
                <c:pt idx="810">
                  <c:v>89.308821586938137</c:v>
                </c:pt>
                <c:pt idx="811">
                  <c:v>89.253614445716167</c:v>
                </c:pt>
                <c:pt idx="812">
                  <c:v>88.605441713588306</c:v>
                </c:pt>
                <c:pt idx="813">
                  <c:v>89.374252272831129</c:v>
                </c:pt>
                <c:pt idx="814">
                  <c:v>89.533739569695598</c:v>
                </c:pt>
                <c:pt idx="815">
                  <c:v>89.398788780041357</c:v>
                </c:pt>
                <c:pt idx="816">
                  <c:v>89.016428209353748</c:v>
                </c:pt>
                <c:pt idx="817">
                  <c:v>88.938729269855955</c:v>
                </c:pt>
                <c:pt idx="818">
                  <c:v>89.523516025024932</c:v>
                </c:pt>
                <c:pt idx="819">
                  <c:v>89.263837990386662</c:v>
                </c:pt>
                <c:pt idx="820">
                  <c:v>88.764929010452562</c:v>
                </c:pt>
                <c:pt idx="821">
                  <c:v>89.124797782864036</c:v>
                </c:pt>
                <c:pt idx="822">
                  <c:v>88.948952814526436</c:v>
                </c:pt>
                <c:pt idx="823">
                  <c:v>88.580905206378233</c:v>
                </c:pt>
                <c:pt idx="824">
                  <c:v>89.157513125810681</c:v>
                </c:pt>
                <c:pt idx="825">
                  <c:v>89.01438350041947</c:v>
                </c:pt>
                <c:pt idx="826">
                  <c:v>88.576815788509961</c:v>
                </c:pt>
                <c:pt idx="827">
                  <c:v>88.587039333180741</c:v>
                </c:pt>
                <c:pt idx="828">
                  <c:v>88.942818687724142</c:v>
                </c:pt>
                <c:pt idx="829">
                  <c:v>88.396881402304132</c:v>
                </c:pt>
                <c:pt idx="830">
                  <c:v>88.482759177538611</c:v>
                </c:pt>
                <c:pt idx="831">
                  <c:v>88.899879800106703</c:v>
                </c:pt>
                <c:pt idx="832">
                  <c:v>88.789465517662251</c:v>
                </c:pt>
                <c:pt idx="833">
                  <c:v>88.300780082398745</c:v>
                </c:pt>
                <c:pt idx="834">
                  <c:v>88.756750174715677</c:v>
                </c:pt>
                <c:pt idx="835">
                  <c:v>88.296690664530402</c:v>
                </c:pt>
                <c:pt idx="836">
                  <c:v>88.12289040512691</c:v>
                </c:pt>
                <c:pt idx="837">
                  <c:v>88.717900704966922</c:v>
                </c:pt>
                <c:pt idx="838">
                  <c:v>88.701543033493621</c:v>
                </c:pt>
                <c:pt idx="839">
                  <c:v>88.368255477225674</c:v>
                </c:pt>
                <c:pt idx="840">
                  <c:v>88.785376099794007</c:v>
                </c:pt>
                <c:pt idx="841">
                  <c:v>88.490938013275326</c:v>
                </c:pt>
                <c:pt idx="842">
                  <c:v>88.239438814373997</c:v>
                </c:pt>
                <c:pt idx="843">
                  <c:v>88.540011027695016</c:v>
                </c:pt>
                <c:pt idx="844">
                  <c:v>88.315093044937683</c:v>
                </c:pt>
                <c:pt idx="845">
                  <c:v>88.043146756694995</c:v>
                </c:pt>
                <c:pt idx="846">
                  <c:v>88.208768180361673</c:v>
                </c:pt>
                <c:pt idx="847">
                  <c:v>88.39483669337001</c:v>
                </c:pt>
                <c:pt idx="848">
                  <c:v>87.842765281147678</c:v>
                </c:pt>
                <c:pt idx="849">
                  <c:v>87.75075337911035</c:v>
                </c:pt>
                <c:pt idx="850">
                  <c:v>88.106532733654007</c:v>
                </c:pt>
                <c:pt idx="851">
                  <c:v>87.918419511711335</c:v>
                </c:pt>
                <c:pt idx="852">
                  <c:v>87.239576145570993</c:v>
                </c:pt>
                <c:pt idx="853">
                  <c:v>87.746663961241993</c:v>
                </c:pt>
                <c:pt idx="854">
                  <c:v>87.775289886320337</c:v>
                </c:pt>
                <c:pt idx="855">
                  <c:v>87.161877206073342</c:v>
                </c:pt>
                <c:pt idx="856">
                  <c:v>87.354079845884016</c:v>
                </c:pt>
                <c:pt idx="857">
                  <c:v>87.116893609521668</c:v>
                </c:pt>
                <c:pt idx="858">
                  <c:v>86.542330399023342</c:v>
                </c:pt>
                <c:pt idx="859">
                  <c:v>87.217084347295327</c:v>
                </c:pt>
                <c:pt idx="860">
                  <c:v>87.372482226291325</c:v>
                </c:pt>
                <c:pt idx="861">
                  <c:v>86.990121655604</c:v>
                </c:pt>
                <c:pt idx="862">
                  <c:v>87.014658162813674</c:v>
                </c:pt>
                <c:pt idx="863">
                  <c:v>87.15369837033667</c:v>
                </c:pt>
                <c:pt idx="864">
                  <c:v>86.832679067673666</c:v>
                </c:pt>
                <c:pt idx="865">
                  <c:v>86.763158963912346</c:v>
                </c:pt>
                <c:pt idx="866">
                  <c:v>86.998300491340345</c:v>
                </c:pt>
                <c:pt idx="867">
                  <c:v>86.630252883192014</c:v>
                </c:pt>
                <c:pt idx="868">
                  <c:v>86.237668767833995</c:v>
                </c:pt>
                <c:pt idx="869">
                  <c:v>86.552553943694335</c:v>
                </c:pt>
                <c:pt idx="870">
                  <c:v>86.12725448538967</c:v>
                </c:pt>
                <c:pt idx="871">
                  <c:v>86.288786491188006</c:v>
                </c:pt>
                <c:pt idx="872">
                  <c:v>86.754980128175674</c:v>
                </c:pt>
                <c:pt idx="873">
                  <c:v>86.206998133821656</c:v>
                </c:pt>
                <c:pt idx="874">
                  <c:v>85.849174070344006</c:v>
                </c:pt>
                <c:pt idx="875">
                  <c:v>85.890068249027323</c:v>
                </c:pt>
                <c:pt idx="876">
                  <c:v>85.90847062943466</c:v>
                </c:pt>
                <c:pt idx="877">
                  <c:v>85.438187574578677</c:v>
                </c:pt>
                <c:pt idx="878">
                  <c:v>85.663105557335996</c:v>
                </c:pt>
                <c:pt idx="879">
                  <c:v>85.730580952162668</c:v>
                </c:pt>
                <c:pt idx="880">
                  <c:v>85.591540744640326</c:v>
                </c:pt>
                <c:pt idx="881">
                  <c:v>85.34822038147567</c:v>
                </c:pt>
                <c:pt idx="882">
                  <c:v>85.066050548561677</c:v>
                </c:pt>
                <c:pt idx="883">
                  <c:v>85.233716681163003</c:v>
                </c:pt>
                <c:pt idx="884">
                  <c:v>84.95359155718333</c:v>
                </c:pt>
                <c:pt idx="885">
                  <c:v>85.174420122071993</c:v>
                </c:pt>
                <c:pt idx="886">
                  <c:v>85.164196577401341</c:v>
                </c:pt>
                <c:pt idx="887">
                  <c:v>85.102855309376665</c:v>
                </c:pt>
                <c:pt idx="888">
                  <c:v>84.935189176775665</c:v>
                </c:pt>
                <c:pt idx="889">
                  <c:v>84.924965632104673</c:v>
                </c:pt>
                <c:pt idx="890">
                  <c:v>84.687779395742666</c:v>
                </c:pt>
                <c:pt idx="891">
                  <c:v>85.01902224307635</c:v>
                </c:pt>
                <c:pt idx="892">
                  <c:v>84.775701879911679</c:v>
                </c:pt>
                <c:pt idx="893">
                  <c:v>84.237943430228015</c:v>
                </c:pt>
                <c:pt idx="894">
                  <c:v>84.28292702677966</c:v>
                </c:pt>
                <c:pt idx="895">
                  <c:v>84.401520144960699</c:v>
                </c:pt>
                <c:pt idx="896">
                  <c:v>84.152065654993336</c:v>
                </c:pt>
                <c:pt idx="897">
                  <c:v>84.029383118944011</c:v>
                </c:pt>
                <c:pt idx="898">
                  <c:v>83.837180479133352</c:v>
                </c:pt>
                <c:pt idx="899">
                  <c:v>83.338271499198669</c:v>
                </c:pt>
                <c:pt idx="900">
                  <c:v>83.15833711299301</c:v>
                </c:pt>
                <c:pt idx="901">
                  <c:v>83.274885522240012</c:v>
                </c:pt>
                <c:pt idx="902">
                  <c:v>83.47322228885335</c:v>
                </c:pt>
                <c:pt idx="903">
                  <c:v>83.119487643244028</c:v>
                </c:pt>
                <c:pt idx="904">
                  <c:v>82.990670980392338</c:v>
                </c:pt>
                <c:pt idx="905">
                  <c:v>82.74735061722734</c:v>
                </c:pt>
                <c:pt idx="906">
                  <c:v>82.720769401083345</c:v>
                </c:pt>
                <c:pt idx="907">
                  <c:v>82.700322311741672</c:v>
                </c:pt>
                <c:pt idx="908">
                  <c:v>82.82096013885733</c:v>
                </c:pt>
                <c:pt idx="909">
                  <c:v>82.36907946440833</c:v>
                </c:pt>
                <c:pt idx="910">
                  <c:v>82.450867821774324</c:v>
                </c:pt>
                <c:pt idx="911">
                  <c:v>82.769842415503007</c:v>
                </c:pt>
                <c:pt idx="912">
                  <c:v>82.162563862058335</c:v>
                </c:pt>
                <c:pt idx="913">
                  <c:v>82.146206190585346</c:v>
                </c:pt>
                <c:pt idx="914">
                  <c:v>82.403839516288997</c:v>
                </c:pt>
                <c:pt idx="915">
                  <c:v>81.590045360494329</c:v>
                </c:pt>
                <c:pt idx="916">
                  <c:v>81.567553562218677</c:v>
                </c:pt>
                <c:pt idx="917">
                  <c:v>81.269026057831667</c:v>
                </c:pt>
                <c:pt idx="918">
                  <c:v>81.056376328679335</c:v>
                </c:pt>
                <c:pt idx="919">
                  <c:v>81.348769706263667</c:v>
                </c:pt>
                <c:pt idx="920">
                  <c:v>80.956185590905676</c:v>
                </c:pt>
                <c:pt idx="921">
                  <c:v>80.573825020217996</c:v>
                </c:pt>
                <c:pt idx="922">
                  <c:v>80.815100674448686</c:v>
                </c:pt>
                <c:pt idx="923">
                  <c:v>80.485902536049338</c:v>
                </c:pt>
                <c:pt idx="924">
                  <c:v>80.046290115205665</c:v>
                </c:pt>
                <c:pt idx="925">
                  <c:v>79.946099377432006</c:v>
                </c:pt>
                <c:pt idx="926">
                  <c:v>79.59236473182267</c:v>
                </c:pt>
                <c:pt idx="927">
                  <c:v>79.508531665522341</c:v>
                </c:pt>
                <c:pt idx="928">
                  <c:v>79.83568509498734</c:v>
                </c:pt>
                <c:pt idx="929">
                  <c:v>79.708913141069672</c:v>
                </c:pt>
                <c:pt idx="930">
                  <c:v>79.250898339818349</c:v>
                </c:pt>
                <c:pt idx="931">
                  <c:v>79.109813423361658</c:v>
                </c:pt>
                <c:pt idx="932">
                  <c:v>78.721318725871654</c:v>
                </c:pt>
                <c:pt idx="933">
                  <c:v>78.62112798809801</c:v>
                </c:pt>
                <c:pt idx="934">
                  <c:v>78.602725607690331</c:v>
                </c:pt>
                <c:pt idx="935">
                  <c:v>78.745855233081329</c:v>
                </c:pt>
                <c:pt idx="936">
                  <c:v>78.729497561608326</c:v>
                </c:pt>
                <c:pt idx="937">
                  <c:v>78.067011866941328</c:v>
                </c:pt>
                <c:pt idx="938">
                  <c:v>78.529116086060668</c:v>
                </c:pt>
                <c:pt idx="939">
                  <c:v>78.514803123521673</c:v>
                </c:pt>
                <c:pt idx="940">
                  <c:v>77.649891244373336</c:v>
                </c:pt>
                <c:pt idx="941">
                  <c:v>78.099727209887675</c:v>
                </c:pt>
                <c:pt idx="942">
                  <c:v>77.821646794842678</c:v>
                </c:pt>
                <c:pt idx="943">
                  <c:v>77.265485964751662</c:v>
                </c:pt>
                <c:pt idx="944">
                  <c:v>77.105973907072681</c:v>
                </c:pt>
                <c:pt idx="945">
                  <c:v>77.555809872587332</c:v>
                </c:pt>
                <c:pt idx="946">
                  <c:v>77.126420996414012</c:v>
                </c:pt>
                <c:pt idx="947">
                  <c:v>76.431219958800668</c:v>
                </c:pt>
                <c:pt idx="948">
                  <c:v>76.533455405508661</c:v>
                </c:pt>
                <c:pt idx="949">
                  <c:v>76.533455405508349</c:v>
                </c:pt>
                <c:pt idx="950">
                  <c:v>76.185854886701662</c:v>
                </c:pt>
                <c:pt idx="951">
                  <c:v>76.063172350652351</c:v>
                </c:pt>
                <c:pt idx="952">
                  <c:v>76.042725261310991</c:v>
                </c:pt>
                <c:pt idx="953">
                  <c:v>75.51110093842999</c:v>
                </c:pt>
                <c:pt idx="954">
                  <c:v>75.408865491721656</c:v>
                </c:pt>
                <c:pt idx="955">
                  <c:v>75.490653849088361</c:v>
                </c:pt>
                <c:pt idx="956">
                  <c:v>74.877241168840996</c:v>
                </c:pt>
                <c:pt idx="957">
                  <c:v>75.286182955672658</c:v>
                </c:pt>
                <c:pt idx="958">
                  <c:v>75.470206759746674</c:v>
                </c:pt>
                <c:pt idx="959">
                  <c:v>74.999923704890335</c:v>
                </c:pt>
                <c:pt idx="960">
                  <c:v>74.590981918058986</c:v>
                </c:pt>
                <c:pt idx="961">
                  <c:v>74.652323186083663</c:v>
                </c:pt>
                <c:pt idx="962">
                  <c:v>74.877241168840996</c:v>
                </c:pt>
                <c:pt idx="963">
                  <c:v>74.447852292668017</c:v>
                </c:pt>
                <c:pt idx="964">
                  <c:v>75.020370794232335</c:v>
                </c:pt>
                <c:pt idx="965">
                  <c:v>74.488746471351334</c:v>
                </c:pt>
                <c:pt idx="966">
                  <c:v>74.01846341649501</c:v>
                </c:pt>
                <c:pt idx="967">
                  <c:v>74.079804684519672</c:v>
                </c:pt>
                <c:pt idx="968">
                  <c:v>73.998016327153664</c:v>
                </c:pt>
                <c:pt idx="969">
                  <c:v>73.425497825589332</c:v>
                </c:pt>
                <c:pt idx="970">
                  <c:v>73.957122148470347</c:v>
                </c:pt>
                <c:pt idx="971">
                  <c:v>73.854886701762339</c:v>
                </c:pt>
                <c:pt idx="972">
                  <c:v>73.384603646906314</c:v>
                </c:pt>
                <c:pt idx="973">
                  <c:v>73.24147402151533</c:v>
                </c:pt>
                <c:pt idx="974">
                  <c:v>73.139238574807322</c:v>
                </c:pt>
                <c:pt idx="975">
                  <c:v>72.464484626535338</c:v>
                </c:pt>
                <c:pt idx="976">
                  <c:v>72.77119096665902</c:v>
                </c:pt>
                <c:pt idx="977">
                  <c:v>72.546272983901673</c:v>
                </c:pt>
                <c:pt idx="978">
                  <c:v>72.075989929045662</c:v>
                </c:pt>
                <c:pt idx="979">
                  <c:v>72.996108949416325</c:v>
                </c:pt>
                <c:pt idx="980">
                  <c:v>72.525825894560015</c:v>
                </c:pt>
                <c:pt idx="981">
                  <c:v>71.728389410239004</c:v>
                </c:pt>
                <c:pt idx="982">
                  <c:v>72.014648661020672</c:v>
                </c:pt>
                <c:pt idx="983">
                  <c:v>72.075989929045662</c:v>
                </c:pt>
                <c:pt idx="984">
                  <c:v>72.28046082246135</c:v>
                </c:pt>
                <c:pt idx="985">
                  <c:v>71.626153963530669</c:v>
                </c:pt>
                <c:pt idx="986">
                  <c:v>72.096437018387007</c:v>
                </c:pt>
                <c:pt idx="987">
                  <c:v>72.014648661021013</c:v>
                </c:pt>
                <c:pt idx="988">
                  <c:v>71.237659266041007</c:v>
                </c:pt>
                <c:pt idx="989">
                  <c:v>71.401235980773677</c:v>
                </c:pt>
                <c:pt idx="990">
                  <c:v>71.871519035630001</c:v>
                </c:pt>
                <c:pt idx="991">
                  <c:v>70.890058747234349</c:v>
                </c:pt>
                <c:pt idx="992">
                  <c:v>71.299000534065996</c:v>
                </c:pt>
                <c:pt idx="993">
                  <c:v>71.339894712749</c:v>
                </c:pt>
                <c:pt idx="994">
                  <c:v>70.930952925917353</c:v>
                </c:pt>
                <c:pt idx="995">
                  <c:v>70.89005874723432</c:v>
                </c:pt>
                <c:pt idx="996">
                  <c:v>70.787823300526341</c:v>
                </c:pt>
                <c:pt idx="997">
                  <c:v>70.317540245670003</c:v>
                </c:pt>
              </c:numCache>
            </c:numRef>
          </c:yVal>
          <c:smooth val="1"/>
        </c:ser>
        <c:ser>
          <c:idx val="2"/>
          <c:order val="3"/>
          <c:tx>
            <c:v>25%</c:v>
          </c:tx>
          <c:spPr>
            <a:ln w="22225">
              <a:solidFill>
                <a:schemeClr val="tx1"/>
              </a:solidFill>
              <a:prstDash val="lgDashDot"/>
            </a:ln>
          </c:spPr>
          <c:marker>
            <c:symbol val="none"/>
          </c:marker>
          <c:xVal>
            <c:numRef>
              <c:f>'tio2-dye'!$AA$3:$AA$1000</c:f>
              <c:numCache>
                <c:formatCode>General</c:formatCode>
                <c:ptCount val="998"/>
                <c:pt idx="0">
                  <c:v>-0.502385223163195</c:v>
                </c:pt>
                <c:pt idx="1">
                  <c:v>-0.50054498512245404</c:v>
                </c:pt>
                <c:pt idx="2">
                  <c:v>-0.498398040741588</c:v>
                </c:pt>
                <c:pt idx="3">
                  <c:v>-0.49655780270084698</c:v>
                </c:pt>
                <c:pt idx="4">
                  <c:v>-0.49471756466010502</c:v>
                </c:pt>
                <c:pt idx="5">
                  <c:v>-0.49257062027923998</c:v>
                </c:pt>
                <c:pt idx="6">
                  <c:v>-0.49011696955825101</c:v>
                </c:pt>
                <c:pt idx="7">
                  <c:v>-0.48797002517738602</c:v>
                </c:pt>
                <c:pt idx="8">
                  <c:v>-0.48643649347676798</c:v>
                </c:pt>
                <c:pt idx="9">
                  <c:v>-0.48459625543602602</c:v>
                </c:pt>
                <c:pt idx="10">
                  <c:v>-0.48244931105516098</c:v>
                </c:pt>
                <c:pt idx="11">
                  <c:v>-0.48030236667429599</c:v>
                </c:pt>
                <c:pt idx="12">
                  <c:v>-0.47846212863355497</c:v>
                </c:pt>
                <c:pt idx="13">
                  <c:v>-0.47662189059281301</c:v>
                </c:pt>
                <c:pt idx="14">
                  <c:v>-0.47447494621194802</c:v>
                </c:pt>
                <c:pt idx="15">
                  <c:v>-0.472021295490959</c:v>
                </c:pt>
                <c:pt idx="16">
                  <c:v>-0.47048776379034102</c:v>
                </c:pt>
                <c:pt idx="17">
                  <c:v>-0.468034113069352</c:v>
                </c:pt>
                <c:pt idx="18">
                  <c:v>-0.46619387502861098</c:v>
                </c:pt>
                <c:pt idx="19">
                  <c:v>-0.46435363698786902</c:v>
                </c:pt>
                <c:pt idx="20">
                  <c:v>-0.46251339894712701</c:v>
                </c:pt>
                <c:pt idx="21">
                  <c:v>-0.46005974822613899</c:v>
                </c:pt>
                <c:pt idx="22">
                  <c:v>-0.45821951018539703</c:v>
                </c:pt>
                <c:pt idx="23">
                  <c:v>-0.45607256580453198</c:v>
                </c:pt>
                <c:pt idx="24">
                  <c:v>-0.45423232776379002</c:v>
                </c:pt>
                <c:pt idx="25">
                  <c:v>-0.45239208972304901</c:v>
                </c:pt>
                <c:pt idx="26">
                  <c:v>-0.45024514534218302</c:v>
                </c:pt>
                <c:pt idx="27">
                  <c:v>-0.44871161364156498</c:v>
                </c:pt>
                <c:pt idx="28">
                  <c:v>-0.44656466926069999</c:v>
                </c:pt>
                <c:pt idx="29">
                  <c:v>-0.44472443121995903</c:v>
                </c:pt>
                <c:pt idx="30">
                  <c:v>-0.44227078049897001</c:v>
                </c:pt>
                <c:pt idx="31">
                  <c:v>-0.44043054245822799</c:v>
                </c:pt>
                <c:pt idx="32">
                  <c:v>-0.43859030441748698</c:v>
                </c:pt>
                <c:pt idx="33">
                  <c:v>-0.43644336003662199</c:v>
                </c:pt>
                <c:pt idx="34">
                  <c:v>-0.43460312199588003</c:v>
                </c:pt>
                <c:pt idx="35">
                  <c:v>-0.43245617761501498</c:v>
                </c:pt>
                <c:pt idx="36">
                  <c:v>-0.43030923323414999</c:v>
                </c:pt>
                <c:pt idx="37">
                  <c:v>-0.428162288853284</c:v>
                </c:pt>
                <c:pt idx="38">
                  <c:v>-0.42632205081254299</c:v>
                </c:pt>
                <c:pt idx="39">
                  <c:v>-0.424788519111925</c:v>
                </c:pt>
                <c:pt idx="40">
                  <c:v>-0.42264157473106001</c:v>
                </c:pt>
                <c:pt idx="41">
                  <c:v>-0.42049463035019402</c:v>
                </c:pt>
                <c:pt idx="42">
                  <c:v>-0.41834768596932898</c:v>
                </c:pt>
                <c:pt idx="43">
                  <c:v>-0.41620074158846398</c:v>
                </c:pt>
                <c:pt idx="44">
                  <c:v>-0.41436050354772302</c:v>
                </c:pt>
                <c:pt idx="45">
                  <c:v>-0.41252026550698101</c:v>
                </c:pt>
                <c:pt idx="46">
                  <c:v>-0.41037332112611602</c:v>
                </c:pt>
                <c:pt idx="47">
                  <c:v>-0.40822637674525097</c:v>
                </c:pt>
                <c:pt idx="48">
                  <c:v>-0.40669284504463299</c:v>
                </c:pt>
                <c:pt idx="49">
                  <c:v>-0.40485260700389097</c:v>
                </c:pt>
                <c:pt idx="50">
                  <c:v>-0.40270566262302598</c:v>
                </c:pt>
                <c:pt idx="51">
                  <c:v>-0.40025201190203702</c:v>
                </c:pt>
                <c:pt idx="52">
                  <c:v>-0.398411773861295</c:v>
                </c:pt>
                <c:pt idx="53">
                  <c:v>-0.39657153582055399</c:v>
                </c:pt>
                <c:pt idx="54">
                  <c:v>-0.394424591439689</c:v>
                </c:pt>
                <c:pt idx="55">
                  <c:v>-0.39197094071869998</c:v>
                </c:pt>
                <c:pt idx="56">
                  <c:v>-0.39013070267795802</c:v>
                </c:pt>
                <c:pt idx="57">
                  <c:v>-0.38859717097733998</c:v>
                </c:pt>
                <c:pt idx="58">
                  <c:v>-0.38645022659647499</c:v>
                </c:pt>
                <c:pt idx="59">
                  <c:v>-0.38430328221561</c:v>
                </c:pt>
                <c:pt idx="60">
                  <c:v>-0.38246304417486798</c:v>
                </c:pt>
                <c:pt idx="61">
                  <c:v>-0.38062280613412702</c:v>
                </c:pt>
                <c:pt idx="62">
                  <c:v>-0.37847586175326198</c:v>
                </c:pt>
                <c:pt idx="63">
                  <c:v>-0.37602221103227301</c:v>
                </c:pt>
                <c:pt idx="64">
                  <c:v>-0.374795385671778</c:v>
                </c:pt>
                <c:pt idx="65">
                  <c:v>-0.37234173495078998</c:v>
                </c:pt>
                <c:pt idx="66">
                  <c:v>-0.370808203250172</c:v>
                </c:pt>
                <c:pt idx="67">
                  <c:v>-0.368047846189059</c:v>
                </c:pt>
                <c:pt idx="68">
                  <c:v>-0.36651431448844102</c:v>
                </c:pt>
                <c:pt idx="69">
                  <c:v>-0.36436737010757603</c:v>
                </c:pt>
                <c:pt idx="70">
                  <c:v>-0.36252713206683401</c:v>
                </c:pt>
                <c:pt idx="71">
                  <c:v>-0.36007348134584599</c:v>
                </c:pt>
                <c:pt idx="72">
                  <c:v>-0.35823324330510398</c:v>
                </c:pt>
                <c:pt idx="73">
                  <c:v>-0.35639300526436302</c:v>
                </c:pt>
                <c:pt idx="74">
                  <c:v>-0.353939354543374</c:v>
                </c:pt>
                <c:pt idx="75">
                  <c:v>-0.35240582284275601</c:v>
                </c:pt>
                <c:pt idx="76">
                  <c:v>-0.35025887846189102</c:v>
                </c:pt>
                <c:pt idx="77">
                  <c:v>-0.34872534676127298</c:v>
                </c:pt>
                <c:pt idx="78">
                  <c:v>-0.34657840238040699</c:v>
                </c:pt>
                <c:pt idx="79">
                  <c:v>-0.34473816433966598</c:v>
                </c:pt>
                <c:pt idx="80">
                  <c:v>-0.34289792629892402</c:v>
                </c:pt>
                <c:pt idx="81">
                  <c:v>-0.34013756923781202</c:v>
                </c:pt>
                <c:pt idx="82">
                  <c:v>-0.33860403753719398</c:v>
                </c:pt>
                <c:pt idx="83">
                  <c:v>-0.33645709315632899</c:v>
                </c:pt>
                <c:pt idx="84">
                  <c:v>-0.33461685511558698</c:v>
                </c:pt>
                <c:pt idx="85">
                  <c:v>-0.33246991073472199</c:v>
                </c:pt>
                <c:pt idx="86">
                  <c:v>-0.33032296635385699</c:v>
                </c:pt>
                <c:pt idx="87">
                  <c:v>-0.32817602197299101</c:v>
                </c:pt>
                <c:pt idx="88">
                  <c:v>-0.32633578393224999</c:v>
                </c:pt>
                <c:pt idx="89">
                  <c:v>-0.32388213321126103</c:v>
                </c:pt>
                <c:pt idx="90">
                  <c:v>-0.32234860151064298</c:v>
                </c:pt>
                <c:pt idx="91">
                  <c:v>-0.32020165712977799</c:v>
                </c:pt>
                <c:pt idx="92">
                  <c:v>-0.31836141908903598</c:v>
                </c:pt>
                <c:pt idx="93">
                  <c:v>-0.31590776836804801</c:v>
                </c:pt>
                <c:pt idx="94">
                  <c:v>-0.314067530327306</c:v>
                </c:pt>
                <c:pt idx="95">
                  <c:v>-0.31192058594644101</c:v>
                </c:pt>
                <c:pt idx="96">
                  <c:v>-0.31038705424582302</c:v>
                </c:pt>
                <c:pt idx="97">
                  <c:v>-0.30824010986495798</c:v>
                </c:pt>
                <c:pt idx="98">
                  <c:v>-0.30670657816433999</c:v>
                </c:pt>
                <c:pt idx="99">
                  <c:v>-0.30425292744335097</c:v>
                </c:pt>
                <c:pt idx="100">
                  <c:v>-0.30210598306248598</c:v>
                </c:pt>
                <c:pt idx="101">
                  <c:v>-0.30026574502174402</c:v>
                </c:pt>
                <c:pt idx="102">
                  <c:v>-0.29842550698100201</c:v>
                </c:pt>
                <c:pt idx="103">
                  <c:v>-0.29658526894026099</c:v>
                </c:pt>
                <c:pt idx="104">
                  <c:v>-0.294438324559396</c:v>
                </c:pt>
                <c:pt idx="105">
                  <c:v>-0.29290479285877802</c:v>
                </c:pt>
                <c:pt idx="106">
                  <c:v>-0.290451142137789</c:v>
                </c:pt>
                <c:pt idx="107">
                  <c:v>-0.28799749141679998</c:v>
                </c:pt>
                <c:pt idx="108">
                  <c:v>-0.28646395971618199</c:v>
                </c:pt>
                <c:pt idx="109">
                  <c:v>-0.28462372167544098</c:v>
                </c:pt>
                <c:pt idx="110">
                  <c:v>-0.28217007095445201</c:v>
                </c:pt>
                <c:pt idx="111">
                  <c:v>-0.28032983291371</c:v>
                </c:pt>
                <c:pt idx="112">
                  <c:v>-0.27910300755321599</c:v>
                </c:pt>
                <c:pt idx="113">
                  <c:v>-0.27664935683222702</c:v>
                </c:pt>
                <c:pt idx="114">
                  <c:v>-0.27450241245136198</c:v>
                </c:pt>
                <c:pt idx="115">
                  <c:v>-0.27266217441062002</c:v>
                </c:pt>
                <c:pt idx="116">
                  <c:v>-0.270821936369879</c:v>
                </c:pt>
                <c:pt idx="117">
                  <c:v>-0.26836828564888998</c:v>
                </c:pt>
                <c:pt idx="118">
                  <c:v>-0.26652804760814802</c:v>
                </c:pt>
                <c:pt idx="119">
                  <c:v>-0.26438110322728298</c:v>
                </c:pt>
                <c:pt idx="120">
                  <c:v>-0.26223415884641799</c:v>
                </c:pt>
                <c:pt idx="121">
                  <c:v>-0.26039392080567603</c:v>
                </c:pt>
                <c:pt idx="122">
                  <c:v>-0.25824697642481098</c:v>
                </c:pt>
                <c:pt idx="123">
                  <c:v>-0.25640673838407002</c:v>
                </c:pt>
                <c:pt idx="124">
                  <c:v>-0.25456650034332801</c:v>
                </c:pt>
                <c:pt idx="125">
                  <c:v>-0.25180614328221601</c:v>
                </c:pt>
                <c:pt idx="126">
                  <c:v>-0.25027261158159803</c:v>
                </c:pt>
                <c:pt idx="127">
                  <c:v>-0.24873907988098001</c:v>
                </c:pt>
                <c:pt idx="128">
                  <c:v>-0.246592135500114</c:v>
                </c:pt>
                <c:pt idx="129">
                  <c:v>-0.24444519111924901</c:v>
                </c:pt>
                <c:pt idx="130">
                  <c:v>-0.24260495307850799</c:v>
                </c:pt>
                <c:pt idx="131">
                  <c:v>-0.240458008697642</c:v>
                </c:pt>
                <c:pt idx="132">
                  <c:v>-0.23861777065690101</c:v>
                </c:pt>
                <c:pt idx="133">
                  <c:v>-0.236777532616159</c:v>
                </c:pt>
                <c:pt idx="134">
                  <c:v>-0.234017175555047</c:v>
                </c:pt>
                <c:pt idx="135">
                  <c:v>-0.23217693751430499</c:v>
                </c:pt>
                <c:pt idx="136">
                  <c:v>-0.23002999313344</c:v>
                </c:pt>
                <c:pt idx="137">
                  <c:v>-0.22818975509269901</c:v>
                </c:pt>
                <c:pt idx="138">
                  <c:v>-0.22604281071183299</c:v>
                </c:pt>
                <c:pt idx="139">
                  <c:v>-0.22450927901121501</c:v>
                </c:pt>
                <c:pt idx="140">
                  <c:v>-0.22236233463034999</c:v>
                </c:pt>
                <c:pt idx="141">
                  <c:v>-0.220522096589609</c:v>
                </c:pt>
                <c:pt idx="142">
                  <c:v>-0.21837515220874301</c:v>
                </c:pt>
                <c:pt idx="143">
                  <c:v>-0.21622820782787799</c:v>
                </c:pt>
                <c:pt idx="144">
                  <c:v>-0.21438796978713701</c:v>
                </c:pt>
                <c:pt idx="145">
                  <c:v>-0.21224102540627099</c:v>
                </c:pt>
                <c:pt idx="146">
                  <c:v>-0.21040078736553</c:v>
                </c:pt>
                <c:pt idx="147">
                  <c:v>-0.20825384298466501</c:v>
                </c:pt>
                <c:pt idx="148">
                  <c:v>-0.206413604943923</c:v>
                </c:pt>
                <c:pt idx="149">
                  <c:v>-0.20426666056305801</c:v>
                </c:pt>
                <c:pt idx="150">
                  <c:v>-0.20211971618219299</c:v>
                </c:pt>
                <c:pt idx="151">
                  <c:v>-0.200279478141451</c:v>
                </c:pt>
                <c:pt idx="152">
                  <c:v>-0.19874594644083299</c:v>
                </c:pt>
                <c:pt idx="153">
                  <c:v>-0.19598558937972099</c:v>
                </c:pt>
                <c:pt idx="154">
                  <c:v>-0.19414535133897901</c:v>
                </c:pt>
                <c:pt idx="155">
                  <c:v>-0.19261181963836099</c:v>
                </c:pt>
                <c:pt idx="156">
                  <c:v>-0.190464875257496</c:v>
                </c:pt>
                <c:pt idx="157">
                  <c:v>-0.18831793087663101</c:v>
                </c:pt>
                <c:pt idx="158">
                  <c:v>-0.186477692835889</c:v>
                </c:pt>
                <c:pt idx="159">
                  <c:v>-0.18433074845502401</c:v>
                </c:pt>
                <c:pt idx="160">
                  <c:v>-0.18218380407415899</c:v>
                </c:pt>
                <c:pt idx="161">
                  <c:v>-0.180343566033417</c:v>
                </c:pt>
                <c:pt idx="162">
                  <c:v>-0.17850332799267599</c:v>
                </c:pt>
                <c:pt idx="163">
                  <c:v>-0.17635638361181</c:v>
                </c:pt>
                <c:pt idx="164">
                  <c:v>-0.173902732890822</c:v>
                </c:pt>
                <c:pt idx="165">
                  <c:v>-0.17236920119020399</c:v>
                </c:pt>
                <c:pt idx="166">
                  <c:v>-0.170222256809338</c:v>
                </c:pt>
                <c:pt idx="167">
                  <c:v>-0.16838201876859701</c:v>
                </c:pt>
                <c:pt idx="168">
                  <c:v>-0.166235074387732</c:v>
                </c:pt>
                <c:pt idx="169">
                  <c:v>-0.16408813000686701</c:v>
                </c:pt>
                <c:pt idx="170">
                  <c:v>-0.16224789196612499</c:v>
                </c:pt>
                <c:pt idx="171">
                  <c:v>-0.160407653925383</c:v>
                </c:pt>
                <c:pt idx="172">
                  <c:v>-0.15826070954451801</c:v>
                </c:pt>
                <c:pt idx="173">
                  <c:v>-0.156420471503777</c:v>
                </c:pt>
                <c:pt idx="174">
                  <c:v>-0.15488693980315901</c:v>
                </c:pt>
                <c:pt idx="175">
                  <c:v>-0.15212658274204599</c:v>
                </c:pt>
                <c:pt idx="176">
                  <c:v>-0.15059305104142801</c:v>
                </c:pt>
                <c:pt idx="177">
                  <c:v>-0.14875281300068699</c:v>
                </c:pt>
                <c:pt idx="178">
                  <c:v>-0.145992455939574</c:v>
                </c:pt>
                <c:pt idx="179">
                  <c:v>-0.14445892423895601</c:v>
                </c:pt>
                <c:pt idx="180">
                  <c:v>-0.142925392538338</c:v>
                </c:pt>
                <c:pt idx="181">
                  <c:v>-0.14047174181734901</c:v>
                </c:pt>
                <c:pt idx="182">
                  <c:v>-0.13832479743648399</c:v>
                </c:pt>
                <c:pt idx="183">
                  <c:v>-0.136177853055619</c:v>
                </c:pt>
                <c:pt idx="184">
                  <c:v>-0.13495102769512499</c:v>
                </c:pt>
                <c:pt idx="185">
                  <c:v>-0.13219067063401199</c:v>
                </c:pt>
                <c:pt idx="186">
                  <c:v>-0.13065713893339401</c:v>
                </c:pt>
                <c:pt idx="187">
                  <c:v>-0.12820348821240601</c:v>
                </c:pt>
                <c:pt idx="188">
                  <c:v>-0.12605654383154</c:v>
                </c:pt>
                <c:pt idx="189">
                  <c:v>-0.124523012130922</c:v>
                </c:pt>
                <c:pt idx="190">
                  <c:v>-0.122682774090181</c:v>
                </c:pt>
                <c:pt idx="191">
                  <c:v>-0.120229123369192</c:v>
                </c:pt>
                <c:pt idx="192">
                  <c:v>-0.11838888532845</c:v>
                </c:pt>
                <c:pt idx="193">
                  <c:v>-0.116548647287709</c:v>
                </c:pt>
                <c:pt idx="194">
                  <c:v>-0.114708409246967</c:v>
                </c:pt>
                <c:pt idx="195">
                  <c:v>-0.11225475852597799</c:v>
                </c:pt>
                <c:pt idx="196">
                  <c:v>-0.110107814145113</c:v>
                </c:pt>
                <c:pt idx="197">
                  <c:v>-0.108574282444495</c:v>
                </c:pt>
                <c:pt idx="198">
                  <c:v>-0.106120631723507</c:v>
                </c:pt>
                <c:pt idx="199">
                  <c:v>-0.104587100022889</c:v>
                </c:pt>
                <c:pt idx="200">
                  <c:v>-0.102440155642023</c:v>
                </c:pt>
                <c:pt idx="201">
                  <c:v>-0.100906623941405</c:v>
                </c:pt>
                <c:pt idx="202">
                  <c:v>-9.8146266880293001E-2</c:v>
                </c:pt>
                <c:pt idx="203">
                  <c:v>-9.6306028839551402E-2</c:v>
                </c:pt>
                <c:pt idx="204">
                  <c:v>-9.4772497138933404E-2</c:v>
                </c:pt>
                <c:pt idx="205">
                  <c:v>-9.2625552758068205E-2</c:v>
                </c:pt>
                <c:pt idx="206">
                  <c:v>-9.0171902037079393E-2</c:v>
                </c:pt>
                <c:pt idx="207">
                  <c:v>-8.8331663996337795E-2</c:v>
                </c:pt>
                <c:pt idx="208">
                  <c:v>-8.7104838635843396E-2</c:v>
                </c:pt>
                <c:pt idx="209">
                  <c:v>-8.4344481574731095E-2</c:v>
                </c:pt>
                <c:pt idx="210">
                  <c:v>-8.2504243533989496E-2</c:v>
                </c:pt>
                <c:pt idx="211">
                  <c:v>-8.0357299153124298E-2</c:v>
                </c:pt>
                <c:pt idx="212">
                  <c:v>-7.82103547722591E-2</c:v>
                </c:pt>
                <c:pt idx="213">
                  <c:v>-7.6676823071641101E-2</c:v>
                </c:pt>
                <c:pt idx="214">
                  <c:v>-7.3916466010528703E-2</c:v>
                </c:pt>
                <c:pt idx="215">
                  <c:v>-7.2076227969787104E-2</c:v>
                </c:pt>
                <c:pt idx="216">
                  <c:v>-7.0542696269169106E-2</c:v>
                </c:pt>
                <c:pt idx="217">
                  <c:v>-6.8702458228427493E-2</c:v>
                </c:pt>
                <c:pt idx="218">
                  <c:v>-6.6248807507438806E-2</c:v>
                </c:pt>
                <c:pt idx="219">
                  <c:v>-6.4408569466697194E-2</c:v>
                </c:pt>
                <c:pt idx="220">
                  <c:v>-6.2261625085832002E-2</c:v>
                </c:pt>
                <c:pt idx="221">
                  <c:v>-6.0114680704966797E-2</c:v>
                </c:pt>
                <c:pt idx="222">
                  <c:v>-5.8581149004348798E-2</c:v>
                </c:pt>
                <c:pt idx="223">
                  <c:v>-5.67409109636072E-2</c:v>
                </c:pt>
                <c:pt idx="224">
                  <c:v>-5.4287260242618401E-2</c:v>
                </c:pt>
                <c:pt idx="225">
                  <c:v>-5.24470222018769E-2</c:v>
                </c:pt>
                <c:pt idx="226">
                  <c:v>-5.0300077821011702E-2</c:v>
                </c:pt>
                <c:pt idx="227">
                  <c:v>-4.8153133440146503E-2</c:v>
                </c:pt>
                <c:pt idx="228">
                  <c:v>-4.6312895399404898E-2</c:v>
                </c:pt>
                <c:pt idx="229">
                  <c:v>-4.4472657358663299E-2</c:v>
                </c:pt>
                <c:pt idx="230">
                  <c:v>-4.2632419317921701E-2</c:v>
                </c:pt>
                <c:pt idx="231">
                  <c:v>-4.0178768596932903E-2</c:v>
                </c:pt>
                <c:pt idx="232">
                  <c:v>-3.8031824216067697E-2</c:v>
                </c:pt>
                <c:pt idx="233">
                  <c:v>-3.6498292515449803E-2</c:v>
                </c:pt>
                <c:pt idx="234">
                  <c:v>-3.4658054474708197E-2</c:v>
                </c:pt>
                <c:pt idx="235">
                  <c:v>-3.2511110093842999E-2</c:v>
                </c:pt>
                <c:pt idx="236">
                  <c:v>-3.03641657129778E-2</c:v>
                </c:pt>
                <c:pt idx="237">
                  <c:v>-2.8523927672236198E-2</c:v>
                </c:pt>
                <c:pt idx="238">
                  <c:v>-2.60702769512474E-2</c:v>
                </c:pt>
                <c:pt idx="239">
                  <c:v>-2.4230038910505802E-2</c:v>
                </c:pt>
                <c:pt idx="240">
                  <c:v>-2.2696507209887799E-2</c:v>
                </c:pt>
                <c:pt idx="241">
                  <c:v>-2.0242856488899098E-2</c:v>
                </c:pt>
                <c:pt idx="242">
                  <c:v>-1.84026184481575E-2</c:v>
                </c:pt>
                <c:pt idx="243">
                  <c:v>-1.6562380407415901E-2</c:v>
                </c:pt>
                <c:pt idx="244">
                  <c:v>-1.41087296864271E-2</c:v>
                </c:pt>
                <c:pt idx="245">
                  <c:v>-1.2575197985809101E-2</c:v>
                </c:pt>
                <c:pt idx="246">
                  <c:v>-1.0428253604943901E-2</c:v>
                </c:pt>
                <c:pt idx="247">
                  <c:v>-8.5880155642023299E-3</c:v>
                </c:pt>
                <c:pt idx="248">
                  <c:v>-6.13436484321355E-3</c:v>
                </c:pt>
                <c:pt idx="249">
                  <c:v>-4.6008331425955598E-3</c:v>
                </c:pt>
                <c:pt idx="250">
                  <c:v>-2.4538887617303702E-3</c:v>
                </c:pt>
                <c:pt idx="251">
                  <c:v>-6.1365072098878396E-4</c:v>
                </c:pt>
                <c:pt idx="252">
                  <c:v>1.5332936598764001E-3</c:v>
                </c:pt>
                <c:pt idx="253">
                  <c:v>3.68023804074159E-3</c:v>
                </c:pt>
                <c:pt idx="254">
                  <c:v>5.8271824216067697E-3</c:v>
                </c:pt>
                <c:pt idx="255">
                  <c:v>7.3607141222247598E-3</c:v>
                </c:pt>
                <c:pt idx="256">
                  <c:v>9.5076585030899503E-3</c:v>
                </c:pt>
                <c:pt idx="257">
                  <c:v>1.13478965438315E-2</c:v>
                </c:pt>
                <c:pt idx="258">
                  <c:v>1.38015472648203E-2</c:v>
                </c:pt>
                <c:pt idx="259">
                  <c:v>1.56417853055619E-2</c:v>
                </c:pt>
                <c:pt idx="260">
                  <c:v>1.7482023346303499E-2</c:v>
                </c:pt>
                <c:pt idx="261">
                  <c:v>1.9322261387045101E-2</c:v>
                </c:pt>
                <c:pt idx="262">
                  <c:v>2.1775912108033899E-2</c:v>
                </c:pt>
                <c:pt idx="263">
                  <c:v>2.3616150148775501E-2</c:v>
                </c:pt>
                <c:pt idx="264">
                  <c:v>2.54563881895171E-2</c:v>
                </c:pt>
                <c:pt idx="265">
                  <c:v>2.7296626230258601E-2</c:v>
                </c:pt>
                <c:pt idx="266">
                  <c:v>2.94435706111238E-2</c:v>
                </c:pt>
                <c:pt idx="267">
                  <c:v>3.1590514991988998E-2</c:v>
                </c:pt>
                <c:pt idx="268">
                  <c:v>3.3430753032730597E-2</c:v>
                </c:pt>
                <c:pt idx="269">
                  <c:v>3.5577697413595802E-2</c:v>
                </c:pt>
                <c:pt idx="270">
                  <c:v>3.74179354543374E-2</c:v>
                </c:pt>
                <c:pt idx="271">
                  <c:v>3.9258173495078999E-2</c:v>
                </c:pt>
                <c:pt idx="272">
                  <c:v>4.17118242160677E-2</c:v>
                </c:pt>
                <c:pt idx="273">
                  <c:v>4.3552062256809299E-2</c:v>
                </c:pt>
                <c:pt idx="274">
                  <c:v>4.5699006637674497E-2</c:v>
                </c:pt>
                <c:pt idx="275">
                  <c:v>4.7845951018539702E-2</c:v>
                </c:pt>
                <c:pt idx="276">
                  <c:v>4.9072776379034101E-2</c:v>
                </c:pt>
                <c:pt idx="277">
                  <c:v>5.1833133440146499E-2</c:v>
                </c:pt>
                <c:pt idx="278">
                  <c:v>5.3673371480888098E-2</c:v>
                </c:pt>
                <c:pt idx="279">
                  <c:v>5.5513609521629703E-2</c:v>
                </c:pt>
                <c:pt idx="280">
                  <c:v>5.6740434882123998E-2</c:v>
                </c:pt>
                <c:pt idx="281">
                  <c:v>5.9500791943236403E-2</c:v>
                </c:pt>
                <c:pt idx="282">
                  <c:v>6.1341029983978002E-2</c:v>
                </c:pt>
                <c:pt idx="283">
                  <c:v>6.37946807049668E-2</c:v>
                </c:pt>
                <c:pt idx="284">
                  <c:v>6.5941625085831998E-2</c:v>
                </c:pt>
                <c:pt idx="285">
                  <c:v>6.7781863126573597E-2</c:v>
                </c:pt>
                <c:pt idx="286">
                  <c:v>6.9622101167315195E-2</c:v>
                </c:pt>
                <c:pt idx="287">
                  <c:v>7.2075751888303896E-2</c:v>
                </c:pt>
                <c:pt idx="288">
                  <c:v>7.3302577248798295E-2</c:v>
                </c:pt>
                <c:pt idx="289">
                  <c:v>7.6062934309910707E-2</c:v>
                </c:pt>
                <c:pt idx="290">
                  <c:v>7.7903172350652306E-2</c:v>
                </c:pt>
                <c:pt idx="291">
                  <c:v>7.9436704051270304E-2</c:v>
                </c:pt>
                <c:pt idx="292">
                  <c:v>8.1890354772259102E-2</c:v>
                </c:pt>
                <c:pt idx="293">
                  <c:v>8.3423886472877101E-2</c:v>
                </c:pt>
                <c:pt idx="294">
                  <c:v>8.5877537193865899E-2</c:v>
                </c:pt>
                <c:pt idx="295">
                  <c:v>8.7717775234607401E-2</c:v>
                </c:pt>
                <c:pt idx="296">
                  <c:v>8.92513069352254E-2</c:v>
                </c:pt>
                <c:pt idx="297">
                  <c:v>9.1398251316090598E-2</c:v>
                </c:pt>
                <c:pt idx="298">
                  <c:v>9.3545195696955796E-2</c:v>
                </c:pt>
                <c:pt idx="299">
                  <c:v>9.5692140077820995E-2</c:v>
                </c:pt>
                <c:pt idx="300">
                  <c:v>9.7225671778438993E-2</c:v>
                </c:pt>
                <c:pt idx="301">
                  <c:v>9.9372616159304206E-2</c:v>
                </c:pt>
                <c:pt idx="302">
                  <c:v>0.10213297322041701</c:v>
                </c:pt>
                <c:pt idx="303">
                  <c:v>0.103666504921035</c:v>
                </c:pt>
                <c:pt idx="304">
                  <c:v>0.10550674296177601</c:v>
                </c:pt>
                <c:pt idx="305">
                  <c:v>0.107960393682765</c:v>
                </c:pt>
                <c:pt idx="306">
                  <c:v>0.109187219043259</c:v>
                </c:pt>
                <c:pt idx="307">
                  <c:v>0.111334163424124</c:v>
                </c:pt>
                <c:pt idx="308">
                  <c:v>0.11378781414511301</c:v>
                </c:pt>
                <c:pt idx="309">
                  <c:v>0.115934758525978</c:v>
                </c:pt>
                <c:pt idx="310">
                  <c:v>0.118081702906844</c:v>
                </c:pt>
                <c:pt idx="311">
                  <c:v>0.119615234607462</c:v>
                </c:pt>
                <c:pt idx="312">
                  <c:v>0.121455472648203</c:v>
                </c:pt>
                <c:pt idx="313">
                  <c:v>0.12390912336919201</c:v>
                </c:pt>
                <c:pt idx="314">
                  <c:v>0.12605606775005701</c:v>
                </c:pt>
                <c:pt idx="315">
                  <c:v>0.127589599450675</c:v>
                </c:pt>
                <c:pt idx="316">
                  <c:v>0.12973654383154001</c:v>
                </c:pt>
                <c:pt idx="317">
                  <c:v>0.131576781872282</c:v>
                </c:pt>
                <c:pt idx="318">
                  <c:v>0.13311031357290001</c:v>
                </c:pt>
                <c:pt idx="319">
                  <c:v>0.13556396429388901</c:v>
                </c:pt>
                <c:pt idx="320">
                  <c:v>0.137710908674754</c:v>
                </c:pt>
                <c:pt idx="321">
                  <c:v>0.13955114671549601</c:v>
                </c:pt>
                <c:pt idx="322">
                  <c:v>0.141391384756237</c:v>
                </c:pt>
                <c:pt idx="323">
                  <c:v>0.14353832913710199</c:v>
                </c:pt>
                <c:pt idx="324">
                  <c:v>0.14568527351796701</c:v>
                </c:pt>
                <c:pt idx="325">
                  <c:v>0.14721880521858499</c:v>
                </c:pt>
                <c:pt idx="326">
                  <c:v>0.14936574959945101</c:v>
                </c:pt>
                <c:pt idx="327">
                  <c:v>0.151205987640192</c:v>
                </c:pt>
                <c:pt idx="328">
                  <c:v>0.15365963836118099</c:v>
                </c:pt>
                <c:pt idx="329">
                  <c:v>0.15580658274204601</c:v>
                </c:pt>
                <c:pt idx="330">
                  <c:v>0.15734011444266399</c:v>
                </c:pt>
                <c:pt idx="331">
                  <c:v>0.16010047150377699</c:v>
                </c:pt>
                <c:pt idx="332">
                  <c:v>0.161327296864271</c:v>
                </c:pt>
                <c:pt idx="333">
                  <c:v>0.16347424124513599</c:v>
                </c:pt>
                <c:pt idx="334">
                  <c:v>0.165314479285878</c:v>
                </c:pt>
                <c:pt idx="335">
                  <c:v>0.16746142366674299</c:v>
                </c:pt>
                <c:pt idx="336">
                  <c:v>0.16930166170748501</c:v>
                </c:pt>
                <c:pt idx="337">
                  <c:v>0.171141899748226</c:v>
                </c:pt>
                <c:pt idx="338">
                  <c:v>0.17359555046921499</c:v>
                </c:pt>
                <c:pt idx="339">
                  <c:v>0.17574249485008001</c:v>
                </c:pt>
                <c:pt idx="340">
                  <c:v>0.17758273289082199</c:v>
                </c:pt>
                <c:pt idx="341">
                  <c:v>0.17972967727168701</c:v>
                </c:pt>
                <c:pt idx="342">
                  <c:v>0.181569915312428</c:v>
                </c:pt>
                <c:pt idx="343">
                  <c:v>0.18341015335317001</c:v>
                </c:pt>
                <c:pt idx="344">
                  <c:v>0.185250391393912</c:v>
                </c:pt>
                <c:pt idx="345">
                  <c:v>0.18739733577477699</c:v>
                </c:pt>
                <c:pt idx="346">
                  <c:v>0.18954428015564201</c:v>
                </c:pt>
                <c:pt idx="347">
                  <c:v>0.191384518196384</c:v>
                </c:pt>
                <c:pt idx="348">
                  <c:v>0.19353146257724901</c:v>
                </c:pt>
                <c:pt idx="349">
                  <c:v>0.19537170061799</c:v>
                </c:pt>
                <c:pt idx="350">
                  <c:v>0.19782535133897899</c:v>
                </c:pt>
                <c:pt idx="351">
                  <c:v>0.19966558937972101</c:v>
                </c:pt>
                <c:pt idx="352">
                  <c:v>0.201505827420462</c:v>
                </c:pt>
                <c:pt idx="353">
                  <c:v>0.20334606546120401</c:v>
                </c:pt>
                <c:pt idx="354">
                  <c:v>0.205799716182193</c:v>
                </c:pt>
                <c:pt idx="355">
                  <c:v>0.20763995422293399</c:v>
                </c:pt>
                <c:pt idx="356">
                  <c:v>0.20978689860379901</c:v>
                </c:pt>
                <c:pt idx="357">
                  <c:v>0.211627136644541</c:v>
                </c:pt>
                <c:pt idx="358">
                  <c:v>0.21346737468528301</c:v>
                </c:pt>
                <c:pt idx="359">
                  <c:v>0.215614319066148</c:v>
                </c:pt>
                <c:pt idx="360">
                  <c:v>0.21806796978713699</c:v>
                </c:pt>
                <c:pt idx="361">
                  <c:v>0.21960150148775501</c:v>
                </c:pt>
                <c:pt idx="362">
                  <c:v>0.22174844586862</c:v>
                </c:pt>
                <c:pt idx="363">
                  <c:v>0.22328197756923801</c:v>
                </c:pt>
                <c:pt idx="364">
                  <c:v>0.225428921950103</c:v>
                </c:pt>
                <c:pt idx="365">
                  <c:v>0.22788257267109199</c:v>
                </c:pt>
                <c:pt idx="366">
                  <c:v>0.22941610437171001</c:v>
                </c:pt>
                <c:pt idx="367">
                  <c:v>0.23125634241245099</c:v>
                </c:pt>
                <c:pt idx="368">
                  <c:v>0.23340328679331701</c:v>
                </c:pt>
                <c:pt idx="369">
                  <c:v>0.235550231174182</c:v>
                </c:pt>
                <c:pt idx="370">
                  <c:v>0.23739046921492299</c:v>
                </c:pt>
                <c:pt idx="371">
                  <c:v>0.23953741359578801</c:v>
                </c:pt>
                <c:pt idx="372">
                  <c:v>0.241684357976654</c:v>
                </c:pt>
                <c:pt idx="373">
                  <c:v>0.24383130235751899</c:v>
                </c:pt>
                <c:pt idx="374">
                  <c:v>0.245058127718013</c:v>
                </c:pt>
                <c:pt idx="375">
                  <c:v>0.24751177843900199</c:v>
                </c:pt>
                <c:pt idx="376">
                  <c:v>0.249352016479744</c:v>
                </c:pt>
                <c:pt idx="377">
                  <c:v>0.25149896086060902</c:v>
                </c:pt>
                <c:pt idx="378">
                  <c:v>0.25333919890134998</c:v>
                </c:pt>
                <c:pt idx="379">
                  <c:v>0.25548614328221603</c:v>
                </c:pt>
                <c:pt idx="380">
                  <c:v>0.25732638132295699</c:v>
                </c:pt>
                <c:pt idx="381">
                  <c:v>0.259166619363699</c:v>
                </c:pt>
                <c:pt idx="382">
                  <c:v>0.261926976424811</c:v>
                </c:pt>
                <c:pt idx="383">
                  <c:v>0.26376721446555301</c:v>
                </c:pt>
                <c:pt idx="384">
                  <c:v>0.26560745250629397</c:v>
                </c:pt>
                <c:pt idx="385">
                  <c:v>0.26775439688716002</c:v>
                </c:pt>
                <c:pt idx="386">
                  <c:v>0.26959463492790098</c:v>
                </c:pt>
                <c:pt idx="387">
                  <c:v>0.27143487296864299</c:v>
                </c:pt>
                <c:pt idx="388">
                  <c:v>0.27358181734950798</c:v>
                </c:pt>
                <c:pt idx="389">
                  <c:v>0.27572876173037297</c:v>
                </c:pt>
                <c:pt idx="390">
                  <c:v>0.27726229343099101</c:v>
                </c:pt>
                <c:pt idx="391">
                  <c:v>0.28002265049210301</c:v>
                </c:pt>
                <c:pt idx="392">
                  <c:v>0.28155618219272099</c:v>
                </c:pt>
                <c:pt idx="393">
                  <c:v>0.28339642023346301</c:v>
                </c:pt>
                <c:pt idx="394">
                  <c:v>0.285543364614328</c:v>
                </c:pt>
                <c:pt idx="395">
                  <c:v>0.28738360265507001</c:v>
                </c:pt>
                <c:pt idx="396">
                  <c:v>0.289530547035935</c:v>
                </c:pt>
                <c:pt idx="397">
                  <c:v>0.29137078507667702</c:v>
                </c:pt>
                <c:pt idx="398">
                  <c:v>0.29382443579766498</c:v>
                </c:pt>
                <c:pt idx="399">
                  <c:v>0.29535796749828302</c:v>
                </c:pt>
                <c:pt idx="400">
                  <c:v>0.29750491187914901</c:v>
                </c:pt>
                <c:pt idx="401">
                  <c:v>0.29995856260013698</c:v>
                </c:pt>
                <c:pt idx="402">
                  <c:v>0.30179880064087899</c:v>
                </c:pt>
                <c:pt idx="403">
                  <c:v>0.30363903868162001</c:v>
                </c:pt>
                <c:pt idx="404">
                  <c:v>0.305785983062486</c:v>
                </c:pt>
                <c:pt idx="405">
                  <c:v>0.30731951476310398</c:v>
                </c:pt>
                <c:pt idx="406">
                  <c:v>0.30946645914396897</c:v>
                </c:pt>
                <c:pt idx="407">
                  <c:v>0.31161340352483402</c:v>
                </c:pt>
                <c:pt idx="408">
                  <c:v>0.31345364156557598</c:v>
                </c:pt>
                <c:pt idx="409">
                  <c:v>0.31560058594644103</c:v>
                </c:pt>
                <c:pt idx="410">
                  <c:v>0.31774753032730602</c:v>
                </c:pt>
                <c:pt idx="411">
                  <c:v>0.31989447470817101</c:v>
                </c:pt>
                <c:pt idx="412">
                  <c:v>0.32142800640878899</c:v>
                </c:pt>
                <c:pt idx="413">
                  <c:v>0.32418836346990199</c:v>
                </c:pt>
                <c:pt idx="414">
                  <c:v>0.32572189517052003</c:v>
                </c:pt>
                <c:pt idx="415">
                  <c:v>0.32786883955138502</c:v>
                </c:pt>
                <c:pt idx="416">
                  <c:v>0.32970907759212598</c:v>
                </c:pt>
                <c:pt idx="417">
                  <c:v>0.33154931563286799</c:v>
                </c:pt>
                <c:pt idx="418">
                  <c:v>0.33338955367360901</c:v>
                </c:pt>
                <c:pt idx="419">
                  <c:v>0.33584320439459803</c:v>
                </c:pt>
                <c:pt idx="420">
                  <c:v>0.33737673609521601</c:v>
                </c:pt>
                <c:pt idx="421">
                  <c:v>0.33983038681620498</c:v>
                </c:pt>
                <c:pt idx="422">
                  <c:v>0.34136391851682302</c:v>
                </c:pt>
                <c:pt idx="423">
                  <c:v>0.34381756923781198</c:v>
                </c:pt>
                <c:pt idx="424">
                  <c:v>0.34535110093843002</c:v>
                </c:pt>
                <c:pt idx="425">
                  <c:v>0.34749804531929501</c:v>
                </c:pt>
                <c:pt idx="426">
                  <c:v>0.34933828336003703</c:v>
                </c:pt>
                <c:pt idx="427">
                  <c:v>0.35209864042114902</c:v>
                </c:pt>
                <c:pt idx="428">
                  <c:v>0.35301875944152</c:v>
                </c:pt>
                <c:pt idx="429">
                  <c:v>0.35547241016250902</c:v>
                </c:pt>
                <c:pt idx="430">
                  <c:v>0.35761935454337401</c:v>
                </c:pt>
                <c:pt idx="431">
                  <c:v>0.359152886243992</c:v>
                </c:pt>
                <c:pt idx="432">
                  <c:v>0.36191324330510399</c:v>
                </c:pt>
                <c:pt idx="433">
                  <c:v>0.36344677500572198</c:v>
                </c:pt>
                <c:pt idx="434">
                  <c:v>0.365900425726711</c:v>
                </c:pt>
                <c:pt idx="435">
                  <c:v>0.36743395742732898</c:v>
                </c:pt>
                <c:pt idx="436">
                  <c:v>0.36927419546807</c:v>
                </c:pt>
                <c:pt idx="437">
                  <c:v>0.37142113984893599</c:v>
                </c:pt>
                <c:pt idx="438">
                  <c:v>0.37356808422980098</c:v>
                </c:pt>
                <c:pt idx="439">
                  <c:v>0.37571502861066602</c:v>
                </c:pt>
                <c:pt idx="440">
                  <c:v>0.37755526665140798</c:v>
                </c:pt>
                <c:pt idx="441">
                  <c:v>0.379395504692149</c:v>
                </c:pt>
                <c:pt idx="442">
                  <c:v>0.38154244907301399</c:v>
                </c:pt>
                <c:pt idx="443">
                  <c:v>0.38368939345387998</c:v>
                </c:pt>
                <c:pt idx="444">
                  <c:v>0.38583633783474502</c:v>
                </c:pt>
                <c:pt idx="445">
                  <c:v>0.38767657587548598</c:v>
                </c:pt>
                <c:pt idx="446">
                  <c:v>0.38982352025635197</c:v>
                </c:pt>
                <c:pt idx="447">
                  <c:v>0.39166375829709299</c:v>
                </c:pt>
                <c:pt idx="448">
                  <c:v>0.393503996337835</c:v>
                </c:pt>
                <c:pt idx="449">
                  <c:v>0.39595764705882303</c:v>
                </c:pt>
                <c:pt idx="450">
                  <c:v>0.39749117875944101</c:v>
                </c:pt>
                <c:pt idx="451">
                  <c:v>0.399638123140307</c:v>
                </c:pt>
                <c:pt idx="452">
                  <c:v>0.40178506752117199</c:v>
                </c:pt>
                <c:pt idx="453">
                  <c:v>0.40393201190203698</c:v>
                </c:pt>
                <c:pt idx="454">
                  <c:v>0.405772249942779</c:v>
                </c:pt>
                <c:pt idx="455">
                  <c:v>0.40730578164339698</c:v>
                </c:pt>
                <c:pt idx="456">
                  <c:v>0.40945272602426203</c:v>
                </c:pt>
                <c:pt idx="457">
                  <c:v>0.41129296406500299</c:v>
                </c:pt>
                <c:pt idx="458">
                  <c:v>0.41343990844586898</c:v>
                </c:pt>
                <c:pt idx="459">
                  <c:v>0.41558685282673402</c:v>
                </c:pt>
                <c:pt idx="460">
                  <c:v>0.41742709086747498</c:v>
                </c:pt>
                <c:pt idx="461">
                  <c:v>0.41957403524834103</c:v>
                </c:pt>
                <c:pt idx="462">
                  <c:v>0.42110756694895901</c:v>
                </c:pt>
                <c:pt idx="463">
                  <c:v>0.423254511329824</c:v>
                </c:pt>
                <c:pt idx="464">
                  <c:v>0.42540145571068899</c:v>
                </c:pt>
                <c:pt idx="465">
                  <c:v>0.42785510643167801</c:v>
                </c:pt>
                <c:pt idx="466">
                  <c:v>0.42969534447241903</c:v>
                </c:pt>
                <c:pt idx="467">
                  <c:v>0.43153558251316099</c:v>
                </c:pt>
                <c:pt idx="468">
                  <c:v>0.43398923323415001</c:v>
                </c:pt>
                <c:pt idx="469">
                  <c:v>0.43582947127489102</c:v>
                </c:pt>
                <c:pt idx="470">
                  <c:v>0.43736300297550901</c:v>
                </c:pt>
                <c:pt idx="471">
                  <c:v>0.439509947356374</c:v>
                </c:pt>
                <c:pt idx="472">
                  <c:v>0.44165689173723999</c:v>
                </c:pt>
                <c:pt idx="473">
                  <c:v>0.44380383611810498</c:v>
                </c:pt>
                <c:pt idx="474">
                  <c:v>0.44595078049897002</c:v>
                </c:pt>
                <c:pt idx="475">
                  <c:v>0.44779101853971198</c:v>
                </c:pt>
                <c:pt idx="476">
                  <c:v>0.449631256580453</c:v>
                </c:pt>
                <c:pt idx="477">
                  <c:v>0.45177820096131799</c:v>
                </c:pt>
                <c:pt idx="478">
                  <c:v>0.45331173266193597</c:v>
                </c:pt>
                <c:pt idx="479">
                  <c:v>0.45545867704280202</c:v>
                </c:pt>
                <c:pt idx="480">
                  <c:v>0.45791232776378998</c:v>
                </c:pt>
                <c:pt idx="481">
                  <c:v>0.459752565804532</c:v>
                </c:pt>
                <c:pt idx="482">
                  <c:v>0.46189951018539699</c:v>
                </c:pt>
                <c:pt idx="483">
                  <c:v>0.46343304188601497</c:v>
                </c:pt>
                <c:pt idx="484">
                  <c:v>0.46557998626688002</c:v>
                </c:pt>
                <c:pt idx="485">
                  <c:v>0.46742022430762198</c:v>
                </c:pt>
                <c:pt idx="486">
                  <c:v>0.46956716868848702</c:v>
                </c:pt>
                <c:pt idx="487">
                  <c:v>0.47140740672922898</c:v>
                </c:pt>
                <c:pt idx="488">
                  <c:v>0.47324764476997</c:v>
                </c:pt>
                <c:pt idx="489">
                  <c:v>0.47539458915083499</c:v>
                </c:pt>
                <c:pt idx="490">
                  <c:v>0.47754153353170098</c:v>
                </c:pt>
                <c:pt idx="491">
                  <c:v>0.47938177157244199</c:v>
                </c:pt>
                <c:pt idx="492">
                  <c:v>0.48152871595330698</c:v>
                </c:pt>
                <c:pt idx="493">
                  <c:v>0.48306224765392503</c:v>
                </c:pt>
                <c:pt idx="494">
                  <c:v>0.48582260471503802</c:v>
                </c:pt>
                <c:pt idx="495">
                  <c:v>0.48704943007553197</c:v>
                </c:pt>
                <c:pt idx="496">
                  <c:v>0.48919637445639702</c:v>
                </c:pt>
                <c:pt idx="497">
                  <c:v>0.49165002517738599</c:v>
                </c:pt>
                <c:pt idx="498">
                  <c:v>0.49318355687800403</c:v>
                </c:pt>
                <c:pt idx="499">
                  <c:v>0.49533050125886902</c:v>
                </c:pt>
                <c:pt idx="500">
                  <c:v>0.49747744563973401</c:v>
                </c:pt>
                <c:pt idx="501">
                  <c:v>0.4996243900206</c:v>
                </c:pt>
                <c:pt idx="502">
                  <c:v>0.50115792172121798</c:v>
                </c:pt>
                <c:pt idx="503">
                  <c:v>0.50330486610208303</c:v>
                </c:pt>
                <c:pt idx="504">
                  <c:v>0.50545181048294796</c:v>
                </c:pt>
                <c:pt idx="505">
                  <c:v>0.50729204852368903</c:v>
                </c:pt>
                <c:pt idx="506">
                  <c:v>0.50913228656443099</c:v>
                </c:pt>
                <c:pt idx="507">
                  <c:v>0.51127923094529604</c:v>
                </c:pt>
                <c:pt idx="508">
                  <c:v>0.513119468986038</c:v>
                </c:pt>
                <c:pt idx="509">
                  <c:v>0.51557311970702702</c:v>
                </c:pt>
                <c:pt idx="510">
                  <c:v>0.51772006408789195</c:v>
                </c:pt>
                <c:pt idx="511">
                  <c:v>0.51925359578851005</c:v>
                </c:pt>
                <c:pt idx="512">
                  <c:v>0.52140054016937498</c:v>
                </c:pt>
                <c:pt idx="513">
                  <c:v>0.52324077821011705</c:v>
                </c:pt>
                <c:pt idx="514">
                  <c:v>0.52508101625085801</c:v>
                </c:pt>
                <c:pt idx="515">
                  <c:v>0.52784137331197101</c:v>
                </c:pt>
                <c:pt idx="516">
                  <c:v>0.52906819867246502</c:v>
                </c:pt>
                <c:pt idx="517">
                  <c:v>0.53121514305332995</c:v>
                </c:pt>
                <c:pt idx="518">
                  <c:v>0.53305538109407202</c:v>
                </c:pt>
                <c:pt idx="519">
                  <c:v>0.53581573815518402</c:v>
                </c:pt>
                <c:pt idx="520">
                  <c:v>0.53765597619592598</c:v>
                </c:pt>
                <c:pt idx="521">
                  <c:v>0.53918950789654396</c:v>
                </c:pt>
                <c:pt idx="522">
                  <c:v>0.54194986495765596</c:v>
                </c:pt>
                <c:pt idx="523">
                  <c:v>0.54379010299839803</c:v>
                </c:pt>
                <c:pt idx="524">
                  <c:v>0.54501692835889204</c:v>
                </c:pt>
                <c:pt idx="525">
                  <c:v>0.54716387273975697</c:v>
                </c:pt>
                <c:pt idx="526">
                  <c:v>0.54992422980086997</c:v>
                </c:pt>
                <c:pt idx="527">
                  <c:v>0.55176446784161104</c:v>
                </c:pt>
                <c:pt idx="528">
                  <c:v>0.553604705882353</c:v>
                </c:pt>
                <c:pt idx="529">
                  <c:v>0.55544494392309396</c:v>
                </c:pt>
                <c:pt idx="530">
                  <c:v>0.55759188830396</c:v>
                </c:pt>
                <c:pt idx="531">
                  <c:v>0.55943212634470096</c:v>
                </c:pt>
                <c:pt idx="532">
                  <c:v>0.56127236438544303</c:v>
                </c:pt>
                <c:pt idx="533">
                  <c:v>0.56341930876630797</c:v>
                </c:pt>
                <c:pt idx="534">
                  <c:v>0.56556625314717301</c:v>
                </c:pt>
                <c:pt idx="535">
                  <c:v>0.56771319752803795</c:v>
                </c:pt>
                <c:pt idx="536">
                  <c:v>0.56924672922865605</c:v>
                </c:pt>
                <c:pt idx="537">
                  <c:v>0.57170037994964495</c:v>
                </c:pt>
                <c:pt idx="538">
                  <c:v>0.57323391165026305</c:v>
                </c:pt>
                <c:pt idx="539">
                  <c:v>0.57568756237125196</c:v>
                </c:pt>
                <c:pt idx="540">
                  <c:v>0.57752780041199303</c:v>
                </c:pt>
                <c:pt idx="541">
                  <c:v>0.57936803845273499</c:v>
                </c:pt>
                <c:pt idx="542">
                  <c:v>0.58182168917372401</c:v>
                </c:pt>
                <c:pt idx="543">
                  <c:v>0.58396863355458895</c:v>
                </c:pt>
                <c:pt idx="544">
                  <c:v>0.58580887159533102</c:v>
                </c:pt>
                <c:pt idx="545">
                  <c:v>0.587342403295949</c:v>
                </c:pt>
                <c:pt idx="546">
                  <c:v>0.58979605401693702</c:v>
                </c:pt>
                <c:pt idx="547">
                  <c:v>0.59132958571755501</c:v>
                </c:pt>
                <c:pt idx="548">
                  <c:v>0.59347653009842105</c:v>
                </c:pt>
                <c:pt idx="549">
                  <c:v>0.59562347447928599</c:v>
                </c:pt>
                <c:pt idx="550">
                  <c:v>0.59777041886015103</c:v>
                </c:pt>
                <c:pt idx="551">
                  <c:v>0.59991736324101597</c:v>
                </c:pt>
                <c:pt idx="552">
                  <c:v>0.60145089494163395</c:v>
                </c:pt>
                <c:pt idx="553">
                  <c:v>0.603597839322499</c:v>
                </c:pt>
                <c:pt idx="554">
                  <c:v>0.60543807736324096</c:v>
                </c:pt>
                <c:pt idx="555">
                  <c:v>0.607585021744106</c:v>
                </c:pt>
                <c:pt idx="556">
                  <c:v>0.60942525978484796</c:v>
                </c:pt>
                <c:pt idx="557">
                  <c:v>0.61095879148546595</c:v>
                </c:pt>
                <c:pt idx="558">
                  <c:v>0.61371914854657805</c:v>
                </c:pt>
                <c:pt idx="559">
                  <c:v>0.61525268024719604</c:v>
                </c:pt>
                <c:pt idx="560">
                  <c:v>0.61739962462806097</c:v>
                </c:pt>
                <c:pt idx="561">
                  <c:v>0.61954656900892602</c:v>
                </c:pt>
                <c:pt idx="562">
                  <c:v>0.62169351338979195</c:v>
                </c:pt>
                <c:pt idx="563">
                  <c:v>0.62292033875028596</c:v>
                </c:pt>
                <c:pt idx="564">
                  <c:v>0.62537398947127498</c:v>
                </c:pt>
                <c:pt idx="565">
                  <c:v>0.62721422751201605</c:v>
                </c:pt>
                <c:pt idx="566">
                  <c:v>0.62936117189288199</c:v>
                </c:pt>
                <c:pt idx="567">
                  <c:v>0.63120140993362295</c:v>
                </c:pt>
                <c:pt idx="568">
                  <c:v>0.63334835431448799</c:v>
                </c:pt>
                <c:pt idx="569">
                  <c:v>0.63549529869535304</c:v>
                </c:pt>
                <c:pt idx="570">
                  <c:v>0.63764224307621897</c:v>
                </c:pt>
                <c:pt idx="571">
                  <c:v>0.63948248111696004</c:v>
                </c:pt>
                <c:pt idx="572">
                  <c:v>0.64162942549782498</c:v>
                </c:pt>
                <c:pt idx="573">
                  <c:v>0.64346966353856705</c:v>
                </c:pt>
                <c:pt idx="574">
                  <c:v>0.64561660791943198</c:v>
                </c:pt>
                <c:pt idx="575">
                  <c:v>0.64745684596017405</c:v>
                </c:pt>
                <c:pt idx="576">
                  <c:v>0.64929708400091501</c:v>
                </c:pt>
                <c:pt idx="577">
                  <c:v>0.65144402838178095</c:v>
                </c:pt>
                <c:pt idx="578">
                  <c:v>0.65359097276264599</c:v>
                </c:pt>
                <c:pt idx="579">
                  <c:v>0.65573791714351104</c:v>
                </c:pt>
                <c:pt idx="580">
                  <c:v>0.65727144884412902</c:v>
                </c:pt>
                <c:pt idx="581">
                  <c:v>0.65941839322499396</c:v>
                </c:pt>
                <c:pt idx="582">
                  <c:v>0.66156533760585901</c:v>
                </c:pt>
                <c:pt idx="583">
                  <c:v>0.66340557564660096</c:v>
                </c:pt>
                <c:pt idx="584">
                  <c:v>0.66524581368734204</c:v>
                </c:pt>
                <c:pt idx="585">
                  <c:v>0.66739275806820797</c:v>
                </c:pt>
                <c:pt idx="586">
                  <c:v>0.66923299610894904</c:v>
                </c:pt>
                <c:pt idx="587">
                  <c:v>0.67137994048981398</c:v>
                </c:pt>
                <c:pt idx="588">
                  <c:v>0.67260676585030899</c:v>
                </c:pt>
                <c:pt idx="589">
                  <c:v>0.67567382925154496</c:v>
                </c:pt>
                <c:pt idx="590">
                  <c:v>0.67935430533302799</c:v>
                </c:pt>
                <c:pt idx="591">
                  <c:v>0.68150124971389303</c:v>
                </c:pt>
                <c:pt idx="592">
                  <c:v>0.68334148775463499</c:v>
                </c:pt>
                <c:pt idx="593">
                  <c:v>0.68548843213550004</c:v>
                </c:pt>
                <c:pt idx="594">
                  <c:v>0.68702196383611802</c:v>
                </c:pt>
                <c:pt idx="595">
                  <c:v>0.68947561455710704</c:v>
                </c:pt>
                <c:pt idx="596">
                  <c:v>0.691315852597848</c:v>
                </c:pt>
                <c:pt idx="597">
                  <c:v>0.69376950331883702</c:v>
                </c:pt>
                <c:pt idx="598">
                  <c:v>0.69560974135957898</c:v>
                </c:pt>
                <c:pt idx="599">
                  <c:v>0.69744997940032005</c:v>
                </c:pt>
                <c:pt idx="600">
                  <c:v>0.69929021744106201</c:v>
                </c:pt>
                <c:pt idx="601">
                  <c:v>0.70143716182192695</c:v>
                </c:pt>
                <c:pt idx="602">
                  <c:v>0.70389081254291597</c:v>
                </c:pt>
                <c:pt idx="603">
                  <c:v>0.70542434424353395</c:v>
                </c:pt>
                <c:pt idx="604">
                  <c:v>0.707571288624399</c:v>
                </c:pt>
                <c:pt idx="605">
                  <c:v>0.70971823300526404</c:v>
                </c:pt>
                <c:pt idx="606">
                  <c:v>0.711558471046006</c:v>
                </c:pt>
                <c:pt idx="607">
                  <c:v>0.71339870908674696</c:v>
                </c:pt>
                <c:pt idx="608">
                  <c:v>0.71554565346761301</c:v>
                </c:pt>
                <c:pt idx="609">
                  <c:v>0.71707918516823099</c:v>
                </c:pt>
                <c:pt idx="610">
                  <c:v>0.71953283588921901</c:v>
                </c:pt>
                <c:pt idx="611">
                  <c:v>0.72167978027008495</c:v>
                </c:pt>
                <c:pt idx="612">
                  <c:v>0.72321331197070204</c:v>
                </c:pt>
                <c:pt idx="613">
                  <c:v>0.72536025635156798</c:v>
                </c:pt>
                <c:pt idx="614">
                  <c:v>0.72750720073243302</c:v>
                </c:pt>
                <c:pt idx="615">
                  <c:v>0.72965414511329796</c:v>
                </c:pt>
                <c:pt idx="616">
                  <c:v>0.73118767681391605</c:v>
                </c:pt>
                <c:pt idx="617">
                  <c:v>0.73394803387502805</c:v>
                </c:pt>
                <c:pt idx="618">
                  <c:v>0.73578827191577001</c:v>
                </c:pt>
                <c:pt idx="619">
                  <c:v>0.73762850995651197</c:v>
                </c:pt>
                <c:pt idx="620">
                  <c:v>0.73916204165712995</c:v>
                </c:pt>
                <c:pt idx="621">
                  <c:v>0.741308986037995</c:v>
                </c:pt>
                <c:pt idx="622">
                  <c:v>0.74376263675898402</c:v>
                </c:pt>
                <c:pt idx="623">
                  <c:v>0.74498946211947803</c:v>
                </c:pt>
                <c:pt idx="624">
                  <c:v>0.74744311284046705</c:v>
                </c:pt>
                <c:pt idx="625">
                  <c:v>0.74959005722133198</c:v>
                </c:pt>
                <c:pt idx="626">
                  <c:v>0.75143029526207405</c:v>
                </c:pt>
                <c:pt idx="627">
                  <c:v>0.75357723964293899</c:v>
                </c:pt>
                <c:pt idx="628">
                  <c:v>0.75572418402380404</c:v>
                </c:pt>
                <c:pt idx="629">
                  <c:v>0.75725771572442202</c:v>
                </c:pt>
                <c:pt idx="630">
                  <c:v>0.75971136644541104</c:v>
                </c:pt>
                <c:pt idx="631">
                  <c:v>0.76124489814602903</c:v>
                </c:pt>
                <c:pt idx="632">
                  <c:v>0.76369854886701705</c:v>
                </c:pt>
                <c:pt idx="633">
                  <c:v>0.76553878690775901</c:v>
                </c:pt>
                <c:pt idx="634">
                  <c:v>0.76737902494850097</c:v>
                </c:pt>
                <c:pt idx="635">
                  <c:v>0.76952596932936601</c:v>
                </c:pt>
                <c:pt idx="636">
                  <c:v>0.77136620737010697</c:v>
                </c:pt>
                <c:pt idx="637">
                  <c:v>0.77381985809109599</c:v>
                </c:pt>
                <c:pt idx="638">
                  <c:v>0.77596680247196104</c:v>
                </c:pt>
                <c:pt idx="639">
                  <c:v>0.777807040512703</c:v>
                </c:pt>
                <c:pt idx="640">
                  <c:v>0.77934057221332098</c:v>
                </c:pt>
                <c:pt idx="641">
                  <c:v>0.78118081025406305</c:v>
                </c:pt>
                <c:pt idx="642">
                  <c:v>0.78363446097505096</c:v>
                </c:pt>
                <c:pt idx="643">
                  <c:v>0.78608811169603998</c:v>
                </c:pt>
                <c:pt idx="644">
                  <c:v>0.78731493705653499</c:v>
                </c:pt>
                <c:pt idx="645">
                  <c:v>0.78915517509727595</c:v>
                </c:pt>
                <c:pt idx="646">
                  <c:v>0.79160882581826497</c:v>
                </c:pt>
                <c:pt idx="647">
                  <c:v>0.79314235751888296</c:v>
                </c:pt>
                <c:pt idx="648">
                  <c:v>0.79559600823987198</c:v>
                </c:pt>
                <c:pt idx="649">
                  <c:v>0.79682283360036599</c:v>
                </c:pt>
                <c:pt idx="650">
                  <c:v>0.79927648432135501</c:v>
                </c:pt>
                <c:pt idx="651">
                  <c:v>0.80111672236209597</c:v>
                </c:pt>
                <c:pt idx="652">
                  <c:v>0.80357037308308499</c:v>
                </c:pt>
                <c:pt idx="653">
                  <c:v>0.80510390478370297</c:v>
                </c:pt>
                <c:pt idx="654">
                  <c:v>0.80786426184481597</c:v>
                </c:pt>
                <c:pt idx="655">
                  <c:v>0.80939779354543395</c:v>
                </c:pt>
                <c:pt idx="656">
                  <c:v>0.81123803158617502</c:v>
                </c:pt>
                <c:pt idx="657">
                  <c:v>0.81338497596703996</c:v>
                </c:pt>
                <c:pt idx="658">
                  <c:v>0.815531920347906</c:v>
                </c:pt>
                <c:pt idx="659">
                  <c:v>0.81798557106889402</c:v>
                </c:pt>
                <c:pt idx="660">
                  <c:v>0.81951910276951201</c:v>
                </c:pt>
                <c:pt idx="661">
                  <c:v>0.82135934081025397</c:v>
                </c:pt>
                <c:pt idx="662">
                  <c:v>0.82319957885099504</c:v>
                </c:pt>
                <c:pt idx="663">
                  <c:v>0.82534652323186097</c:v>
                </c:pt>
                <c:pt idx="664">
                  <c:v>0.82749346761272602</c:v>
                </c:pt>
                <c:pt idx="665">
                  <c:v>0.829026999313344</c:v>
                </c:pt>
                <c:pt idx="666">
                  <c:v>0.83148065003433302</c:v>
                </c:pt>
                <c:pt idx="667">
                  <c:v>0.83332088807507398</c:v>
                </c:pt>
                <c:pt idx="668">
                  <c:v>0.83516112611581605</c:v>
                </c:pt>
                <c:pt idx="669">
                  <c:v>0.83761477683680496</c:v>
                </c:pt>
                <c:pt idx="670">
                  <c:v>0.83914830853742295</c:v>
                </c:pt>
                <c:pt idx="671">
                  <c:v>0.84068184023804104</c:v>
                </c:pt>
                <c:pt idx="672">
                  <c:v>0.84374890363927701</c:v>
                </c:pt>
                <c:pt idx="673">
                  <c:v>0.845282435339895</c:v>
                </c:pt>
                <c:pt idx="674">
                  <c:v>0.84742937972076005</c:v>
                </c:pt>
                <c:pt idx="675">
                  <c:v>0.84957632410162498</c:v>
                </c:pt>
                <c:pt idx="676">
                  <c:v>0.85110985580224296</c:v>
                </c:pt>
                <c:pt idx="677">
                  <c:v>0.85325680018310801</c:v>
                </c:pt>
                <c:pt idx="678">
                  <c:v>0.85540374456397295</c:v>
                </c:pt>
                <c:pt idx="679">
                  <c:v>0.85755068894483799</c:v>
                </c:pt>
                <c:pt idx="680">
                  <c:v>0.85939092698557995</c:v>
                </c:pt>
                <c:pt idx="681">
                  <c:v>0.861537871366445</c:v>
                </c:pt>
                <c:pt idx="682">
                  <c:v>0.86307140306706298</c:v>
                </c:pt>
                <c:pt idx="683">
                  <c:v>0.865525053788052</c:v>
                </c:pt>
                <c:pt idx="684">
                  <c:v>0.86767199816891705</c:v>
                </c:pt>
                <c:pt idx="685">
                  <c:v>0.86920552986953503</c:v>
                </c:pt>
                <c:pt idx="686">
                  <c:v>0.87104576791027699</c:v>
                </c:pt>
                <c:pt idx="687">
                  <c:v>0.87380612497138899</c:v>
                </c:pt>
                <c:pt idx="688">
                  <c:v>0.87533965667200697</c:v>
                </c:pt>
                <c:pt idx="689">
                  <c:v>0.87717989471274904</c:v>
                </c:pt>
                <c:pt idx="690">
                  <c:v>0.87963354543373795</c:v>
                </c:pt>
                <c:pt idx="691">
                  <c:v>0.88147378347447902</c:v>
                </c:pt>
                <c:pt idx="692">
                  <c:v>0.88362072785534396</c:v>
                </c:pt>
                <c:pt idx="693">
                  <c:v>0.88546096589608603</c:v>
                </c:pt>
                <c:pt idx="694">
                  <c:v>0.88760791027695096</c:v>
                </c:pt>
                <c:pt idx="695">
                  <c:v>0.88944814831769303</c:v>
                </c:pt>
                <c:pt idx="696">
                  <c:v>0.89128838635843399</c:v>
                </c:pt>
                <c:pt idx="697">
                  <c:v>0.89312862439917595</c:v>
                </c:pt>
                <c:pt idx="698">
                  <c:v>0.89496886243991702</c:v>
                </c:pt>
                <c:pt idx="699">
                  <c:v>0.89742251316090604</c:v>
                </c:pt>
                <c:pt idx="700">
                  <c:v>0.89956945754177098</c:v>
                </c:pt>
                <c:pt idx="701">
                  <c:v>0.90140969558251305</c:v>
                </c:pt>
                <c:pt idx="702">
                  <c:v>0.90324993362325501</c:v>
                </c:pt>
                <c:pt idx="703">
                  <c:v>0.90570358434424303</c:v>
                </c:pt>
                <c:pt idx="704">
                  <c:v>0.90723711604486101</c:v>
                </c:pt>
                <c:pt idx="705">
                  <c:v>0.90938406042572695</c:v>
                </c:pt>
                <c:pt idx="706">
                  <c:v>0.91153100480659199</c:v>
                </c:pt>
                <c:pt idx="707">
                  <c:v>0.91337124284733295</c:v>
                </c:pt>
                <c:pt idx="708">
                  <c:v>0.915518187228198</c:v>
                </c:pt>
                <c:pt idx="709">
                  <c:v>0.91735842526893996</c:v>
                </c:pt>
                <c:pt idx="710">
                  <c:v>0.91919866330968203</c:v>
                </c:pt>
                <c:pt idx="711">
                  <c:v>0.92134560769054696</c:v>
                </c:pt>
                <c:pt idx="712">
                  <c:v>0.92318584573128804</c:v>
                </c:pt>
                <c:pt idx="713">
                  <c:v>0.92533279011215397</c:v>
                </c:pt>
                <c:pt idx="714">
                  <c:v>0.92747973449301901</c:v>
                </c:pt>
                <c:pt idx="715">
                  <c:v>0.92962667887388395</c:v>
                </c:pt>
                <c:pt idx="716">
                  <c:v>0.93116021057450205</c:v>
                </c:pt>
                <c:pt idx="717">
                  <c:v>0.93330715495536698</c:v>
                </c:pt>
                <c:pt idx="718">
                  <c:v>0.93514739299610905</c:v>
                </c:pt>
                <c:pt idx="719">
                  <c:v>0.93698763103685001</c:v>
                </c:pt>
                <c:pt idx="720">
                  <c:v>0.93944128175783903</c:v>
                </c:pt>
                <c:pt idx="721">
                  <c:v>0.94158822613870397</c:v>
                </c:pt>
                <c:pt idx="722">
                  <c:v>0.94373517051956901</c:v>
                </c:pt>
                <c:pt idx="723">
                  <c:v>0.945268702220187</c:v>
                </c:pt>
                <c:pt idx="724">
                  <c:v>0.94772235294117602</c:v>
                </c:pt>
                <c:pt idx="725">
                  <c:v>0.94986929732204195</c:v>
                </c:pt>
                <c:pt idx="726">
                  <c:v>0.95170953536278302</c:v>
                </c:pt>
                <c:pt idx="727">
                  <c:v>0.95324306706340101</c:v>
                </c:pt>
                <c:pt idx="728">
                  <c:v>0.95569671778439003</c:v>
                </c:pt>
                <c:pt idx="729">
                  <c:v>0.95753695582513099</c:v>
                </c:pt>
                <c:pt idx="730">
                  <c:v>0.95937719386587295</c:v>
                </c:pt>
                <c:pt idx="731">
                  <c:v>0.96121743190661502</c:v>
                </c:pt>
                <c:pt idx="732">
                  <c:v>0.96336437628747995</c:v>
                </c:pt>
                <c:pt idx="733">
                  <c:v>0.965511320668345</c:v>
                </c:pt>
                <c:pt idx="734">
                  <c:v>0.96735155870908696</c:v>
                </c:pt>
                <c:pt idx="735">
                  <c:v>0.969498503089952</c:v>
                </c:pt>
                <c:pt idx="736">
                  <c:v>0.97133874113069296</c:v>
                </c:pt>
                <c:pt idx="737">
                  <c:v>0.97317897917143503</c:v>
                </c:pt>
                <c:pt idx="738">
                  <c:v>0.97532592355229997</c:v>
                </c:pt>
                <c:pt idx="739">
                  <c:v>0.97716616159304204</c:v>
                </c:pt>
                <c:pt idx="740">
                  <c:v>0.97931310597390697</c:v>
                </c:pt>
                <c:pt idx="741">
                  <c:v>0.98146005035477202</c:v>
                </c:pt>
                <c:pt idx="742">
                  <c:v>0.98299358205539</c:v>
                </c:pt>
                <c:pt idx="743">
                  <c:v>0.98514052643625505</c:v>
                </c:pt>
                <c:pt idx="744">
                  <c:v>0.98728747081711998</c:v>
                </c:pt>
                <c:pt idx="745">
                  <c:v>0.98912770885786205</c:v>
                </c:pt>
                <c:pt idx="746">
                  <c:v>0.99096794689860401</c:v>
                </c:pt>
                <c:pt idx="747">
                  <c:v>0.99311489127946895</c:v>
                </c:pt>
                <c:pt idx="748">
                  <c:v>0.99495512932021002</c:v>
                </c:pt>
                <c:pt idx="749">
                  <c:v>0.99740878004119904</c:v>
                </c:pt>
                <c:pt idx="750">
                  <c:v>0.999249018081941</c:v>
                </c:pt>
                <c:pt idx="751">
                  <c:v>1.00170266880293</c:v>
                </c:pt>
                <c:pt idx="752">
                  <c:v>1.00323620050355</c:v>
                </c:pt>
                <c:pt idx="753">
                  <c:v>1.0053831448844099</c:v>
                </c:pt>
                <c:pt idx="754">
                  <c:v>1.0078367956054</c:v>
                </c:pt>
                <c:pt idx="755">
                  <c:v>1.0093703273060199</c:v>
                </c:pt>
                <c:pt idx="756">
                  <c:v>1.0109038590066399</c:v>
                </c:pt>
                <c:pt idx="757">
                  <c:v>1.0133575097276299</c:v>
                </c:pt>
                <c:pt idx="758">
                  <c:v>1.0155044541084901</c:v>
                </c:pt>
                <c:pt idx="759">
                  <c:v>1.01734469214923</c:v>
                </c:pt>
                <c:pt idx="760">
                  <c:v>1.0194916365301001</c:v>
                </c:pt>
                <c:pt idx="761">
                  <c:v>1.02133187457084</c:v>
                </c:pt>
                <c:pt idx="762">
                  <c:v>1.0234788189517099</c:v>
                </c:pt>
                <c:pt idx="763">
                  <c:v>1.02531905699245</c:v>
                </c:pt>
                <c:pt idx="764">
                  <c:v>1.02715929503319</c:v>
                </c:pt>
                <c:pt idx="765">
                  <c:v>1.0299196520942999</c:v>
                </c:pt>
                <c:pt idx="766">
                  <c:v>1.0314531837949199</c:v>
                </c:pt>
                <c:pt idx="767">
                  <c:v>1.0339068345159099</c:v>
                </c:pt>
                <c:pt idx="768">
                  <c:v>1.03574707255665</c:v>
                </c:pt>
                <c:pt idx="769">
                  <c:v>1.0375873105973901</c:v>
                </c:pt>
                <c:pt idx="770">
                  <c:v>1.0394275486381299</c:v>
                </c:pt>
                <c:pt idx="771">
                  <c:v>1.04126778667887</c:v>
                </c:pt>
                <c:pt idx="772">
                  <c:v>1.0431080247196201</c:v>
                </c:pt>
                <c:pt idx="773">
                  <c:v>1.0449482627603599</c:v>
                </c:pt>
                <c:pt idx="774">
                  <c:v>1.04770861982147</c:v>
                </c:pt>
                <c:pt idx="775">
                  <c:v>1.0498555642023299</c:v>
                </c:pt>
                <c:pt idx="776">
                  <c:v>1.0513890959029499</c:v>
                </c:pt>
                <c:pt idx="777">
                  <c:v>1.0529226276035699</c:v>
                </c:pt>
                <c:pt idx="778">
                  <c:v>1.05476286564431</c:v>
                </c:pt>
                <c:pt idx="779">
                  <c:v>1.05782992904555</c:v>
                </c:pt>
                <c:pt idx="780">
                  <c:v>1.05967016708629</c:v>
                </c:pt>
                <c:pt idx="781">
                  <c:v>1.0615104051270301</c:v>
                </c:pt>
                <c:pt idx="782">
                  <c:v>1.0636573495079</c:v>
                </c:pt>
                <c:pt idx="783">
                  <c:v>1.06519088120851</c:v>
                </c:pt>
                <c:pt idx="784">
                  <c:v>1.06733782558938</c:v>
                </c:pt>
                <c:pt idx="785">
                  <c:v>1.0694847699702399</c:v>
                </c:pt>
                <c:pt idx="786">
                  <c:v>1.07132500801099</c:v>
                </c:pt>
                <c:pt idx="787">
                  <c:v>1.0734719523918499</c:v>
                </c:pt>
                <c:pt idx="788">
                  <c:v>1.0750054840924701</c:v>
                </c:pt>
                <c:pt idx="789">
                  <c:v>1.0774591348134599</c:v>
                </c:pt>
                <c:pt idx="790">
                  <c:v>1.0789926665140801</c:v>
                </c:pt>
                <c:pt idx="791">
                  <c:v>1.0814463172350699</c:v>
                </c:pt>
                <c:pt idx="792">
                  <c:v>1.08328655527581</c:v>
                </c:pt>
                <c:pt idx="793">
                  <c:v>1.0854334996566699</c:v>
                </c:pt>
                <c:pt idx="794">
                  <c:v>1.08727373769741</c:v>
                </c:pt>
                <c:pt idx="795">
                  <c:v>1.0894206820782799</c:v>
                </c:pt>
                <c:pt idx="796">
                  <c:v>1.0915676264591401</c:v>
                </c:pt>
                <c:pt idx="797">
                  <c:v>1.0934078644998899</c:v>
                </c:pt>
                <c:pt idx="798">
                  <c:v>1.0955548088807501</c:v>
                </c:pt>
                <c:pt idx="799">
                  <c:v>1.0970883405813701</c:v>
                </c:pt>
                <c:pt idx="800">
                  <c:v>1.0995419913023601</c:v>
                </c:pt>
                <c:pt idx="801">
                  <c:v>1.1019956420233501</c:v>
                </c:pt>
                <c:pt idx="802">
                  <c:v>1.10322246738384</c:v>
                </c:pt>
                <c:pt idx="803">
                  <c:v>1.10567611810483</c:v>
                </c:pt>
                <c:pt idx="804">
                  <c:v>1.10720964980545</c:v>
                </c:pt>
                <c:pt idx="805">
                  <c:v>1.1093565941863099</c:v>
                </c:pt>
                <c:pt idx="806">
                  <c:v>1.1108901258869299</c:v>
                </c:pt>
                <c:pt idx="807">
                  <c:v>1.1133437766079199</c:v>
                </c:pt>
                <c:pt idx="808">
                  <c:v>1.1154907209887801</c:v>
                </c:pt>
                <c:pt idx="809">
                  <c:v>1.1173309590295299</c:v>
                </c:pt>
                <c:pt idx="810">
                  <c:v>1.1194779034103901</c:v>
                </c:pt>
                <c:pt idx="811">
                  <c:v>1.12162484779126</c:v>
                </c:pt>
                <c:pt idx="812">
                  <c:v>1.1234650858320001</c:v>
                </c:pt>
                <c:pt idx="813">
                  <c:v>1.12530532387274</c:v>
                </c:pt>
                <c:pt idx="814">
                  <c:v>1.12714556191348</c:v>
                </c:pt>
                <c:pt idx="815">
                  <c:v>1.12929250629435</c:v>
                </c:pt>
                <c:pt idx="816">
                  <c:v>1.13113274433509</c:v>
                </c:pt>
                <c:pt idx="817">
                  <c:v>1.1335863950560801</c:v>
                </c:pt>
                <c:pt idx="818">
                  <c:v>1.13573333943694</c:v>
                </c:pt>
                <c:pt idx="819">
                  <c:v>1.13726687113756</c:v>
                </c:pt>
                <c:pt idx="820">
                  <c:v>1.1394138155184299</c:v>
                </c:pt>
                <c:pt idx="821">
                  <c:v>1.14125405355917</c:v>
                </c:pt>
                <c:pt idx="822">
                  <c:v>1.1434009979400299</c:v>
                </c:pt>
                <c:pt idx="823">
                  <c:v>1.14524123598077</c:v>
                </c:pt>
                <c:pt idx="824">
                  <c:v>1.1470814740215201</c:v>
                </c:pt>
                <c:pt idx="825">
                  <c:v>1.1495351247425001</c:v>
                </c:pt>
                <c:pt idx="826">
                  <c:v>1.1513753627832499</c:v>
                </c:pt>
                <c:pt idx="827">
                  <c:v>1.1535223071641101</c:v>
                </c:pt>
                <c:pt idx="828">
                  <c:v>1.1550558388647301</c:v>
                </c:pt>
                <c:pt idx="829">
                  <c:v>1.15720278324559</c:v>
                </c:pt>
                <c:pt idx="830">
                  <c:v>1.1593497276264599</c:v>
                </c:pt>
                <c:pt idx="831">
                  <c:v>1.1614966720073201</c:v>
                </c:pt>
                <c:pt idx="832">
                  <c:v>1.16364361638819</c:v>
                </c:pt>
                <c:pt idx="833">
                  <c:v>1.16517714808881</c:v>
                </c:pt>
                <c:pt idx="834">
                  <c:v>1.1673240924696699</c:v>
                </c:pt>
                <c:pt idx="835">
                  <c:v>1.1694710368505401</c:v>
                </c:pt>
                <c:pt idx="836">
                  <c:v>1.1716179812314</c:v>
                </c:pt>
                <c:pt idx="837">
                  <c:v>1.1734582192721399</c:v>
                </c:pt>
                <c:pt idx="838">
                  <c:v>1.17560516365301</c:v>
                </c:pt>
                <c:pt idx="839">
                  <c:v>1.1774454016937499</c:v>
                </c:pt>
                <c:pt idx="840">
                  <c:v>1.17959234607462</c:v>
                </c:pt>
                <c:pt idx="841">
                  <c:v>1.1814325841153599</c:v>
                </c:pt>
                <c:pt idx="842">
                  <c:v>1.1838862348363499</c:v>
                </c:pt>
                <c:pt idx="843">
                  <c:v>1.1854197665369599</c:v>
                </c:pt>
                <c:pt idx="844">
                  <c:v>1.1875667109178301</c:v>
                </c:pt>
                <c:pt idx="845">
                  <c:v>1.18910024261845</c:v>
                </c:pt>
                <c:pt idx="846">
                  <c:v>1.1915538933394401</c:v>
                </c:pt>
                <c:pt idx="847">
                  <c:v>1.1930874250400501</c:v>
                </c:pt>
                <c:pt idx="848">
                  <c:v>1.1955410757610401</c:v>
                </c:pt>
                <c:pt idx="849">
                  <c:v>1.1970746074616601</c:v>
                </c:pt>
                <c:pt idx="850">
                  <c:v>1.1995282581826501</c:v>
                </c:pt>
                <c:pt idx="851">
                  <c:v>1.20167520256352</c:v>
                </c:pt>
                <c:pt idx="852">
                  <c:v>1.2035154406042601</c:v>
                </c:pt>
                <c:pt idx="853">
                  <c:v>1.2053556786449999</c:v>
                </c:pt>
                <c:pt idx="854">
                  <c:v>1.2068892103456199</c:v>
                </c:pt>
                <c:pt idx="855">
                  <c:v>1.2099562737468501</c:v>
                </c:pt>
                <c:pt idx="856">
                  <c:v>1.21179651178759</c:v>
                </c:pt>
                <c:pt idx="857">
                  <c:v>1.2139434561684599</c:v>
                </c:pt>
                <c:pt idx="858">
                  <c:v>1.2157836942092</c:v>
                </c:pt>
                <c:pt idx="859">
                  <c:v>1.21762393224994</c:v>
                </c:pt>
                <c:pt idx="860">
                  <c:v>1.21915746395056</c:v>
                </c:pt>
                <c:pt idx="861">
                  <c:v>1.2209977019913001</c:v>
                </c:pt>
                <c:pt idx="862">
                  <c:v>1.22375805905241</c:v>
                </c:pt>
                <c:pt idx="863">
                  <c:v>1.22559829709316</c:v>
                </c:pt>
                <c:pt idx="864">
                  <c:v>1.2274385351339001</c:v>
                </c:pt>
                <c:pt idx="865">
                  <c:v>1.22927877317464</c:v>
                </c:pt>
                <c:pt idx="866">
                  <c:v>1.2314257175554999</c:v>
                </c:pt>
                <c:pt idx="867">
                  <c:v>1.2335726619363701</c:v>
                </c:pt>
                <c:pt idx="868">
                  <c:v>1.23510619363699</c:v>
                </c:pt>
                <c:pt idx="869">
                  <c:v>1.2375598443579801</c:v>
                </c:pt>
                <c:pt idx="870">
                  <c:v>1.23970678873884</c:v>
                </c:pt>
                <c:pt idx="871">
                  <c:v>1.2418537331197099</c:v>
                </c:pt>
                <c:pt idx="872">
                  <c:v>1.2433872648203199</c:v>
                </c:pt>
                <c:pt idx="873">
                  <c:v>1.2458409155413099</c:v>
                </c:pt>
                <c:pt idx="874">
                  <c:v>1.2473744472419299</c:v>
                </c:pt>
                <c:pt idx="875">
                  <c:v>1.24921468528267</c:v>
                </c:pt>
                <c:pt idx="876">
                  <c:v>1.25074821698329</c:v>
                </c:pt>
                <c:pt idx="877">
                  <c:v>1.25320186770428</c:v>
                </c:pt>
                <c:pt idx="878">
                  <c:v>1.2550421057450201</c:v>
                </c:pt>
                <c:pt idx="879">
                  <c:v>1.25718905012589</c:v>
                </c:pt>
                <c:pt idx="880">
                  <c:v>1.2590292881666301</c:v>
                </c:pt>
                <c:pt idx="881">
                  <c:v>1.26117623254749</c:v>
                </c:pt>
                <c:pt idx="882">
                  <c:v>1.2633231769283599</c:v>
                </c:pt>
                <c:pt idx="883">
                  <c:v>1.2654701213092201</c:v>
                </c:pt>
                <c:pt idx="884">
                  <c:v>1.26761706569009</c:v>
                </c:pt>
                <c:pt idx="885">
                  <c:v>1.2688438910505799</c:v>
                </c:pt>
                <c:pt idx="886">
                  <c:v>1.2712975417715699</c:v>
                </c:pt>
                <c:pt idx="887">
                  <c:v>1.27313777981231</c:v>
                </c:pt>
                <c:pt idx="888">
                  <c:v>1.2755914305333</c:v>
                </c:pt>
                <c:pt idx="889">
                  <c:v>1.27712496223392</c:v>
                </c:pt>
                <c:pt idx="890">
                  <c:v>1.27957861295491</c:v>
                </c:pt>
                <c:pt idx="891">
                  <c:v>1.28111214465553</c:v>
                </c:pt>
                <c:pt idx="892">
                  <c:v>1.28356579537652</c:v>
                </c:pt>
                <c:pt idx="893">
                  <c:v>1.2854060334172599</c:v>
                </c:pt>
                <c:pt idx="894">
                  <c:v>1.2875529777981201</c:v>
                </c:pt>
                <c:pt idx="895">
                  <c:v>1.28969992217899</c:v>
                </c:pt>
                <c:pt idx="896">
                  <c:v>1.2909267475394799</c:v>
                </c:pt>
                <c:pt idx="897">
                  <c:v>1.29307369192035</c:v>
                </c:pt>
                <c:pt idx="898">
                  <c:v>1.2958340489814599</c:v>
                </c:pt>
                <c:pt idx="899">
                  <c:v>1.2973675806820799</c:v>
                </c:pt>
                <c:pt idx="900">
                  <c:v>1.29920781872282</c:v>
                </c:pt>
                <c:pt idx="901">
                  <c:v>1.3013547631036799</c:v>
                </c:pt>
                <c:pt idx="902">
                  <c:v>1.3035017074845501</c:v>
                </c:pt>
                <c:pt idx="903">
                  <c:v>1.3059553582055401</c:v>
                </c:pt>
                <c:pt idx="904">
                  <c:v>1.30718218356603</c:v>
                </c:pt>
                <c:pt idx="905">
                  <c:v>1.30963583428702</c:v>
                </c:pt>
                <c:pt idx="906">
                  <c:v>1.3117827786678899</c:v>
                </c:pt>
                <c:pt idx="907">
                  <c:v>1.3133163103685099</c:v>
                </c:pt>
                <c:pt idx="908">
                  <c:v>1.3154632547493701</c:v>
                </c:pt>
                <c:pt idx="909">
                  <c:v>1.31761019913024</c:v>
                </c:pt>
                <c:pt idx="910">
                  <c:v>1.3194504371709801</c:v>
                </c:pt>
                <c:pt idx="911">
                  <c:v>1.3219040878919699</c:v>
                </c:pt>
                <c:pt idx="912">
                  <c:v>1.3234376195925801</c:v>
                </c:pt>
                <c:pt idx="913">
                  <c:v>1.3252778576333299</c:v>
                </c:pt>
                <c:pt idx="914">
                  <c:v>1.32711809567407</c:v>
                </c:pt>
                <c:pt idx="915">
                  <c:v>1.3314119844358001</c:v>
                </c:pt>
                <c:pt idx="916">
                  <c:v>1.33325222247654</c:v>
                </c:pt>
                <c:pt idx="917">
                  <c:v>1.33570587319753</c:v>
                </c:pt>
                <c:pt idx="918">
                  <c:v>1.33723940489815</c:v>
                </c:pt>
                <c:pt idx="919">
                  <c:v>1.3393863492790099</c:v>
                </c:pt>
                <c:pt idx="920">
                  <c:v>1.34122658731975</c:v>
                </c:pt>
                <c:pt idx="921">
                  <c:v>1.3433735317006199</c:v>
                </c:pt>
                <c:pt idx="922">
                  <c:v>1.34521376974136</c:v>
                </c:pt>
                <c:pt idx="923">
                  <c:v>1.3473607141222199</c:v>
                </c:pt>
                <c:pt idx="924">
                  <c:v>1.3495076585030901</c:v>
                </c:pt>
                <c:pt idx="925">
                  <c:v>1.3513478965438299</c:v>
                </c:pt>
                <c:pt idx="926">
                  <c:v>1.3534948409247001</c:v>
                </c:pt>
                <c:pt idx="927">
                  <c:v>1.3553350789654399</c:v>
                </c:pt>
                <c:pt idx="928">
                  <c:v>1.3574820233463001</c:v>
                </c:pt>
                <c:pt idx="929">
                  <c:v>1.3593222613870499</c:v>
                </c:pt>
                <c:pt idx="930">
                  <c:v>1.36116249942779</c:v>
                </c:pt>
                <c:pt idx="931">
                  <c:v>1.36361615014878</c:v>
                </c:pt>
                <c:pt idx="932">
                  <c:v>1.36514968184939</c:v>
                </c:pt>
                <c:pt idx="933">
                  <c:v>1.3672966262302599</c:v>
                </c:pt>
                <c:pt idx="934">
                  <c:v>1.36975027695125</c:v>
                </c:pt>
                <c:pt idx="935">
                  <c:v>1.3712838086518699</c:v>
                </c:pt>
                <c:pt idx="936">
                  <c:v>1.37373745937285</c:v>
                </c:pt>
                <c:pt idx="937">
                  <c:v>1.3749642847333501</c:v>
                </c:pt>
                <c:pt idx="938">
                  <c:v>1.3774179354543401</c:v>
                </c:pt>
                <c:pt idx="939">
                  <c:v>1.37925817349508</c:v>
                </c:pt>
                <c:pt idx="940">
                  <c:v>1.38171182421607</c:v>
                </c:pt>
                <c:pt idx="941">
                  <c:v>1.38355206225681</c:v>
                </c:pt>
                <c:pt idx="942">
                  <c:v>1.38508559395743</c:v>
                </c:pt>
                <c:pt idx="943">
                  <c:v>1.38723253833829</c:v>
                </c:pt>
                <c:pt idx="944">
                  <c:v>1.38968618905928</c:v>
                </c:pt>
                <c:pt idx="945">
                  <c:v>1.3909130144197801</c:v>
                </c:pt>
                <c:pt idx="946">
                  <c:v>1.3933666651407599</c:v>
                </c:pt>
                <c:pt idx="947">
                  <c:v>1.3955136095216301</c:v>
                </c:pt>
                <c:pt idx="948">
                  <c:v>1.3973538475623699</c:v>
                </c:pt>
                <c:pt idx="949">
                  <c:v>1.39919408560311</c:v>
                </c:pt>
                <c:pt idx="950">
                  <c:v>1.4013410299839799</c:v>
                </c:pt>
                <c:pt idx="951">
                  <c:v>1.4037946807049699</c:v>
                </c:pt>
                <c:pt idx="952">
                  <c:v>1.4053282124055799</c:v>
                </c:pt>
                <c:pt idx="953">
                  <c:v>1.4074751567864501</c:v>
                </c:pt>
                <c:pt idx="954">
                  <c:v>1.40962210116732</c:v>
                </c:pt>
                <c:pt idx="955">
                  <c:v>1.41115563286793</c:v>
                </c:pt>
                <c:pt idx="956">
                  <c:v>1.4133025772487999</c:v>
                </c:pt>
                <c:pt idx="957">
                  <c:v>1.4157562279697899</c:v>
                </c:pt>
                <c:pt idx="958">
                  <c:v>1.41759646601053</c:v>
                </c:pt>
                <c:pt idx="959">
                  <c:v>1.41912999771115</c:v>
                </c:pt>
                <c:pt idx="960">
                  <c:v>1.4212769420920099</c:v>
                </c:pt>
                <c:pt idx="961">
                  <c:v>1.4234238864728801</c:v>
                </c:pt>
                <c:pt idx="962">
                  <c:v>1.42557083085374</c:v>
                </c:pt>
                <c:pt idx="963">
                  <c:v>1.4274110688944801</c:v>
                </c:pt>
                <c:pt idx="964">
                  <c:v>1.4289446005951001</c:v>
                </c:pt>
                <c:pt idx="965">
                  <c:v>1.43109154497597</c:v>
                </c:pt>
                <c:pt idx="966">
                  <c:v>1.43323848935683</c:v>
                </c:pt>
                <c:pt idx="967">
                  <c:v>1.4353854337376999</c:v>
                </c:pt>
                <c:pt idx="968">
                  <c:v>1.4378390844586899</c:v>
                </c:pt>
                <c:pt idx="969">
                  <c:v>1.4393726161592999</c:v>
                </c:pt>
                <c:pt idx="970">
                  <c:v>1.4415195605401701</c:v>
                </c:pt>
                <c:pt idx="971">
                  <c:v>1.4433597985809099</c:v>
                </c:pt>
                <c:pt idx="972">
                  <c:v>1.44520003662165</c:v>
                </c:pt>
                <c:pt idx="973">
                  <c:v>1.4473469810025199</c:v>
                </c:pt>
                <c:pt idx="974">
                  <c:v>1.44918721904326</c:v>
                </c:pt>
                <c:pt idx="975">
                  <c:v>1.4513341634241199</c:v>
                </c:pt>
                <c:pt idx="976">
                  <c:v>1.4534811078049901</c:v>
                </c:pt>
                <c:pt idx="977">
                  <c:v>1.4553213458457299</c:v>
                </c:pt>
                <c:pt idx="978">
                  <c:v>1.4574682902266001</c:v>
                </c:pt>
                <c:pt idx="979">
                  <c:v>1.45961523460746</c:v>
                </c:pt>
                <c:pt idx="980">
                  <c:v>1.4608420599679599</c:v>
                </c:pt>
                <c:pt idx="981">
                  <c:v>1.4629890043488201</c:v>
                </c:pt>
                <c:pt idx="982">
                  <c:v>1.4654426550698101</c:v>
                </c:pt>
                <c:pt idx="983">
                  <c:v>1.4669761867704301</c:v>
                </c:pt>
                <c:pt idx="984">
                  <c:v>1.4694298374914201</c:v>
                </c:pt>
                <c:pt idx="985">
                  <c:v>1.47157678187228</c:v>
                </c:pt>
                <c:pt idx="986">
                  <c:v>1.4731103135729</c:v>
                </c:pt>
                <c:pt idx="987">
                  <c:v>1.4752572579537699</c:v>
                </c:pt>
                <c:pt idx="988">
                  <c:v>1.4774042023346301</c:v>
                </c:pt>
                <c:pt idx="989">
                  <c:v>1.4789377340352501</c:v>
                </c:pt>
                <c:pt idx="990">
                  <c:v>1.48108467841611</c:v>
                </c:pt>
                <c:pt idx="991">
                  <c:v>1.48323162279698</c:v>
                </c:pt>
                <c:pt idx="992">
                  <c:v>1.4847651544975999</c:v>
                </c:pt>
                <c:pt idx="993">
                  <c:v>1.48721880521859</c:v>
                </c:pt>
                <c:pt idx="994">
                  <c:v>1.48967245593957</c:v>
                </c:pt>
                <c:pt idx="995">
                  <c:v>1.4918194003204399</c:v>
                </c:pt>
                <c:pt idx="996">
                  <c:v>1.4939663447013001</c:v>
                </c:pt>
                <c:pt idx="997">
                  <c:v>1.4951931700618</c:v>
                </c:pt>
              </c:numCache>
            </c:numRef>
          </c:xVal>
          <c:yVal>
            <c:numRef>
              <c:f>'tio2-dye'!$AB$3:$AB$1000</c:f>
              <c:numCache>
                <c:formatCode>General</c:formatCode>
                <c:ptCount val="998"/>
                <c:pt idx="0">
                  <c:v>163.48467806973386</c:v>
                </c:pt>
                <c:pt idx="1">
                  <c:v>150.4189879804685</c:v>
                </c:pt>
                <c:pt idx="2">
                  <c:v>138.3817864850844</c:v>
                </c:pt>
                <c:pt idx="3">
                  <c:v>127.75338944533461</c:v>
                </c:pt>
                <c:pt idx="4">
                  <c:v>118.35181776607912</c:v>
                </c:pt>
                <c:pt idx="5">
                  <c:v>110.07974082597079</c:v>
                </c:pt>
                <c:pt idx="6">
                  <c:v>103.74359678080413</c:v>
                </c:pt>
                <c:pt idx="7">
                  <c:v>97.56121484748617</c:v>
                </c:pt>
                <c:pt idx="8">
                  <c:v>91.904732052033239</c:v>
                </c:pt>
                <c:pt idx="9">
                  <c:v>87.138515526512705</c:v>
                </c:pt>
                <c:pt idx="10">
                  <c:v>84.50166136110488</c:v>
                </c:pt>
                <c:pt idx="11">
                  <c:v>80.217996144045173</c:v>
                </c:pt>
                <c:pt idx="12">
                  <c:v>77.531248604562535</c:v>
                </c:pt>
                <c:pt idx="13">
                  <c:v>75.333186500343473</c:v>
                </c:pt>
                <c:pt idx="14">
                  <c:v>72.75276382543683</c:v>
                </c:pt>
                <c:pt idx="15">
                  <c:v>70.68351838406943</c:v>
                </c:pt>
                <c:pt idx="16">
                  <c:v>69.413754135957916</c:v>
                </c:pt>
                <c:pt idx="17">
                  <c:v>67.835238838788356</c:v>
                </c:pt>
                <c:pt idx="18">
                  <c:v>66.250614175631327</c:v>
                </c:pt>
                <c:pt idx="19">
                  <c:v>65.18736552986968</c:v>
                </c:pt>
                <c:pt idx="20">
                  <c:v>63.821499961852517</c:v>
                </c:pt>
                <c:pt idx="21">
                  <c:v>63.161058976119669</c:v>
                </c:pt>
                <c:pt idx="22">
                  <c:v>62.821637293049605</c:v>
                </c:pt>
                <c:pt idx="23">
                  <c:v>62.480170901045241</c:v>
                </c:pt>
                <c:pt idx="24">
                  <c:v>61.312642099641401</c:v>
                </c:pt>
                <c:pt idx="25">
                  <c:v>60.834180209048561</c:v>
                </c:pt>
                <c:pt idx="26">
                  <c:v>60.920057984283041</c:v>
                </c:pt>
                <c:pt idx="27">
                  <c:v>60.478400854505161</c:v>
                </c:pt>
                <c:pt idx="28">
                  <c:v>59.807736324101597</c:v>
                </c:pt>
                <c:pt idx="29">
                  <c:v>60.552010376134895</c:v>
                </c:pt>
                <c:pt idx="30">
                  <c:v>59.907927061875341</c:v>
                </c:pt>
                <c:pt idx="31">
                  <c:v>59.312916762035563</c:v>
                </c:pt>
                <c:pt idx="32">
                  <c:v>59.95495536736103</c:v>
                </c:pt>
                <c:pt idx="33">
                  <c:v>59.905882352941234</c:v>
                </c:pt>
                <c:pt idx="34">
                  <c:v>59.468314641031633</c:v>
                </c:pt>
                <c:pt idx="35">
                  <c:v>59.948821240558473</c:v>
                </c:pt>
                <c:pt idx="36">
                  <c:v>60.323002975509304</c:v>
                </c:pt>
                <c:pt idx="37">
                  <c:v>59.938597695887772</c:v>
                </c:pt>
                <c:pt idx="38">
                  <c:v>60.304600595101768</c:v>
                </c:pt>
                <c:pt idx="39">
                  <c:v>60.850537880521671</c:v>
                </c:pt>
                <c:pt idx="40">
                  <c:v>60.370031280994901</c:v>
                </c:pt>
                <c:pt idx="41">
                  <c:v>60.793286030365444</c:v>
                </c:pt>
                <c:pt idx="42">
                  <c:v>60.770794232089571</c:v>
                </c:pt>
                <c:pt idx="43">
                  <c:v>61.138841840238143</c:v>
                </c:pt>
                <c:pt idx="44">
                  <c:v>61.609124895094077</c:v>
                </c:pt>
                <c:pt idx="45">
                  <c:v>62.224582284275542</c:v>
                </c:pt>
                <c:pt idx="46">
                  <c:v>62.482215609979306</c:v>
                </c:pt>
                <c:pt idx="47">
                  <c:v>62.60080872816048</c:v>
                </c:pt>
                <c:pt idx="48">
                  <c:v>63.203997863736895</c:v>
                </c:pt>
                <c:pt idx="49">
                  <c:v>64.138429846646972</c:v>
                </c:pt>
                <c:pt idx="50">
                  <c:v>64.786602578774733</c:v>
                </c:pt>
                <c:pt idx="51">
                  <c:v>64.782513160906504</c:v>
                </c:pt>
                <c:pt idx="52">
                  <c:v>65.91528191042957</c:v>
                </c:pt>
                <c:pt idx="53">
                  <c:v>66.078883385977107</c:v>
                </c:pt>
                <c:pt idx="54">
                  <c:v>66.354919092088124</c:v>
                </c:pt>
                <c:pt idx="55">
                  <c:v>67.882319141985207</c:v>
                </c:pt>
                <c:pt idx="56">
                  <c:v>68.836993743343143</c:v>
                </c:pt>
                <c:pt idx="57">
                  <c:v>68.53090081589994</c:v>
                </c:pt>
                <c:pt idx="58">
                  <c:v>69.481485999389747</c:v>
                </c:pt>
                <c:pt idx="59">
                  <c:v>69.655490729686349</c:v>
                </c:pt>
                <c:pt idx="60">
                  <c:v>70.571111390402024</c:v>
                </c:pt>
                <c:pt idx="61">
                  <c:v>70.942021591058335</c:v>
                </c:pt>
                <c:pt idx="62">
                  <c:v>72.42525345189587</c:v>
                </c:pt>
                <c:pt idx="63">
                  <c:v>72.019378728465838</c:v>
                </c:pt>
                <c:pt idx="64">
                  <c:v>72.42177744670775</c:v>
                </c:pt>
                <c:pt idx="65">
                  <c:v>73.868204546730723</c:v>
                </c:pt>
                <c:pt idx="66">
                  <c:v>74.272852444800449</c:v>
                </c:pt>
                <c:pt idx="67">
                  <c:v>73.578980735179584</c:v>
                </c:pt>
                <c:pt idx="68">
                  <c:v>74.284507552910526</c:v>
                </c:pt>
                <c:pt idx="69">
                  <c:v>75.085031547722465</c:v>
                </c:pt>
                <c:pt idx="70">
                  <c:v>75.588132180972053</c:v>
                </c:pt>
                <c:pt idx="71">
                  <c:v>76.62007633295201</c:v>
                </c:pt>
                <c:pt idx="72">
                  <c:v>77.780141679560657</c:v>
                </c:pt>
                <c:pt idx="73">
                  <c:v>77.787707102616778</c:v>
                </c:pt>
                <c:pt idx="74">
                  <c:v>78.756285724727249</c:v>
                </c:pt>
                <c:pt idx="75">
                  <c:v>80.380398031128394</c:v>
                </c:pt>
                <c:pt idx="76">
                  <c:v>81.375762340276083</c:v>
                </c:pt>
                <c:pt idx="77">
                  <c:v>81.447736094758682</c:v>
                </c:pt>
                <c:pt idx="78">
                  <c:v>83.182058212710842</c:v>
                </c:pt>
                <c:pt idx="79">
                  <c:v>83.755190126955185</c:v>
                </c:pt>
                <c:pt idx="80">
                  <c:v>82.997012054169403</c:v>
                </c:pt>
                <c:pt idx="81">
                  <c:v>84.843997634393929</c:v>
                </c:pt>
                <c:pt idx="82">
                  <c:v>86.211294498664756</c:v>
                </c:pt>
                <c:pt idx="83">
                  <c:v>85.918287708400072</c:v>
                </c:pt>
                <c:pt idx="84">
                  <c:v>86.566460440528076</c:v>
                </c:pt>
                <c:pt idx="85">
                  <c:v>88.327159303730781</c:v>
                </c:pt>
                <c:pt idx="86">
                  <c:v>87.932121537651611</c:v>
                </c:pt>
                <c:pt idx="87">
                  <c:v>87.674283741054523</c:v>
                </c:pt>
                <c:pt idx="88">
                  <c:v>90.641360875410243</c:v>
                </c:pt>
                <c:pt idx="89">
                  <c:v>89.584655298237493</c:v>
                </c:pt>
                <c:pt idx="90">
                  <c:v>88.826886167238797</c:v>
                </c:pt>
                <c:pt idx="91">
                  <c:v>91.119004882429238</c:v>
                </c:pt>
                <c:pt idx="92">
                  <c:v>91.531831616235749</c:v>
                </c:pt>
                <c:pt idx="93">
                  <c:v>91.770244677958459</c:v>
                </c:pt>
                <c:pt idx="94">
                  <c:v>93.025900434424273</c:v>
                </c:pt>
                <c:pt idx="95">
                  <c:v>93.738890439764901</c:v>
                </c:pt>
                <c:pt idx="96">
                  <c:v>93.45365354344996</c:v>
                </c:pt>
                <c:pt idx="97">
                  <c:v>94.747749827878295</c:v>
                </c:pt>
                <c:pt idx="98">
                  <c:v>95.499998244754664</c:v>
                </c:pt>
                <c:pt idx="99">
                  <c:v>95.832263446555373</c:v>
                </c:pt>
                <c:pt idx="100">
                  <c:v>96.065973677729573</c:v>
                </c:pt>
                <c:pt idx="101">
                  <c:v>96.779986037537327</c:v>
                </c:pt>
                <c:pt idx="102">
                  <c:v>96.910438467536579</c:v>
                </c:pt>
                <c:pt idx="103">
                  <c:v>96.855844738994477</c:v>
                </c:pt>
                <c:pt idx="104">
                  <c:v>97.831784313267704</c:v>
                </c:pt>
                <c:pt idx="105">
                  <c:v>98.90955039246218</c:v>
                </c:pt>
                <c:pt idx="106">
                  <c:v>100.13105950972761</c:v>
                </c:pt>
                <c:pt idx="107">
                  <c:v>100.04354596734575</c:v>
                </c:pt>
                <c:pt idx="108">
                  <c:v>100.93892400961313</c:v>
                </c:pt>
                <c:pt idx="109">
                  <c:v>100.53407164065005</c:v>
                </c:pt>
                <c:pt idx="110">
                  <c:v>101.46604997283902</c:v>
                </c:pt>
                <c:pt idx="111">
                  <c:v>102.95480254779902</c:v>
                </c:pt>
                <c:pt idx="112">
                  <c:v>104.06242137743203</c:v>
                </c:pt>
                <c:pt idx="113">
                  <c:v>101.95534882078292</c:v>
                </c:pt>
                <c:pt idx="114">
                  <c:v>102.78161570107559</c:v>
                </c:pt>
                <c:pt idx="115">
                  <c:v>103.46495742687107</c:v>
                </c:pt>
                <c:pt idx="116">
                  <c:v>103.4524847023728</c:v>
                </c:pt>
                <c:pt idx="117">
                  <c:v>103.8182831306934</c:v>
                </c:pt>
                <c:pt idx="118">
                  <c:v>104.74412733608006</c:v>
                </c:pt>
                <c:pt idx="119">
                  <c:v>104.93960151018545</c:v>
                </c:pt>
                <c:pt idx="120">
                  <c:v>104.97947333440138</c:v>
                </c:pt>
                <c:pt idx="121">
                  <c:v>106.41424559349966</c:v>
                </c:pt>
                <c:pt idx="122">
                  <c:v>105.37655580941473</c:v>
                </c:pt>
                <c:pt idx="123">
                  <c:v>105.49555786938264</c:v>
                </c:pt>
                <c:pt idx="124">
                  <c:v>106.64938712092761</c:v>
                </c:pt>
                <c:pt idx="125">
                  <c:v>106.57025688517572</c:v>
                </c:pt>
                <c:pt idx="126">
                  <c:v>105.80921621988236</c:v>
                </c:pt>
                <c:pt idx="127">
                  <c:v>106.71175074341964</c:v>
                </c:pt>
                <c:pt idx="128">
                  <c:v>107.63166529289691</c:v>
                </c:pt>
                <c:pt idx="129">
                  <c:v>107.15402128587775</c:v>
                </c:pt>
                <c:pt idx="130">
                  <c:v>107.03501922590981</c:v>
                </c:pt>
                <c:pt idx="131">
                  <c:v>107.63330106004429</c:v>
                </c:pt>
                <c:pt idx="132">
                  <c:v>107.05035454291611</c:v>
                </c:pt>
                <c:pt idx="133">
                  <c:v>105.69777958297082</c:v>
                </c:pt>
                <c:pt idx="134">
                  <c:v>108.7983762107271</c:v>
                </c:pt>
                <c:pt idx="135">
                  <c:v>107.03685946395065</c:v>
                </c:pt>
                <c:pt idx="136">
                  <c:v>105.46652300251787</c:v>
                </c:pt>
                <c:pt idx="137">
                  <c:v>106.99269375097273</c:v>
                </c:pt>
                <c:pt idx="138">
                  <c:v>106.6949841301596</c:v>
                </c:pt>
                <c:pt idx="139">
                  <c:v>104.7449452196537</c:v>
                </c:pt>
                <c:pt idx="140">
                  <c:v>105.83313931441208</c:v>
                </c:pt>
                <c:pt idx="141">
                  <c:v>106.74998680048817</c:v>
                </c:pt>
                <c:pt idx="142">
                  <c:v>105.9286272216373</c:v>
                </c:pt>
                <c:pt idx="143">
                  <c:v>105.59186366018169</c:v>
                </c:pt>
                <c:pt idx="144">
                  <c:v>105.83375272709252</c:v>
                </c:pt>
                <c:pt idx="145">
                  <c:v>105.94743854383138</c:v>
                </c:pt>
                <c:pt idx="146">
                  <c:v>105.68244426596461</c:v>
                </c:pt>
                <c:pt idx="147">
                  <c:v>106.51791233646148</c:v>
                </c:pt>
                <c:pt idx="148">
                  <c:v>105.72313397375433</c:v>
                </c:pt>
                <c:pt idx="149">
                  <c:v>105.53726993163941</c:v>
                </c:pt>
                <c:pt idx="150">
                  <c:v>105.86912619165321</c:v>
                </c:pt>
                <c:pt idx="151">
                  <c:v>105.65381834088656</c:v>
                </c:pt>
                <c:pt idx="152">
                  <c:v>105.41213374486905</c:v>
                </c:pt>
                <c:pt idx="153">
                  <c:v>105.57611940138844</c:v>
                </c:pt>
                <c:pt idx="154">
                  <c:v>105.45507263248646</c:v>
                </c:pt>
                <c:pt idx="155">
                  <c:v>104.72143106691091</c:v>
                </c:pt>
                <c:pt idx="156">
                  <c:v>104.6175598530556</c:v>
                </c:pt>
                <c:pt idx="157">
                  <c:v>105.8043089184404</c:v>
                </c:pt>
                <c:pt idx="158">
                  <c:v>104.61837773662938</c:v>
                </c:pt>
                <c:pt idx="159">
                  <c:v>104.50489639078357</c:v>
                </c:pt>
                <c:pt idx="160">
                  <c:v>105.15266018112463</c:v>
                </c:pt>
                <c:pt idx="161">
                  <c:v>103.3794885934234</c:v>
                </c:pt>
                <c:pt idx="162">
                  <c:v>103.26662066025804</c:v>
                </c:pt>
                <c:pt idx="163">
                  <c:v>103.12287762218668</c:v>
                </c:pt>
                <c:pt idx="164">
                  <c:v>103.5103499652096</c:v>
                </c:pt>
                <c:pt idx="165">
                  <c:v>103.42672136980225</c:v>
                </c:pt>
                <c:pt idx="166">
                  <c:v>102.84500167803479</c:v>
                </c:pt>
                <c:pt idx="167">
                  <c:v>103.21080010635522</c:v>
                </c:pt>
                <c:pt idx="168">
                  <c:v>102.81944281635762</c:v>
                </c:pt>
                <c:pt idx="169">
                  <c:v>102.2671669332418</c:v>
                </c:pt>
                <c:pt idx="170">
                  <c:v>102.14305310093845</c:v>
                </c:pt>
                <c:pt idx="171">
                  <c:v>102.05881109285103</c:v>
                </c:pt>
                <c:pt idx="172">
                  <c:v>101.78052620691224</c:v>
                </c:pt>
                <c:pt idx="173">
                  <c:v>102.47388700648509</c:v>
                </c:pt>
                <c:pt idx="174">
                  <c:v>101.63964576134873</c:v>
                </c:pt>
                <c:pt idx="175">
                  <c:v>101.51839452155346</c:v>
                </c:pt>
                <c:pt idx="176">
                  <c:v>101.56624071061258</c:v>
                </c:pt>
                <c:pt idx="177">
                  <c:v>101.27343839124137</c:v>
                </c:pt>
                <c:pt idx="178">
                  <c:v>101.07080773586615</c:v>
                </c:pt>
                <c:pt idx="179">
                  <c:v>101.04156839810796</c:v>
                </c:pt>
                <c:pt idx="180">
                  <c:v>100.91765903669804</c:v>
                </c:pt>
                <c:pt idx="181">
                  <c:v>100.56167521126099</c:v>
                </c:pt>
                <c:pt idx="182">
                  <c:v>100.51219325505458</c:v>
                </c:pt>
                <c:pt idx="183">
                  <c:v>100.72545639688721</c:v>
                </c:pt>
                <c:pt idx="184">
                  <c:v>99.820672693522653</c:v>
                </c:pt>
                <c:pt idx="185">
                  <c:v>100.08137308262769</c:v>
                </c:pt>
                <c:pt idx="186">
                  <c:v>100.48602098069732</c:v>
                </c:pt>
                <c:pt idx="187">
                  <c:v>100.13208186419479</c:v>
                </c:pt>
                <c:pt idx="188">
                  <c:v>99.732750209353668</c:v>
                </c:pt>
                <c:pt idx="189">
                  <c:v>99.768941557488333</c:v>
                </c:pt>
                <c:pt idx="190">
                  <c:v>99.72027748485543</c:v>
                </c:pt>
                <c:pt idx="191">
                  <c:v>99.496586327458502</c:v>
                </c:pt>
                <c:pt idx="192">
                  <c:v>99.536867093461495</c:v>
                </c:pt>
                <c:pt idx="193">
                  <c:v>99.964620202487183</c:v>
                </c:pt>
                <c:pt idx="194">
                  <c:v>98.999313114671423</c:v>
                </c:pt>
                <c:pt idx="195">
                  <c:v>98.787890210879695</c:v>
                </c:pt>
                <c:pt idx="196">
                  <c:v>99.883240786907905</c:v>
                </c:pt>
                <c:pt idx="197">
                  <c:v>98.96925589333938</c:v>
                </c:pt>
                <c:pt idx="198">
                  <c:v>98.753743571679166</c:v>
                </c:pt>
                <c:pt idx="199">
                  <c:v>99.331578316472218</c:v>
                </c:pt>
                <c:pt idx="200">
                  <c:v>98.781142671396964</c:v>
                </c:pt>
                <c:pt idx="201">
                  <c:v>98.508174028686895</c:v>
                </c:pt>
                <c:pt idx="202">
                  <c:v>99.485749370107669</c:v>
                </c:pt>
                <c:pt idx="203">
                  <c:v>97.747542305180502</c:v>
                </c:pt>
                <c:pt idx="204">
                  <c:v>98.316380330663009</c:v>
                </c:pt>
                <c:pt idx="205">
                  <c:v>98.837781108873131</c:v>
                </c:pt>
                <c:pt idx="206">
                  <c:v>99.221777446707975</c:v>
                </c:pt>
                <c:pt idx="207">
                  <c:v>98.462985961242225</c:v>
                </c:pt>
                <c:pt idx="208">
                  <c:v>98.103935072404028</c:v>
                </c:pt>
                <c:pt idx="209">
                  <c:v>98.555815746852758</c:v>
                </c:pt>
                <c:pt idx="210">
                  <c:v>98.003335392843368</c:v>
                </c:pt>
                <c:pt idx="211">
                  <c:v>98.120497214770708</c:v>
                </c:pt>
                <c:pt idx="212">
                  <c:v>98.290003585412421</c:v>
                </c:pt>
                <c:pt idx="213">
                  <c:v>98.204943693751446</c:v>
                </c:pt>
                <c:pt idx="214">
                  <c:v>98.206783931792089</c:v>
                </c:pt>
                <c:pt idx="215">
                  <c:v>98.092075760585971</c:v>
                </c:pt>
                <c:pt idx="216">
                  <c:v>97.976754176699373</c:v>
                </c:pt>
                <c:pt idx="217">
                  <c:v>97.832602196841279</c:v>
                </c:pt>
                <c:pt idx="218">
                  <c:v>97.48745532875553</c:v>
                </c:pt>
                <c:pt idx="219">
                  <c:v>97.770443045242857</c:v>
                </c:pt>
                <c:pt idx="220">
                  <c:v>97.208965971923419</c:v>
                </c:pt>
                <c:pt idx="221">
                  <c:v>97.302000228427616</c:v>
                </c:pt>
                <c:pt idx="222">
                  <c:v>97.856934233158</c:v>
                </c:pt>
                <c:pt idx="223">
                  <c:v>97.110819943083726</c:v>
                </c:pt>
                <c:pt idx="224">
                  <c:v>97.519761729915217</c:v>
                </c:pt>
                <c:pt idx="225">
                  <c:v>97.398306019226453</c:v>
                </c:pt>
                <c:pt idx="226">
                  <c:v>97.249042267032891</c:v>
                </c:pt>
                <c:pt idx="227">
                  <c:v>96.792254291142186</c:v>
                </c:pt>
                <c:pt idx="228">
                  <c:v>96.761379186236468</c:v>
                </c:pt>
                <c:pt idx="229">
                  <c:v>97.607888684977524</c:v>
                </c:pt>
                <c:pt idx="230">
                  <c:v>96.795116883649911</c:v>
                </c:pt>
                <c:pt idx="231">
                  <c:v>96.782439688258037</c:v>
                </c:pt>
                <c:pt idx="232">
                  <c:v>97.969188753642953</c:v>
                </c:pt>
                <c:pt idx="233">
                  <c:v>96.068836270237199</c:v>
                </c:pt>
                <c:pt idx="234">
                  <c:v>95.927751353780451</c:v>
                </c:pt>
                <c:pt idx="235">
                  <c:v>96.474302051880713</c:v>
                </c:pt>
                <c:pt idx="236">
                  <c:v>96.984865872739874</c:v>
                </c:pt>
                <c:pt idx="237">
                  <c:v>96.172298542305711</c:v>
                </c:pt>
                <c:pt idx="238">
                  <c:v>96.759538948195726</c:v>
                </c:pt>
                <c:pt idx="239">
                  <c:v>96.70739887037476</c:v>
                </c:pt>
                <c:pt idx="240">
                  <c:v>95.718986571602954</c:v>
                </c:pt>
                <c:pt idx="241">
                  <c:v>95.67073144075691</c:v>
                </c:pt>
                <c:pt idx="242">
                  <c:v>96.503745860532433</c:v>
                </c:pt>
                <c:pt idx="243">
                  <c:v>95.851279239642849</c:v>
                </c:pt>
                <c:pt idx="244">
                  <c:v>95.632904325474797</c:v>
                </c:pt>
                <c:pt idx="245">
                  <c:v>96.710261462882485</c:v>
                </c:pt>
                <c:pt idx="246">
                  <c:v>95.632495383688067</c:v>
                </c:pt>
                <c:pt idx="247">
                  <c:v>95.740660486304932</c:v>
                </c:pt>
                <c:pt idx="248">
                  <c:v>96.562429006942921</c:v>
                </c:pt>
                <c:pt idx="249">
                  <c:v>95.902601433890368</c:v>
                </c:pt>
                <c:pt idx="250">
                  <c:v>96.146330738841712</c:v>
                </c:pt>
                <c:pt idx="251">
                  <c:v>95.747612496681256</c:v>
                </c:pt>
                <c:pt idx="252">
                  <c:v>95.994613335927255</c:v>
                </c:pt>
                <c:pt idx="253">
                  <c:v>96.00156534630338</c:v>
                </c:pt>
                <c:pt idx="254">
                  <c:v>96.056159074845667</c:v>
                </c:pt>
                <c:pt idx="255">
                  <c:v>96.238751582665756</c:v>
                </c:pt>
                <c:pt idx="256">
                  <c:v>95.949016326695684</c:v>
                </c:pt>
                <c:pt idx="257">
                  <c:v>95.944926908827469</c:v>
                </c:pt>
                <c:pt idx="258">
                  <c:v>96.194994811474942</c:v>
                </c:pt>
                <c:pt idx="259">
                  <c:v>95.768059586022687</c:v>
                </c:pt>
                <c:pt idx="260">
                  <c:v>95.412893644159539</c:v>
                </c:pt>
                <c:pt idx="261">
                  <c:v>95.724302814831859</c:v>
                </c:pt>
                <c:pt idx="262">
                  <c:v>96.017514075989908</c:v>
                </c:pt>
                <c:pt idx="263">
                  <c:v>95.967623177996472</c:v>
                </c:pt>
                <c:pt idx="264">
                  <c:v>95.744545433280024</c:v>
                </c:pt>
                <c:pt idx="265">
                  <c:v>95.5398700689707</c:v>
                </c:pt>
                <c:pt idx="266">
                  <c:v>95.295936293125948</c:v>
                </c:pt>
                <c:pt idx="267">
                  <c:v>94.830765010605091</c:v>
                </c:pt>
                <c:pt idx="268">
                  <c:v>95.458899595178025</c:v>
                </c:pt>
                <c:pt idx="269">
                  <c:v>95.681977339894615</c:v>
                </c:pt>
                <c:pt idx="270">
                  <c:v>95.231936903486627</c:v>
                </c:pt>
                <c:pt idx="271">
                  <c:v>95.443768749065256</c:v>
                </c:pt>
                <c:pt idx="272">
                  <c:v>95.632904325475081</c:v>
                </c:pt>
                <c:pt idx="273">
                  <c:v>94.879020141451164</c:v>
                </c:pt>
                <c:pt idx="274">
                  <c:v>95.440497214770616</c:v>
                </c:pt>
                <c:pt idx="275">
                  <c:v>95.482618218814437</c:v>
                </c:pt>
                <c:pt idx="276">
                  <c:v>94.73445921980634</c:v>
                </c:pt>
                <c:pt idx="277">
                  <c:v>94.816247577172589</c:v>
                </c:pt>
                <c:pt idx="278">
                  <c:v>95.133790874647048</c:v>
                </c:pt>
                <c:pt idx="279">
                  <c:v>94.712171892423925</c:v>
                </c:pt>
                <c:pt idx="280">
                  <c:v>94.477848248569472</c:v>
                </c:pt>
                <c:pt idx="281">
                  <c:v>94.965306858472744</c:v>
                </c:pt>
                <c:pt idx="282">
                  <c:v>94.546550468757104</c:v>
                </c:pt>
                <c:pt idx="283">
                  <c:v>94.534282215152061</c:v>
                </c:pt>
                <c:pt idx="284">
                  <c:v>94.591943007095352</c:v>
                </c:pt>
                <c:pt idx="285">
                  <c:v>94.846918211184786</c:v>
                </c:pt>
                <c:pt idx="286">
                  <c:v>94.409963911955515</c:v>
                </c:pt>
                <c:pt idx="287">
                  <c:v>94.036395589684943</c:v>
                </c:pt>
                <c:pt idx="288">
                  <c:v>95.311680551918656</c:v>
                </c:pt>
                <c:pt idx="289">
                  <c:v>94.491547798428414</c:v>
                </c:pt>
                <c:pt idx="290">
                  <c:v>94.113481116502712</c:v>
                </c:pt>
                <c:pt idx="291">
                  <c:v>94.882700617532493</c:v>
                </c:pt>
                <c:pt idx="292">
                  <c:v>94.015744029449863</c:v>
                </c:pt>
                <c:pt idx="293">
                  <c:v>93.824359273212906</c:v>
                </c:pt>
                <c:pt idx="294">
                  <c:v>94.746114060730989</c:v>
                </c:pt>
                <c:pt idx="295">
                  <c:v>94.750816891279541</c:v>
                </c:pt>
                <c:pt idx="296">
                  <c:v>94.001226596017446</c:v>
                </c:pt>
                <c:pt idx="297">
                  <c:v>94.810522392156983</c:v>
                </c:pt>
                <c:pt idx="298">
                  <c:v>94.889243686121986</c:v>
                </c:pt>
                <c:pt idx="299">
                  <c:v>94.115321354543397</c:v>
                </c:pt>
                <c:pt idx="300">
                  <c:v>94.005724955672591</c:v>
                </c:pt>
                <c:pt idx="301">
                  <c:v>94.655737925841294</c:v>
                </c:pt>
                <c:pt idx="302">
                  <c:v>94.512608300450282</c:v>
                </c:pt>
                <c:pt idx="303">
                  <c:v>93.982824215610108</c:v>
                </c:pt>
                <c:pt idx="304">
                  <c:v>94.76983268436706</c:v>
                </c:pt>
                <c:pt idx="305">
                  <c:v>94.343306400701721</c:v>
                </c:pt>
                <c:pt idx="306">
                  <c:v>93.936000381017749</c:v>
                </c:pt>
                <c:pt idx="307">
                  <c:v>94.117161592584011</c:v>
                </c:pt>
                <c:pt idx="308">
                  <c:v>94.200790187990989</c:v>
                </c:pt>
                <c:pt idx="309">
                  <c:v>93.915553291676247</c:v>
                </c:pt>
                <c:pt idx="310">
                  <c:v>93.70556168413826</c:v>
                </c:pt>
                <c:pt idx="311">
                  <c:v>94.221441748226241</c:v>
                </c:pt>
                <c:pt idx="312">
                  <c:v>93.911054932021187</c:v>
                </c:pt>
                <c:pt idx="313">
                  <c:v>93.559569466239537</c:v>
                </c:pt>
                <c:pt idx="314">
                  <c:v>92.908125199816794</c:v>
                </c:pt>
                <c:pt idx="315">
                  <c:v>93.845010833447745</c:v>
                </c:pt>
                <c:pt idx="316">
                  <c:v>94.154784236972546</c:v>
                </c:pt>
                <c:pt idx="317">
                  <c:v>93.91105493202096</c:v>
                </c:pt>
                <c:pt idx="318">
                  <c:v>93.980779506675745</c:v>
                </c:pt>
                <c:pt idx="319">
                  <c:v>94.106324635232923</c:v>
                </c:pt>
                <c:pt idx="320">
                  <c:v>93.961763713588098</c:v>
                </c:pt>
                <c:pt idx="321">
                  <c:v>93.999590828870197</c:v>
                </c:pt>
                <c:pt idx="322">
                  <c:v>93.422982909437636</c:v>
                </c:pt>
                <c:pt idx="323">
                  <c:v>93.986913633478423</c:v>
                </c:pt>
                <c:pt idx="324">
                  <c:v>94.074018234073321</c:v>
                </c:pt>
                <c:pt idx="325">
                  <c:v>93.77569520057979</c:v>
                </c:pt>
                <c:pt idx="326">
                  <c:v>93.526240710612811</c:v>
                </c:pt>
                <c:pt idx="327">
                  <c:v>93.48207499763484</c:v>
                </c:pt>
                <c:pt idx="328">
                  <c:v>93.270038681162873</c:v>
                </c:pt>
                <c:pt idx="329">
                  <c:v>93.58655962417015</c:v>
                </c:pt>
                <c:pt idx="330">
                  <c:v>93.846237658808121</c:v>
                </c:pt>
                <c:pt idx="331">
                  <c:v>93.857688028839391</c:v>
                </c:pt>
                <c:pt idx="332">
                  <c:v>93.661395971160459</c:v>
                </c:pt>
                <c:pt idx="333">
                  <c:v>93.453449072556722</c:v>
                </c:pt>
                <c:pt idx="334">
                  <c:v>93.423596322118016</c:v>
                </c:pt>
                <c:pt idx="335">
                  <c:v>93.369002593575843</c:v>
                </c:pt>
                <c:pt idx="336">
                  <c:v>93.223010375677262</c:v>
                </c:pt>
                <c:pt idx="337">
                  <c:v>93.52685412329285</c:v>
                </c:pt>
                <c:pt idx="338">
                  <c:v>93.506202563057869</c:v>
                </c:pt>
                <c:pt idx="339">
                  <c:v>93.203381169909107</c:v>
                </c:pt>
                <c:pt idx="340">
                  <c:v>93.291303654077907</c:v>
                </c:pt>
                <c:pt idx="341">
                  <c:v>93.372069656977359</c:v>
                </c:pt>
                <c:pt idx="342">
                  <c:v>93.599850232242161</c:v>
                </c:pt>
                <c:pt idx="343">
                  <c:v>93.363072937666971</c:v>
                </c:pt>
                <c:pt idx="344">
                  <c:v>93.406829708857785</c:v>
                </c:pt>
                <c:pt idx="345">
                  <c:v>93.264517967040632</c:v>
                </c:pt>
                <c:pt idx="346">
                  <c:v>93.053504005035578</c:v>
                </c:pt>
                <c:pt idx="347">
                  <c:v>93.631543220721881</c:v>
                </c:pt>
                <c:pt idx="348">
                  <c:v>93.840308002899064</c:v>
                </c:pt>
                <c:pt idx="349">
                  <c:v>93.009951704738029</c:v>
                </c:pt>
                <c:pt idx="350">
                  <c:v>93.300709315175169</c:v>
                </c:pt>
                <c:pt idx="351">
                  <c:v>93.038168688029245</c:v>
                </c:pt>
                <c:pt idx="352">
                  <c:v>93.283329289234828</c:v>
                </c:pt>
                <c:pt idx="353">
                  <c:v>93.998568474403086</c:v>
                </c:pt>
                <c:pt idx="354">
                  <c:v>93.45958319935913</c:v>
                </c:pt>
                <c:pt idx="355">
                  <c:v>93.279239871366386</c:v>
                </c:pt>
                <c:pt idx="356">
                  <c:v>93.536055313496732</c:v>
                </c:pt>
                <c:pt idx="357">
                  <c:v>93.063523078812835</c:v>
                </c:pt>
                <c:pt idx="358">
                  <c:v>93.661191500267151</c:v>
                </c:pt>
                <c:pt idx="359">
                  <c:v>93.026718317997918</c:v>
                </c:pt>
                <c:pt idx="360">
                  <c:v>93.665689859922068</c:v>
                </c:pt>
                <c:pt idx="361">
                  <c:v>93.100941252307948</c:v>
                </c:pt>
                <c:pt idx="362">
                  <c:v>93.035919508201815</c:v>
                </c:pt>
                <c:pt idx="363">
                  <c:v>93.373092011444172</c:v>
                </c:pt>
                <c:pt idx="364">
                  <c:v>93.709446631113067</c:v>
                </c:pt>
                <c:pt idx="365">
                  <c:v>93.028967497825434</c:v>
                </c:pt>
                <c:pt idx="366">
                  <c:v>93.577153963073286</c:v>
                </c:pt>
                <c:pt idx="367">
                  <c:v>93.336082779735918</c:v>
                </c:pt>
                <c:pt idx="368">
                  <c:v>92.871320439002005</c:v>
                </c:pt>
                <c:pt idx="369">
                  <c:v>92.52964957610439</c:v>
                </c:pt>
                <c:pt idx="370">
                  <c:v>92.999728160067079</c:v>
                </c:pt>
                <c:pt idx="371">
                  <c:v>93.177822308232365</c:v>
                </c:pt>
                <c:pt idx="372">
                  <c:v>92.792190203250172</c:v>
                </c:pt>
                <c:pt idx="373">
                  <c:v>93.494547722133149</c:v>
                </c:pt>
                <c:pt idx="374">
                  <c:v>93.070270618295638</c:v>
                </c:pt>
                <c:pt idx="375">
                  <c:v>92.960878690317998</c:v>
                </c:pt>
                <c:pt idx="376">
                  <c:v>93.090104294957058</c:v>
                </c:pt>
                <c:pt idx="377">
                  <c:v>93.197247043106799</c:v>
                </c:pt>
                <c:pt idx="378">
                  <c:v>92.831653085679534</c:v>
                </c:pt>
                <c:pt idx="379">
                  <c:v>93.01813054047453</c:v>
                </c:pt>
                <c:pt idx="380">
                  <c:v>93.245502173952943</c:v>
                </c:pt>
                <c:pt idx="381">
                  <c:v>93.070679560082411</c:v>
                </c:pt>
                <c:pt idx="382">
                  <c:v>92.752522849927374</c:v>
                </c:pt>
                <c:pt idx="383">
                  <c:v>93.161055694972319</c:v>
                </c:pt>
                <c:pt idx="384">
                  <c:v>92.897901655146043</c:v>
                </c:pt>
                <c:pt idx="385">
                  <c:v>92.731053406118804</c:v>
                </c:pt>
                <c:pt idx="386">
                  <c:v>92.735551765773948</c:v>
                </c:pt>
                <c:pt idx="387">
                  <c:v>92.955971388876236</c:v>
                </c:pt>
                <c:pt idx="388">
                  <c:v>92.640472800335601</c:v>
                </c:pt>
                <c:pt idx="389">
                  <c:v>92.522902036621758</c:v>
                </c:pt>
                <c:pt idx="390">
                  <c:v>93.121388341649407</c:v>
                </c:pt>
                <c:pt idx="391">
                  <c:v>92.523106507515038</c:v>
                </c:pt>
                <c:pt idx="392">
                  <c:v>92.671756847028249</c:v>
                </c:pt>
                <c:pt idx="393">
                  <c:v>93.409896772259074</c:v>
                </c:pt>
                <c:pt idx="394">
                  <c:v>92.487528572060597</c:v>
                </c:pt>
                <c:pt idx="395">
                  <c:v>92.468308308079514</c:v>
                </c:pt>
                <c:pt idx="396">
                  <c:v>92.925505225757149</c:v>
                </c:pt>
                <c:pt idx="397">
                  <c:v>92.836969328908111</c:v>
                </c:pt>
                <c:pt idx="398">
                  <c:v>92.512269550164177</c:v>
                </c:pt>
                <c:pt idx="399">
                  <c:v>92.810183641870651</c:v>
                </c:pt>
                <c:pt idx="400">
                  <c:v>93.360005874265497</c:v>
                </c:pt>
                <c:pt idx="401">
                  <c:v>92.691386052796062</c:v>
                </c:pt>
                <c:pt idx="402">
                  <c:v>93.145311436179028</c:v>
                </c:pt>
                <c:pt idx="403">
                  <c:v>93.11648104020756</c:v>
                </c:pt>
                <c:pt idx="404">
                  <c:v>93.01260982635219</c:v>
                </c:pt>
                <c:pt idx="405">
                  <c:v>92.999114747386898</c:v>
                </c:pt>
                <c:pt idx="406">
                  <c:v>93.488822537117571</c:v>
                </c:pt>
                <c:pt idx="407">
                  <c:v>93.126091172198045</c:v>
                </c:pt>
                <c:pt idx="408">
                  <c:v>92.989709086289864</c:v>
                </c:pt>
                <c:pt idx="409">
                  <c:v>93.147151674219728</c:v>
                </c:pt>
                <c:pt idx="410">
                  <c:v>92.941249484550255</c:v>
                </c:pt>
                <c:pt idx="411">
                  <c:v>92.97969001251235</c:v>
                </c:pt>
                <c:pt idx="412">
                  <c:v>93.225464026398186</c:v>
                </c:pt>
                <c:pt idx="413">
                  <c:v>92.646197985351463</c:v>
                </c:pt>
                <c:pt idx="414">
                  <c:v>93.037350804455627</c:v>
                </c:pt>
                <c:pt idx="415">
                  <c:v>93.022424429236182</c:v>
                </c:pt>
                <c:pt idx="416">
                  <c:v>92.999728160067278</c:v>
                </c:pt>
                <c:pt idx="417">
                  <c:v>92.587514838941047</c:v>
                </c:pt>
                <c:pt idx="418">
                  <c:v>92.55111901991296</c:v>
                </c:pt>
                <c:pt idx="419">
                  <c:v>92.748637902952495</c:v>
                </c:pt>
                <c:pt idx="420">
                  <c:v>92.59732944182511</c:v>
                </c:pt>
                <c:pt idx="421">
                  <c:v>92.722465628595259</c:v>
                </c:pt>
                <c:pt idx="422">
                  <c:v>92.831857556572729</c:v>
                </c:pt>
                <c:pt idx="423">
                  <c:v>92.461560768596925</c:v>
                </c:pt>
                <c:pt idx="424">
                  <c:v>92.318022201419097</c:v>
                </c:pt>
                <c:pt idx="425">
                  <c:v>92.403286563973595</c:v>
                </c:pt>
                <c:pt idx="426">
                  <c:v>92.675028381322974</c:v>
                </c:pt>
                <c:pt idx="427">
                  <c:v>92.264450827344078</c:v>
                </c:pt>
                <c:pt idx="428">
                  <c:v>92.453586403753803</c:v>
                </c:pt>
                <c:pt idx="429">
                  <c:v>92.633316319066168</c:v>
                </c:pt>
                <c:pt idx="430">
                  <c:v>92.343172121309166</c:v>
                </c:pt>
                <c:pt idx="431">
                  <c:v>92.593035553063402</c:v>
                </c:pt>
                <c:pt idx="432">
                  <c:v>92.535374761119897</c:v>
                </c:pt>
                <c:pt idx="433">
                  <c:v>92.392654077515814</c:v>
                </c:pt>
                <c:pt idx="434">
                  <c:v>92.114573662470548</c:v>
                </c:pt>
                <c:pt idx="435">
                  <c:v>92.467490424506124</c:v>
                </c:pt>
                <c:pt idx="436">
                  <c:v>91.880863431296333</c:v>
                </c:pt>
                <c:pt idx="437">
                  <c:v>92.132771571984492</c:v>
                </c:pt>
                <c:pt idx="438">
                  <c:v>92.080018081483189</c:v>
                </c:pt>
                <c:pt idx="439">
                  <c:v>92.432934843518751</c:v>
                </c:pt>
                <c:pt idx="440">
                  <c:v>91.821157930418835</c:v>
                </c:pt>
                <c:pt idx="441">
                  <c:v>91.998434195010461</c:v>
                </c:pt>
                <c:pt idx="442">
                  <c:v>92.093717631341988</c:v>
                </c:pt>
                <c:pt idx="443">
                  <c:v>91.840173723506595</c:v>
                </c:pt>
                <c:pt idx="444">
                  <c:v>92.01458739559024</c:v>
                </c:pt>
                <c:pt idx="445">
                  <c:v>92.465241244678481</c:v>
                </c:pt>
                <c:pt idx="446">
                  <c:v>91.83506195117107</c:v>
                </c:pt>
                <c:pt idx="447">
                  <c:v>92.363005797970587</c:v>
                </c:pt>
                <c:pt idx="448">
                  <c:v>92.199020141451186</c:v>
                </c:pt>
                <c:pt idx="449">
                  <c:v>92.372411459067692</c:v>
                </c:pt>
                <c:pt idx="450">
                  <c:v>92.235415960479116</c:v>
                </c:pt>
                <c:pt idx="451">
                  <c:v>91.98166758175033</c:v>
                </c:pt>
                <c:pt idx="452">
                  <c:v>92.314341725337627</c:v>
                </c:pt>
                <c:pt idx="453">
                  <c:v>92.310661249256157</c:v>
                </c:pt>
                <c:pt idx="454">
                  <c:v>92.574633172655837</c:v>
                </c:pt>
                <c:pt idx="455">
                  <c:v>92.844943693751304</c:v>
                </c:pt>
                <c:pt idx="456">
                  <c:v>91.954064011138954</c:v>
                </c:pt>
                <c:pt idx="457">
                  <c:v>92.197997786984132</c:v>
                </c:pt>
                <c:pt idx="458">
                  <c:v>92.258316700541727</c:v>
                </c:pt>
                <c:pt idx="459">
                  <c:v>91.858985045700692</c:v>
                </c:pt>
                <c:pt idx="460">
                  <c:v>91.944044937361767</c:v>
                </c:pt>
                <c:pt idx="461">
                  <c:v>92.177346226749151</c:v>
                </c:pt>
                <c:pt idx="462">
                  <c:v>92.470557487907371</c:v>
                </c:pt>
                <c:pt idx="463">
                  <c:v>91.576610741893532</c:v>
                </c:pt>
                <c:pt idx="464">
                  <c:v>91.849579384603771</c:v>
                </c:pt>
                <c:pt idx="465">
                  <c:v>92.131749217517211</c:v>
                </c:pt>
                <c:pt idx="466">
                  <c:v>91.287693369497248</c:v>
                </c:pt>
                <c:pt idx="467">
                  <c:v>91.712583886015068</c:v>
                </c:pt>
                <c:pt idx="468">
                  <c:v>92.207403448081166</c:v>
                </c:pt>
                <c:pt idx="469">
                  <c:v>91.60094277821004</c:v>
                </c:pt>
                <c:pt idx="470">
                  <c:v>91.624047989166144</c:v>
                </c:pt>
                <c:pt idx="471">
                  <c:v>92.243594796215774</c:v>
                </c:pt>
                <c:pt idx="472">
                  <c:v>92.035852368505473</c:v>
                </c:pt>
                <c:pt idx="473">
                  <c:v>91.36355207095454</c:v>
                </c:pt>
                <c:pt idx="474">
                  <c:v>91.307527046158697</c:v>
                </c:pt>
                <c:pt idx="475">
                  <c:v>92.10373670511926</c:v>
                </c:pt>
                <c:pt idx="476">
                  <c:v>91.375411382772498</c:v>
                </c:pt>
                <c:pt idx="477">
                  <c:v>91.854691156939012</c:v>
                </c:pt>
                <c:pt idx="478">
                  <c:v>92.336629052719772</c:v>
                </c:pt>
                <c:pt idx="479">
                  <c:v>91.344945219653653</c:v>
                </c:pt>
                <c:pt idx="480">
                  <c:v>91.112052872053113</c:v>
                </c:pt>
                <c:pt idx="481">
                  <c:v>91.281150300907768</c:v>
                </c:pt>
                <c:pt idx="482">
                  <c:v>91.177688028839711</c:v>
                </c:pt>
                <c:pt idx="483">
                  <c:v>90.973626077210639</c:v>
                </c:pt>
                <c:pt idx="484">
                  <c:v>91.230850461127503</c:v>
                </c:pt>
                <c:pt idx="485">
                  <c:v>90.922099412069912</c:v>
                </c:pt>
                <c:pt idx="486">
                  <c:v>91.36457442542158</c:v>
                </c:pt>
                <c:pt idx="487">
                  <c:v>90.925575417257917</c:v>
                </c:pt>
                <c:pt idx="488">
                  <c:v>91.091196840924837</c:v>
                </c:pt>
                <c:pt idx="489">
                  <c:v>90.924348591897541</c:v>
                </c:pt>
                <c:pt idx="490">
                  <c:v>90.857282138857173</c:v>
                </c:pt>
                <c:pt idx="491">
                  <c:v>91.414056381628299</c:v>
                </c:pt>
                <c:pt idx="492">
                  <c:v>90.974035018997341</c:v>
                </c:pt>
                <c:pt idx="493">
                  <c:v>91.249866254215334</c:v>
                </c:pt>
                <c:pt idx="494">
                  <c:v>91.396676355687731</c:v>
                </c:pt>
                <c:pt idx="495">
                  <c:v>91.282172655374865</c:v>
                </c:pt>
                <c:pt idx="496">
                  <c:v>90.809844891584575</c:v>
                </c:pt>
                <c:pt idx="497">
                  <c:v>90.977102082398702</c:v>
                </c:pt>
                <c:pt idx="498">
                  <c:v>91.357417944152104</c:v>
                </c:pt>
                <c:pt idx="499">
                  <c:v>91.084653772335471</c:v>
                </c:pt>
                <c:pt idx="500">
                  <c:v>91.116346760814778</c:v>
                </c:pt>
                <c:pt idx="501">
                  <c:v>91.580086747081808</c:v>
                </c:pt>
                <c:pt idx="502">
                  <c:v>90.901447851835002</c:v>
                </c:pt>
                <c:pt idx="503">
                  <c:v>91.071772106050346</c:v>
                </c:pt>
                <c:pt idx="504">
                  <c:v>91.273789348745012</c:v>
                </c:pt>
                <c:pt idx="505">
                  <c:v>91.119413824216252</c:v>
                </c:pt>
                <c:pt idx="506">
                  <c:v>91.393609292286712</c:v>
                </c:pt>
                <c:pt idx="507">
                  <c:v>91.196499351033864</c:v>
                </c:pt>
                <c:pt idx="508">
                  <c:v>91.033127107194616</c:v>
                </c:pt>
                <c:pt idx="509">
                  <c:v>91.011657663386032</c:v>
                </c:pt>
                <c:pt idx="510">
                  <c:v>91.024334858777905</c:v>
                </c:pt>
                <c:pt idx="511">
                  <c:v>91.158263293964964</c:v>
                </c:pt>
                <c:pt idx="512">
                  <c:v>90.949907453574411</c:v>
                </c:pt>
                <c:pt idx="513">
                  <c:v>90.779787670252361</c:v>
                </c:pt>
                <c:pt idx="514">
                  <c:v>90.980782558480215</c:v>
                </c:pt>
                <c:pt idx="515">
                  <c:v>90.425644082856408</c:v>
                </c:pt>
                <c:pt idx="516">
                  <c:v>90.467356145113271</c:v>
                </c:pt>
                <c:pt idx="517">
                  <c:v>90.724171587243291</c:v>
                </c:pt>
                <c:pt idx="518">
                  <c:v>91.165828717021441</c:v>
                </c:pt>
                <c:pt idx="519">
                  <c:v>91.080359883573806</c:v>
                </c:pt>
                <c:pt idx="520">
                  <c:v>89.978875180742961</c:v>
                </c:pt>
                <c:pt idx="521">
                  <c:v>91.218173265735743</c:v>
                </c:pt>
                <c:pt idx="522">
                  <c:v>90.482691462119604</c:v>
                </c:pt>
                <c:pt idx="523">
                  <c:v>90.283741282826028</c:v>
                </c:pt>
                <c:pt idx="524">
                  <c:v>91.191796520485411</c:v>
                </c:pt>
                <c:pt idx="525">
                  <c:v>90.279038452277476</c:v>
                </c:pt>
                <c:pt idx="526">
                  <c:v>90.339152894941577</c:v>
                </c:pt>
                <c:pt idx="527">
                  <c:v>90.930891660486736</c:v>
                </c:pt>
                <c:pt idx="528">
                  <c:v>90.4955731284048</c:v>
                </c:pt>
                <c:pt idx="529">
                  <c:v>90.300098954299372</c:v>
                </c:pt>
                <c:pt idx="530">
                  <c:v>90.539125428702121</c:v>
                </c:pt>
                <c:pt idx="531">
                  <c:v>90.582064316319389</c:v>
                </c:pt>
                <c:pt idx="532">
                  <c:v>89.877457617608798</c:v>
                </c:pt>
                <c:pt idx="533">
                  <c:v>89.948000075837257</c:v>
                </c:pt>
                <c:pt idx="534">
                  <c:v>90.763021056992315</c:v>
                </c:pt>
                <c:pt idx="535">
                  <c:v>89.88931692942694</c:v>
                </c:pt>
                <c:pt idx="536">
                  <c:v>89.403085144884372</c:v>
                </c:pt>
                <c:pt idx="537">
                  <c:v>90.221991073014536</c:v>
                </c:pt>
                <c:pt idx="538">
                  <c:v>89.778902646982658</c:v>
                </c:pt>
                <c:pt idx="539">
                  <c:v>89.611645456168404</c:v>
                </c:pt>
                <c:pt idx="540">
                  <c:v>89.769292514992102</c:v>
                </c:pt>
                <c:pt idx="541">
                  <c:v>88.648587548180501</c:v>
                </c:pt>
                <c:pt idx="542">
                  <c:v>89.589358128786088</c:v>
                </c:pt>
                <c:pt idx="543">
                  <c:v>89.83595002624547</c:v>
                </c:pt>
                <c:pt idx="544">
                  <c:v>90.155129090867504</c:v>
                </c:pt>
                <c:pt idx="545">
                  <c:v>90.108509727168794</c:v>
                </c:pt>
                <c:pt idx="546">
                  <c:v>90.055756236667321</c:v>
                </c:pt>
                <c:pt idx="547">
                  <c:v>90.229352025177434</c:v>
                </c:pt>
                <c:pt idx="548">
                  <c:v>89.708360188754142</c:v>
                </c:pt>
                <c:pt idx="549">
                  <c:v>89.750072251011005</c:v>
                </c:pt>
                <c:pt idx="550">
                  <c:v>90.31257167879771</c:v>
                </c:pt>
                <c:pt idx="551">
                  <c:v>90.044919279316503</c:v>
                </c:pt>
                <c:pt idx="552">
                  <c:v>90.048190813611015</c:v>
                </c:pt>
                <c:pt idx="553">
                  <c:v>90.126503165789103</c:v>
                </c:pt>
                <c:pt idx="554">
                  <c:v>89.909559547875162</c:v>
                </c:pt>
                <c:pt idx="555">
                  <c:v>89.987054016479647</c:v>
                </c:pt>
                <c:pt idx="556">
                  <c:v>89.745573891355747</c:v>
                </c:pt>
                <c:pt idx="557">
                  <c:v>90.000753566338545</c:v>
                </c:pt>
                <c:pt idx="558">
                  <c:v>89.699567940337261</c:v>
                </c:pt>
                <c:pt idx="559">
                  <c:v>89.556847256733064</c:v>
                </c:pt>
                <c:pt idx="560">
                  <c:v>89.96701586892496</c:v>
                </c:pt>
                <c:pt idx="561">
                  <c:v>89.619210879224994</c:v>
                </c:pt>
                <c:pt idx="562">
                  <c:v>89.333156099336264</c:v>
                </c:pt>
                <c:pt idx="563">
                  <c:v>89.922032272373471</c:v>
                </c:pt>
                <c:pt idx="564">
                  <c:v>89.00150431021585</c:v>
                </c:pt>
                <c:pt idx="565">
                  <c:v>89.176531394979705</c:v>
                </c:pt>
                <c:pt idx="566">
                  <c:v>89.283674143129772</c:v>
                </c:pt>
                <c:pt idx="567">
                  <c:v>89.638431143205935</c:v>
                </c:pt>
                <c:pt idx="568">
                  <c:v>88.977785686579836</c:v>
                </c:pt>
                <c:pt idx="569">
                  <c:v>89.288376973678339</c:v>
                </c:pt>
                <c:pt idx="570">
                  <c:v>89.855783702906933</c:v>
                </c:pt>
                <c:pt idx="571">
                  <c:v>89.101490577096371</c:v>
                </c:pt>
                <c:pt idx="572">
                  <c:v>89.03892000762967</c:v>
                </c:pt>
                <c:pt idx="573">
                  <c:v>89.535784278629905</c:v>
                </c:pt>
                <c:pt idx="574">
                  <c:v>88.638157056534567</c:v>
                </c:pt>
                <c:pt idx="575">
                  <c:v>88.824225569542946</c:v>
                </c:pt>
                <c:pt idx="576">
                  <c:v>89.276106243991606</c:v>
                </c:pt>
                <c:pt idx="577">
                  <c:v>89.69322686655984</c:v>
                </c:pt>
                <c:pt idx="578">
                  <c:v>89.077769477378439</c:v>
                </c:pt>
                <c:pt idx="579">
                  <c:v>88.809912607003994</c:v>
                </c:pt>
                <c:pt idx="580">
                  <c:v>88.944863396658278</c:v>
                </c:pt>
                <c:pt idx="581">
                  <c:v>88.856940912489662</c:v>
                </c:pt>
                <c:pt idx="582">
                  <c:v>88.822180860608839</c:v>
                </c:pt>
                <c:pt idx="583">
                  <c:v>89.053232970168636</c:v>
                </c:pt>
                <c:pt idx="584">
                  <c:v>88.771063137254799</c:v>
                </c:pt>
                <c:pt idx="585">
                  <c:v>88.53592160982673</c:v>
                </c:pt>
                <c:pt idx="586">
                  <c:v>88.683140653086042</c:v>
                </c:pt>
                <c:pt idx="587">
                  <c:v>88.858985621423614</c:v>
                </c:pt>
                <c:pt idx="588">
                  <c:v>88.509340393682635</c:v>
                </c:pt>
                <c:pt idx="589">
                  <c:v>88.249662359044706</c:v>
                </c:pt>
                <c:pt idx="590">
                  <c:v>88.521608647287579</c:v>
                </c:pt>
                <c:pt idx="591">
                  <c:v>88.38870256656763</c:v>
                </c:pt>
                <c:pt idx="592">
                  <c:v>88.732213667505931</c:v>
                </c:pt>
                <c:pt idx="593">
                  <c:v>88.858985621423813</c:v>
                </c:pt>
                <c:pt idx="594">
                  <c:v>88.174008128481063</c:v>
                </c:pt>
                <c:pt idx="595">
                  <c:v>88.689274779888748</c:v>
                </c:pt>
                <c:pt idx="596">
                  <c:v>89.1309319096666</c:v>
                </c:pt>
                <c:pt idx="597">
                  <c:v>88.90601392690931</c:v>
                </c:pt>
                <c:pt idx="598">
                  <c:v>88.734258376440096</c:v>
                </c:pt>
                <c:pt idx="599">
                  <c:v>88.938729269855642</c:v>
                </c:pt>
                <c:pt idx="600">
                  <c:v>88.413239073777305</c:v>
                </c:pt>
                <c:pt idx="601">
                  <c:v>88.435730872053171</c:v>
                </c:pt>
                <c:pt idx="602">
                  <c:v>88.963265777065601</c:v>
                </c:pt>
                <c:pt idx="603">
                  <c:v>88.750616047913184</c:v>
                </c:pt>
                <c:pt idx="604">
                  <c:v>88.09835389791705</c:v>
                </c:pt>
                <c:pt idx="605">
                  <c:v>88.799689062333186</c:v>
                </c:pt>
                <c:pt idx="606">
                  <c:v>88.955086941328972</c:v>
                </c:pt>
                <c:pt idx="607">
                  <c:v>88.12289040512691</c:v>
                </c:pt>
                <c:pt idx="608">
                  <c:v>88.734258376439982</c:v>
                </c:pt>
                <c:pt idx="609">
                  <c:v>88.153561039139291</c:v>
                </c:pt>
                <c:pt idx="610">
                  <c:v>88.476625050736175</c:v>
                </c:pt>
                <c:pt idx="611">
                  <c:v>88.266020030517979</c:v>
                </c:pt>
                <c:pt idx="612">
                  <c:v>88.490938013275397</c:v>
                </c:pt>
                <c:pt idx="613">
                  <c:v>88.554323990234352</c:v>
                </c:pt>
                <c:pt idx="614">
                  <c:v>88.384613148699245</c:v>
                </c:pt>
                <c:pt idx="615">
                  <c:v>88.820136151674788</c:v>
                </c:pt>
                <c:pt idx="616">
                  <c:v>87.349990428015474</c:v>
                </c:pt>
                <c:pt idx="617">
                  <c:v>87.908195967040399</c:v>
                </c:pt>
                <c:pt idx="618">
                  <c:v>88.135158658731896</c:v>
                </c:pt>
                <c:pt idx="619">
                  <c:v>87.720082745097926</c:v>
                </c:pt>
                <c:pt idx="620">
                  <c:v>88.006341995880078</c:v>
                </c:pt>
                <c:pt idx="621">
                  <c:v>88.56659224383931</c:v>
                </c:pt>
                <c:pt idx="622">
                  <c:v>88.290556537728037</c:v>
                </c:pt>
                <c:pt idx="623">
                  <c:v>87.883659459830469</c:v>
                </c:pt>
                <c:pt idx="624">
                  <c:v>87.754842796978608</c:v>
                </c:pt>
                <c:pt idx="625">
                  <c:v>87.460404710460224</c:v>
                </c:pt>
                <c:pt idx="626">
                  <c:v>88.390747275501596</c:v>
                </c:pt>
                <c:pt idx="627">
                  <c:v>87.95113485465788</c:v>
                </c:pt>
                <c:pt idx="628">
                  <c:v>88.206723471427594</c:v>
                </c:pt>
                <c:pt idx="629">
                  <c:v>87.685322693217373</c:v>
                </c:pt>
                <c:pt idx="630">
                  <c:v>87.679188566414894</c:v>
                </c:pt>
                <c:pt idx="631">
                  <c:v>87.507433015945736</c:v>
                </c:pt>
                <c:pt idx="632">
                  <c:v>87.307051540398334</c:v>
                </c:pt>
                <c:pt idx="633">
                  <c:v>87.550371903563004</c:v>
                </c:pt>
                <c:pt idx="634">
                  <c:v>87.683277984283293</c:v>
                </c:pt>
                <c:pt idx="635">
                  <c:v>87.558550739299463</c:v>
                </c:pt>
                <c:pt idx="636">
                  <c:v>87.486985926603964</c:v>
                </c:pt>
                <c:pt idx="637">
                  <c:v>87.266157361715187</c:v>
                </c:pt>
                <c:pt idx="638">
                  <c:v>87.715993327229569</c:v>
                </c:pt>
                <c:pt idx="639">
                  <c:v>87.419510531776965</c:v>
                </c:pt>
                <c:pt idx="640">
                  <c:v>87.448136456855195</c:v>
                </c:pt>
                <c:pt idx="641">
                  <c:v>87.200726675822168</c:v>
                </c:pt>
                <c:pt idx="642">
                  <c:v>87.5810425375753</c:v>
                </c:pt>
                <c:pt idx="643">
                  <c:v>87.047373505760334</c:v>
                </c:pt>
                <c:pt idx="644">
                  <c:v>87.840720572213286</c:v>
                </c:pt>
                <c:pt idx="645">
                  <c:v>87.752798088044528</c:v>
                </c:pt>
                <c:pt idx="646">
                  <c:v>87.390884606698663</c:v>
                </c:pt>
                <c:pt idx="647">
                  <c:v>87.110759482719288</c:v>
                </c:pt>
                <c:pt idx="648">
                  <c:v>87.871391206225809</c:v>
                </c:pt>
                <c:pt idx="649">
                  <c:v>87.047373505760376</c:v>
                </c:pt>
                <c:pt idx="650">
                  <c:v>87.180279586480438</c:v>
                </c:pt>
                <c:pt idx="651">
                  <c:v>87.902061840238076</c:v>
                </c:pt>
                <c:pt idx="652">
                  <c:v>87.129161863126583</c:v>
                </c:pt>
                <c:pt idx="653">
                  <c:v>86.934914514381603</c:v>
                </c:pt>
                <c:pt idx="654">
                  <c:v>87.54219306782646</c:v>
                </c:pt>
                <c:pt idx="655">
                  <c:v>87.037149961089639</c:v>
                </c:pt>
                <c:pt idx="656">
                  <c:v>86.697728278019298</c:v>
                </c:pt>
                <c:pt idx="657">
                  <c:v>86.902199171435171</c:v>
                </c:pt>
                <c:pt idx="658">
                  <c:v>87.771200468451909</c:v>
                </c:pt>
                <c:pt idx="659">
                  <c:v>86.722264785229271</c:v>
                </c:pt>
                <c:pt idx="660">
                  <c:v>86.662968226138659</c:v>
                </c:pt>
                <c:pt idx="661">
                  <c:v>87.462449419394176</c:v>
                </c:pt>
                <c:pt idx="662">
                  <c:v>86.319457125200273</c:v>
                </c:pt>
                <c:pt idx="663">
                  <c:v>86.444184370183933</c:v>
                </c:pt>
                <c:pt idx="664">
                  <c:v>86.832679067673638</c:v>
                </c:pt>
                <c:pt idx="665">
                  <c:v>86.822455523003029</c:v>
                </c:pt>
                <c:pt idx="666">
                  <c:v>86.703862404821905</c:v>
                </c:pt>
                <c:pt idx="667">
                  <c:v>86.832679067673737</c:v>
                </c:pt>
                <c:pt idx="668">
                  <c:v>86.378753684290771</c:v>
                </c:pt>
                <c:pt idx="669">
                  <c:v>86.354217177080997</c:v>
                </c:pt>
                <c:pt idx="670">
                  <c:v>86.343993632410005</c:v>
                </c:pt>
                <c:pt idx="671">
                  <c:v>86.591403413443331</c:v>
                </c:pt>
                <c:pt idx="672">
                  <c:v>86.431916116579046</c:v>
                </c:pt>
                <c:pt idx="673">
                  <c:v>86.198819298085041</c:v>
                </c:pt>
                <c:pt idx="674">
                  <c:v>86.939003932250031</c:v>
                </c:pt>
                <c:pt idx="675">
                  <c:v>85.857352906080735</c:v>
                </c:pt>
                <c:pt idx="676">
                  <c:v>86.061823799496537</c:v>
                </c:pt>
                <c:pt idx="677">
                  <c:v>86.421692571908167</c:v>
                </c:pt>
                <c:pt idx="678">
                  <c:v>85.579272491035468</c:v>
                </c:pt>
                <c:pt idx="679">
                  <c:v>86.157925119401739</c:v>
                </c:pt>
                <c:pt idx="680">
                  <c:v>85.769430421912119</c:v>
                </c:pt>
                <c:pt idx="681">
                  <c:v>85.7919222201878</c:v>
                </c:pt>
                <c:pt idx="682">
                  <c:v>85.900291793698131</c:v>
                </c:pt>
                <c:pt idx="683">
                  <c:v>85.654926721598997</c:v>
                </c:pt>
                <c:pt idx="684">
                  <c:v>85.869621159685607</c:v>
                </c:pt>
                <c:pt idx="685">
                  <c:v>85.826682272068467</c:v>
                </c:pt>
                <c:pt idx="686">
                  <c:v>85.677418519875005</c:v>
                </c:pt>
                <c:pt idx="687">
                  <c:v>85.9514095170518</c:v>
                </c:pt>
                <c:pt idx="688">
                  <c:v>85.477037044327602</c:v>
                </c:pt>
                <c:pt idx="689">
                  <c:v>85.348220381475528</c:v>
                </c:pt>
                <c:pt idx="690">
                  <c:v>85.877799995422166</c:v>
                </c:pt>
                <c:pt idx="691">
                  <c:v>85.618121960784165</c:v>
                </c:pt>
                <c:pt idx="692">
                  <c:v>85.581317199969632</c:v>
                </c:pt>
                <c:pt idx="693">
                  <c:v>85.053782294956932</c:v>
                </c:pt>
                <c:pt idx="694">
                  <c:v>86.051600254825786</c:v>
                </c:pt>
                <c:pt idx="695">
                  <c:v>85.354354508277879</c:v>
                </c:pt>
                <c:pt idx="696">
                  <c:v>84.865669073014487</c:v>
                </c:pt>
                <c:pt idx="697">
                  <c:v>85.055827003891196</c:v>
                </c:pt>
                <c:pt idx="698">
                  <c:v>85.190777793545564</c:v>
                </c:pt>
                <c:pt idx="699">
                  <c:v>84.808417222858097</c:v>
                </c:pt>
                <c:pt idx="700">
                  <c:v>85.57109365529881</c:v>
                </c:pt>
                <c:pt idx="701">
                  <c:v>85.084452928969412</c:v>
                </c:pt>
                <c:pt idx="702">
                  <c:v>84.939278594644136</c:v>
                </c:pt>
                <c:pt idx="703">
                  <c:v>84.941323303578088</c:v>
                </c:pt>
                <c:pt idx="704">
                  <c:v>84.961770392919661</c:v>
                </c:pt>
                <c:pt idx="705">
                  <c:v>84.794104260318875</c:v>
                </c:pt>
                <c:pt idx="706">
                  <c:v>84.344268294804138</c:v>
                </c:pt>
                <c:pt idx="707">
                  <c:v>84.947457430380851</c:v>
                </c:pt>
                <c:pt idx="708">
                  <c:v>84.09890322270526</c:v>
                </c:pt>
                <c:pt idx="709">
                  <c:v>84.143886819256792</c:v>
                </c:pt>
                <c:pt idx="710">
                  <c:v>84.710271194018475</c:v>
                </c:pt>
                <c:pt idx="711">
                  <c:v>84.250211683833214</c:v>
                </c:pt>
                <c:pt idx="712">
                  <c:v>84.346313003738516</c:v>
                </c:pt>
                <c:pt idx="713">
                  <c:v>84.199093960479118</c:v>
                </c:pt>
                <c:pt idx="714">
                  <c:v>84.327910623330965</c:v>
                </c:pt>
                <c:pt idx="715">
                  <c:v>84.072322006561379</c:v>
                </c:pt>
                <c:pt idx="716">
                  <c:v>84.20113866941341</c:v>
                </c:pt>
                <c:pt idx="717">
                  <c:v>84.370849510948204</c:v>
                </c:pt>
                <c:pt idx="718">
                  <c:v>84.158199781796029</c:v>
                </c:pt>
                <c:pt idx="719">
                  <c:v>84.184780997940166</c:v>
                </c:pt>
                <c:pt idx="720">
                  <c:v>84.30541882505544</c:v>
                </c:pt>
                <c:pt idx="721">
                  <c:v>84.342223585870144</c:v>
                </c:pt>
                <c:pt idx="722">
                  <c:v>83.610217787441968</c:v>
                </c:pt>
                <c:pt idx="723">
                  <c:v>83.820822807660065</c:v>
                </c:pt>
                <c:pt idx="724">
                  <c:v>83.949639470511812</c:v>
                </c:pt>
                <c:pt idx="725">
                  <c:v>83.878074657816555</c:v>
                </c:pt>
                <c:pt idx="726">
                  <c:v>83.781973337911126</c:v>
                </c:pt>
                <c:pt idx="727">
                  <c:v>83.491624669260673</c:v>
                </c:pt>
                <c:pt idx="728">
                  <c:v>83.350539752803741</c:v>
                </c:pt>
                <c:pt idx="729">
                  <c:v>83.403702185091845</c:v>
                </c:pt>
                <c:pt idx="730">
                  <c:v>83.871940531014033</c:v>
                </c:pt>
                <c:pt idx="731">
                  <c:v>83.229901925688608</c:v>
                </c:pt>
                <c:pt idx="732">
                  <c:v>83.321913827725638</c:v>
                </c:pt>
                <c:pt idx="733">
                  <c:v>83.514116467536496</c:v>
                </c:pt>
                <c:pt idx="734">
                  <c:v>83.272840813306047</c:v>
                </c:pt>
                <c:pt idx="735">
                  <c:v>82.964089764248101</c:v>
                </c:pt>
                <c:pt idx="736">
                  <c:v>83.033609868009435</c:v>
                </c:pt>
                <c:pt idx="737">
                  <c:v>83.154247695124681</c:v>
                </c:pt>
                <c:pt idx="738">
                  <c:v>83.209454836347135</c:v>
                </c:pt>
                <c:pt idx="739">
                  <c:v>83.258527850766839</c:v>
                </c:pt>
                <c:pt idx="740">
                  <c:v>83.395523349355358</c:v>
                </c:pt>
                <c:pt idx="741">
                  <c:v>83.315779700923031</c:v>
                </c:pt>
                <c:pt idx="742">
                  <c:v>82.847541355001141</c:v>
                </c:pt>
                <c:pt idx="743">
                  <c:v>83.516161176470732</c:v>
                </c:pt>
                <c:pt idx="744">
                  <c:v>83.712453234149748</c:v>
                </c:pt>
                <c:pt idx="745">
                  <c:v>83.227857216754472</c:v>
                </c:pt>
                <c:pt idx="746">
                  <c:v>83.68178260013741</c:v>
                </c:pt>
                <c:pt idx="747">
                  <c:v>83.51207175860236</c:v>
                </c:pt>
                <c:pt idx="748">
                  <c:v>83.467088162050814</c:v>
                </c:pt>
                <c:pt idx="749">
                  <c:v>83.407791602960174</c:v>
                </c:pt>
                <c:pt idx="750">
                  <c:v>83.418015147631095</c:v>
                </c:pt>
                <c:pt idx="751">
                  <c:v>83.258527850766939</c:v>
                </c:pt>
                <c:pt idx="752">
                  <c:v>83.152202986190517</c:v>
                </c:pt>
                <c:pt idx="753">
                  <c:v>83.434372819104382</c:v>
                </c:pt>
                <c:pt idx="754">
                  <c:v>83.653156675059208</c:v>
                </c:pt>
                <c:pt idx="755">
                  <c:v>82.910927331960124</c:v>
                </c:pt>
                <c:pt idx="756">
                  <c:v>83.062235793087567</c:v>
                </c:pt>
                <c:pt idx="757">
                  <c:v>83.227857216754543</c:v>
                </c:pt>
                <c:pt idx="758">
                  <c:v>83.182873620202869</c:v>
                </c:pt>
                <c:pt idx="759">
                  <c:v>83.086772300297497</c:v>
                </c:pt>
                <c:pt idx="760">
                  <c:v>83.074504046692468</c:v>
                </c:pt>
                <c:pt idx="761">
                  <c:v>83.231946634622815</c:v>
                </c:pt>
                <c:pt idx="762">
                  <c:v>83.125621770046536</c:v>
                </c:pt>
                <c:pt idx="763">
                  <c:v>83.315779700923031</c:v>
                </c:pt>
                <c:pt idx="764">
                  <c:v>83.358718588540412</c:v>
                </c:pt>
                <c:pt idx="765">
                  <c:v>83.066325210955895</c:v>
                </c:pt>
                <c:pt idx="766">
                  <c:v>83.720632069886349</c:v>
                </c:pt>
                <c:pt idx="767">
                  <c:v>82.994760398260425</c:v>
                </c:pt>
                <c:pt idx="768">
                  <c:v>82.990670980392267</c:v>
                </c:pt>
                <c:pt idx="769">
                  <c:v>83.366897424277198</c:v>
                </c:pt>
                <c:pt idx="770">
                  <c:v>83.475266997787514</c:v>
                </c:pt>
                <c:pt idx="771">
                  <c:v>82.874122571145151</c:v>
                </c:pt>
                <c:pt idx="772">
                  <c:v>83.209454836346865</c:v>
                </c:pt>
                <c:pt idx="773">
                  <c:v>82.563326813153438</c:v>
                </c:pt>
                <c:pt idx="774">
                  <c:v>82.643070461585566</c:v>
                </c:pt>
                <c:pt idx="775">
                  <c:v>82.927285003433425</c:v>
                </c:pt>
                <c:pt idx="776">
                  <c:v>83.728810905622979</c:v>
                </c:pt>
                <c:pt idx="777">
                  <c:v>82.960000346379843</c:v>
                </c:pt>
                <c:pt idx="778">
                  <c:v>82.501985545128747</c:v>
                </c:pt>
                <c:pt idx="779">
                  <c:v>82.933419130235848</c:v>
                </c:pt>
                <c:pt idx="780">
                  <c:v>82.610355118639021</c:v>
                </c:pt>
                <c:pt idx="781">
                  <c:v>82.624668081178044</c:v>
                </c:pt>
                <c:pt idx="782">
                  <c:v>82.851630772869569</c:v>
                </c:pt>
                <c:pt idx="783">
                  <c:v>82.641025752651132</c:v>
                </c:pt>
                <c:pt idx="784">
                  <c:v>82.491762000457726</c:v>
                </c:pt>
                <c:pt idx="785">
                  <c:v>82.491762000457598</c:v>
                </c:pt>
                <c:pt idx="786">
                  <c:v>83.456864617379992</c:v>
                </c:pt>
                <c:pt idx="787">
                  <c:v>82.387481844815667</c:v>
                </c:pt>
                <c:pt idx="788">
                  <c:v>82.522432634470078</c:v>
                </c:pt>
                <c:pt idx="789">
                  <c:v>83.025431032272749</c:v>
                </c:pt>
                <c:pt idx="790">
                  <c:v>82.555147977416539</c:v>
                </c:pt>
                <c:pt idx="791">
                  <c:v>82.892524951552517</c:v>
                </c:pt>
                <c:pt idx="792">
                  <c:v>83.156292404059016</c:v>
                </c:pt>
                <c:pt idx="793">
                  <c:v>82.702367020675879</c:v>
                </c:pt>
                <c:pt idx="794">
                  <c:v>82.931374421301683</c:v>
                </c:pt>
                <c:pt idx="795">
                  <c:v>83.211499545281157</c:v>
                </c:pt>
                <c:pt idx="796">
                  <c:v>83.340316208132919</c:v>
                </c:pt>
                <c:pt idx="797">
                  <c:v>82.784155378042158</c:v>
                </c:pt>
                <c:pt idx="798">
                  <c:v>82.520387925535942</c:v>
                </c:pt>
                <c:pt idx="799">
                  <c:v>83.019296905470327</c:v>
                </c:pt>
                <c:pt idx="800">
                  <c:v>83.266706686503397</c:v>
                </c:pt>
                <c:pt idx="801">
                  <c:v>82.536745597009272</c:v>
                </c:pt>
                <c:pt idx="802">
                  <c:v>83.796286300450078</c:v>
                </c:pt>
                <c:pt idx="803">
                  <c:v>82.530611470206878</c:v>
                </c:pt>
                <c:pt idx="804">
                  <c:v>82.80869188525223</c:v>
                </c:pt>
                <c:pt idx="805">
                  <c:v>83.579547153429331</c:v>
                </c:pt>
                <c:pt idx="806">
                  <c:v>82.714635274281022</c:v>
                </c:pt>
                <c:pt idx="807">
                  <c:v>82.031702490272465</c:v>
                </c:pt>
                <c:pt idx="808">
                  <c:v>82.356811210803272</c:v>
                </c:pt>
                <c:pt idx="809">
                  <c:v>83.285109066910664</c:v>
                </c:pt>
                <c:pt idx="810">
                  <c:v>82.771887124437214</c:v>
                </c:pt>
                <c:pt idx="811">
                  <c:v>82.892524951552502</c:v>
                </c:pt>
                <c:pt idx="812">
                  <c:v>83.460954035248463</c:v>
                </c:pt>
                <c:pt idx="813">
                  <c:v>82.694188184939463</c:v>
                </c:pt>
                <c:pt idx="814">
                  <c:v>81.98262947585259</c:v>
                </c:pt>
                <c:pt idx="815">
                  <c:v>82.616489245441244</c:v>
                </c:pt>
                <c:pt idx="816">
                  <c:v>82.63898104371701</c:v>
                </c:pt>
                <c:pt idx="817">
                  <c:v>82.638981043717237</c:v>
                </c:pt>
                <c:pt idx="818">
                  <c:v>81.076823418020979</c:v>
                </c:pt>
                <c:pt idx="819">
                  <c:v>82.244352219424897</c:v>
                </c:pt>
                <c:pt idx="820">
                  <c:v>82.279112271305479</c:v>
                </c:pt>
                <c:pt idx="821">
                  <c:v>81.598224196231186</c:v>
                </c:pt>
                <c:pt idx="822">
                  <c:v>82.1053120119022</c:v>
                </c:pt>
                <c:pt idx="823">
                  <c:v>82.352721792935114</c:v>
                </c:pt>
                <c:pt idx="824">
                  <c:v>82.195279205005022</c:v>
                </c:pt>
                <c:pt idx="825">
                  <c:v>82.549013850614344</c:v>
                </c:pt>
                <c:pt idx="826">
                  <c:v>81.892662282749782</c:v>
                </c:pt>
                <c:pt idx="827">
                  <c:v>81.96422709544521</c:v>
                </c:pt>
                <c:pt idx="828">
                  <c:v>81.69023609826796</c:v>
                </c:pt>
                <c:pt idx="829">
                  <c:v>81.688191389333795</c:v>
                </c:pt>
                <c:pt idx="830">
                  <c:v>81.473496951247256</c:v>
                </c:pt>
                <c:pt idx="831">
                  <c:v>81.878349320210617</c:v>
                </c:pt>
                <c:pt idx="832">
                  <c:v>82.379303009079038</c:v>
                </c:pt>
                <c:pt idx="833">
                  <c:v>81.868125775539625</c:v>
                </c:pt>
                <c:pt idx="834">
                  <c:v>81.66365488212405</c:v>
                </c:pt>
                <c:pt idx="835">
                  <c:v>82.189145078202543</c:v>
                </c:pt>
                <c:pt idx="836">
                  <c:v>81.375350922407691</c:v>
                </c:pt>
                <c:pt idx="837">
                  <c:v>81.215863625543435</c:v>
                </c:pt>
                <c:pt idx="838">
                  <c:v>81.800650380712668</c:v>
                </c:pt>
                <c:pt idx="839">
                  <c:v>81.839499850461465</c:v>
                </c:pt>
                <c:pt idx="840">
                  <c:v>81.635028957045677</c:v>
                </c:pt>
                <c:pt idx="841">
                  <c:v>81.608447740901667</c:v>
                </c:pt>
                <c:pt idx="842">
                  <c:v>81.898796409552077</c:v>
                </c:pt>
                <c:pt idx="843">
                  <c:v>81.794516253909975</c:v>
                </c:pt>
                <c:pt idx="844">
                  <c:v>81.782248000305245</c:v>
                </c:pt>
                <c:pt idx="845">
                  <c:v>81.949914132906144</c:v>
                </c:pt>
                <c:pt idx="846">
                  <c:v>81.60844774090171</c:v>
                </c:pt>
                <c:pt idx="847">
                  <c:v>81.622760703440889</c:v>
                </c:pt>
                <c:pt idx="848">
                  <c:v>82.05214957961384</c:v>
                </c:pt>
                <c:pt idx="849">
                  <c:v>81.790426836041732</c:v>
                </c:pt>
                <c:pt idx="850">
                  <c:v>81.651386628519205</c:v>
                </c:pt>
                <c:pt idx="851">
                  <c:v>81.992853020523299</c:v>
                </c:pt>
                <c:pt idx="852">
                  <c:v>81.516435838864695</c:v>
                </c:pt>
                <c:pt idx="853">
                  <c:v>81.508257003128179</c:v>
                </c:pt>
                <c:pt idx="854">
                  <c:v>81.471452242313376</c:v>
                </c:pt>
                <c:pt idx="855">
                  <c:v>81.941735297169345</c:v>
                </c:pt>
                <c:pt idx="856">
                  <c:v>80.999124478522972</c:v>
                </c:pt>
                <c:pt idx="857">
                  <c:v>81.031839821469418</c:v>
                </c:pt>
                <c:pt idx="858">
                  <c:v>81.481675786984198</c:v>
                </c:pt>
                <c:pt idx="859">
                  <c:v>81.369216795605297</c:v>
                </c:pt>
                <c:pt idx="860">
                  <c:v>81.160656484321265</c:v>
                </c:pt>
                <c:pt idx="861">
                  <c:v>81.185192991531238</c:v>
                </c:pt>
                <c:pt idx="862">
                  <c:v>80.8948443228808</c:v>
                </c:pt>
                <c:pt idx="863">
                  <c:v>81.021616276798511</c:v>
                </c:pt>
                <c:pt idx="864">
                  <c:v>81.185192991531238</c:v>
                </c:pt>
                <c:pt idx="865">
                  <c:v>81.046152784008626</c:v>
                </c:pt>
                <c:pt idx="866">
                  <c:v>81.064555164415879</c:v>
                </c:pt>
                <c:pt idx="867">
                  <c:v>80.80283242084397</c:v>
                </c:pt>
                <c:pt idx="868">
                  <c:v>81.001169187457208</c:v>
                </c:pt>
                <c:pt idx="869">
                  <c:v>80.416382432287989</c:v>
                </c:pt>
                <c:pt idx="870">
                  <c:v>80.234403337148237</c:v>
                </c:pt>
                <c:pt idx="871">
                  <c:v>80.729222899214093</c:v>
                </c:pt>
                <c:pt idx="872">
                  <c:v>80.123989054703515</c:v>
                </c:pt>
                <c:pt idx="873">
                  <c:v>80.201687994201606</c:v>
                </c:pt>
                <c:pt idx="874">
                  <c:v>80.218045665674921</c:v>
                </c:pt>
                <c:pt idx="875">
                  <c:v>79.946099377431807</c:v>
                </c:pt>
                <c:pt idx="876">
                  <c:v>79.821372132448303</c:v>
                </c:pt>
                <c:pt idx="877">
                  <c:v>79.886802818341437</c:v>
                </c:pt>
                <c:pt idx="878">
                  <c:v>79.471726904707523</c:v>
                </c:pt>
                <c:pt idx="879">
                  <c:v>79.424698599221614</c:v>
                </c:pt>
                <c:pt idx="880">
                  <c:v>79.38584912947276</c:v>
                </c:pt>
                <c:pt idx="881">
                  <c:v>79.361312622262986</c:v>
                </c:pt>
                <c:pt idx="882">
                  <c:v>79.67006367132069</c:v>
                </c:pt>
                <c:pt idx="883">
                  <c:v>78.659977457846864</c:v>
                </c:pt>
                <c:pt idx="884">
                  <c:v>79.905205198748746</c:v>
                </c:pt>
                <c:pt idx="885">
                  <c:v>78.567965555809792</c:v>
                </c:pt>
                <c:pt idx="886">
                  <c:v>78.47799836270687</c:v>
                </c:pt>
                <c:pt idx="887">
                  <c:v>79.197735907530287</c:v>
                </c:pt>
                <c:pt idx="888">
                  <c:v>78.815375336842976</c:v>
                </c:pt>
                <c:pt idx="889">
                  <c:v>78.56592084687567</c:v>
                </c:pt>
                <c:pt idx="890">
                  <c:v>78.698826927596045</c:v>
                </c:pt>
                <c:pt idx="891">
                  <c:v>79.553515262073603</c:v>
                </c:pt>
                <c:pt idx="892">
                  <c:v>78.590457354085686</c:v>
                </c:pt>
                <c:pt idx="893">
                  <c:v>78.212186201266391</c:v>
                </c:pt>
                <c:pt idx="894">
                  <c:v>78.94010258182665</c:v>
                </c:pt>
                <c:pt idx="895">
                  <c:v>78.206052074463983</c:v>
                </c:pt>
                <c:pt idx="896">
                  <c:v>77.919792823681888</c:v>
                </c:pt>
                <c:pt idx="897">
                  <c:v>78.649753913176085</c:v>
                </c:pt>
                <c:pt idx="898">
                  <c:v>78.242856835278673</c:v>
                </c:pt>
                <c:pt idx="899">
                  <c:v>77.662159497977996</c:v>
                </c:pt>
                <c:pt idx="900">
                  <c:v>78.005670598916666</c:v>
                </c:pt>
                <c:pt idx="901">
                  <c:v>77.840049175250002</c:v>
                </c:pt>
                <c:pt idx="902">
                  <c:v>77.304335434500686</c:v>
                </c:pt>
                <c:pt idx="903">
                  <c:v>77.093730414282348</c:v>
                </c:pt>
                <c:pt idx="904">
                  <c:v>77.559924051270343</c:v>
                </c:pt>
                <c:pt idx="905">
                  <c:v>77.265485964751662</c:v>
                </c:pt>
                <c:pt idx="906">
                  <c:v>76.836097088578654</c:v>
                </c:pt>
                <c:pt idx="907">
                  <c:v>76.846320633249334</c:v>
                </c:pt>
                <c:pt idx="908">
                  <c:v>76.680699209582684</c:v>
                </c:pt>
                <c:pt idx="909">
                  <c:v>76.576419053940683</c:v>
                </c:pt>
                <c:pt idx="910">
                  <c:v>76.605044979018658</c:v>
                </c:pt>
                <c:pt idx="911">
                  <c:v>76.27175742275135</c:v>
                </c:pt>
                <c:pt idx="912">
                  <c:v>76.181790229648342</c:v>
                </c:pt>
                <c:pt idx="913">
                  <c:v>76.087733618677348</c:v>
                </c:pt>
                <c:pt idx="914">
                  <c:v>76.149074886701669</c:v>
                </c:pt>
                <c:pt idx="915">
                  <c:v>75.762624898146328</c:v>
                </c:pt>
                <c:pt idx="916">
                  <c:v>75.91393335927367</c:v>
                </c:pt>
                <c:pt idx="917">
                  <c:v>75.361861947051338</c:v>
                </c:pt>
                <c:pt idx="918">
                  <c:v>75.212598194857677</c:v>
                </c:pt>
                <c:pt idx="919">
                  <c:v>75.298475970092326</c:v>
                </c:pt>
                <c:pt idx="920">
                  <c:v>75.028574390783675</c:v>
                </c:pt>
                <c:pt idx="921">
                  <c:v>74.666660909437667</c:v>
                </c:pt>
                <c:pt idx="922">
                  <c:v>74.701420961318348</c:v>
                </c:pt>
                <c:pt idx="923">
                  <c:v>74.934517779812339</c:v>
                </c:pt>
                <c:pt idx="924">
                  <c:v>74.474458269627007</c:v>
                </c:pt>
                <c:pt idx="925">
                  <c:v>74.030756430914678</c:v>
                </c:pt>
                <c:pt idx="926">
                  <c:v>74.462190016022006</c:v>
                </c:pt>
                <c:pt idx="927">
                  <c:v>74.024622304112341</c:v>
                </c:pt>
                <c:pt idx="928">
                  <c:v>73.707692419318008</c:v>
                </c:pt>
                <c:pt idx="929">
                  <c:v>74.108455370413012</c:v>
                </c:pt>
                <c:pt idx="930">
                  <c:v>73.380538989852667</c:v>
                </c:pt>
                <c:pt idx="931">
                  <c:v>73.384628407720996</c:v>
                </c:pt>
                <c:pt idx="932">
                  <c:v>73.840598500038325</c:v>
                </c:pt>
                <c:pt idx="933">
                  <c:v>73.566607502861004</c:v>
                </c:pt>
                <c:pt idx="934">
                  <c:v>73.004312545967991</c:v>
                </c:pt>
                <c:pt idx="935">
                  <c:v>73.061564396124339</c:v>
                </c:pt>
                <c:pt idx="936">
                  <c:v>73.032938471046009</c:v>
                </c:pt>
                <c:pt idx="937">
                  <c:v>72.662846153963685</c:v>
                </c:pt>
                <c:pt idx="938">
                  <c:v>72.468598805218662</c:v>
                </c:pt>
                <c:pt idx="939">
                  <c:v>73.349868355840357</c:v>
                </c:pt>
                <c:pt idx="940">
                  <c:v>72.848914666971993</c:v>
                </c:pt>
                <c:pt idx="941">
                  <c:v>72.123042995346012</c:v>
                </c:pt>
                <c:pt idx="942">
                  <c:v>72.331603306630001</c:v>
                </c:pt>
                <c:pt idx="943">
                  <c:v>72.26412791180266</c:v>
                </c:pt>
                <c:pt idx="944">
                  <c:v>72.200741934844004</c:v>
                </c:pt>
                <c:pt idx="945">
                  <c:v>72.507448274967345</c:v>
                </c:pt>
                <c:pt idx="946">
                  <c:v>71.763174222934325</c:v>
                </c:pt>
                <c:pt idx="947">
                  <c:v>71.382858361180993</c:v>
                </c:pt>
                <c:pt idx="948">
                  <c:v>71.029123715571998</c:v>
                </c:pt>
                <c:pt idx="949">
                  <c:v>70.773535098802327</c:v>
                </c:pt>
                <c:pt idx="950">
                  <c:v>70.751043300526675</c:v>
                </c:pt>
                <c:pt idx="951">
                  <c:v>70.841010493629355</c:v>
                </c:pt>
                <c:pt idx="952">
                  <c:v>71.511675024033011</c:v>
                </c:pt>
                <c:pt idx="953">
                  <c:v>70.783758643473007</c:v>
                </c:pt>
                <c:pt idx="954">
                  <c:v>70.483186430151676</c:v>
                </c:pt>
                <c:pt idx="955">
                  <c:v>70.344146222629348</c:v>
                </c:pt>
                <c:pt idx="956">
                  <c:v>70.288939081406667</c:v>
                </c:pt>
                <c:pt idx="957">
                  <c:v>70.248044902724004</c:v>
                </c:pt>
                <c:pt idx="958">
                  <c:v>70.021082211032322</c:v>
                </c:pt>
                <c:pt idx="959">
                  <c:v>70.327788551155678</c:v>
                </c:pt>
                <c:pt idx="960">
                  <c:v>70.198971888303987</c:v>
                </c:pt>
                <c:pt idx="961">
                  <c:v>69.581469790188336</c:v>
                </c:pt>
                <c:pt idx="962">
                  <c:v>69.933159726863337</c:v>
                </c:pt>
                <c:pt idx="963">
                  <c:v>69.397445986114008</c:v>
                </c:pt>
                <c:pt idx="964">
                  <c:v>69.426071911192324</c:v>
                </c:pt>
                <c:pt idx="965">
                  <c:v>69.890220839246339</c:v>
                </c:pt>
                <c:pt idx="966">
                  <c:v>69.665302856489006</c:v>
                </c:pt>
                <c:pt idx="967">
                  <c:v>69.587603916990659</c:v>
                </c:pt>
                <c:pt idx="968">
                  <c:v>68.826972193484352</c:v>
                </c:pt>
                <c:pt idx="969">
                  <c:v>69.499681432822001</c:v>
                </c:pt>
                <c:pt idx="970">
                  <c:v>69.225690435645006</c:v>
                </c:pt>
                <c:pt idx="971">
                  <c:v>68.06838517891201</c:v>
                </c:pt>
                <c:pt idx="972">
                  <c:v>69.642811058213326</c:v>
                </c:pt>
                <c:pt idx="973">
                  <c:v>69.045756049439333</c:v>
                </c:pt>
                <c:pt idx="974">
                  <c:v>67.710561115434317</c:v>
                </c:pt>
                <c:pt idx="975">
                  <c:v>68.538668233768334</c:v>
                </c:pt>
                <c:pt idx="976">
                  <c:v>68.330107922484331</c:v>
                </c:pt>
                <c:pt idx="977">
                  <c:v>67.790304763866672</c:v>
                </c:pt>
                <c:pt idx="978">
                  <c:v>67.75758942092034</c:v>
                </c:pt>
                <c:pt idx="979">
                  <c:v>68.485505801480329</c:v>
                </c:pt>
                <c:pt idx="980">
                  <c:v>67.941613224994356</c:v>
                </c:pt>
                <c:pt idx="981">
                  <c:v>67.542894982833658</c:v>
                </c:pt>
                <c:pt idx="982">
                  <c:v>68.170595864804994</c:v>
                </c:pt>
                <c:pt idx="983">
                  <c:v>67.373159380483656</c:v>
                </c:pt>
                <c:pt idx="984">
                  <c:v>66.677958342870355</c:v>
                </c:pt>
                <c:pt idx="985">
                  <c:v>67.96612497138932</c:v>
                </c:pt>
                <c:pt idx="986">
                  <c:v>67.741206988632015</c:v>
                </c:pt>
                <c:pt idx="987">
                  <c:v>67.025558861676998</c:v>
                </c:pt>
                <c:pt idx="988">
                  <c:v>67.741206988632001</c:v>
                </c:pt>
                <c:pt idx="989">
                  <c:v>67.802548256656664</c:v>
                </c:pt>
                <c:pt idx="990">
                  <c:v>67.311818112458994</c:v>
                </c:pt>
                <c:pt idx="991">
                  <c:v>67.884336614023027</c:v>
                </c:pt>
                <c:pt idx="992">
                  <c:v>67.250476844434345</c:v>
                </c:pt>
                <c:pt idx="993">
                  <c:v>67.209582665751</c:v>
                </c:pt>
                <c:pt idx="994">
                  <c:v>66.616617074845337</c:v>
                </c:pt>
                <c:pt idx="995">
                  <c:v>66.71885252155333</c:v>
                </c:pt>
                <c:pt idx="996">
                  <c:v>66.698405432211672</c:v>
                </c:pt>
                <c:pt idx="997">
                  <c:v>66.453040360112652</c:v>
                </c:pt>
              </c:numCache>
            </c:numRef>
          </c:yVal>
          <c:smooth val="1"/>
        </c:ser>
        <c:ser>
          <c:idx val="1"/>
          <c:order val="4"/>
          <c:tx>
            <c:v>50%</c:v>
          </c:tx>
          <c:spPr>
            <a:ln w="22225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'tio2-dye'!$T$3:$T$1000</c:f>
              <c:numCache>
                <c:formatCode>General</c:formatCode>
                <c:ptCount val="998"/>
                <c:pt idx="0">
                  <c:v>-0.50207851682307203</c:v>
                </c:pt>
                <c:pt idx="1">
                  <c:v>-0.50054498512245404</c:v>
                </c:pt>
                <c:pt idx="2">
                  <c:v>-0.49809133440146502</c:v>
                </c:pt>
                <c:pt idx="3">
                  <c:v>-0.49625109636072301</c:v>
                </c:pt>
                <c:pt idx="4">
                  <c:v>-0.49379744563973399</c:v>
                </c:pt>
                <c:pt idx="5">
                  <c:v>-0.492263913939116</c:v>
                </c:pt>
                <c:pt idx="6">
                  <c:v>-0.49042367589837499</c:v>
                </c:pt>
                <c:pt idx="7">
                  <c:v>-0.48827673151751</c:v>
                </c:pt>
                <c:pt idx="8">
                  <c:v>-0.48643649347676798</c:v>
                </c:pt>
                <c:pt idx="9">
                  <c:v>-0.48459625543602602</c:v>
                </c:pt>
                <c:pt idx="10">
                  <c:v>-0.48275601739528501</c:v>
                </c:pt>
                <c:pt idx="11">
                  <c:v>-0.48030236667429599</c:v>
                </c:pt>
                <c:pt idx="12">
                  <c:v>-0.47846212863355497</c:v>
                </c:pt>
                <c:pt idx="13">
                  <c:v>-0.47631518425268898</c:v>
                </c:pt>
                <c:pt idx="14">
                  <c:v>-0.47447494621194802</c:v>
                </c:pt>
                <c:pt idx="15">
                  <c:v>-0.47263470817120601</c:v>
                </c:pt>
                <c:pt idx="16">
                  <c:v>-0.46987435111009401</c:v>
                </c:pt>
                <c:pt idx="17">
                  <c:v>-0.46834081940947597</c:v>
                </c:pt>
                <c:pt idx="18">
                  <c:v>-0.46650058136873401</c:v>
                </c:pt>
                <c:pt idx="19">
                  <c:v>-0.46404693064774499</c:v>
                </c:pt>
                <c:pt idx="20">
                  <c:v>-0.46251339894712701</c:v>
                </c:pt>
                <c:pt idx="21">
                  <c:v>-0.46036645456626202</c:v>
                </c:pt>
                <c:pt idx="22">
                  <c:v>-0.457912803845273</c:v>
                </c:pt>
                <c:pt idx="23">
                  <c:v>-0.45637927214465501</c:v>
                </c:pt>
                <c:pt idx="24">
                  <c:v>-0.454539034103914</c:v>
                </c:pt>
                <c:pt idx="25">
                  <c:v>-0.45269879606317198</c:v>
                </c:pt>
                <c:pt idx="26">
                  <c:v>-0.45085855802243102</c:v>
                </c:pt>
                <c:pt idx="27">
                  <c:v>-0.44901831998168901</c:v>
                </c:pt>
                <c:pt idx="28">
                  <c:v>-0.44625796292057701</c:v>
                </c:pt>
                <c:pt idx="29">
                  <c:v>-0.44411101853971202</c:v>
                </c:pt>
                <c:pt idx="30">
                  <c:v>-0.44227078049897001</c:v>
                </c:pt>
                <c:pt idx="31">
                  <c:v>-0.44012383611810502</c:v>
                </c:pt>
                <c:pt idx="32">
                  <c:v>-0.438283598077363</c:v>
                </c:pt>
                <c:pt idx="33">
                  <c:v>-0.43613665369649801</c:v>
                </c:pt>
                <c:pt idx="34">
                  <c:v>-0.43460312199588003</c:v>
                </c:pt>
                <c:pt idx="35">
                  <c:v>-0.43276288395513801</c:v>
                </c:pt>
                <c:pt idx="36">
                  <c:v>-0.43030923323414999</c:v>
                </c:pt>
                <c:pt idx="37">
                  <c:v>-0.428162288853284</c:v>
                </c:pt>
                <c:pt idx="38">
                  <c:v>-0.42632205081254299</c:v>
                </c:pt>
                <c:pt idx="39">
                  <c:v>-0.42448181277180103</c:v>
                </c:pt>
                <c:pt idx="40">
                  <c:v>-0.42233486839093598</c:v>
                </c:pt>
                <c:pt idx="41">
                  <c:v>-0.42110804303044203</c:v>
                </c:pt>
                <c:pt idx="42">
                  <c:v>-0.41834768596932898</c:v>
                </c:pt>
                <c:pt idx="43">
                  <c:v>-0.41620074158846398</c:v>
                </c:pt>
                <c:pt idx="44">
                  <c:v>-0.41436050354772302</c:v>
                </c:pt>
                <c:pt idx="45">
                  <c:v>-0.41252026550698101</c:v>
                </c:pt>
                <c:pt idx="46">
                  <c:v>-0.41037332112611602</c:v>
                </c:pt>
                <c:pt idx="47">
                  <c:v>-0.407919670405127</c:v>
                </c:pt>
                <c:pt idx="48">
                  <c:v>-0.40669284504463299</c:v>
                </c:pt>
                <c:pt idx="49">
                  <c:v>-0.40423919432364402</c:v>
                </c:pt>
                <c:pt idx="50">
                  <c:v>-0.40239895628290201</c:v>
                </c:pt>
                <c:pt idx="51">
                  <c:v>-0.39994530556191299</c:v>
                </c:pt>
                <c:pt idx="52">
                  <c:v>-0.398411773861295</c:v>
                </c:pt>
                <c:pt idx="53">
                  <c:v>-0.39687824216067702</c:v>
                </c:pt>
                <c:pt idx="54">
                  <c:v>-0.39381117875944099</c:v>
                </c:pt>
                <c:pt idx="55">
                  <c:v>-0.39197094071869998</c:v>
                </c:pt>
                <c:pt idx="56">
                  <c:v>-0.39013070267795802</c:v>
                </c:pt>
                <c:pt idx="57">
                  <c:v>-0.38859717097733998</c:v>
                </c:pt>
                <c:pt idx="58">
                  <c:v>-0.38614352025635201</c:v>
                </c:pt>
                <c:pt idx="59">
                  <c:v>-0.38460998855573397</c:v>
                </c:pt>
                <c:pt idx="60">
                  <c:v>-0.38246304417486798</c:v>
                </c:pt>
                <c:pt idx="61">
                  <c:v>-0.38031609979400299</c:v>
                </c:pt>
                <c:pt idx="62">
                  <c:v>-0.37847586175326198</c:v>
                </c:pt>
                <c:pt idx="63">
                  <c:v>-0.37632891737239599</c:v>
                </c:pt>
                <c:pt idx="64">
                  <c:v>-0.37448867933165497</c:v>
                </c:pt>
                <c:pt idx="65">
                  <c:v>-0.37203502861066601</c:v>
                </c:pt>
                <c:pt idx="66">
                  <c:v>-0.37019479056992399</c:v>
                </c:pt>
                <c:pt idx="67">
                  <c:v>-0.36835455252918298</c:v>
                </c:pt>
                <c:pt idx="68">
                  <c:v>-0.36651431448844102</c:v>
                </c:pt>
                <c:pt idx="69">
                  <c:v>-0.3646740764477</c:v>
                </c:pt>
                <c:pt idx="70">
                  <c:v>-0.36160701304646398</c:v>
                </c:pt>
                <c:pt idx="71">
                  <c:v>-0.36007348134584599</c:v>
                </c:pt>
                <c:pt idx="72">
                  <c:v>-0.357926536964981</c:v>
                </c:pt>
                <c:pt idx="73">
                  <c:v>-0.35639300526436302</c:v>
                </c:pt>
                <c:pt idx="74">
                  <c:v>-0.354552767223621</c:v>
                </c:pt>
                <c:pt idx="75">
                  <c:v>-0.35240582284275601</c:v>
                </c:pt>
                <c:pt idx="76">
                  <c:v>-0.350565584802014</c:v>
                </c:pt>
                <c:pt idx="77">
                  <c:v>-0.34841864042114901</c:v>
                </c:pt>
                <c:pt idx="78">
                  <c:v>-0.34657840238040699</c:v>
                </c:pt>
                <c:pt idx="79">
                  <c:v>-0.344431457999542</c:v>
                </c:pt>
                <c:pt idx="80">
                  <c:v>-0.34228451361867701</c:v>
                </c:pt>
                <c:pt idx="81">
                  <c:v>-0.34013756923781202</c:v>
                </c:pt>
                <c:pt idx="82">
                  <c:v>-0.33860403753719398</c:v>
                </c:pt>
                <c:pt idx="83">
                  <c:v>-0.33615038681620502</c:v>
                </c:pt>
                <c:pt idx="84">
                  <c:v>-0.334310148775463</c:v>
                </c:pt>
                <c:pt idx="85">
                  <c:v>-0.33216320439459801</c:v>
                </c:pt>
                <c:pt idx="86">
                  <c:v>-0.33032296635385699</c:v>
                </c:pt>
                <c:pt idx="87">
                  <c:v>-0.32848272831311498</c:v>
                </c:pt>
                <c:pt idx="88">
                  <c:v>-0.32602907759212602</c:v>
                </c:pt>
                <c:pt idx="89">
                  <c:v>-0.324802252231632</c:v>
                </c:pt>
                <c:pt idx="90">
                  <c:v>-0.32234860151064298</c:v>
                </c:pt>
                <c:pt idx="91">
                  <c:v>-0.32020165712977799</c:v>
                </c:pt>
                <c:pt idx="92">
                  <c:v>-0.31866812542916001</c:v>
                </c:pt>
                <c:pt idx="93">
                  <c:v>-0.31621447470817099</c:v>
                </c:pt>
                <c:pt idx="94">
                  <c:v>-0.314680943007553</c:v>
                </c:pt>
                <c:pt idx="95">
                  <c:v>-0.31222729228656398</c:v>
                </c:pt>
                <c:pt idx="96">
                  <c:v>-0.31038705424582302</c:v>
                </c:pt>
                <c:pt idx="97">
                  <c:v>-0.30824010986495798</c:v>
                </c:pt>
                <c:pt idx="98">
                  <c:v>-0.30639987182421602</c:v>
                </c:pt>
                <c:pt idx="99">
                  <c:v>-0.30425292744335097</c:v>
                </c:pt>
                <c:pt idx="100">
                  <c:v>-0.30271939574273299</c:v>
                </c:pt>
                <c:pt idx="101">
                  <c:v>-0.300572451361868</c:v>
                </c:pt>
                <c:pt idx="102">
                  <c:v>-0.297812094300755</c:v>
                </c:pt>
                <c:pt idx="103">
                  <c:v>-0.29658526894026099</c:v>
                </c:pt>
                <c:pt idx="104">
                  <c:v>-0.29413161821927197</c:v>
                </c:pt>
                <c:pt idx="105">
                  <c:v>-0.29229138017853101</c:v>
                </c:pt>
                <c:pt idx="106">
                  <c:v>-0.29075784847791297</c:v>
                </c:pt>
                <c:pt idx="107">
                  <c:v>-0.28861090409704698</c:v>
                </c:pt>
                <c:pt idx="108">
                  <c:v>-0.28646395971618199</c:v>
                </c:pt>
                <c:pt idx="109">
                  <c:v>-0.28462372167544098</c:v>
                </c:pt>
                <c:pt idx="110">
                  <c:v>-0.28217007095445201</c:v>
                </c:pt>
                <c:pt idx="111">
                  <c:v>-0.28032983291371</c:v>
                </c:pt>
                <c:pt idx="112">
                  <c:v>-0.27910300755321599</c:v>
                </c:pt>
                <c:pt idx="113">
                  <c:v>-0.27664935683222702</c:v>
                </c:pt>
                <c:pt idx="114">
                  <c:v>-0.274195706111238</c:v>
                </c:pt>
                <c:pt idx="115">
                  <c:v>-0.27266217441062002</c:v>
                </c:pt>
                <c:pt idx="116">
                  <c:v>-0.270208523689631</c:v>
                </c:pt>
                <c:pt idx="117">
                  <c:v>-0.26867499198901301</c:v>
                </c:pt>
                <c:pt idx="118">
                  <c:v>-0.26652804760814802</c:v>
                </c:pt>
                <c:pt idx="119">
                  <c:v>-0.26438110322728298</c:v>
                </c:pt>
                <c:pt idx="120">
                  <c:v>-0.26223415884641799</c:v>
                </c:pt>
                <c:pt idx="121">
                  <c:v>-0.260087214465553</c:v>
                </c:pt>
                <c:pt idx="122">
                  <c:v>-0.25855368276493501</c:v>
                </c:pt>
                <c:pt idx="123">
                  <c:v>-0.25640673838407002</c:v>
                </c:pt>
                <c:pt idx="124">
                  <c:v>-0.25425979400320398</c:v>
                </c:pt>
                <c:pt idx="125">
                  <c:v>-0.25272626230258599</c:v>
                </c:pt>
                <c:pt idx="126">
                  <c:v>-0.250579317921721</c:v>
                </c:pt>
                <c:pt idx="127">
                  <c:v>-0.24781896086060901</c:v>
                </c:pt>
                <c:pt idx="128">
                  <c:v>-0.246898841840238</c:v>
                </c:pt>
                <c:pt idx="129">
                  <c:v>-0.244138484779126</c:v>
                </c:pt>
                <c:pt idx="130">
                  <c:v>-0.24260495307850799</c:v>
                </c:pt>
                <c:pt idx="131">
                  <c:v>-0.240764715037766</c:v>
                </c:pt>
                <c:pt idx="132">
                  <c:v>-0.23831106431677701</c:v>
                </c:pt>
                <c:pt idx="133">
                  <c:v>-0.236777532616159</c:v>
                </c:pt>
                <c:pt idx="134">
                  <c:v>-0.23432388189517001</c:v>
                </c:pt>
                <c:pt idx="135">
                  <c:v>-0.23217693751430499</c:v>
                </c:pt>
                <c:pt idx="136">
                  <c:v>-0.230336699473564</c:v>
                </c:pt>
                <c:pt idx="137">
                  <c:v>-0.22788304875257501</c:v>
                </c:pt>
                <c:pt idx="138">
                  <c:v>-0.22604281071183299</c:v>
                </c:pt>
                <c:pt idx="139">
                  <c:v>-0.224202572671092</c:v>
                </c:pt>
                <c:pt idx="140">
                  <c:v>-0.22236233463034999</c:v>
                </c:pt>
                <c:pt idx="141">
                  <c:v>-0.220215390249485</c:v>
                </c:pt>
                <c:pt idx="142">
                  <c:v>-0.21806844586862001</c:v>
                </c:pt>
                <c:pt idx="143">
                  <c:v>-0.21622820782787799</c:v>
                </c:pt>
                <c:pt idx="144">
                  <c:v>-0.214081263447013</c:v>
                </c:pt>
                <c:pt idx="145">
                  <c:v>-0.21285443808651899</c:v>
                </c:pt>
                <c:pt idx="146">
                  <c:v>-0.21040078736553</c:v>
                </c:pt>
                <c:pt idx="147">
                  <c:v>-0.20886725566491199</c:v>
                </c:pt>
                <c:pt idx="148">
                  <c:v>-0.20580019226367599</c:v>
                </c:pt>
                <c:pt idx="149">
                  <c:v>-0.20457336690318101</c:v>
                </c:pt>
                <c:pt idx="150">
                  <c:v>-0.20242642252231599</c:v>
                </c:pt>
                <c:pt idx="151">
                  <c:v>-0.200586184481575</c:v>
                </c:pt>
                <c:pt idx="152">
                  <c:v>-0.19813253376058601</c:v>
                </c:pt>
                <c:pt idx="153">
                  <c:v>-0.196599002059968</c:v>
                </c:pt>
                <c:pt idx="154">
                  <c:v>-0.19475876401922601</c:v>
                </c:pt>
                <c:pt idx="155">
                  <c:v>-0.19230511329823799</c:v>
                </c:pt>
                <c:pt idx="156">
                  <c:v>-0.190464875257496</c:v>
                </c:pt>
                <c:pt idx="157">
                  <c:v>-0.18801122453650701</c:v>
                </c:pt>
                <c:pt idx="158">
                  <c:v>-0.18617098649576599</c:v>
                </c:pt>
                <c:pt idx="159">
                  <c:v>-0.18433074845502401</c:v>
                </c:pt>
                <c:pt idx="160">
                  <c:v>-0.18218380407415899</c:v>
                </c:pt>
                <c:pt idx="161">
                  <c:v>-0.180343566033417</c:v>
                </c:pt>
                <c:pt idx="162">
                  <c:v>-0.17819662165255201</c:v>
                </c:pt>
                <c:pt idx="163">
                  <c:v>-0.17635638361181</c:v>
                </c:pt>
                <c:pt idx="164">
                  <c:v>-0.17420943923094501</c:v>
                </c:pt>
                <c:pt idx="165">
                  <c:v>-0.17206249485007999</c:v>
                </c:pt>
                <c:pt idx="166">
                  <c:v>-0.170222256809338</c:v>
                </c:pt>
                <c:pt idx="167">
                  <c:v>-0.16807531242847301</c:v>
                </c:pt>
                <c:pt idx="168">
                  <c:v>-0.166541780727855</c:v>
                </c:pt>
                <c:pt idx="169">
                  <c:v>-0.16439483634699001</c:v>
                </c:pt>
                <c:pt idx="170">
                  <c:v>-0.162861304646372</c:v>
                </c:pt>
                <c:pt idx="171">
                  <c:v>-0.160407653925383</c:v>
                </c:pt>
                <c:pt idx="172">
                  <c:v>-0.15795400320439501</c:v>
                </c:pt>
                <c:pt idx="173">
                  <c:v>-0.156420471503777</c:v>
                </c:pt>
                <c:pt idx="174">
                  <c:v>-0.15458023346303501</c:v>
                </c:pt>
                <c:pt idx="175">
                  <c:v>-0.15243328908216999</c:v>
                </c:pt>
                <c:pt idx="176">
                  <c:v>-0.15059305104142801</c:v>
                </c:pt>
                <c:pt idx="177">
                  <c:v>-0.14844610666056299</c:v>
                </c:pt>
                <c:pt idx="178">
                  <c:v>-0.146605868619821</c:v>
                </c:pt>
                <c:pt idx="179">
                  <c:v>-0.14445892423895601</c:v>
                </c:pt>
                <c:pt idx="180">
                  <c:v>-0.14261868619821499</c:v>
                </c:pt>
                <c:pt idx="181">
                  <c:v>-0.140165035477226</c:v>
                </c:pt>
                <c:pt idx="182">
                  <c:v>-0.13801809109636101</c:v>
                </c:pt>
                <c:pt idx="183">
                  <c:v>-0.136177853055619</c:v>
                </c:pt>
                <c:pt idx="184">
                  <c:v>-0.13464432135500101</c:v>
                </c:pt>
                <c:pt idx="185">
                  <c:v>-0.13249737697413599</c:v>
                </c:pt>
                <c:pt idx="186">
                  <c:v>-0.130350432593271</c:v>
                </c:pt>
                <c:pt idx="187">
                  <c:v>-0.12851019455252899</c:v>
                </c:pt>
                <c:pt idx="188">
                  <c:v>-0.12605654383154</c:v>
                </c:pt>
                <c:pt idx="189">
                  <c:v>-0.123602893110552</c:v>
                </c:pt>
                <c:pt idx="190">
                  <c:v>-0.122682774090181</c:v>
                </c:pt>
                <c:pt idx="191">
                  <c:v>-0.12053582970931601</c:v>
                </c:pt>
                <c:pt idx="192">
                  <c:v>-0.11838888532845</c:v>
                </c:pt>
                <c:pt idx="193">
                  <c:v>-0.115935234607462</c:v>
                </c:pt>
                <c:pt idx="194">
                  <c:v>-0.114708409246967</c:v>
                </c:pt>
                <c:pt idx="195">
                  <c:v>-0.11225475852597799</c:v>
                </c:pt>
                <c:pt idx="196">
                  <c:v>-0.11072122682535999</c:v>
                </c:pt>
                <c:pt idx="197">
                  <c:v>-0.107960869764248</c:v>
                </c:pt>
                <c:pt idx="198">
                  <c:v>-0.10642733806363</c:v>
                </c:pt>
                <c:pt idx="199">
                  <c:v>-0.104587100022889</c:v>
                </c:pt>
                <c:pt idx="200">
                  <c:v>-0.10213344930190001</c:v>
                </c:pt>
                <c:pt idx="201">
                  <c:v>-0.10059991760128199</c:v>
                </c:pt>
                <c:pt idx="202">
                  <c:v>-9.8759679560540201E-2</c:v>
                </c:pt>
                <c:pt idx="203">
                  <c:v>-9.6306028839551402E-2</c:v>
                </c:pt>
                <c:pt idx="204">
                  <c:v>-9.4159084458686204E-2</c:v>
                </c:pt>
                <c:pt idx="205">
                  <c:v>-9.2012140077821006E-2</c:v>
                </c:pt>
                <c:pt idx="206">
                  <c:v>-9.0785314717326607E-2</c:v>
                </c:pt>
                <c:pt idx="207">
                  <c:v>-8.8024957656214195E-2</c:v>
                </c:pt>
                <c:pt idx="208">
                  <c:v>-8.6184719615472596E-2</c:v>
                </c:pt>
                <c:pt idx="209">
                  <c:v>-8.4344481574731095E-2</c:v>
                </c:pt>
                <c:pt idx="210">
                  <c:v>-8.2504243533989496E-2</c:v>
                </c:pt>
                <c:pt idx="211">
                  <c:v>-8.0664005493247898E-2</c:v>
                </c:pt>
                <c:pt idx="212">
                  <c:v>-7.79036484321355E-2</c:v>
                </c:pt>
                <c:pt idx="213">
                  <c:v>-7.6370116731517501E-2</c:v>
                </c:pt>
                <c:pt idx="214">
                  <c:v>-7.4529878690775903E-2</c:v>
                </c:pt>
                <c:pt idx="215">
                  <c:v>-7.2382934309910704E-2</c:v>
                </c:pt>
                <c:pt idx="216">
                  <c:v>-7.0235989929045506E-2</c:v>
                </c:pt>
                <c:pt idx="217">
                  <c:v>-6.8395751888303893E-2</c:v>
                </c:pt>
                <c:pt idx="218">
                  <c:v>-6.6248807507438806E-2</c:v>
                </c:pt>
                <c:pt idx="219">
                  <c:v>-6.4408569466697194E-2</c:v>
                </c:pt>
                <c:pt idx="220">
                  <c:v>-6.2261625085832002E-2</c:v>
                </c:pt>
                <c:pt idx="221">
                  <c:v>-6.0114680704966797E-2</c:v>
                </c:pt>
                <c:pt idx="222">
                  <c:v>-5.8274442664225198E-2</c:v>
                </c:pt>
                <c:pt idx="223">
                  <c:v>-5.612749828336E-2</c:v>
                </c:pt>
                <c:pt idx="224">
                  <c:v>-5.4287260242618401E-2</c:v>
                </c:pt>
                <c:pt idx="225">
                  <c:v>-5.21403158617533E-2</c:v>
                </c:pt>
                <c:pt idx="226">
                  <c:v>-5.0913490501258901E-2</c:v>
                </c:pt>
                <c:pt idx="227">
                  <c:v>-4.8153133440146503E-2</c:v>
                </c:pt>
                <c:pt idx="228">
                  <c:v>-4.6619601739528498E-2</c:v>
                </c:pt>
                <c:pt idx="229">
                  <c:v>-4.4165951018539699E-2</c:v>
                </c:pt>
                <c:pt idx="230">
                  <c:v>-4.2325712977798101E-2</c:v>
                </c:pt>
                <c:pt idx="231">
                  <c:v>-4.0178768596932903E-2</c:v>
                </c:pt>
                <c:pt idx="232">
                  <c:v>-3.8645236896314897E-2</c:v>
                </c:pt>
                <c:pt idx="233">
                  <c:v>-3.6498292515449803E-2</c:v>
                </c:pt>
                <c:pt idx="234">
                  <c:v>-3.4658054474708197E-2</c:v>
                </c:pt>
                <c:pt idx="235">
                  <c:v>-3.2511110093842999E-2</c:v>
                </c:pt>
                <c:pt idx="236">
                  <c:v>-3.03641657129778E-2</c:v>
                </c:pt>
                <c:pt idx="237">
                  <c:v>-2.8523927672236198E-2</c:v>
                </c:pt>
                <c:pt idx="238">
                  <c:v>-2.66836896314946E-2</c:v>
                </c:pt>
                <c:pt idx="239">
                  <c:v>-2.4536745250629401E-2</c:v>
                </c:pt>
                <c:pt idx="240">
                  <c:v>-2.23898008697642E-2</c:v>
                </c:pt>
                <c:pt idx="241">
                  <c:v>-2.0242856488899098E-2</c:v>
                </c:pt>
                <c:pt idx="242">
                  <c:v>-1.84026184481575E-2</c:v>
                </c:pt>
                <c:pt idx="243">
                  <c:v>-1.6255674067292301E-2</c:v>
                </c:pt>
                <c:pt idx="244">
                  <c:v>-1.41087296864271E-2</c:v>
                </c:pt>
                <c:pt idx="245">
                  <c:v>-1.2575197985809101E-2</c:v>
                </c:pt>
                <c:pt idx="246">
                  <c:v>-1.07349599450675E-2</c:v>
                </c:pt>
                <c:pt idx="247">
                  <c:v>-8.5880155642023299E-3</c:v>
                </c:pt>
                <c:pt idx="248">
                  <c:v>-6.7477775234607504E-3</c:v>
                </c:pt>
                <c:pt idx="249">
                  <c:v>-4.6008331425955598E-3</c:v>
                </c:pt>
                <c:pt idx="250">
                  <c:v>-1.84047608148318E-3</c:v>
                </c:pt>
                <c:pt idx="251">
                  <c:v>-6.1365072098878396E-4</c:v>
                </c:pt>
                <c:pt idx="252">
                  <c:v>1.8400000000000001E-3</c:v>
                </c:pt>
                <c:pt idx="253">
                  <c:v>4.2936507209887804E-3</c:v>
                </c:pt>
                <c:pt idx="254">
                  <c:v>5.5204760814831803E-3</c:v>
                </c:pt>
                <c:pt idx="255">
                  <c:v>7.6674204623483604E-3</c:v>
                </c:pt>
                <c:pt idx="256">
                  <c:v>9.5076585030899503E-3</c:v>
                </c:pt>
                <c:pt idx="257">
                  <c:v>1.13478965438315E-2</c:v>
                </c:pt>
                <c:pt idx="258">
                  <c:v>1.3188134584573101E-2</c:v>
                </c:pt>
                <c:pt idx="259">
                  <c:v>1.5028372625314699E-2</c:v>
                </c:pt>
                <c:pt idx="260">
                  <c:v>1.7175317006179899E-2</c:v>
                </c:pt>
                <c:pt idx="261">
                  <c:v>1.9015555046921501E-2</c:v>
                </c:pt>
                <c:pt idx="262">
                  <c:v>2.1469205767910299E-2</c:v>
                </c:pt>
                <c:pt idx="263">
                  <c:v>2.3922856488899101E-2</c:v>
                </c:pt>
                <c:pt idx="264">
                  <c:v>2.5763094529640599E-2</c:v>
                </c:pt>
                <c:pt idx="265">
                  <c:v>2.7296626230258601E-2</c:v>
                </c:pt>
                <c:pt idx="266">
                  <c:v>2.94435706111238E-2</c:v>
                </c:pt>
                <c:pt idx="267">
                  <c:v>3.1283808651865398E-2</c:v>
                </c:pt>
                <c:pt idx="268">
                  <c:v>3.3737459372854203E-2</c:v>
                </c:pt>
                <c:pt idx="269">
                  <c:v>3.4964284733348602E-2</c:v>
                </c:pt>
                <c:pt idx="270">
                  <c:v>3.74179354543374E-2</c:v>
                </c:pt>
                <c:pt idx="271">
                  <c:v>3.9564879835202599E-2</c:v>
                </c:pt>
                <c:pt idx="272">
                  <c:v>4.17118242160677E-2</c:v>
                </c:pt>
                <c:pt idx="273">
                  <c:v>4.3552062256809299E-2</c:v>
                </c:pt>
                <c:pt idx="274">
                  <c:v>4.5392300297550897E-2</c:v>
                </c:pt>
                <c:pt idx="275">
                  <c:v>4.7232538338292503E-2</c:v>
                </c:pt>
                <c:pt idx="276">
                  <c:v>4.9686189059281301E-2</c:v>
                </c:pt>
                <c:pt idx="277">
                  <c:v>5.1526427100022899E-2</c:v>
                </c:pt>
                <c:pt idx="278">
                  <c:v>5.3673371480888098E-2</c:v>
                </c:pt>
                <c:pt idx="279">
                  <c:v>5.5206903181506103E-2</c:v>
                </c:pt>
                <c:pt idx="280">
                  <c:v>5.7353847562371198E-2</c:v>
                </c:pt>
                <c:pt idx="281">
                  <c:v>5.9500791943236403E-2</c:v>
                </c:pt>
                <c:pt idx="282">
                  <c:v>6.1341029983978002E-2</c:v>
                </c:pt>
                <c:pt idx="283">
                  <c:v>6.4101387045090399E-2</c:v>
                </c:pt>
                <c:pt idx="284">
                  <c:v>6.5634918745708398E-2</c:v>
                </c:pt>
                <c:pt idx="285">
                  <c:v>6.7781863126573597E-2</c:v>
                </c:pt>
                <c:pt idx="286">
                  <c:v>6.9622101167315195E-2</c:v>
                </c:pt>
                <c:pt idx="287">
                  <c:v>7.1462339208056794E-2</c:v>
                </c:pt>
                <c:pt idx="288">
                  <c:v>7.3302577248798295E-2</c:v>
                </c:pt>
                <c:pt idx="289">
                  <c:v>7.5449521629663494E-2</c:v>
                </c:pt>
                <c:pt idx="290">
                  <c:v>7.7903172350652306E-2</c:v>
                </c:pt>
                <c:pt idx="291">
                  <c:v>7.9743410391393904E-2</c:v>
                </c:pt>
                <c:pt idx="292">
                  <c:v>8.1276942092011903E-2</c:v>
                </c:pt>
                <c:pt idx="293">
                  <c:v>8.3730592813000701E-2</c:v>
                </c:pt>
                <c:pt idx="294">
                  <c:v>8.55708308537423E-2</c:v>
                </c:pt>
                <c:pt idx="295">
                  <c:v>8.7411068894483801E-2</c:v>
                </c:pt>
                <c:pt idx="296">
                  <c:v>8.9558013275348999E-2</c:v>
                </c:pt>
                <c:pt idx="297">
                  <c:v>9.1398251316090598E-2</c:v>
                </c:pt>
                <c:pt idx="298">
                  <c:v>9.3238489356832197E-2</c:v>
                </c:pt>
                <c:pt idx="299">
                  <c:v>9.5385433737697395E-2</c:v>
                </c:pt>
                <c:pt idx="300">
                  <c:v>9.7225671778438993E-2</c:v>
                </c:pt>
                <c:pt idx="301">
                  <c:v>9.9679322499427805E-2</c:v>
                </c:pt>
                <c:pt idx="302">
                  <c:v>0.101826266880293</c:v>
                </c:pt>
                <c:pt idx="303">
                  <c:v>0.103359798580911</c:v>
                </c:pt>
                <c:pt idx="304">
                  <c:v>0.10550674296177601</c:v>
                </c:pt>
                <c:pt idx="305">
                  <c:v>0.107653687342641</c:v>
                </c:pt>
                <c:pt idx="306">
                  <c:v>0.109187219043259</c:v>
                </c:pt>
                <c:pt idx="307">
                  <c:v>0.111640869764248</c:v>
                </c:pt>
                <c:pt idx="308">
                  <c:v>0.11348110780499</c:v>
                </c:pt>
                <c:pt idx="309">
                  <c:v>0.11562805218585499</c:v>
                </c:pt>
                <c:pt idx="310">
                  <c:v>0.11777499656672</c:v>
                </c:pt>
                <c:pt idx="311">
                  <c:v>0.119921940947585</c:v>
                </c:pt>
                <c:pt idx="312">
                  <c:v>0.121455472648203</c:v>
                </c:pt>
                <c:pt idx="313">
                  <c:v>0.123602417029068</c:v>
                </c:pt>
                <c:pt idx="314">
                  <c:v>0.12544265506981001</c:v>
                </c:pt>
                <c:pt idx="315">
                  <c:v>0.127589599450675</c:v>
                </c:pt>
                <c:pt idx="316">
                  <c:v>0.12942983749141701</c:v>
                </c:pt>
                <c:pt idx="317">
                  <c:v>0.131270075532158</c:v>
                </c:pt>
                <c:pt idx="318">
                  <c:v>0.13372372625314699</c:v>
                </c:pt>
                <c:pt idx="319">
                  <c:v>0.135257257953765</c:v>
                </c:pt>
                <c:pt idx="320">
                  <c:v>0.137710908674754</c:v>
                </c:pt>
                <c:pt idx="321">
                  <c:v>0.13924444037537201</c:v>
                </c:pt>
                <c:pt idx="322">
                  <c:v>0.141084678416114</c:v>
                </c:pt>
                <c:pt idx="323">
                  <c:v>0.14353832913710199</c:v>
                </c:pt>
                <c:pt idx="324">
                  <c:v>0.14507186083772</c:v>
                </c:pt>
                <c:pt idx="325">
                  <c:v>0.14752551155870899</c:v>
                </c:pt>
                <c:pt idx="326">
                  <c:v>0.14936574959945101</c:v>
                </c:pt>
                <c:pt idx="327">
                  <c:v>0.151512693980316</c:v>
                </c:pt>
                <c:pt idx="328">
                  <c:v>0.15365963836118099</c:v>
                </c:pt>
                <c:pt idx="329">
                  <c:v>0.155193170061799</c:v>
                </c:pt>
                <c:pt idx="330">
                  <c:v>0.15734011444266399</c:v>
                </c:pt>
                <c:pt idx="331">
                  <c:v>0.15918035248340601</c:v>
                </c:pt>
                <c:pt idx="332">
                  <c:v>0.16102059052414699</c:v>
                </c:pt>
                <c:pt idx="333">
                  <c:v>0.16316753490501301</c:v>
                </c:pt>
                <c:pt idx="334">
                  <c:v>0.165314479285878</c:v>
                </c:pt>
                <c:pt idx="335">
                  <c:v>0.16807483634699</c:v>
                </c:pt>
                <c:pt idx="336">
                  <c:v>0.16930166170748501</c:v>
                </c:pt>
                <c:pt idx="337">
                  <c:v>0.171755312428473</c:v>
                </c:pt>
                <c:pt idx="338">
                  <c:v>0.17359555046921499</c:v>
                </c:pt>
                <c:pt idx="339">
                  <c:v>0.175435788509957</c:v>
                </c:pt>
                <c:pt idx="340">
                  <c:v>0.17727602655069799</c:v>
                </c:pt>
                <c:pt idx="341">
                  <c:v>0.17942297093156301</c:v>
                </c:pt>
                <c:pt idx="342">
                  <c:v>0.181569915312428</c:v>
                </c:pt>
                <c:pt idx="343">
                  <c:v>0.18341015335317001</c:v>
                </c:pt>
                <c:pt idx="344">
                  <c:v>0.185557097734035</c:v>
                </c:pt>
                <c:pt idx="345">
                  <c:v>0.18739733577477699</c:v>
                </c:pt>
                <c:pt idx="346">
                  <c:v>0.18923757381551801</c:v>
                </c:pt>
                <c:pt idx="347">
                  <c:v>0.19107781185625999</c:v>
                </c:pt>
                <c:pt idx="348">
                  <c:v>0.19353146257724901</c:v>
                </c:pt>
                <c:pt idx="349">
                  <c:v>0.19537170061799</c:v>
                </c:pt>
                <c:pt idx="350">
                  <c:v>0.19751864499885599</c:v>
                </c:pt>
                <c:pt idx="351">
                  <c:v>0.19935888303959701</c:v>
                </c:pt>
                <c:pt idx="352">
                  <c:v>0.201505827420462</c:v>
                </c:pt>
                <c:pt idx="353">
                  <c:v>0.20365277180132799</c:v>
                </c:pt>
                <c:pt idx="354">
                  <c:v>0.205799716182193</c:v>
                </c:pt>
                <c:pt idx="355">
                  <c:v>0.20733324788281099</c:v>
                </c:pt>
                <c:pt idx="356">
                  <c:v>0.20948019226367601</c:v>
                </c:pt>
                <c:pt idx="357">
                  <c:v>0.211320430304417</c:v>
                </c:pt>
                <c:pt idx="358">
                  <c:v>0.21346737468528301</c:v>
                </c:pt>
                <c:pt idx="359">
                  <c:v>0.215614319066148</c:v>
                </c:pt>
                <c:pt idx="360">
                  <c:v>0.21776126344701299</c:v>
                </c:pt>
                <c:pt idx="361">
                  <c:v>0.21929479514763101</c:v>
                </c:pt>
                <c:pt idx="362">
                  <c:v>0.22174844586862</c:v>
                </c:pt>
                <c:pt idx="363">
                  <c:v>0.22328197756923801</c:v>
                </c:pt>
                <c:pt idx="364">
                  <c:v>0.225428921950103</c:v>
                </c:pt>
                <c:pt idx="365">
                  <c:v>0.22788257267109199</c:v>
                </c:pt>
                <c:pt idx="366">
                  <c:v>0.22941610437171001</c:v>
                </c:pt>
                <c:pt idx="367">
                  <c:v>0.23125634241245099</c:v>
                </c:pt>
                <c:pt idx="368">
                  <c:v>0.23370999313344001</c:v>
                </c:pt>
                <c:pt idx="369">
                  <c:v>0.235550231174182</c:v>
                </c:pt>
                <c:pt idx="370">
                  <c:v>0.23739046921492299</c:v>
                </c:pt>
                <c:pt idx="371">
                  <c:v>0.23984411993591201</c:v>
                </c:pt>
                <c:pt idx="372">
                  <c:v>0.241684357976654</c:v>
                </c:pt>
                <c:pt idx="373">
                  <c:v>0.24383130235751899</c:v>
                </c:pt>
                <c:pt idx="374">
                  <c:v>0.24567154039826</c:v>
                </c:pt>
                <c:pt idx="375">
                  <c:v>0.24751177843900199</c:v>
                </c:pt>
                <c:pt idx="376">
                  <c:v>0.249352016479744</c:v>
                </c:pt>
                <c:pt idx="377">
                  <c:v>0.25149896086060902</c:v>
                </c:pt>
                <c:pt idx="378">
                  <c:v>0.25364590524147401</c:v>
                </c:pt>
                <c:pt idx="379">
                  <c:v>0.25548614328221603</c:v>
                </c:pt>
                <c:pt idx="380">
                  <c:v>0.25732638132295699</c:v>
                </c:pt>
                <c:pt idx="381">
                  <c:v>0.259166619363699</c:v>
                </c:pt>
                <c:pt idx="382">
                  <c:v>0.26131356374456399</c:v>
                </c:pt>
                <c:pt idx="383">
                  <c:v>0.26315380178530601</c:v>
                </c:pt>
                <c:pt idx="384">
                  <c:v>0.265300746166171</c:v>
                </c:pt>
                <c:pt idx="385">
                  <c:v>0.26744769054703599</c:v>
                </c:pt>
                <c:pt idx="386">
                  <c:v>0.269287928587778</c:v>
                </c:pt>
                <c:pt idx="387">
                  <c:v>0.27174157930876602</c:v>
                </c:pt>
                <c:pt idx="388">
                  <c:v>0.27358181734950798</c:v>
                </c:pt>
                <c:pt idx="389">
                  <c:v>0.275422055390249</c:v>
                </c:pt>
                <c:pt idx="390">
                  <c:v>0.27756899977111499</c:v>
                </c:pt>
                <c:pt idx="391">
                  <c:v>0.279409237811856</c:v>
                </c:pt>
                <c:pt idx="392">
                  <c:v>0.28124947585259802</c:v>
                </c:pt>
                <c:pt idx="393">
                  <c:v>0.28370312657358698</c:v>
                </c:pt>
                <c:pt idx="394">
                  <c:v>0.28523665827420502</c:v>
                </c:pt>
                <c:pt idx="395">
                  <c:v>0.28738360265507001</c:v>
                </c:pt>
                <c:pt idx="396">
                  <c:v>0.288917134355688</c:v>
                </c:pt>
                <c:pt idx="397">
                  <c:v>0.29106407873655299</c:v>
                </c:pt>
                <c:pt idx="398">
                  <c:v>0.29382443579766498</c:v>
                </c:pt>
                <c:pt idx="399">
                  <c:v>0.29535796749828302</c:v>
                </c:pt>
                <c:pt idx="400">
                  <c:v>0.29811832455939602</c:v>
                </c:pt>
                <c:pt idx="401">
                  <c:v>0.29934514991988997</c:v>
                </c:pt>
                <c:pt idx="402">
                  <c:v>0.30118538796063199</c:v>
                </c:pt>
                <c:pt idx="403">
                  <c:v>0.30363903868162001</c:v>
                </c:pt>
                <c:pt idx="404">
                  <c:v>0.30547927672236203</c:v>
                </c:pt>
                <c:pt idx="405">
                  <c:v>0.30793292744335099</c:v>
                </c:pt>
                <c:pt idx="406">
                  <c:v>0.309159752803845</c:v>
                </c:pt>
                <c:pt idx="407">
                  <c:v>0.31161340352483402</c:v>
                </c:pt>
                <c:pt idx="408">
                  <c:v>0.31345364156557598</c:v>
                </c:pt>
                <c:pt idx="409">
                  <c:v>0.31560058594644103</c:v>
                </c:pt>
                <c:pt idx="410">
                  <c:v>0.31805423666742999</c:v>
                </c:pt>
                <c:pt idx="411">
                  <c:v>0.319281062027924</c:v>
                </c:pt>
                <c:pt idx="412">
                  <c:v>0.32112130006866602</c:v>
                </c:pt>
                <c:pt idx="413">
                  <c:v>0.32357495078965398</c:v>
                </c:pt>
                <c:pt idx="414">
                  <c:v>0.32572189517052003</c:v>
                </c:pt>
                <c:pt idx="415">
                  <c:v>0.32725542687113801</c:v>
                </c:pt>
                <c:pt idx="416">
                  <c:v>0.32970907759212598</c:v>
                </c:pt>
                <c:pt idx="417">
                  <c:v>0.33154931563286799</c:v>
                </c:pt>
                <c:pt idx="418">
                  <c:v>0.33369626001373298</c:v>
                </c:pt>
                <c:pt idx="419">
                  <c:v>0.33522979171435102</c:v>
                </c:pt>
                <c:pt idx="420">
                  <c:v>0.33707002975509298</c:v>
                </c:pt>
                <c:pt idx="421">
                  <c:v>0.339523680476081</c:v>
                </c:pt>
                <c:pt idx="422">
                  <c:v>0.34167062485694699</c:v>
                </c:pt>
                <c:pt idx="423">
                  <c:v>0.34351086289768801</c:v>
                </c:pt>
                <c:pt idx="424">
                  <c:v>0.34535110093843002</c:v>
                </c:pt>
                <c:pt idx="425">
                  <c:v>0.34749804531929501</c:v>
                </c:pt>
                <c:pt idx="426">
                  <c:v>0.349031577019913</c:v>
                </c:pt>
                <c:pt idx="427">
                  <c:v>0.35148522774090202</c:v>
                </c:pt>
                <c:pt idx="428">
                  <c:v>0.35363217212176701</c:v>
                </c:pt>
                <c:pt idx="429">
                  <c:v>0.35547241016250902</c:v>
                </c:pt>
                <c:pt idx="430">
                  <c:v>0.35792606088349699</c:v>
                </c:pt>
                <c:pt idx="431">
                  <c:v>0.359766298924239</c:v>
                </c:pt>
                <c:pt idx="432">
                  <c:v>0.36129983062485699</c:v>
                </c:pt>
                <c:pt idx="433">
                  <c:v>0.36344677500572198</c:v>
                </c:pt>
                <c:pt idx="434">
                  <c:v>0.36528701304646399</c:v>
                </c:pt>
                <c:pt idx="435">
                  <c:v>0.36774066376745201</c:v>
                </c:pt>
                <c:pt idx="436">
                  <c:v>0.36927419546807</c:v>
                </c:pt>
                <c:pt idx="437">
                  <c:v>0.37172784618905902</c:v>
                </c:pt>
                <c:pt idx="438">
                  <c:v>0.373261377889677</c:v>
                </c:pt>
                <c:pt idx="439">
                  <c:v>0.37510161593041902</c:v>
                </c:pt>
                <c:pt idx="440">
                  <c:v>0.37755526665140798</c:v>
                </c:pt>
                <c:pt idx="441">
                  <c:v>0.37908879835202602</c:v>
                </c:pt>
                <c:pt idx="442">
                  <c:v>0.38154244907301399</c:v>
                </c:pt>
                <c:pt idx="443">
                  <c:v>0.383382687113756</c:v>
                </c:pt>
                <c:pt idx="444">
                  <c:v>0.38522292515449802</c:v>
                </c:pt>
                <c:pt idx="445">
                  <c:v>0.38767657587548598</c:v>
                </c:pt>
                <c:pt idx="446">
                  <c:v>0.38982352025635197</c:v>
                </c:pt>
                <c:pt idx="447">
                  <c:v>0.39197046463721702</c:v>
                </c:pt>
                <c:pt idx="448">
                  <c:v>0.393503996337835</c:v>
                </c:pt>
                <c:pt idx="449">
                  <c:v>0.39565094071869999</c:v>
                </c:pt>
                <c:pt idx="450">
                  <c:v>0.39779788509956499</c:v>
                </c:pt>
                <c:pt idx="451">
                  <c:v>0.399638123140307</c:v>
                </c:pt>
                <c:pt idx="452">
                  <c:v>0.40147836118104802</c:v>
                </c:pt>
                <c:pt idx="453">
                  <c:v>0.403011892881666</c:v>
                </c:pt>
                <c:pt idx="454">
                  <c:v>0.405772249942779</c:v>
                </c:pt>
                <c:pt idx="455">
                  <c:v>0.40761248798352001</c:v>
                </c:pt>
                <c:pt idx="456">
                  <c:v>0.409759432364385</c:v>
                </c:pt>
                <c:pt idx="457">
                  <c:v>0.41159967040512702</c:v>
                </c:pt>
                <c:pt idx="458">
                  <c:v>0.41374661478599201</c:v>
                </c:pt>
                <c:pt idx="459">
                  <c:v>0.41528014648660999</c:v>
                </c:pt>
                <c:pt idx="460">
                  <c:v>0.41742709086747498</c:v>
                </c:pt>
                <c:pt idx="461">
                  <c:v>0.41957403524834103</c:v>
                </c:pt>
                <c:pt idx="462">
                  <c:v>0.42172097962920602</c:v>
                </c:pt>
                <c:pt idx="463">
                  <c:v>0.42356121766994698</c:v>
                </c:pt>
                <c:pt idx="464">
                  <c:v>0.42540145571068899</c:v>
                </c:pt>
                <c:pt idx="465">
                  <c:v>0.42754840009155398</c:v>
                </c:pt>
                <c:pt idx="466">
                  <c:v>0.42969534447241903</c:v>
                </c:pt>
                <c:pt idx="467">
                  <c:v>0.43153558251316099</c:v>
                </c:pt>
                <c:pt idx="468">
                  <c:v>0.433375820553902</c:v>
                </c:pt>
                <c:pt idx="469">
                  <c:v>0.43521605859464402</c:v>
                </c:pt>
                <c:pt idx="470">
                  <c:v>0.43705629663538598</c:v>
                </c:pt>
                <c:pt idx="471">
                  <c:v>0.439509947356374</c:v>
                </c:pt>
                <c:pt idx="472">
                  <c:v>0.44165689173723999</c:v>
                </c:pt>
                <c:pt idx="473">
                  <c:v>0.443497129777981</c:v>
                </c:pt>
                <c:pt idx="474">
                  <c:v>0.44564407415884599</c:v>
                </c:pt>
                <c:pt idx="475">
                  <c:v>0.44779101853971198</c:v>
                </c:pt>
                <c:pt idx="476">
                  <c:v>0.449631256580453</c:v>
                </c:pt>
                <c:pt idx="477">
                  <c:v>0.45177820096131799</c:v>
                </c:pt>
                <c:pt idx="478">
                  <c:v>0.45361843900206</c:v>
                </c:pt>
                <c:pt idx="479">
                  <c:v>0.45545867704280202</c:v>
                </c:pt>
                <c:pt idx="480">
                  <c:v>0.45729891508354298</c:v>
                </c:pt>
                <c:pt idx="481">
                  <c:v>0.459752565804532</c:v>
                </c:pt>
                <c:pt idx="482">
                  <c:v>0.46189951018539699</c:v>
                </c:pt>
                <c:pt idx="483">
                  <c:v>0.46343304188601497</c:v>
                </c:pt>
                <c:pt idx="484">
                  <c:v>0.46557998626688002</c:v>
                </c:pt>
                <c:pt idx="485">
                  <c:v>0.46772693064774501</c:v>
                </c:pt>
                <c:pt idx="486">
                  <c:v>0.46956716868848702</c:v>
                </c:pt>
                <c:pt idx="487">
                  <c:v>0.47171411306935201</c:v>
                </c:pt>
                <c:pt idx="488">
                  <c:v>0.473861057450217</c:v>
                </c:pt>
                <c:pt idx="489">
                  <c:v>0.47539458915083499</c:v>
                </c:pt>
                <c:pt idx="490">
                  <c:v>0.47784823987182401</c:v>
                </c:pt>
                <c:pt idx="491">
                  <c:v>0.47938177157244199</c:v>
                </c:pt>
                <c:pt idx="492">
                  <c:v>0.48091530327305998</c:v>
                </c:pt>
                <c:pt idx="493">
                  <c:v>0.48306224765392503</c:v>
                </c:pt>
                <c:pt idx="494">
                  <c:v>0.48582260471503802</c:v>
                </c:pt>
                <c:pt idx="495">
                  <c:v>0.48796954909590301</c:v>
                </c:pt>
                <c:pt idx="496">
                  <c:v>0.48919637445639702</c:v>
                </c:pt>
                <c:pt idx="497">
                  <c:v>0.49134331883726201</c:v>
                </c:pt>
                <c:pt idx="498">
                  <c:v>0.49379696955825098</c:v>
                </c:pt>
                <c:pt idx="499">
                  <c:v>0.49563720759899299</c:v>
                </c:pt>
                <c:pt idx="500">
                  <c:v>0.49778415197985798</c:v>
                </c:pt>
                <c:pt idx="501">
                  <c:v>0.4996243900206</c:v>
                </c:pt>
                <c:pt idx="502">
                  <c:v>0.50146462806134096</c:v>
                </c:pt>
                <c:pt idx="503">
                  <c:v>0.503611572442206</c:v>
                </c:pt>
                <c:pt idx="504">
                  <c:v>0.50514510414282399</c:v>
                </c:pt>
                <c:pt idx="505">
                  <c:v>0.50667863584344197</c:v>
                </c:pt>
                <c:pt idx="506">
                  <c:v>0.50913228656443099</c:v>
                </c:pt>
                <c:pt idx="507">
                  <c:v>0.51158593728542001</c:v>
                </c:pt>
                <c:pt idx="508">
                  <c:v>0.513119468986038</c:v>
                </c:pt>
                <c:pt idx="509">
                  <c:v>0.51557311970702702</c:v>
                </c:pt>
                <c:pt idx="510">
                  <c:v>0.51741335774776798</c:v>
                </c:pt>
                <c:pt idx="511">
                  <c:v>0.51956030212863302</c:v>
                </c:pt>
                <c:pt idx="512">
                  <c:v>0.52140054016937498</c:v>
                </c:pt>
                <c:pt idx="513">
                  <c:v>0.52354748455024003</c:v>
                </c:pt>
                <c:pt idx="514">
                  <c:v>0.52569442893110496</c:v>
                </c:pt>
                <c:pt idx="515">
                  <c:v>0.52722796063172295</c:v>
                </c:pt>
                <c:pt idx="516">
                  <c:v>0.52998831769283605</c:v>
                </c:pt>
                <c:pt idx="517">
                  <c:v>0.53121514305332995</c:v>
                </c:pt>
                <c:pt idx="518">
                  <c:v>0.533362087434195</c:v>
                </c:pt>
                <c:pt idx="519">
                  <c:v>0.53581573815518402</c:v>
                </c:pt>
                <c:pt idx="520">
                  <c:v>0.53704256351567803</c:v>
                </c:pt>
                <c:pt idx="521">
                  <c:v>0.53949621423666705</c:v>
                </c:pt>
                <c:pt idx="522">
                  <c:v>0.54133645227740901</c:v>
                </c:pt>
                <c:pt idx="523">
                  <c:v>0.544096809338521</c:v>
                </c:pt>
                <c:pt idx="524">
                  <c:v>0.54532363469901601</c:v>
                </c:pt>
                <c:pt idx="525">
                  <c:v>0.54716387273975697</c:v>
                </c:pt>
                <c:pt idx="526">
                  <c:v>0.54961752346074599</c:v>
                </c:pt>
                <c:pt idx="527">
                  <c:v>0.55115105516136398</c:v>
                </c:pt>
                <c:pt idx="528">
                  <c:v>0.553604705882353</c:v>
                </c:pt>
                <c:pt idx="529">
                  <c:v>0.55513823758297098</c:v>
                </c:pt>
                <c:pt idx="530">
                  <c:v>0.55759188830396</c:v>
                </c:pt>
                <c:pt idx="531">
                  <c:v>0.55912542000457799</c:v>
                </c:pt>
                <c:pt idx="532">
                  <c:v>0.56157907072556601</c:v>
                </c:pt>
                <c:pt idx="533">
                  <c:v>0.56311260242618399</c:v>
                </c:pt>
                <c:pt idx="534">
                  <c:v>0.56587295948729699</c:v>
                </c:pt>
                <c:pt idx="535">
                  <c:v>0.56771319752803795</c:v>
                </c:pt>
                <c:pt idx="536">
                  <c:v>0.56894002288853296</c:v>
                </c:pt>
                <c:pt idx="537">
                  <c:v>0.57170037994964495</c:v>
                </c:pt>
                <c:pt idx="538">
                  <c:v>0.57354061799038702</c:v>
                </c:pt>
                <c:pt idx="539">
                  <c:v>0.57538085603112799</c:v>
                </c:pt>
                <c:pt idx="540">
                  <c:v>0.57752780041199303</c:v>
                </c:pt>
                <c:pt idx="541">
                  <c:v>0.57936803845273499</c:v>
                </c:pt>
                <c:pt idx="542">
                  <c:v>0.58151498283360004</c:v>
                </c:pt>
                <c:pt idx="543">
                  <c:v>0.58396863355458895</c:v>
                </c:pt>
                <c:pt idx="544">
                  <c:v>0.58580887159533102</c:v>
                </c:pt>
                <c:pt idx="545">
                  <c:v>0.587342403295949</c:v>
                </c:pt>
                <c:pt idx="546">
                  <c:v>0.58918264133668996</c:v>
                </c:pt>
                <c:pt idx="547">
                  <c:v>0.59163629205767898</c:v>
                </c:pt>
                <c:pt idx="548">
                  <c:v>0.59316982375829697</c:v>
                </c:pt>
                <c:pt idx="549">
                  <c:v>0.59562347447928599</c:v>
                </c:pt>
                <c:pt idx="550">
                  <c:v>0.59746371252002695</c:v>
                </c:pt>
                <c:pt idx="551">
                  <c:v>0.59961065690089299</c:v>
                </c:pt>
                <c:pt idx="552">
                  <c:v>0.60206430762188101</c:v>
                </c:pt>
                <c:pt idx="553">
                  <c:v>0.60390454566262297</c:v>
                </c:pt>
                <c:pt idx="554">
                  <c:v>0.60574478370336404</c:v>
                </c:pt>
                <c:pt idx="555">
                  <c:v>0.607585021744106</c:v>
                </c:pt>
                <c:pt idx="556">
                  <c:v>0.60942525978484796</c:v>
                </c:pt>
                <c:pt idx="557">
                  <c:v>0.61126549782558903</c:v>
                </c:pt>
                <c:pt idx="558">
                  <c:v>0.61341244220645397</c:v>
                </c:pt>
                <c:pt idx="559">
                  <c:v>0.61555938658732001</c:v>
                </c:pt>
                <c:pt idx="560">
                  <c:v>0.61739962462806097</c:v>
                </c:pt>
                <c:pt idx="561">
                  <c:v>0.61923986266880304</c:v>
                </c:pt>
                <c:pt idx="562">
                  <c:v>0.62169351338979195</c:v>
                </c:pt>
                <c:pt idx="563">
                  <c:v>0.623840457770657</c:v>
                </c:pt>
                <c:pt idx="564">
                  <c:v>0.62568069581139796</c:v>
                </c:pt>
                <c:pt idx="565">
                  <c:v>0.62752093385214003</c:v>
                </c:pt>
                <c:pt idx="566">
                  <c:v>0.62936117189288199</c:v>
                </c:pt>
                <c:pt idx="567">
                  <c:v>0.63120140993362295</c:v>
                </c:pt>
                <c:pt idx="568">
                  <c:v>0.63304164797436502</c:v>
                </c:pt>
                <c:pt idx="569">
                  <c:v>0.63549529869535304</c:v>
                </c:pt>
                <c:pt idx="570">
                  <c:v>0.637335536736095</c:v>
                </c:pt>
                <c:pt idx="571">
                  <c:v>0.63917577477683696</c:v>
                </c:pt>
                <c:pt idx="572">
                  <c:v>0.641322719157702</c:v>
                </c:pt>
                <c:pt idx="573">
                  <c:v>0.64346966353856705</c:v>
                </c:pt>
                <c:pt idx="574">
                  <c:v>0.64500319523918503</c:v>
                </c:pt>
                <c:pt idx="575">
                  <c:v>0.64745684596017405</c:v>
                </c:pt>
                <c:pt idx="576">
                  <c:v>0.64929708400091501</c:v>
                </c:pt>
                <c:pt idx="577">
                  <c:v>0.65175073472190403</c:v>
                </c:pt>
                <c:pt idx="578">
                  <c:v>0.65359097276264599</c:v>
                </c:pt>
                <c:pt idx="579">
                  <c:v>0.65512450446326398</c:v>
                </c:pt>
                <c:pt idx="580">
                  <c:v>0.657578155184253</c:v>
                </c:pt>
                <c:pt idx="581">
                  <c:v>0.65941839322499396</c:v>
                </c:pt>
                <c:pt idx="582">
                  <c:v>0.66156533760585901</c:v>
                </c:pt>
                <c:pt idx="583">
                  <c:v>0.66371228198672405</c:v>
                </c:pt>
                <c:pt idx="584">
                  <c:v>0.66493910734721895</c:v>
                </c:pt>
                <c:pt idx="585">
                  <c:v>0.66769946440833094</c:v>
                </c:pt>
                <c:pt idx="586">
                  <c:v>0.66892628976882595</c:v>
                </c:pt>
                <c:pt idx="587">
                  <c:v>0.671073234149691</c:v>
                </c:pt>
                <c:pt idx="588">
                  <c:v>0.67352688487068002</c:v>
                </c:pt>
                <c:pt idx="589">
                  <c:v>0.67567382925154496</c:v>
                </c:pt>
                <c:pt idx="590">
                  <c:v>0.67966101167315196</c:v>
                </c:pt>
                <c:pt idx="591">
                  <c:v>0.68150124971389303</c:v>
                </c:pt>
                <c:pt idx="592">
                  <c:v>0.68364819409475797</c:v>
                </c:pt>
                <c:pt idx="593">
                  <c:v>0.68518172579537595</c:v>
                </c:pt>
                <c:pt idx="594">
                  <c:v>0.687328670176242</c:v>
                </c:pt>
                <c:pt idx="595">
                  <c:v>0.68947561455710704</c:v>
                </c:pt>
                <c:pt idx="596">
                  <c:v>0.69162255893797198</c:v>
                </c:pt>
                <c:pt idx="597">
                  <c:v>0.69315609063858996</c:v>
                </c:pt>
                <c:pt idx="598">
                  <c:v>0.69530303501945501</c:v>
                </c:pt>
                <c:pt idx="599">
                  <c:v>0.69714327306019697</c:v>
                </c:pt>
                <c:pt idx="600">
                  <c:v>0.69990363012130896</c:v>
                </c:pt>
                <c:pt idx="601">
                  <c:v>0.70143716182192695</c:v>
                </c:pt>
                <c:pt idx="602">
                  <c:v>0.70297069352254504</c:v>
                </c:pt>
                <c:pt idx="603">
                  <c:v>0.70542434424353395</c:v>
                </c:pt>
                <c:pt idx="604">
                  <c:v>0.70726458228427502</c:v>
                </c:pt>
                <c:pt idx="605">
                  <c:v>0.70971823300526404</c:v>
                </c:pt>
                <c:pt idx="606">
                  <c:v>0.71094505836575905</c:v>
                </c:pt>
                <c:pt idx="607">
                  <c:v>0.71339870908674696</c:v>
                </c:pt>
                <c:pt idx="608">
                  <c:v>0.71554565346761301</c:v>
                </c:pt>
                <c:pt idx="609">
                  <c:v>0.71769259784847805</c:v>
                </c:pt>
                <c:pt idx="610">
                  <c:v>0.71983954222934299</c:v>
                </c:pt>
                <c:pt idx="611">
                  <c:v>0.72137307392996097</c:v>
                </c:pt>
                <c:pt idx="612">
                  <c:v>0.72382672465094999</c:v>
                </c:pt>
                <c:pt idx="613">
                  <c:v>0.72536025635156798</c:v>
                </c:pt>
                <c:pt idx="614">
                  <c:v>0.72750720073243302</c:v>
                </c:pt>
                <c:pt idx="615">
                  <c:v>0.72996085145342204</c:v>
                </c:pt>
                <c:pt idx="616">
                  <c:v>0.73149438315404003</c:v>
                </c:pt>
                <c:pt idx="617">
                  <c:v>0.73394803387502805</c:v>
                </c:pt>
                <c:pt idx="618">
                  <c:v>0.73548156557564603</c:v>
                </c:pt>
                <c:pt idx="619">
                  <c:v>0.73762850995651197</c:v>
                </c:pt>
                <c:pt idx="620">
                  <c:v>0.73946874799725304</c:v>
                </c:pt>
                <c:pt idx="621">
                  <c:v>0.741308986037995</c:v>
                </c:pt>
                <c:pt idx="622">
                  <c:v>0.74345593041886004</c:v>
                </c:pt>
                <c:pt idx="623">
                  <c:v>0.745296168459602</c:v>
                </c:pt>
                <c:pt idx="624">
                  <c:v>0.74744311284046705</c:v>
                </c:pt>
                <c:pt idx="625">
                  <c:v>0.74928335088120801</c:v>
                </c:pt>
                <c:pt idx="626">
                  <c:v>0.75112358892194997</c:v>
                </c:pt>
                <c:pt idx="627">
                  <c:v>0.75327053330281502</c:v>
                </c:pt>
                <c:pt idx="628">
                  <c:v>0.75572418402380404</c:v>
                </c:pt>
                <c:pt idx="629">
                  <c:v>0.75756442206454599</c:v>
                </c:pt>
                <c:pt idx="630">
                  <c:v>0.75940466010528695</c:v>
                </c:pt>
                <c:pt idx="631">
                  <c:v>0.76124489814602903</c:v>
                </c:pt>
                <c:pt idx="632">
                  <c:v>0.76339184252689396</c:v>
                </c:pt>
                <c:pt idx="633">
                  <c:v>0.76584549324788298</c:v>
                </c:pt>
                <c:pt idx="634">
                  <c:v>0.76799243762874803</c:v>
                </c:pt>
                <c:pt idx="635">
                  <c:v>0.76921926298924204</c:v>
                </c:pt>
                <c:pt idx="636">
                  <c:v>0.77167291371023095</c:v>
                </c:pt>
                <c:pt idx="637">
                  <c:v>0.77351315175097302</c:v>
                </c:pt>
                <c:pt idx="638">
                  <c:v>0.775046683451591</c:v>
                </c:pt>
                <c:pt idx="639">
                  <c:v>0.77750033417257902</c:v>
                </c:pt>
                <c:pt idx="640">
                  <c:v>0.77934057221332098</c:v>
                </c:pt>
                <c:pt idx="641">
                  <c:v>0.78179422293431</c:v>
                </c:pt>
                <c:pt idx="642">
                  <c:v>0.78332775463492799</c:v>
                </c:pt>
                <c:pt idx="643">
                  <c:v>0.78516799267566895</c:v>
                </c:pt>
                <c:pt idx="644">
                  <c:v>0.78762164339665797</c:v>
                </c:pt>
                <c:pt idx="645">
                  <c:v>0.78915517509727595</c:v>
                </c:pt>
                <c:pt idx="646">
                  <c:v>0.791302119478141</c:v>
                </c:pt>
                <c:pt idx="647">
                  <c:v>0.79344906385900604</c:v>
                </c:pt>
                <c:pt idx="648">
                  <c:v>0.795289301899748</c:v>
                </c:pt>
                <c:pt idx="649">
                  <c:v>0.79774295262073702</c:v>
                </c:pt>
                <c:pt idx="650">
                  <c:v>0.79958319066147798</c:v>
                </c:pt>
                <c:pt idx="651">
                  <c:v>0.80142342870222005</c:v>
                </c:pt>
                <c:pt idx="652">
                  <c:v>0.80326366674296201</c:v>
                </c:pt>
                <c:pt idx="653">
                  <c:v>0.80571731746395003</c:v>
                </c:pt>
                <c:pt idx="654">
                  <c:v>0.80755755550469199</c:v>
                </c:pt>
                <c:pt idx="655">
                  <c:v>0.80909108720530998</c:v>
                </c:pt>
                <c:pt idx="656">
                  <c:v>0.81123803158617502</c:v>
                </c:pt>
                <c:pt idx="657">
                  <c:v>0.81307826962691698</c:v>
                </c:pt>
                <c:pt idx="658">
                  <c:v>0.81491850766765805</c:v>
                </c:pt>
                <c:pt idx="659">
                  <c:v>0.81798557106889402</c:v>
                </c:pt>
                <c:pt idx="660">
                  <c:v>0.81890569008926495</c:v>
                </c:pt>
                <c:pt idx="661">
                  <c:v>0.82166604715037805</c:v>
                </c:pt>
                <c:pt idx="662">
                  <c:v>0.82350628519111901</c:v>
                </c:pt>
                <c:pt idx="663">
                  <c:v>0.825039816891737</c:v>
                </c:pt>
                <c:pt idx="664">
                  <c:v>0.82749346761272602</c:v>
                </c:pt>
                <c:pt idx="665">
                  <c:v>0.82964041199359095</c:v>
                </c:pt>
                <c:pt idx="666">
                  <c:v>0.83148065003433302</c:v>
                </c:pt>
                <c:pt idx="667">
                  <c:v>0.83332088807507398</c:v>
                </c:pt>
                <c:pt idx="668">
                  <c:v>0.83516112611581605</c:v>
                </c:pt>
                <c:pt idx="669">
                  <c:v>0.83730807049668099</c:v>
                </c:pt>
                <c:pt idx="670">
                  <c:v>0.83914830853742295</c:v>
                </c:pt>
                <c:pt idx="671">
                  <c:v>0.84160195925841097</c:v>
                </c:pt>
                <c:pt idx="672">
                  <c:v>0.84344219729915304</c:v>
                </c:pt>
                <c:pt idx="673">
                  <c:v>0.84558914168001797</c:v>
                </c:pt>
                <c:pt idx="674">
                  <c:v>0.84742937972076005</c:v>
                </c:pt>
                <c:pt idx="675">
                  <c:v>0.84865620508125394</c:v>
                </c:pt>
                <c:pt idx="676">
                  <c:v>0.85172326848249003</c:v>
                </c:pt>
                <c:pt idx="677">
                  <c:v>0.85356350652323199</c:v>
                </c:pt>
                <c:pt idx="678">
                  <c:v>0.85571045090409703</c:v>
                </c:pt>
                <c:pt idx="679">
                  <c:v>0.85724398260471502</c:v>
                </c:pt>
                <c:pt idx="680">
                  <c:v>0.85908422064545598</c:v>
                </c:pt>
                <c:pt idx="681">
                  <c:v>0.86184457770656897</c:v>
                </c:pt>
                <c:pt idx="682">
                  <c:v>0.86337810940718696</c:v>
                </c:pt>
                <c:pt idx="683">
                  <c:v>0.86521834744792803</c:v>
                </c:pt>
                <c:pt idx="684">
                  <c:v>0.86736529182879396</c:v>
                </c:pt>
                <c:pt idx="685">
                  <c:v>0.86951223620965901</c:v>
                </c:pt>
                <c:pt idx="686">
                  <c:v>0.87165918059052405</c:v>
                </c:pt>
                <c:pt idx="687">
                  <c:v>0.87319271229114204</c:v>
                </c:pt>
                <c:pt idx="688">
                  <c:v>0.87595306935225403</c:v>
                </c:pt>
                <c:pt idx="689">
                  <c:v>0.87748660105287202</c:v>
                </c:pt>
                <c:pt idx="690">
                  <c:v>0.87932683909361398</c:v>
                </c:pt>
                <c:pt idx="691">
                  <c:v>0.88147378347447902</c:v>
                </c:pt>
                <c:pt idx="692">
                  <c:v>0.88331402151522098</c:v>
                </c:pt>
                <c:pt idx="693">
                  <c:v>0.88546096589608603</c:v>
                </c:pt>
                <c:pt idx="694">
                  <c:v>0.88730120393682699</c:v>
                </c:pt>
                <c:pt idx="695">
                  <c:v>0.89006156099793998</c:v>
                </c:pt>
                <c:pt idx="696">
                  <c:v>0.89159509269855797</c:v>
                </c:pt>
                <c:pt idx="697">
                  <c:v>0.89343533073929904</c:v>
                </c:pt>
                <c:pt idx="698">
                  <c:v>0.895275568780041</c:v>
                </c:pt>
                <c:pt idx="699">
                  <c:v>0.89772921950103002</c:v>
                </c:pt>
                <c:pt idx="700">
                  <c:v>0.899262751201648</c:v>
                </c:pt>
                <c:pt idx="701">
                  <c:v>0.90202310826276</c:v>
                </c:pt>
                <c:pt idx="702">
                  <c:v>0.90386334630350196</c:v>
                </c:pt>
                <c:pt idx="703">
                  <c:v>0.90509017166399597</c:v>
                </c:pt>
                <c:pt idx="704">
                  <c:v>0.90754382238498499</c:v>
                </c:pt>
                <c:pt idx="705">
                  <c:v>0.90938406042572695</c:v>
                </c:pt>
                <c:pt idx="706">
                  <c:v>0.91122429846646802</c:v>
                </c:pt>
                <c:pt idx="707">
                  <c:v>0.91306453650720998</c:v>
                </c:pt>
                <c:pt idx="708">
                  <c:v>0.91521148088807502</c:v>
                </c:pt>
                <c:pt idx="709">
                  <c:v>0.91735842526893996</c:v>
                </c:pt>
                <c:pt idx="710">
                  <c:v>0.91981207598992898</c:v>
                </c:pt>
                <c:pt idx="711">
                  <c:v>0.92165231403067005</c:v>
                </c:pt>
                <c:pt idx="712">
                  <c:v>0.92349255207141201</c:v>
                </c:pt>
                <c:pt idx="713">
                  <c:v>0.92533279011215397</c:v>
                </c:pt>
                <c:pt idx="714">
                  <c:v>0.92747973449301901</c:v>
                </c:pt>
                <c:pt idx="715">
                  <c:v>0.92962667887388395</c:v>
                </c:pt>
                <c:pt idx="716">
                  <c:v>0.93146691691462602</c:v>
                </c:pt>
                <c:pt idx="717">
                  <c:v>0.93330715495536698</c:v>
                </c:pt>
                <c:pt idx="718">
                  <c:v>0.93545409933623203</c:v>
                </c:pt>
                <c:pt idx="719">
                  <c:v>0.93729433737697398</c:v>
                </c:pt>
                <c:pt idx="720">
                  <c:v>0.93944128175783903</c:v>
                </c:pt>
                <c:pt idx="721">
                  <c:v>0.94158822613870397</c:v>
                </c:pt>
                <c:pt idx="722">
                  <c:v>0.94373517051956901</c:v>
                </c:pt>
                <c:pt idx="723">
                  <c:v>0.94588211490043494</c:v>
                </c:pt>
                <c:pt idx="724">
                  <c:v>0.94772235294117602</c:v>
                </c:pt>
                <c:pt idx="725">
                  <c:v>0.94956259098191798</c:v>
                </c:pt>
                <c:pt idx="726">
                  <c:v>0.952016241702907</c:v>
                </c:pt>
                <c:pt idx="727">
                  <c:v>0.95324306706340101</c:v>
                </c:pt>
                <c:pt idx="728">
                  <c:v>0.95539001144426605</c:v>
                </c:pt>
                <c:pt idx="729">
                  <c:v>0.95723024948500801</c:v>
                </c:pt>
                <c:pt idx="730">
                  <c:v>0.95968390020599703</c:v>
                </c:pt>
                <c:pt idx="731">
                  <c:v>0.96183084458686197</c:v>
                </c:pt>
                <c:pt idx="732">
                  <c:v>0.96336437628747995</c:v>
                </c:pt>
                <c:pt idx="733">
                  <c:v>0.96520461432822102</c:v>
                </c:pt>
                <c:pt idx="734">
                  <c:v>0.96735155870908696</c:v>
                </c:pt>
                <c:pt idx="735">
                  <c:v>0.969498503089952</c:v>
                </c:pt>
                <c:pt idx="736">
                  <c:v>0.97133874113069296</c:v>
                </c:pt>
                <c:pt idx="737">
                  <c:v>0.97348568551155801</c:v>
                </c:pt>
                <c:pt idx="738">
                  <c:v>0.97501921721217699</c:v>
                </c:pt>
                <c:pt idx="739">
                  <c:v>0.97747286793316501</c:v>
                </c:pt>
                <c:pt idx="740">
                  <c:v>0.97931310597390697</c:v>
                </c:pt>
                <c:pt idx="741">
                  <c:v>0.98146005035477202</c:v>
                </c:pt>
                <c:pt idx="742">
                  <c:v>0.98330028839551398</c:v>
                </c:pt>
                <c:pt idx="743">
                  <c:v>0.98514052643625505</c:v>
                </c:pt>
                <c:pt idx="744">
                  <c:v>0.98759417715724396</c:v>
                </c:pt>
                <c:pt idx="745">
                  <c:v>0.98943441519798603</c:v>
                </c:pt>
                <c:pt idx="746">
                  <c:v>0.99158135957885096</c:v>
                </c:pt>
                <c:pt idx="747">
                  <c:v>0.99372830395971601</c:v>
                </c:pt>
                <c:pt idx="748">
                  <c:v>0.99526183566033399</c:v>
                </c:pt>
                <c:pt idx="749">
                  <c:v>0.99740878004119904</c:v>
                </c:pt>
                <c:pt idx="750">
                  <c:v>0.99955572442206397</c:v>
                </c:pt>
                <c:pt idx="751">
                  <c:v>1.00170266880293</c:v>
                </c:pt>
                <c:pt idx="752">
                  <c:v>1.00323620050355</c:v>
                </c:pt>
                <c:pt idx="753">
                  <c:v>1.0053831448844099</c:v>
                </c:pt>
                <c:pt idx="754">
                  <c:v>1.00722338292515</c:v>
                </c:pt>
                <c:pt idx="755">
                  <c:v>1.0093703273060199</c:v>
                </c:pt>
                <c:pt idx="756">
                  <c:v>1.01121056534676</c:v>
                </c:pt>
                <c:pt idx="757">
                  <c:v>1.0133575097276299</c:v>
                </c:pt>
                <c:pt idx="758">
                  <c:v>1.01581116044862</c:v>
                </c:pt>
                <c:pt idx="759">
                  <c:v>1.01734469214923</c:v>
                </c:pt>
                <c:pt idx="760">
                  <c:v>1.0188782238498499</c:v>
                </c:pt>
                <c:pt idx="761">
                  <c:v>1.02133187457084</c:v>
                </c:pt>
                <c:pt idx="762">
                  <c:v>1.0234788189517099</c:v>
                </c:pt>
                <c:pt idx="763">
                  <c:v>1.02531905699245</c:v>
                </c:pt>
                <c:pt idx="764">
                  <c:v>1.02715929503319</c:v>
                </c:pt>
                <c:pt idx="765">
                  <c:v>1.02930623941405</c:v>
                </c:pt>
                <c:pt idx="766">
                  <c:v>1.03175989013504</c:v>
                </c:pt>
                <c:pt idx="767">
                  <c:v>1.0336001281757801</c:v>
                </c:pt>
                <c:pt idx="768">
                  <c:v>1.0354403662165299</c:v>
                </c:pt>
                <c:pt idx="769">
                  <c:v>1.03728060425727</c:v>
                </c:pt>
                <c:pt idx="770">
                  <c:v>1.0394275486381299</c:v>
                </c:pt>
                <c:pt idx="771">
                  <c:v>1.04126778667887</c:v>
                </c:pt>
                <c:pt idx="772">
                  <c:v>1.04372143739986</c:v>
                </c:pt>
                <c:pt idx="773">
                  <c:v>1.0458683817807299</c:v>
                </c:pt>
                <c:pt idx="774">
                  <c:v>1.0474019134813499</c:v>
                </c:pt>
                <c:pt idx="775">
                  <c:v>1.0495488578622101</c:v>
                </c:pt>
                <c:pt idx="776">
                  <c:v>1.0513890959029499</c:v>
                </c:pt>
                <c:pt idx="777">
                  <c:v>1.0535360402838201</c:v>
                </c:pt>
                <c:pt idx="778">
                  <c:v>1.0553762783245599</c:v>
                </c:pt>
                <c:pt idx="779">
                  <c:v>1.0575232227054201</c:v>
                </c:pt>
                <c:pt idx="780">
                  <c:v>1.0590567544060401</c:v>
                </c:pt>
                <c:pt idx="781">
                  <c:v>1.0615104051270301</c:v>
                </c:pt>
                <c:pt idx="782">
                  <c:v>1.0639640558480199</c:v>
                </c:pt>
                <c:pt idx="783">
                  <c:v>1.0654975875486401</c:v>
                </c:pt>
                <c:pt idx="784">
                  <c:v>1.0679512382696299</c:v>
                </c:pt>
                <c:pt idx="785">
                  <c:v>1.06917806363012</c:v>
                </c:pt>
                <c:pt idx="786">
                  <c:v>1.0719384206912299</c:v>
                </c:pt>
                <c:pt idx="787">
                  <c:v>1.0734719523918499</c:v>
                </c:pt>
                <c:pt idx="788">
                  <c:v>1.07561889677272</c:v>
                </c:pt>
                <c:pt idx="789">
                  <c:v>1.07776584115358</c:v>
                </c:pt>
                <c:pt idx="790">
                  <c:v>1.0796060791943201</c:v>
                </c:pt>
                <c:pt idx="791">
                  <c:v>1.0814463172350699</c:v>
                </c:pt>
                <c:pt idx="792">
                  <c:v>1.0829798489356799</c:v>
                </c:pt>
                <c:pt idx="793">
                  <c:v>1.0857402059968</c:v>
                </c:pt>
                <c:pt idx="794">
                  <c:v>1.0875804440375401</c:v>
                </c:pt>
                <c:pt idx="795">
                  <c:v>1.0894206820782799</c:v>
                </c:pt>
                <c:pt idx="796">
                  <c:v>1.0915676264591401</c:v>
                </c:pt>
                <c:pt idx="797">
                  <c:v>1.0934078644998899</c:v>
                </c:pt>
                <c:pt idx="798">
                  <c:v>1.0955548088807501</c:v>
                </c:pt>
                <c:pt idx="799">
                  <c:v>1.09770175326162</c:v>
                </c:pt>
                <c:pt idx="800">
                  <c:v>1.0995419913023601</c:v>
                </c:pt>
                <c:pt idx="801">
                  <c:v>1.1019956420233501</c:v>
                </c:pt>
                <c:pt idx="802">
                  <c:v>1.10322246738384</c:v>
                </c:pt>
                <c:pt idx="803">
                  <c:v>1.10567611810483</c:v>
                </c:pt>
                <c:pt idx="804">
                  <c:v>1.1069029434653199</c:v>
                </c:pt>
                <c:pt idx="805">
                  <c:v>1.10966330052644</c:v>
                </c:pt>
                <c:pt idx="806">
                  <c:v>1.1108901258869299</c:v>
                </c:pt>
                <c:pt idx="807">
                  <c:v>1.1133437766079199</c:v>
                </c:pt>
                <c:pt idx="808">
                  <c:v>1.1154907209887801</c:v>
                </c:pt>
                <c:pt idx="809">
                  <c:v>1.1173309590295299</c:v>
                </c:pt>
                <c:pt idx="810">
                  <c:v>1.11978460975051</c:v>
                </c:pt>
                <c:pt idx="811">
                  <c:v>1.12131814145113</c:v>
                </c:pt>
                <c:pt idx="812">
                  <c:v>1.12315837949187</c:v>
                </c:pt>
                <c:pt idx="813">
                  <c:v>1.12530532387274</c:v>
                </c:pt>
                <c:pt idx="814">
                  <c:v>1.12775897459373</c:v>
                </c:pt>
                <c:pt idx="815">
                  <c:v>1.1295992126344701</c:v>
                </c:pt>
                <c:pt idx="816">
                  <c:v>1.13113274433509</c:v>
                </c:pt>
                <c:pt idx="817">
                  <c:v>1.1335863950560801</c:v>
                </c:pt>
                <c:pt idx="818">
                  <c:v>1.13511992675669</c:v>
                </c:pt>
                <c:pt idx="819">
                  <c:v>1.1375735774776801</c:v>
                </c:pt>
                <c:pt idx="820">
                  <c:v>1.1391071091783</c:v>
                </c:pt>
                <c:pt idx="821">
                  <c:v>1.1415607598992901</c:v>
                </c:pt>
                <c:pt idx="822">
                  <c:v>1.1434009979400299</c:v>
                </c:pt>
                <c:pt idx="823">
                  <c:v>1.1449345296406499</c:v>
                </c:pt>
                <c:pt idx="824">
                  <c:v>1.14769488670176</c:v>
                </c:pt>
                <c:pt idx="825">
                  <c:v>1.14922841840238</c:v>
                </c:pt>
                <c:pt idx="826">
                  <c:v>1.1513753627832499</c:v>
                </c:pt>
                <c:pt idx="827">
                  <c:v>1.15321560082399</c:v>
                </c:pt>
                <c:pt idx="828">
                  <c:v>1.15566925154498</c:v>
                </c:pt>
                <c:pt idx="829">
                  <c:v>1.1575094895857201</c:v>
                </c:pt>
                <c:pt idx="830">
                  <c:v>1.1593497276264599</c:v>
                </c:pt>
                <c:pt idx="831">
                  <c:v>1.16180337834745</c:v>
                </c:pt>
                <c:pt idx="832">
                  <c:v>1.1633369100480699</c:v>
                </c:pt>
                <c:pt idx="833">
                  <c:v>1.16579056076905</c:v>
                </c:pt>
                <c:pt idx="834">
                  <c:v>1.1676307988098</c:v>
                </c:pt>
                <c:pt idx="835">
                  <c:v>1.16977774319066</c:v>
                </c:pt>
                <c:pt idx="836">
                  <c:v>1.1710045685511601</c:v>
                </c:pt>
                <c:pt idx="837">
                  <c:v>1.17315151293202</c:v>
                </c:pt>
                <c:pt idx="838">
                  <c:v>1.1749917509727601</c:v>
                </c:pt>
                <c:pt idx="839">
                  <c:v>1.17713869535363</c:v>
                </c:pt>
                <c:pt idx="840">
                  <c:v>1.17928563973449</c:v>
                </c:pt>
                <c:pt idx="841">
                  <c:v>1.18173929045548</c:v>
                </c:pt>
                <c:pt idx="842">
                  <c:v>1.1832728221561</c:v>
                </c:pt>
                <c:pt idx="843">
                  <c:v>1.1854197665369599</c:v>
                </c:pt>
                <c:pt idx="844">
                  <c:v>1.18726000457771</c:v>
                </c:pt>
                <c:pt idx="845">
                  <c:v>1.1897136552987</c:v>
                </c:pt>
                <c:pt idx="846">
                  <c:v>1.1915538933394401</c:v>
                </c:pt>
                <c:pt idx="847">
                  <c:v>1.1933941313801799</c:v>
                </c:pt>
                <c:pt idx="848">
                  <c:v>1.1955410757610401</c:v>
                </c:pt>
                <c:pt idx="849">
                  <c:v>1.1973813138017899</c:v>
                </c:pt>
                <c:pt idx="850">
                  <c:v>1.1995282581826501</c:v>
                </c:pt>
                <c:pt idx="851">
                  <c:v>1.2013684962233899</c:v>
                </c:pt>
                <c:pt idx="852">
                  <c:v>1.2035154406042601</c:v>
                </c:pt>
                <c:pt idx="853">
                  <c:v>1.20566238498512</c:v>
                </c:pt>
                <c:pt idx="854">
                  <c:v>1.2075026230258601</c:v>
                </c:pt>
                <c:pt idx="855">
                  <c:v>1.2090361547264801</c:v>
                </c:pt>
                <c:pt idx="856">
                  <c:v>1.2114898054474701</c:v>
                </c:pt>
                <c:pt idx="857">
                  <c:v>1.21363674982834</c:v>
                </c:pt>
                <c:pt idx="858">
                  <c:v>1.21517028152895</c:v>
                </c:pt>
                <c:pt idx="859">
                  <c:v>1.2173172259098199</c:v>
                </c:pt>
                <c:pt idx="860">
                  <c:v>1.2194641702906801</c:v>
                </c:pt>
                <c:pt idx="861">
                  <c:v>1.2213044083314299</c:v>
                </c:pt>
                <c:pt idx="862">
                  <c:v>1.2234513527122901</c:v>
                </c:pt>
                <c:pt idx="863">
                  <c:v>1.22559829709316</c:v>
                </c:pt>
                <c:pt idx="864">
                  <c:v>1.22713182879377</c:v>
                </c:pt>
                <c:pt idx="865">
                  <c:v>1.2289720668345201</c:v>
                </c:pt>
                <c:pt idx="866">
                  <c:v>1.23111901121538</c:v>
                </c:pt>
                <c:pt idx="867">
                  <c:v>1.2335726619363701</c:v>
                </c:pt>
                <c:pt idx="868">
                  <c:v>1.23510619363699</c:v>
                </c:pt>
                <c:pt idx="869">
                  <c:v>1.2375598443579801</c:v>
                </c:pt>
                <c:pt idx="870">
                  <c:v>1.2394000823987199</c:v>
                </c:pt>
                <c:pt idx="871">
                  <c:v>1.2418537331197099</c:v>
                </c:pt>
                <c:pt idx="872">
                  <c:v>1.2430805584802</c:v>
                </c:pt>
                <c:pt idx="873">
                  <c:v>1.24522750286107</c:v>
                </c:pt>
                <c:pt idx="874">
                  <c:v>1.2473744472419299</c:v>
                </c:pt>
                <c:pt idx="875">
                  <c:v>1.2495213916228001</c:v>
                </c:pt>
                <c:pt idx="876">
                  <c:v>1.2513616296635399</c:v>
                </c:pt>
                <c:pt idx="877">
                  <c:v>1.2535085740444001</c:v>
                </c:pt>
                <c:pt idx="878">
                  <c:v>1.2553488120851499</c:v>
                </c:pt>
                <c:pt idx="879">
                  <c:v>1.2574957564660101</c:v>
                </c:pt>
                <c:pt idx="880">
                  <c:v>1.2590292881666301</c:v>
                </c:pt>
                <c:pt idx="881">
                  <c:v>1.2614829388876201</c:v>
                </c:pt>
                <c:pt idx="882">
                  <c:v>1.2630164705882401</c:v>
                </c:pt>
                <c:pt idx="883">
                  <c:v>1.2651634149691</c:v>
                </c:pt>
                <c:pt idx="884">
                  <c:v>1.2673103593499699</c:v>
                </c:pt>
                <c:pt idx="885">
                  <c:v>1.26915059739071</c:v>
                </c:pt>
                <c:pt idx="886">
                  <c:v>1.2712975417715699</c:v>
                </c:pt>
                <c:pt idx="887">
                  <c:v>1.2734444861524401</c:v>
                </c:pt>
                <c:pt idx="888">
                  <c:v>1.2755914305333</c:v>
                </c:pt>
                <c:pt idx="889">
                  <c:v>1.27712496223392</c:v>
                </c:pt>
                <c:pt idx="890">
                  <c:v>1.27927190661479</c:v>
                </c:pt>
                <c:pt idx="891">
                  <c:v>1.2814188509956499</c:v>
                </c:pt>
                <c:pt idx="892">
                  <c:v>1.2829523826962701</c:v>
                </c:pt>
                <c:pt idx="893">
                  <c:v>1.28509932707713</c:v>
                </c:pt>
                <c:pt idx="894">
                  <c:v>1.287246271458</c:v>
                </c:pt>
                <c:pt idx="895">
                  <c:v>1.28908650949874</c:v>
                </c:pt>
                <c:pt idx="896">
                  <c:v>1.29123345387961</c:v>
                </c:pt>
                <c:pt idx="897">
                  <c:v>1.2933803982604699</c:v>
                </c:pt>
                <c:pt idx="898">
                  <c:v>1.2955273426413401</c:v>
                </c:pt>
                <c:pt idx="899">
                  <c:v>1.2970608743419501</c:v>
                </c:pt>
                <c:pt idx="900">
                  <c:v>1.2995145250629401</c:v>
                </c:pt>
                <c:pt idx="901">
                  <c:v>1.3010480567635601</c:v>
                </c:pt>
                <c:pt idx="902">
                  <c:v>1.3035017074845501</c:v>
                </c:pt>
                <c:pt idx="903">
                  <c:v>1.30564865186542</c:v>
                </c:pt>
                <c:pt idx="904">
                  <c:v>1.3074888899061601</c:v>
                </c:pt>
                <c:pt idx="905">
                  <c:v>1.3099425406271501</c:v>
                </c:pt>
                <c:pt idx="906">
                  <c:v>1.3117827786678899</c:v>
                </c:pt>
                <c:pt idx="907">
                  <c:v>1.3130096040283801</c:v>
                </c:pt>
                <c:pt idx="908">
                  <c:v>1.31515654840925</c:v>
                </c:pt>
                <c:pt idx="909">
                  <c:v>1.3173034927901099</c:v>
                </c:pt>
                <c:pt idx="910">
                  <c:v>1.31914373083085</c:v>
                </c:pt>
                <c:pt idx="911">
                  <c:v>1.32159738155184</c:v>
                </c:pt>
                <c:pt idx="912">
                  <c:v>1.3234376195925801</c:v>
                </c:pt>
                <c:pt idx="913">
                  <c:v>1.3258912703135699</c:v>
                </c:pt>
                <c:pt idx="914">
                  <c:v>1.32711809567407</c:v>
                </c:pt>
                <c:pt idx="915">
                  <c:v>1.3314119844358001</c:v>
                </c:pt>
                <c:pt idx="916">
                  <c:v>1.33325222247654</c:v>
                </c:pt>
                <c:pt idx="917">
                  <c:v>1.33509246051728</c:v>
                </c:pt>
                <c:pt idx="918">
                  <c:v>1.33723940489815</c:v>
                </c:pt>
                <c:pt idx="919">
                  <c:v>1.3393863492790099</c:v>
                </c:pt>
                <c:pt idx="920">
                  <c:v>1.3415332936598801</c:v>
                </c:pt>
                <c:pt idx="921">
                  <c:v>1.3433735317006199</c:v>
                </c:pt>
                <c:pt idx="922">
                  <c:v>1.3455204760814801</c:v>
                </c:pt>
                <c:pt idx="923">
                  <c:v>1.3473607141222199</c:v>
                </c:pt>
                <c:pt idx="924">
                  <c:v>1.3495076585030901</c:v>
                </c:pt>
                <c:pt idx="925">
                  <c:v>1.3513478965438299</c:v>
                </c:pt>
                <c:pt idx="926">
                  <c:v>1.3538015472648199</c:v>
                </c:pt>
                <c:pt idx="927">
                  <c:v>1.3550283726253101</c:v>
                </c:pt>
                <c:pt idx="928">
                  <c:v>1.3577887296864299</c:v>
                </c:pt>
                <c:pt idx="929">
                  <c:v>1.35962896772717</c:v>
                </c:pt>
                <c:pt idx="930">
                  <c:v>1.3614692057679101</c:v>
                </c:pt>
                <c:pt idx="931">
                  <c:v>1.3633094438086499</c:v>
                </c:pt>
                <c:pt idx="932">
                  <c:v>1.36514968184939</c:v>
                </c:pt>
                <c:pt idx="933">
                  <c:v>1.3672966262302599</c:v>
                </c:pt>
                <c:pt idx="934">
                  <c:v>1.369136864271</c:v>
                </c:pt>
                <c:pt idx="935">
                  <c:v>1.3718972213321099</c:v>
                </c:pt>
                <c:pt idx="936">
                  <c:v>1.3728173403524799</c:v>
                </c:pt>
                <c:pt idx="937">
                  <c:v>1.3755776974136</c:v>
                </c:pt>
                <c:pt idx="938">
                  <c:v>1.3774179354543401</c:v>
                </c:pt>
                <c:pt idx="939">
                  <c:v>1.3795648798352</c:v>
                </c:pt>
                <c:pt idx="940">
                  <c:v>1.3814051178759399</c:v>
                </c:pt>
                <c:pt idx="941">
                  <c:v>1.3838587685969299</c:v>
                </c:pt>
                <c:pt idx="942">
                  <c:v>1.3853923002975499</c:v>
                </c:pt>
                <c:pt idx="943">
                  <c:v>1.38723253833829</c:v>
                </c:pt>
                <c:pt idx="944">
                  <c:v>1.3887660700389099</c:v>
                </c:pt>
                <c:pt idx="945">
                  <c:v>1.3912197207599</c:v>
                </c:pt>
                <c:pt idx="946">
                  <c:v>1.3933666651407599</c:v>
                </c:pt>
                <c:pt idx="947">
                  <c:v>1.3955136095216301</c:v>
                </c:pt>
                <c:pt idx="948">
                  <c:v>1.3979672602426201</c:v>
                </c:pt>
                <c:pt idx="949">
                  <c:v>1.3995007919432401</c:v>
                </c:pt>
                <c:pt idx="950">
                  <c:v>1.4013410299839799</c:v>
                </c:pt>
                <c:pt idx="951">
                  <c:v>1.4028745616845999</c:v>
                </c:pt>
                <c:pt idx="952">
                  <c:v>1.40563491874571</c:v>
                </c:pt>
                <c:pt idx="953">
                  <c:v>1.4074751567864501</c:v>
                </c:pt>
                <c:pt idx="954">
                  <c:v>1.40962210116732</c:v>
                </c:pt>
                <c:pt idx="955">
                  <c:v>1.4108489265278099</c:v>
                </c:pt>
                <c:pt idx="956">
                  <c:v>1.4133025772487999</c:v>
                </c:pt>
                <c:pt idx="957">
                  <c:v>1.4154495216296601</c:v>
                </c:pt>
                <c:pt idx="958">
                  <c:v>1.41759646601053</c:v>
                </c:pt>
                <c:pt idx="959">
                  <c:v>1.4194367040512701</c:v>
                </c:pt>
                <c:pt idx="960">
                  <c:v>1.4212769420920099</c:v>
                </c:pt>
                <c:pt idx="961">
                  <c:v>1.4234238864728801</c:v>
                </c:pt>
                <c:pt idx="962">
                  <c:v>1.4252641245136199</c:v>
                </c:pt>
                <c:pt idx="963">
                  <c:v>1.4274110688944801</c:v>
                </c:pt>
                <c:pt idx="964">
                  <c:v>1.4292513069352299</c:v>
                </c:pt>
                <c:pt idx="965">
                  <c:v>1.43170495765621</c:v>
                </c:pt>
                <c:pt idx="966">
                  <c:v>1.4338519020370799</c:v>
                </c:pt>
                <c:pt idx="967">
                  <c:v>1.43569214007782</c:v>
                </c:pt>
                <c:pt idx="968">
                  <c:v>1.43722567177844</c:v>
                </c:pt>
                <c:pt idx="969">
                  <c:v>1.4387592034790599</c:v>
                </c:pt>
                <c:pt idx="970">
                  <c:v>1.44121285420005</c:v>
                </c:pt>
                <c:pt idx="971">
                  <c:v>1.44366650492103</c:v>
                </c:pt>
                <c:pt idx="972">
                  <c:v>1.4455067429617801</c:v>
                </c:pt>
                <c:pt idx="973">
                  <c:v>1.4473469810025199</c:v>
                </c:pt>
                <c:pt idx="974">
                  <c:v>1.4498006317235099</c:v>
                </c:pt>
                <c:pt idx="975">
                  <c:v>1.4513341634241199</c:v>
                </c:pt>
                <c:pt idx="976">
                  <c:v>1.4528676951247399</c:v>
                </c:pt>
                <c:pt idx="977">
                  <c:v>1.4553213458457299</c:v>
                </c:pt>
                <c:pt idx="978">
                  <c:v>1.45716158388647</c:v>
                </c:pt>
                <c:pt idx="979">
                  <c:v>1.45961523460746</c:v>
                </c:pt>
                <c:pt idx="980">
                  <c:v>1.4617621789883299</c:v>
                </c:pt>
                <c:pt idx="981">
                  <c:v>1.4629890043488201</c:v>
                </c:pt>
                <c:pt idx="982">
                  <c:v>1.46513594872969</c:v>
                </c:pt>
                <c:pt idx="983">
                  <c:v>1.4672828931105499</c:v>
                </c:pt>
                <c:pt idx="984">
                  <c:v>1.46912313115129</c:v>
                </c:pt>
                <c:pt idx="985">
                  <c:v>1.4712700755321599</c:v>
                </c:pt>
                <c:pt idx="986">
                  <c:v>1.4734170199130201</c:v>
                </c:pt>
                <c:pt idx="987">
                  <c:v>1.47556396429389</c:v>
                </c:pt>
                <c:pt idx="988">
                  <c:v>1.4774042023346301</c:v>
                </c:pt>
                <c:pt idx="989">
                  <c:v>1.47924444037537</c:v>
                </c:pt>
                <c:pt idx="990">
                  <c:v>1.4813913847562401</c:v>
                </c:pt>
                <c:pt idx="991">
                  <c:v>1.48323162279698</c:v>
                </c:pt>
                <c:pt idx="992">
                  <c:v>1.48568527351797</c:v>
                </c:pt>
                <c:pt idx="993">
                  <c:v>1.4878322178988299</c:v>
                </c:pt>
                <c:pt idx="994">
                  <c:v>1.48905904325933</c:v>
                </c:pt>
                <c:pt idx="995">
                  <c:v>1.49120598764019</c:v>
                </c:pt>
                <c:pt idx="996">
                  <c:v>1.4939663447013001</c:v>
                </c:pt>
                <c:pt idx="997">
                  <c:v>1.4954998764019201</c:v>
                </c:pt>
              </c:numCache>
            </c:numRef>
          </c:xVal>
          <c:yVal>
            <c:numRef>
              <c:f>'tio2-dye'!$U$3:$U$1000</c:f>
              <c:numCache>
                <c:formatCode>General</c:formatCode>
                <c:ptCount val="998"/>
                <c:pt idx="0">
                  <c:v>94.780413173113544</c:v>
                </c:pt>
                <c:pt idx="1">
                  <c:v>90.284098226901563</c:v>
                </c:pt>
                <c:pt idx="2">
                  <c:v>85.769380900282243</c:v>
                </c:pt>
                <c:pt idx="3">
                  <c:v>81.277155371938591</c:v>
                </c:pt>
                <c:pt idx="4">
                  <c:v>77.678467647821705</c:v>
                </c:pt>
                <c:pt idx="5">
                  <c:v>74.173836534676155</c:v>
                </c:pt>
                <c:pt idx="6">
                  <c:v>70.640579496452361</c:v>
                </c:pt>
                <c:pt idx="7">
                  <c:v>68.00699438925777</c:v>
                </c:pt>
                <c:pt idx="8">
                  <c:v>65.588103720149547</c:v>
                </c:pt>
                <c:pt idx="9">
                  <c:v>63.457517010757542</c:v>
                </c:pt>
                <c:pt idx="10">
                  <c:v>60.374095938048264</c:v>
                </c:pt>
                <c:pt idx="11">
                  <c:v>58.392361562981478</c:v>
                </c:pt>
                <c:pt idx="12">
                  <c:v>56.848197375905883</c:v>
                </c:pt>
                <c:pt idx="13">
                  <c:v>55.414038529488039</c:v>
                </c:pt>
                <c:pt idx="14">
                  <c:v>54.093769970702851</c:v>
                </c:pt>
                <c:pt idx="15">
                  <c:v>52.900886778515435</c:v>
                </c:pt>
                <c:pt idx="16">
                  <c:v>51.68019554482327</c:v>
                </c:pt>
                <c:pt idx="17">
                  <c:v>50.724932291600005</c:v>
                </c:pt>
                <c:pt idx="18">
                  <c:v>50.023804074158868</c:v>
                </c:pt>
                <c:pt idx="19">
                  <c:v>49.299977111467001</c:v>
                </c:pt>
                <c:pt idx="20">
                  <c:v>48.670206759746605</c:v>
                </c:pt>
                <c:pt idx="21">
                  <c:v>48.220370794232132</c:v>
                </c:pt>
                <c:pt idx="22">
                  <c:v>47.774624246585908</c:v>
                </c:pt>
                <c:pt idx="23">
                  <c:v>47.911619745174441</c:v>
                </c:pt>
                <c:pt idx="24">
                  <c:v>46.660257877470038</c:v>
                </c:pt>
                <c:pt idx="25">
                  <c:v>46.412848096437031</c:v>
                </c:pt>
                <c:pt idx="26">
                  <c:v>46.500770580605767</c:v>
                </c:pt>
                <c:pt idx="27">
                  <c:v>46.357640955214769</c:v>
                </c:pt>
                <c:pt idx="28">
                  <c:v>45.811703669794774</c:v>
                </c:pt>
                <c:pt idx="29">
                  <c:v>45.633813992523073</c:v>
                </c:pt>
                <c:pt idx="30">
                  <c:v>46.046845197222837</c:v>
                </c:pt>
                <c:pt idx="31">
                  <c:v>45.42320897230487</c:v>
                </c:pt>
                <c:pt idx="32">
                  <c:v>44.916121156633871</c:v>
                </c:pt>
                <c:pt idx="33">
                  <c:v>45.055161364156568</c:v>
                </c:pt>
                <c:pt idx="34">
                  <c:v>45.022446021210001</c:v>
                </c:pt>
                <c:pt idx="35">
                  <c:v>44.983596551461034</c:v>
                </c:pt>
                <c:pt idx="36">
                  <c:v>44.907942320897199</c:v>
                </c:pt>
                <c:pt idx="37">
                  <c:v>44.948836499580366</c:v>
                </c:pt>
                <c:pt idx="38">
                  <c:v>44.633951323720133</c:v>
                </c:pt>
                <c:pt idx="39">
                  <c:v>44.959060044251167</c:v>
                </c:pt>
                <c:pt idx="40">
                  <c:v>45.38844892042416</c:v>
                </c:pt>
                <c:pt idx="41">
                  <c:v>45.16966506446937</c:v>
                </c:pt>
                <c:pt idx="42">
                  <c:v>45.320973525597005</c:v>
                </c:pt>
                <c:pt idx="43">
                  <c:v>45.478416113527096</c:v>
                </c:pt>
                <c:pt idx="44">
                  <c:v>45.592919813839906</c:v>
                </c:pt>
                <c:pt idx="45">
                  <c:v>45.541802090485838</c:v>
                </c:pt>
                <c:pt idx="46">
                  <c:v>45.742183566033269</c:v>
                </c:pt>
                <c:pt idx="47">
                  <c:v>46.128633554589001</c:v>
                </c:pt>
                <c:pt idx="48">
                  <c:v>46.369909208819706</c:v>
                </c:pt>
                <c:pt idx="49">
                  <c:v>46.578469520103639</c:v>
                </c:pt>
                <c:pt idx="50">
                  <c:v>46.740001525902329</c:v>
                </c:pt>
                <c:pt idx="51">
                  <c:v>46.962874799725398</c:v>
                </c:pt>
                <c:pt idx="52">
                  <c:v>47.390218966964305</c:v>
                </c:pt>
                <c:pt idx="53">
                  <c:v>47.866636148622838</c:v>
                </c:pt>
                <c:pt idx="54">
                  <c:v>48.23263904783704</c:v>
                </c:pt>
                <c:pt idx="55">
                  <c:v>48.248996719310128</c:v>
                </c:pt>
                <c:pt idx="56">
                  <c:v>48.778576333256929</c:v>
                </c:pt>
                <c:pt idx="57">
                  <c:v>48.999404898145904</c:v>
                </c:pt>
                <c:pt idx="58">
                  <c:v>49.257038223850003</c:v>
                </c:pt>
                <c:pt idx="59">
                  <c:v>49.964507515068334</c:v>
                </c:pt>
                <c:pt idx="60">
                  <c:v>50.451148241397668</c:v>
                </c:pt>
                <c:pt idx="61">
                  <c:v>50.535392725566432</c:v>
                </c:pt>
                <c:pt idx="62">
                  <c:v>50.427432093842967</c:v>
                </c:pt>
                <c:pt idx="63">
                  <c:v>51.267194053101335</c:v>
                </c:pt>
                <c:pt idx="64">
                  <c:v>51.739317345998288</c:v>
                </c:pt>
                <c:pt idx="65">
                  <c:v>52.181792359349906</c:v>
                </c:pt>
                <c:pt idx="66">
                  <c:v>52.713416682230751</c:v>
                </c:pt>
                <c:pt idx="67">
                  <c:v>53.127470241397653</c:v>
                </c:pt>
                <c:pt idx="68">
                  <c:v>53.573216789043862</c:v>
                </c:pt>
                <c:pt idx="69">
                  <c:v>53.769713317616493</c:v>
                </c:pt>
                <c:pt idx="70">
                  <c:v>54.276392191500648</c:v>
                </c:pt>
                <c:pt idx="71">
                  <c:v>54.714573316090757</c:v>
                </c:pt>
                <c:pt idx="72">
                  <c:v>55.279935336385051</c:v>
                </c:pt>
                <c:pt idx="73">
                  <c:v>55.967775421835746</c:v>
                </c:pt>
                <c:pt idx="74">
                  <c:v>56.397553059891763</c:v>
                </c:pt>
                <c:pt idx="75">
                  <c:v>56.568674750591242</c:v>
                </c:pt>
                <c:pt idx="76">
                  <c:v>56.855656813519538</c:v>
                </c:pt>
                <c:pt idx="77">
                  <c:v>57.167938045014232</c:v>
                </c:pt>
                <c:pt idx="78">
                  <c:v>57.967092084840296</c:v>
                </c:pt>
                <c:pt idx="79">
                  <c:v>58.296903368734242</c:v>
                </c:pt>
                <c:pt idx="80">
                  <c:v>59.269366937819427</c:v>
                </c:pt>
                <c:pt idx="81">
                  <c:v>59.867648771953917</c:v>
                </c:pt>
                <c:pt idx="82">
                  <c:v>59.9879024180971</c:v>
                </c:pt>
                <c:pt idx="83">
                  <c:v>60.734425649958055</c:v>
                </c:pt>
                <c:pt idx="84">
                  <c:v>61.247852063325041</c:v>
                </c:pt>
                <c:pt idx="85">
                  <c:v>61.758824825970954</c:v>
                </c:pt>
                <c:pt idx="86">
                  <c:v>61.886414663462254</c:v>
                </c:pt>
                <c:pt idx="87">
                  <c:v>62.963771800869822</c:v>
                </c:pt>
                <c:pt idx="88">
                  <c:v>63.643433050583702</c:v>
                </c:pt>
                <c:pt idx="89">
                  <c:v>64.014752193026581</c:v>
                </c:pt>
                <c:pt idx="90">
                  <c:v>64.448230487068116</c:v>
                </c:pt>
                <c:pt idx="91">
                  <c:v>65.260797817502009</c:v>
                </c:pt>
                <c:pt idx="92">
                  <c:v>66.063959486839124</c:v>
                </c:pt>
                <c:pt idx="93">
                  <c:v>66.255548713969645</c:v>
                </c:pt>
                <c:pt idx="94">
                  <c:v>66.954430227664503</c:v>
                </c:pt>
                <c:pt idx="95">
                  <c:v>67.845105439383588</c:v>
                </c:pt>
                <c:pt idx="96">
                  <c:v>68.571590523689565</c:v>
                </c:pt>
                <c:pt idx="97">
                  <c:v>68.592037613031266</c:v>
                </c:pt>
                <c:pt idx="98">
                  <c:v>70.007385137255042</c:v>
                </c:pt>
                <c:pt idx="99">
                  <c:v>69.643222476081547</c:v>
                </c:pt>
                <c:pt idx="100">
                  <c:v>70.20122354421288</c:v>
                </c:pt>
                <c:pt idx="101">
                  <c:v>70.076496299229333</c:v>
                </c:pt>
                <c:pt idx="102">
                  <c:v>70.85573487403677</c:v>
                </c:pt>
                <c:pt idx="103">
                  <c:v>71.861118256961916</c:v>
                </c:pt>
                <c:pt idx="104">
                  <c:v>72.585149690547155</c:v>
                </c:pt>
                <c:pt idx="105">
                  <c:v>72.979982985732903</c:v>
                </c:pt>
                <c:pt idx="106">
                  <c:v>73.346394826733828</c:v>
                </c:pt>
                <c:pt idx="107">
                  <c:v>74.132994353703964</c:v>
                </c:pt>
                <c:pt idx="108">
                  <c:v>74.97705020172414</c:v>
                </c:pt>
                <c:pt idx="109">
                  <c:v>75.295820324559273</c:v>
                </c:pt>
                <c:pt idx="110">
                  <c:v>75.918638665903643</c:v>
                </c:pt>
                <c:pt idx="111">
                  <c:v>77.05079400274667</c:v>
                </c:pt>
                <c:pt idx="112">
                  <c:v>77.577919965972484</c:v>
                </c:pt>
                <c:pt idx="113">
                  <c:v>77.961507362020171</c:v>
                </c:pt>
                <c:pt idx="114">
                  <c:v>78.537297397878859</c:v>
                </c:pt>
                <c:pt idx="115">
                  <c:v>79.03354825619887</c:v>
                </c:pt>
                <c:pt idx="116">
                  <c:v>79.789681620050402</c:v>
                </c:pt>
                <c:pt idx="117">
                  <c:v>80.571578316472014</c:v>
                </c:pt>
                <c:pt idx="118">
                  <c:v>80.731270084229664</c:v>
                </c:pt>
                <c:pt idx="119">
                  <c:v>81.051471503318865</c:v>
                </c:pt>
                <c:pt idx="120">
                  <c:v>81.440579613489135</c:v>
                </c:pt>
                <c:pt idx="121">
                  <c:v>82.207140992904627</c:v>
                </c:pt>
                <c:pt idx="122">
                  <c:v>83.178377736629272</c:v>
                </c:pt>
                <c:pt idx="123">
                  <c:v>83.645184786297477</c:v>
                </c:pt>
                <c:pt idx="124">
                  <c:v>83.517390477912542</c:v>
                </c:pt>
                <c:pt idx="125">
                  <c:v>83.434579766079281</c:v>
                </c:pt>
                <c:pt idx="126">
                  <c:v>84.443234683299096</c:v>
                </c:pt>
                <c:pt idx="127">
                  <c:v>84.790221789425416</c:v>
                </c:pt>
                <c:pt idx="128">
                  <c:v>85.233719157244252</c:v>
                </c:pt>
                <c:pt idx="129">
                  <c:v>85.670264514686934</c:v>
                </c:pt>
                <c:pt idx="130">
                  <c:v>85.883527656519391</c:v>
                </c:pt>
                <c:pt idx="131">
                  <c:v>86.669718241702853</c:v>
                </c:pt>
                <c:pt idx="132">
                  <c:v>87.250211108110321</c:v>
                </c:pt>
                <c:pt idx="133">
                  <c:v>87.238147325398799</c:v>
                </c:pt>
                <c:pt idx="134">
                  <c:v>87.462247424582273</c:v>
                </c:pt>
                <c:pt idx="135">
                  <c:v>88.290967955596301</c:v>
                </c:pt>
                <c:pt idx="136">
                  <c:v>88.69684267902656</c:v>
                </c:pt>
                <c:pt idx="137">
                  <c:v>88.524269244983728</c:v>
                </c:pt>
                <c:pt idx="138">
                  <c:v>89.450113450370054</c:v>
                </c:pt>
                <c:pt idx="139">
                  <c:v>89.621460059052509</c:v>
                </c:pt>
                <c:pt idx="140">
                  <c:v>89.873368199740625</c:v>
                </c:pt>
                <c:pt idx="141">
                  <c:v>89.654993285572502</c:v>
                </c:pt>
                <c:pt idx="142">
                  <c:v>90.182323719691681</c:v>
                </c:pt>
                <c:pt idx="143">
                  <c:v>90.56591111573961</c:v>
                </c:pt>
                <c:pt idx="144">
                  <c:v>90.927415655298773</c:v>
                </c:pt>
                <c:pt idx="145">
                  <c:v>91.199361943541589</c:v>
                </c:pt>
                <c:pt idx="146">
                  <c:v>91.32163553780434</c:v>
                </c:pt>
                <c:pt idx="147">
                  <c:v>91.595422064087771</c:v>
                </c:pt>
                <c:pt idx="148">
                  <c:v>91.194454642099572</c:v>
                </c:pt>
                <c:pt idx="149">
                  <c:v>91.643881665827536</c:v>
                </c:pt>
                <c:pt idx="150">
                  <c:v>92.270176012359741</c:v>
                </c:pt>
                <c:pt idx="151">
                  <c:v>92.14238170397492</c:v>
                </c:pt>
                <c:pt idx="152">
                  <c:v>92.38897360143433</c:v>
                </c:pt>
                <c:pt idx="153">
                  <c:v>92.482416799725257</c:v>
                </c:pt>
                <c:pt idx="154">
                  <c:v>92.823474249942862</c:v>
                </c:pt>
                <c:pt idx="155">
                  <c:v>92.627182192263732</c:v>
                </c:pt>
                <c:pt idx="156">
                  <c:v>92.666031662012813</c:v>
                </c:pt>
                <c:pt idx="157">
                  <c:v>92.467285953612688</c:v>
                </c:pt>
                <c:pt idx="158">
                  <c:v>93.252658655222305</c:v>
                </c:pt>
                <c:pt idx="159">
                  <c:v>93.588808803997935</c:v>
                </c:pt>
                <c:pt idx="160">
                  <c:v>93.472055923857567</c:v>
                </c:pt>
                <c:pt idx="161">
                  <c:v>93.093784771038258</c:v>
                </c:pt>
                <c:pt idx="162">
                  <c:v>93.285578469062301</c:v>
                </c:pt>
                <c:pt idx="163">
                  <c:v>93.525627297932402</c:v>
                </c:pt>
                <c:pt idx="164">
                  <c:v>93.864844510108924</c:v>
                </c:pt>
                <c:pt idx="165">
                  <c:v>93.332402303654504</c:v>
                </c:pt>
                <c:pt idx="166">
                  <c:v>93.674482108339177</c:v>
                </c:pt>
                <c:pt idx="167">
                  <c:v>94.206924314793739</c:v>
                </c:pt>
                <c:pt idx="168">
                  <c:v>92.841467688563469</c:v>
                </c:pt>
                <c:pt idx="169">
                  <c:v>93.374932249484871</c:v>
                </c:pt>
                <c:pt idx="170">
                  <c:v>92.299006408331579</c:v>
                </c:pt>
                <c:pt idx="171">
                  <c:v>92.355031433127351</c:v>
                </c:pt>
                <c:pt idx="172">
                  <c:v>93.007702524910258</c:v>
                </c:pt>
                <c:pt idx="173">
                  <c:v>92.549483252765796</c:v>
                </c:pt>
                <c:pt idx="174">
                  <c:v>92.399401616998574</c:v>
                </c:pt>
                <c:pt idx="175">
                  <c:v>92.175914930495026</c:v>
                </c:pt>
                <c:pt idx="176">
                  <c:v>92.121116731059587</c:v>
                </c:pt>
                <c:pt idx="177">
                  <c:v>92.118254138552004</c:v>
                </c:pt>
                <c:pt idx="178">
                  <c:v>91.980645227283233</c:v>
                </c:pt>
                <c:pt idx="179">
                  <c:v>92.187365300526466</c:v>
                </c:pt>
                <c:pt idx="180">
                  <c:v>91.520994658884419</c:v>
                </c:pt>
                <c:pt idx="181">
                  <c:v>91.229214693980211</c:v>
                </c:pt>
                <c:pt idx="182">
                  <c:v>91.422439688258137</c:v>
                </c:pt>
                <c:pt idx="183">
                  <c:v>91.408740138399196</c:v>
                </c:pt>
                <c:pt idx="184">
                  <c:v>91.201815594262456</c:v>
                </c:pt>
                <c:pt idx="185">
                  <c:v>90.968923246662143</c:v>
                </c:pt>
                <c:pt idx="186">
                  <c:v>91.01247554695955</c:v>
                </c:pt>
                <c:pt idx="187">
                  <c:v>90.805755473716218</c:v>
                </c:pt>
                <c:pt idx="188">
                  <c:v>90.861984969405711</c:v>
                </c:pt>
                <c:pt idx="189">
                  <c:v>90.402538871900418</c:v>
                </c:pt>
                <c:pt idx="190">
                  <c:v>90.512953154345055</c:v>
                </c:pt>
                <c:pt idx="191">
                  <c:v>90.606191881742674</c:v>
                </c:pt>
                <c:pt idx="192">
                  <c:v>89.97519470466149</c:v>
                </c:pt>
                <c:pt idx="193">
                  <c:v>90.25716006668199</c:v>
                </c:pt>
                <c:pt idx="194">
                  <c:v>90.078043564049651</c:v>
                </c:pt>
                <c:pt idx="195">
                  <c:v>89.948817959411002</c:v>
                </c:pt>
                <c:pt idx="196">
                  <c:v>89.747209658503067</c:v>
                </c:pt>
                <c:pt idx="197">
                  <c:v>89.617779582970925</c:v>
                </c:pt>
                <c:pt idx="198">
                  <c:v>89.44970450858311</c:v>
                </c:pt>
                <c:pt idx="199">
                  <c:v>89.285105439383614</c:v>
                </c:pt>
                <c:pt idx="200">
                  <c:v>89.513908369115825</c:v>
                </c:pt>
                <c:pt idx="201">
                  <c:v>89.392861600213749</c:v>
                </c:pt>
                <c:pt idx="202">
                  <c:v>89.164467612268098</c:v>
                </c:pt>
                <c:pt idx="203">
                  <c:v>89.462995116655193</c:v>
                </c:pt>
                <c:pt idx="204">
                  <c:v>89.303916761577767</c:v>
                </c:pt>
                <c:pt idx="205">
                  <c:v>89.689139924773102</c:v>
                </c:pt>
                <c:pt idx="206">
                  <c:v>88.851627145342349</c:v>
                </c:pt>
                <c:pt idx="207">
                  <c:v>89.068979705043205</c:v>
                </c:pt>
                <c:pt idx="208">
                  <c:v>89.375277103379801</c:v>
                </c:pt>
                <c:pt idx="209">
                  <c:v>89.248914091248963</c:v>
                </c:pt>
                <c:pt idx="210">
                  <c:v>89.030130235294166</c:v>
                </c:pt>
                <c:pt idx="211">
                  <c:v>89.954747615320073</c:v>
                </c:pt>
                <c:pt idx="212">
                  <c:v>89.858646295414644</c:v>
                </c:pt>
                <c:pt idx="213">
                  <c:v>88.065027618371857</c:v>
                </c:pt>
                <c:pt idx="214">
                  <c:v>88.689686197756828</c:v>
                </c:pt>
                <c:pt idx="215">
                  <c:v>89.054666742504153</c:v>
                </c:pt>
                <c:pt idx="216">
                  <c:v>88.358647821316822</c:v>
                </c:pt>
                <c:pt idx="217">
                  <c:v>88.073410925001994</c:v>
                </c:pt>
                <c:pt idx="218">
                  <c:v>88.246188829938276</c:v>
                </c:pt>
                <c:pt idx="219">
                  <c:v>88.585814983901727</c:v>
                </c:pt>
                <c:pt idx="220">
                  <c:v>88.581316624246497</c:v>
                </c:pt>
                <c:pt idx="221">
                  <c:v>88.274610284123156</c:v>
                </c:pt>
                <c:pt idx="222">
                  <c:v>88.027813915770153</c:v>
                </c:pt>
                <c:pt idx="223">
                  <c:v>87.750551384298547</c:v>
                </c:pt>
                <c:pt idx="224">
                  <c:v>88.252527427634078</c:v>
                </c:pt>
                <c:pt idx="225">
                  <c:v>88.044580529030327</c:v>
                </c:pt>
                <c:pt idx="226">
                  <c:v>87.74830220447086</c:v>
                </c:pt>
                <c:pt idx="227">
                  <c:v>87.637478980239408</c:v>
                </c:pt>
                <c:pt idx="228">
                  <c:v>87.934984130159606</c:v>
                </c:pt>
                <c:pt idx="229">
                  <c:v>87.703932020599794</c:v>
                </c:pt>
                <c:pt idx="230">
                  <c:v>87.501505836117957</c:v>
                </c:pt>
                <c:pt idx="231">
                  <c:v>87.765682230411315</c:v>
                </c:pt>
                <c:pt idx="232">
                  <c:v>88.631003051346596</c:v>
                </c:pt>
                <c:pt idx="233">
                  <c:v>86.608376973678261</c:v>
                </c:pt>
                <c:pt idx="234">
                  <c:v>86.99155542793936</c:v>
                </c:pt>
                <c:pt idx="235">
                  <c:v>87.473084381933319</c:v>
                </c:pt>
                <c:pt idx="236">
                  <c:v>87.93580201373328</c:v>
                </c:pt>
                <c:pt idx="237">
                  <c:v>86.949434423895539</c:v>
                </c:pt>
                <c:pt idx="238">
                  <c:v>86.050580376440195</c:v>
                </c:pt>
                <c:pt idx="239">
                  <c:v>86.99952979278234</c:v>
                </c:pt>
                <c:pt idx="240">
                  <c:v>87.183144655069839</c:v>
                </c:pt>
                <c:pt idx="241">
                  <c:v>87.321775920805834</c:v>
                </c:pt>
                <c:pt idx="242">
                  <c:v>86.97008598413062</c:v>
                </c:pt>
                <c:pt idx="243">
                  <c:v>86.899134584115501</c:v>
                </c:pt>
                <c:pt idx="244">
                  <c:v>87.098493705195594</c:v>
                </c:pt>
                <c:pt idx="245">
                  <c:v>87.01547852246901</c:v>
                </c:pt>
                <c:pt idx="246">
                  <c:v>86.817550697642488</c:v>
                </c:pt>
                <c:pt idx="247">
                  <c:v>86.636593956969634</c:v>
                </c:pt>
                <c:pt idx="248">
                  <c:v>86.938392995651327</c:v>
                </c:pt>
                <c:pt idx="249">
                  <c:v>86.961702677500483</c:v>
                </c:pt>
                <c:pt idx="250">
                  <c:v>86.869077362783116</c:v>
                </c:pt>
                <c:pt idx="251">
                  <c:v>87.204205157091565</c:v>
                </c:pt>
                <c:pt idx="252">
                  <c:v>86.990737544365516</c:v>
                </c:pt>
                <c:pt idx="253">
                  <c:v>86.835748607156404</c:v>
                </c:pt>
                <c:pt idx="254">
                  <c:v>86.671558479743595</c:v>
                </c:pt>
                <c:pt idx="255">
                  <c:v>87.010980162813865</c:v>
                </c:pt>
                <c:pt idx="256">
                  <c:v>86.759072022125551</c:v>
                </c:pt>
                <c:pt idx="257">
                  <c:v>86.677079193865808</c:v>
                </c:pt>
                <c:pt idx="258">
                  <c:v>87.214019759975614</c:v>
                </c:pt>
                <c:pt idx="259">
                  <c:v>87.040423971465586</c:v>
                </c:pt>
                <c:pt idx="260">
                  <c:v>87.136729762264423</c:v>
                </c:pt>
                <c:pt idx="261">
                  <c:v>87.046149156481206</c:v>
                </c:pt>
                <c:pt idx="262">
                  <c:v>87.010366750133613</c:v>
                </c:pt>
                <c:pt idx="263">
                  <c:v>86.939619821011803</c:v>
                </c:pt>
                <c:pt idx="264">
                  <c:v>86.950252307469441</c:v>
                </c:pt>
                <c:pt idx="265">
                  <c:v>87.23303555306336</c:v>
                </c:pt>
                <c:pt idx="266">
                  <c:v>86.989101777218295</c:v>
                </c:pt>
                <c:pt idx="267">
                  <c:v>86.835135194476251</c:v>
                </c:pt>
                <c:pt idx="268">
                  <c:v>86.618396047455533</c:v>
                </c:pt>
                <c:pt idx="269">
                  <c:v>86.773180513771337</c:v>
                </c:pt>
                <c:pt idx="270">
                  <c:v>86.709590065919002</c:v>
                </c:pt>
                <c:pt idx="271">
                  <c:v>86.490806209964234</c:v>
                </c:pt>
                <c:pt idx="272">
                  <c:v>86.612670862439899</c:v>
                </c:pt>
                <c:pt idx="273">
                  <c:v>86.425784465858086</c:v>
                </c:pt>
                <c:pt idx="274">
                  <c:v>86.457681925230787</c:v>
                </c:pt>
                <c:pt idx="275">
                  <c:v>86.730650567940671</c:v>
                </c:pt>
                <c:pt idx="276">
                  <c:v>86.534154039368303</c:v>
                </c:pt>
                <c:pt idx="277">
                  <c:v>86.219677805294751</c:v>
                </c:pt>
                <c:pt idx="278">
                  <c:v>86.04771778393237</c:v>
                </c:pt>
                <c:pt idx="279">
                  <c:v>86.540288166170782</c:v>
                </c:pt>
                <c:pt idx="280">
                  <c:v>86.399816662394286</c:v>
                </c:pt>
                <c:pt idx="281">
                  <c:v>85.947322575265218</c:v>
                </c:pt>
                <c:pt idx="282">
                  <c:v>86.379982985732866</c:v>
                </c:pt>
                <c:pt idx="283">
                  <c:v>86.118669183947659</c:v>
                </c:pt>
                <c:pt idx="284">
                  <c:v>86.38325452002762</c:v>
                </c:pt>
                <c:pt idx="285">
                  <c:v>86.417810101014624</c:v>
                </c:pt>
                <c:pt idx="286">
                  <c:v>85.851834668040041</c:v>
                </c:pt>
                <c:pt idx="287">
                  <c:v>85.872077286488178</c:v>
                </c:pt>
                <c:pt idx="288">
                  <c:v>86.158541008163695</c:v>
                </c:pt>
                <c:pt idx="289">
                  <c:v>86.223562752269842</c:v>
                </c:pt>
                <c:pt idx="290">
                  <c:v>86.052216143587373</c:v>
                </c:pt>
                <c:pt idx="291">
                  <c:v>86.123985427176351</c:v>
                </c:pt>
                <c:pt idx="292">
                  <c:v>86.023181276722241</c:v>
                </c:pt>
                <c:pt idx="293">
                  <c:v>86.173262912489477</c:v>
                </c:pt>
                <c:pt idx="294">
                  <c:v>85.780269855344329</c:v>
                </c:pt>
                <c:pt idx="295">
                  <c:v>85.668424276646121</c:v>
                </c:pt>
                <c:pt idx="296">
                  <c:v>85.999258182192847</c:v>
                </c:pt>
                <c:pt idx="297">
                  <c:v>86.040356831769358</c:v>
                </c:pt>
                <c:pt idx="298">
                  <c:v>86.030542228885395</c:v>
                </c:pt>
                <c:pt idx="299">
                  <c:v>86.355446478523064</c:v>
                </c:pt>
                <c:pt idx="300">
                  <c:v>86.193301060044405</c:v>
                </c:pt>
                <c:pt idx="301">
                  <c:v>86.115806591439565</c:v>
                </c:pt>
                <c:pt idx="302">
                  <c:v>85.450662775158435</c:v>
                </c:pt>
                <c:pt idx="303">
                  <c:v>85.811962843824062</c:v>
                </c:pt>
                <c:pt idx="304">
                  <c:v>86.242783016250954</c:v>
                </c:pt>
                <c:pt idx="305">
                  <c:v>86.205773784542529</c:v>
                </c:pt>
                <c:pt idx="306">
                  <c:v>86.433554359807758</c:v>
                </c:pt>
                <c:pt idx="307">
                  <c:v>86.282041427786737</c:v>
                </c:pt>
                <c:pt idx="308">
                  <c:v>86.060803921110889</c:v>
                </c:pt>
                <c:pt idx="309">
                  <c:v>86.091270084229677</c:v>
                </c:pt>
                <c:pt idx="310">
                  <c:v>86.217224154573998</c:v>
                </c:pt>
                <c:pt idx="311">
                  <c:v>86.179601510185407</c:v>
                </c:pt>
                <c:pt idx="312">
                  <c:v>86.129506141298705</c:v>
                </c:pt>
                <c:pt idx="313">
                  <c:v>86.459726634164923</c:v>
                </c:pt>
                <c:pt idx="314">
                  <c:v>86.176329975890866</c:v>
                </c:pt>
                <c:pt idx="315">
                  <c:v>85.771068665140675</c:v>
                </c:pt>
                <c:pt idx="316">
                  <c:v>86.09065667154961</c:v>
                </c:pt>
                <c:pt idx="317">
                  <c:v>86.293696268711372</c:v>
                </c:pt>
                <c:pt idx="318">
                  <c:v>85.944664453650887</c:v>
                </c:pt>
                <c:pt idx="319">
                  <c:v>85.52079629159978</c:v>
                </c:pt>
                <c:pt idx="320">
                  <c:v>85.773522315861854</c:v>
                </c:pt>
                <c:pt idx="321">
                  <c:v>85.838135118181157</c:v>
                </c:pt>
                <c:pt idx="322">
                  <c:v>85.945277866330883</c:v>
                </c:pt>
                <c:pt idx="323">
                  <c:v>85.901725566033491</c:v>
                </c:pt>
                <c:pt idx="324">
                  <c:v>85.799694590218991</c:v>
                </c:pt>
                <c:pt idx="325">
                  <c:v>85.514662164797485</c:v>
                </c:pt>
                <c:pt idx="326">
                  <c:v>85.445346531929616</c:v>
                </c:pt>
                <c:pt idx="327">
                  <c:v>85.498713435111071</c:v>
                </c:pt>
                <c:pt idx="328">
                  <c:v>85.393001983215001</c:v>
                </c:pt>
                <c:pt idx="329">
                  <c:v>85.263571907682959</c:v>
                </c:pt>
                <c:pt idx="330">
                  <c:v>85.616079727931677</c:v>
                </c:pt>
                <c:pt idx="331">
                  <c:v>85.574572136568108</c:v>
                </c:pt>
                <c:pt idx="332">
                  <c:v>85.267865796444539</c:v>
                </c:pt>
                <c:pt idx="333">
                  <c:v>85.342088730754483</c:v>
                </c:pt>
                <c:pt idx="334">
                  <c:v>85.429397802243031</c:v>
                </c:pt>
                <c:pt idx="335">
                  <c:v>85.521205233386851</c:v>
                </c:pt>
                <c:pt idx="336">
                  <c:v>84.458978942092017</c:v>
                </c:pt>
                <c:pt idx="337">
                  <c:v>85.542061264515098</c:v>
                </c:pt>
                <c:pt idx="338">
                  <c:v>85.673331578087982</c:v>
                </c:pt>
                <c:pt idx="339">
                  <c:v>85.584591210345536</c:v>
                </c:pt>
                <c:pt idx="340">
                  <c:v>85.333500953231209</c:v>
                </c:pt>
                <c:pt idx="341">
                  <c:v>85.300172197604354</c:v>
                </c:pt>
                <c:pt idx="342">
                  <c:v>85.365193941710501</c:v>
                </c:pt>
                <c:pt idx="343">
                  <c:v>85.141298313420336</c:v>
                </c:pt>
                <c:pt idx="344">
                  <c:v>85.581524146944389</c:v>
                </c:pt>
                <c:pt idx="345">
                  <c:v>85.270728388952477</c:v>
                </c:pt>
                <c:pt idx="346">
                  <c:v>85.09754154222918</c:v>
                </c:pt>
                <c:pt idx="347">
                  <c:v>85.292811245441484</c:v>
                </c:pt>
                <c:pt idx="348">
                  <c:v>85.330638360723242</c:v>
                </c:pt>
                <c:pt idx="349">
                  <c:v>85.175240481727286</c:v>
                </c:pt>
                <c:pt idx="350">
                  <c:v>85.219815136491789</c:v>
                </c:pt>
                <c:pt idx="351">
                  <c:v>85.311213625848751</c:v>
                </c:pt>
                <c:pt idx="352">
                  <c:v>85.562712824749966</c:v>
                </c:pt>
                <c:pt idx="353">
                  <c:v>85.547990920424056</c:v>
                </c:pt>
                <c:pt idx="354">
                  <c:v>85.353743571679175</c:v>
                </c:pt>
                <c:pt idx="355">
                  <c:v>85.695209963683681</c:v>
                </c:pt>
                <c:pt idx="356">
                  <c:v>85.458023727321176</c:v>
                </c:pt>
                <c:pt idx="357">
                  <c:v>85.405883649500311</c:v>
                </c:pt>
                <c:pt idx="358">
                  <c:v>85.400158464484477</c:v>
                </c:pt>
                <c:pt idx="359">
                  <c:v>85.703388799420182</c:v>
                </c:pt>
                <c:pt idx="360">
                  <c:v>85.550853512932065</c:v>
                </c:pt>
                <c:pt idx="361">
                  <c:v>86.019500800640984</c:v>
                </c:pt>
                <c:pt idx="362">
                  <c:v>85.592974516975545</c:v>
                </c:pt>
                <c:pt idx="363">
                  <c:v>85.206728999313455</c:v>
                </c:pt>
                <c:pt idx="364">
                  <c:v>85.329616006256302</c:v>
                </c:pt>
                <c:pt idx="365">
                  <c:v>85.583159914091596</c:v>
                </c:pt>
                <c:pt idx="366">
                  <c:v>85.218383840238005</c:v>
                </c:pt>
                <c:pt idx="367">
                  <c:v>85.110423208514604</c:v>
                </c:pt>
                <c:pt idx="368">
                  <c:v>85.342088730754512</c:v>
                </c:pt>
                <c:pt idx="369">
                  <c:v>85.121464636758915</c:v>
                </c:pt>
                <c:pt idx="370">
                  <c:v>84.960954985427563</c:v>
                </c:pt>
                <c:pt idx="371">
                  <c:v>85.406292591286999</c:v>
                </c:pt>
                <c:pt idx="372">
                  <c:v>85.427762035095824</c:v>
                </c:pt>
                <c:pt idx="373">
                  <c:v>85.418765315785549</c:v>
                </c:pt>
                <c:pt idx="374">
                  <c:v>84.470633783016837</c:v>
                </c:pt>
                <c:pt idx="375">
                  <c:v>85.048877469596476</c:v>
                </c:pt>
                <c:pt idx="376">
                  <c:v>85.085477759517744</c:v>
                </c:pt>
                <c:pt idx="377">
                  <c:v>85.008187761806639</c:v>
                </c:pt>
                <c:pt idx="378">
                  <c:v>85.017797893797194</c:v>
                </c:pt>
                <c:pt idx="379">
                  <c:v>84.96115945632117</c:v>
                </c:pt>
                <c:pt idx="380">
                  <c:v>85.138435720912454</c:v>
                </c:pt>
                <c:pt idx="381">
                  <c:v>85.25293942122525</c:v>
                </c:pt>
                <c:pt idx="382">
                  <c:v>85.277066986648322</c:v>
                </c:pt>
                <c:pt idx="383">
                  <c:v>85.01882024826412</c:v>
                </c:pt>
                <c:pt idx="384">
                  <c:v>84.832751735255968</c:v>
                </c:pt>
                <c:pt idx="385">
                  <c:v>85.054398183718632</c:v>
                </c:pt>
                <c:pt idx="386">
                  <c:v>85.124122758373446</c:v>
                </c:pt>
                <c:pt idx="387">
                  <c:v>85.24353376012813</c:v>
                </c:pt>
                <c:pt idx="388">
                  <c:v>84.810259936980231</c:v>
                </c:pt>
                <c:pt idx="389">
                  <c:v>85.063803844815624</c:v>
                </c:pt>
                <c:pt idx="390">
                  <c:v>85.200594872510976</c:v>
                </c:pt>
                <c:pt idx="391">
                  <c:v>84.612741053940809</c:v>
                </c:pt>
                <c:pt idx="392">
                  <c:v>84.663040893721003</c:v>
                </c:pt>
                <c:pt idx="393">
                  <c:v>85.354152513466033</c:v>
                </c:pt>
                <c:pt idx="394">
                  <c:v>85.046219347981875</c:v>
                </c:pt>
                <c:pt idx="395">
                  <c:v>84.367580452735297</c:v>
                </c:pt>
                <c:pt idx="396">
                  <c:v>84.936418478217817</c:v>
                </c:pt>
                <c:pt idx="397">
                  <c:v>85.724449301442036</c:v>
                </c:pt>
                <c:pt idx="398">
                  <c:v>84.309715189898469</c:v>
                </c:pt>
                <c:pt idx="399">
                  <c:v>84.882029220569038</c:v>
                </c:pt>
                <c:pt idx="400">
                  <c:v>84.811282291447256</c:v>
                </c:pt>
                <c:pt idx="401">
                  <c:v>85.052149003891031</c:v>
                </c:pt>
                <c:pt idx="402">
                  <c:v>85.54308361898218</c:v>
                </c:pt>
                <c:pt idx="403">
                  <c:v>85.33615907484554</c:v>
                </c:pt>
                <c:pt idx="404">
                  <c:v>85.533677957885061</c:v>
                </c:pt>
                <c:pt idx="405">
                  <c:v>85.435736399939131</c:v>
                </c:pt>
                <c:pt idx="406">
                  <c:v>85.503211794766031</c:v>
                </c:pt>
                <c:pt idx="407">
                  <c:v>85.415493781490966</c:v>
                </c:pt>
                <c:pt idx="408">
                  <c:v>85.594814755016415</c:v>
                </c:pt>
                <c:pt idx="409">
                  <c:v>85.803170595406982</c:v>
                </c:pt>
                <c:pt idx="410">
                  <c:v>85.627734568856198</c:v>
                </c:pt>
                <c:pt idx="411">
                  <c:v>85.352312275425334</c:v>
                </c:pt>
                <c:pt idx="412">
                  <c:v>85.446368886396598</c:v>
                </c:pt>
                <c:pt idx="413">
                  <c:v>85.311418096742329</c:v>
                </c:pt>
                <c:pt idx="414">
                  <c:v>85.32266399587995</c:v>
                </c:pt>
                <c:pt idx="415">
                  <c:v>85.215112305943478</c:v>
                </c:pt>
                <c:pt idx="416">
                  <c:v>85.404043411459455</c:v>
                </c:pt>
                <c:pt idx="417">
                  <c:v>85.181579079423202</c:v>
                </c:pt>
                <c:pt idx="418">
                  <c:v>84.899409246509506</c:v>
                </c:pt>
                <c:pt idx="419">
                  <c:v>85.417334019531665</c:v>
                </c:pt>
                <c:pt idx="420">
                  <c:v>84.992239032120395</c:v>
                </c:pt>
                <c:pt idx="421">
                  <c:v>84.900840542763518</c:v>
                </c:pt>
                <c:pt idx="422">
                  <c:v>84.768956816510155</c:v>
                </c:pt>
                <c:pt idx="423">
                  <c:v>85.007369878232922</c:v>
                </c:pt>
                <c:pt idx="424">
                  <c:v>84.842361867246439</c:v>
                </c:pt>
                <c:pt idx="425">
                  <c:v>84.807192873578842</c:v>
                </c:pt>
                <c:pt idx="426">
                  <c:v>85.163176699015878</c:v>
                </c:pt>
                <c:pt idx="427">
                  <c:v>84.856061417105366</c:v>
                </c:pt>
                <c:pt idx="428">
                  <c:v>84.81271358770131</c:v>
                </c:pt>
                <c:pt idx="429">
                  <c:v>84.736854886243876</c:v>
                </c:pt>
                <c:pt idx="430">
                  <c:v>85.055011596398828</c:v>
                </c:pt>
                <c:pt idx="431">
                  <c:v>85.014117417715582</c:v>
                </c:pt>
                <c:pt idx="432">
                  <c:v>84.666721369802332</c:v>
                </c:pt>
                <c:pt idx="433">
                  <c:v>84.987331730678363</c:v>
                </c:pt>
                <c:pt idx="434">
                  <c:v>85.265207674830307</c:v>
                </c:pt>
                <c:pt idx="435">
                  <c:v>85.019024719157656</c:v>
                </c:pt>
                <c:pt idx="436">
                  <c:v>84.924763637292969</c:v>
                </c:pt>
                <c:pt idx="437">
                  <c:v>84.483310978408326</c:v>
                </c:pt>
                <c:pt idx="438">
                  <c:v>85.204275348592233</c:v>
                </c:pt>
                <c:pt idx="439">
                  <c:v>84.96688464133679</c:v>
                </c:pt>
                <c:pt idx="440">
                  <c:v>85.049899824063388</c:v>
                </c:pt>
                <c:pt idx="441">
                  <c:v>84.985900434424309</c:v>
                </c:pt>
                <c:pt idx="442">
                  <c:v>84.882233691462744</c:v>
                </c:pt>
                <c:pt idx="443">
                  <c:v>85.106333790646161</c:v>
                </c:pt>
                <c:pt idx="444">
                  <c:v>85.051126649423878</c:v>
                </c:pt>
                <c:pt idx="445">
                  <c:v>85.168492942244725</c:v>
                </c:pt>
                <c:pt idx="446">
                  <c:v>85.117784160677445</c:v>
                </c:pt>
                <c:pt idx="447">
                  <c:v>85.10653826153947</c:v>
                </c:pt>
                <c:pt idx="448">
                  <c:v>85.14538773128875</c:v>
                </c:pt>
                <c:pt idx="449">
                  <c:v>85.051331120317386</c:v>
                </c:pt>
                <c:pt idx="450">
                  <c:v>85.322663995880035</c:v>
                </c:pt>
                <c:pt idx="451">
                  <c:v>85.151726328984623</c:v>
                </c:pt>
                <c:pt idx="452">
                  <c:v>85.223086670786515</c:v>
                </c:pt>
                <c:pt idx="453">
                  <c:v>85.229016326695572</c:v>
                </c:pt>
                <c:pt idx="454">
                  <c:v>85.270319447165747</c:v>
                </c:pt>
                <c:pt idx="455">
                  <c:v>85.173809185473473</c:v>
                </c:pt>
                <c:pt idx="456">
                  <c:v>85.260504844281797</c:v>
                </c:pt>
                <c:pt idx="457">
                  <c:v>85.186690851758755</c:v>
                </c:pt>
                <c:pt idx="458">
                  <c:v>85.060123368734196</c:v>
                </c:pt>
                <c:pt idx="459">
                  <c:v>84.96974723384443</c:v>
                </c:pt>
                <c:pt idx="460">
                  <c:v>85.289744182040181</c:v>
                </c:pt>
                <c:pt idx="461">
                  <c:v>85.141502784313801</c:v>
                </c:pt>
                <c:pt idx="462">
                  <c:v>85.050922178530598</c:v>
                </c:pt>
                <c:pt idx="463">
                  <c:v>84.763640573281506</c:v>
                </c:pt>
                <c:pt idx="464">
                  <c:v>85.081592812542794</c:v>
                </c:pt>
                <c:pt idx="465">
                  <c:v>84.933351414816514</c:v>
                </c:pt>
                <c:pt idx="466">
                  <c:v>84.629303196307248</c:v>
                </c:pt>
                <c:pt idx="467">
                  <c:v>84.840521629205725</c:v>
                </c:pt>
                <c:pt idx="468">
                  <c:v>85.012686121461854</c:v>
                </c:pt>
                <c:pt idx="469">
                  <c:v>85.113490271915694</c:v>
                </c:pt>
                <c:pt idx="470">
                  <c:v>84.786132371557287</c:v>
                </c:pt>
                <c:pt idx="471">
                  <c:v>85.046628289768904</c:v>
                </c:pt>
                <c:pt idx="472">
                  <c:v>84.604153276417108</c:v>
                </c:pt>
                <c:pt idx="473">
                  <c:v>84.78122507011507</c:v>
                </c:pt>
                <c:pt idx="474">
                  <c:v>84.226291065384999</c:v>
                </c:pt>
                <c:pt idx="475">
                  <c:v>85.266638971084262</c:v>
                </c:pt>
                <c:pt idx="476">
                  <c:v>85.080774928969277</c:v>
                </c:pt>
                <c:pt idx="477">
                  <c:v>83.818780574807448</c:v>
                </c:pt>
                <c:pt idx="478">
                  <c:v>84.737672769817607</c:v>
                </c:pt>
                <c:pt idx="479">
                  <c:v>85.470496451819528</c:v>
                </c:pt>
                <c:pt idx="480">
                  <c:v>84.395184023346431</c:v>
                </c:pt>
                <c:pt idx="481">
                  <c:v>84.110765010604936</c:v>
                </c:pt>
                <c:pt idx="482">
                  <c:v>85.019842602731288</c:v>
                </c:pt>
                <c:pt idx="483">
                  <c:v>84.888163347371773</c:v>
                </c:pt>
                <c:pt idx="484">
                  <c:v>83.210888608682382</c:v>
                </c:pt>
                <c:pt idx="485">
                  <c:v>84.155748607156582</c:v>
                </c:pt>
                <c:pt idx="486">
                  <c:v>84.410519340352323</c:v>
                </c:pt>
                <c:pt idx="487">
                  <c:v>84.077231784084745</c:v>
                </c:pt>
                <c:pt idx="488">
                  <c:v>84.657724650492071</c:v>
                </c:pt>
                <c:pt idx="489">
                  <c:v>84.809850995193443</c:v>
                </c:pt>
                <c:pt idx="490">
                  <c:v>84.082752498207157</c:v>
                </c:pt>
                <c:pt idx="491">
                  <c:v>84.507234072938274</c:v>
                </c:pt>
                <c:pt idx="492">
                  <c:v>84.156975432516873</c:v>
                </c:pt>
                <c:pt idx="493">
                  <c:v>84.737263828030763</c:v>
                </c:pt>
                <c:pt idx="494">
                  <c:v>84.844202105287408</c:v>
                </c:pt>
                <c:pt idx="495">
                  <c:v>84.783269779049249</c:v>
                </c:pt>
                <c:pt idx="496">
                  <c:v>84.677967268940108</c:v>
                </c:pt>
                <c:pt idx="497">
                  <c:v>84.515617379568269</c:v>
                </c:pt>
                <c:pt idx="498">
                  <c:v>84.600268329442287</c:v>
                </c:pt>
                <c:pt idx="499">
                  <c:v>84.758119859159208</c:v>
                </c:pt>
                <c:pt idx="500">
                  <c:v>84.784905546196853</c:v>
                </c:pt>
                <c:pt idx="501">
                  <c:v>85.025363316853642</c:v>
                </c:pt>
                <c:pt idx="502">
                  <c:v>85.086500113984883</c:v>
                </c:pt>
                <c:pt idx="503">
                  <c:v>84.953798504157945</c:v>
                </c:pt>
                <c:pt idx="504">
                  <c:v>84.394366139772643</c:v>
                </c:pt>
                <c:pt idx="505">
                  <c:v>84.749123139848962</c:v>
                </c:pt>
                <c:pt idx="506">
                  <c:v>84.486378041809871</c:v>
                </c:pt>
                <c:pt idx="507">
                  <c:v>84.354903257343423</c:v>
                </c:pt>
                <c:pt idx="508">
                  <c:v>84.674491263752358</c:v>
                </c:pt>
                <c:pt idx="509">
                  <c:v>84.603335392843505</c:v>
                </c:pt>
                <c:pt idx="510">
                  <c:v>84.511936903486628</c:v>
                </c:pt>
                <c:pt idx="511">
                  <c:v>84.123033264209894</c:v>
                </c:pt>
                <c:pt idx="512">
                  <c:v>84.159633554131517</c:v>
                </c:pt>
                <c:pt idx="513">
                  <c:v>84.23999061524367</c:v>
                </c:pt>
                <c:pt idx="514">
                  <c:v>84.217089875181102</c:v>
                </c:pt>
                <c:pt idx="515">
                  <c:v>84.298469290760607</c:v>
                </c:pt>
                <c:pt idx="516">
                  <c:v>84.233447546654574</c:v>
                </c:pt>
                <c:pt idx="517">
                  <c:v>84.210751277485414</c:v>
                </c:pt>
                <c:pt idx="518">
                  <c:v>83.852109330433976</c:v>
                </c:pt>
                <c:pt idx="519">
                  <c:v>84.082139085526777</c:v>
                </c:pt>
                <c:pt idx="520">
                  <c:v>84.251645456168376</c:v>
                </c:pt>
                <c:pt idx="521">
                  <c:v>83.527614022583293</c:v>
                </c:pt>
                <c:pt idx="522">
                  <c:v>83.856403219195741</c:v>
                </c:pt>
                <c:pt idx="523">
                  <c:v>83.943303348897558</c:v>
                </c:pt>
                <c:pt idx="524">
                  <c:v>83.832275653772783</c:v>
                </c:pt>
                <c:pt idx="525">
                  <c:v>84.237945906309477</c:v>
                </c:pt>
                <c:pt idx="526">
                  <c:v>83.971929273975903</c:v>
                </c:pt>
                <c:pt idx="527">
                  <c:v>84.191122071717231</c:v>
                </c:pt>
                <c:pt idx="528">
                  <c:v>83.568712672160032</c:v>
                </c:pt>
                <c:pt idx="529">
                  <c:v>83.712660181124562</c:v>
                </c:pt>
                <c:pt idx="530">
                  <c:v>83.74803364568551</c:v>
                </c:pt>
                <c:pt idx="531">
                  <c:v>83.799764781719801</c:v>
                </c:pt>
                <c:pt idx="532">
                  <c:v>83.917744487220432</c:v>
                </c:pt>
                <c:pt idx="533">
                  <c:v>84.060669641718263</c:v>
                </c:pt>
                <c:pt idx="534">
                  <c:v>83.989104829022665</c:v>
                </c:pt>
                <c:pt idx="535">
                  <c:v>83.786065231861002</c:v>
                </c:pt>
                <c:pt idx="536">
                  <c:v>83.502873044480069</c:v>
                </c:pt>
                <c:pt idx="537">
                  <c:v>84.367784923628463</c:v>
                </c:pt>
                <c:pt idx="538">
                  <c:v>82.995580757915747</c:v>
                </c:pt>
                <c:pt idx="539">
                  <c:v>83.532316853131746</c:v>
                </c:pt>
                <c:pt idx="540">
                  <c:v>83.841272373083001</c:v>
                </c:pt>
                <c:pt idx="541">
                  <c:v>84.424832302891545</c:v>
                </c:pt>
                <c:pt idx="542">
                  <c:v>83.564009841611238</c:v>
                </c:pt>
                <c:pt idx="543">
                  <c:v>83.238901121080303</c:v>
                </c:pt>
                <c:pt idx="544">
                  <c:v>84.327095215838966</c:v>
                </c:pt>
                <c:pt idx="545">
                  <c:v>83.240945830014397</c:v>
                </c:pt>
                <c:pt idx="546">
                  <c:v>82.790905393606408</c:v>
                </c:pt>
                <c:pt idx="547">
                  <c:v>84.204412679789328</c:v>
                </c:pt>
                <c:pt idx="548">
                  <c:v>84.323210268863875</c:v>
                </c:pt>
                <c:pt idx="549">
                  <c:v>83.190032577553851</c:v>
                </c:pt>
                <c:pt idx="550">
                  <c:v>83.551946058899659</c:v>
                </c:pt>
                <c:pt idx="551">
                  <c:v>83.922651788662705</c:v>
                </c:pt>
                <c:pt idx="552">
                  <c:v>81.885099335774683</c:v>
                </c:pt>
                <c:pt idx="553">
                  <c:v>83.230313343556716</c:v>
                </c:pt>
                <c:pt idx="554">
                  <c:v>83.503281986267041</c:v>
                </c:pt>
                <c:pt idx="555">
                  <c:v>83.220294269779529</c:v>
                </c:pt>
                <c:pt idx="556">
                  <c:v>83.766844967879734</c:v>
                </c:pt>
                <c:pt idx="557">
                  <c:v>83.532316853131931</c:v>
                </c:pt>
                <c:pt idx="558">
                  <c:v>83.360561302662731</c:v>
                </c:pt>
                <c:pt idx="559">
                  <c:v>83.17755985305557</c:v>
                </c:pt>
                <c:pt idx="560">
                  <c:v>83.350542228885345</c:v>
                </c:pt>
                <c:pt idx="561">
                  <c:v>83.15670382192738</c:v>
                </c:pt>
                <c:pt idx="562">
                  <c:v>82.819122376897667</c:v>
                </c:pt>
                <c:pt idx="563">
                  <c:v>83.25648561791408</c:v>
                </c:pt>
                <c:pt idx="564">
                  <c:v>83.620648279087533</c:v>
                </c:pt>
                <c:pt idx="565">
                  <c:v>83.201278476691741</c:v>
                </c:pt>
                <c:pt idx="566">
                  <c:v>83.114378346990307</c:v>
                </c:pt>
                <c:pt idx="567">
                  <c:v>82.941804912947333</c:v>
                </c:pt>
                <c:pt idx="568">
                  <c:v>82.698893491569237</c:v>
                </c:pt>
                <c:pt idx="569">
                  <c:v>82.819122376897866</c:v>
                </c:pt>
                <c:pt idx="570">
                  <c:v>83.305558632333941</c:v>
                </c:pt>
                <c:pt idx="571">
                  <c:v>83.241968184481635</c:v>
                </c:pt>
                <c:pt idx="572">
                  <c:v>82.925651712367298</c:v>
                </c:pt>
                <c:pt idx="573">
                  <c:v>82.647980239108705</c:v>
                </c:pt>
                <c:pt idx="574">
                  <c:v>82.450870297856113</c:v>
                </c:pt>
                <c:pt idx="575">
                  <c:v>82.704005263904833</c:v>
                </c:pt>
                <c:pt idx="576">
                  <c:v>82.544722437933771</c:v>
                </c:pt>
                <c:pt idx="577">
                  <c:v>82.680082169375297</c:v>
                </c:pt>
                <c:pt idx="578">
                  <c:v>82.89191401495377</c:v>
                </c:pt>
                <c:pt idx="579">
                  <c:v>82.558421987792741</c:v>
                </c:pt>
                <c:pt idx="580">
                  <c:v>82.512620507667535</c:v>
                </c:pt>
                <c:pt idx="581">
                  <c:v>82.463547493248001</c:v>
                </c:pt>
                <c:pt idx="582">
                  <c:v>82.368264056915976</c:v>
                </c:pt>
                <c:pt idx="583">
                  <c:v>82.355586861524316</c:v>
                </c:pt>
                <c:pt idx="584">
                  <c:v>82.426947203326534</c:v>
                </c:pt>
                <c:pt idx="585">
                  <c:v>82.128828640726169</c:v>
                </c:pt>
                <c:pt idx="586">
                  <c:v>82.451074768749535</c:v>
                </c:pt>
                <c:pt idx="587">
                  <c:v>83.334593499198775</c:v>
                </c:pt>
                <c:pt idx="588">
                  <c:v>82.537361485771029</c:v>
                </c:pt>
                <c:pt idx="589">
                  <c:v>83.270594109559752</c:v>
                </c:pt>
                <c:pt idx="590">
                  <c:v>82.843454413214275</c:v>
                </c:pt>
                <c:pt idx="591">
                  <c:v>82.724656824139927</c:v>
                </c:pt>
                <c:pt idx="592">
                  <c:v>82.493604714579973</c:v>
                </c:pt>
                <c:pt idx="593">
                  <c:v>82.269300144502907</c:v>
                </c:pt>
                <c:pt idx="594">
                  <c:v>82.762483939421742</c:v>
                </c:pt>
                <c:pt idx="595">
                  <c:v>83.171016784466175</c:v>
                </c:pt>
                <c:pt idx="596">
                  <c:v>83.073893110094005</c:v>
                </c:pt>
                <c:pt idx="597">
                  <c:v>82.775570076600232</c:v>
                </c:pt>
                <c:pt idx="598">
                  <c:v>82.52713794110015</c:v>
                </c:pt>
                <c:pt idx="599">
                  <c:v>82.36294781368737</c:v>
                </c:pt>
                <c:pt idx="600">
                  <c:v>82.727723887540904</c:v>
                </c:pt>
                <c:pt idx="601">
                  <c:v>82.876987639734367</c:v>
                </c:pt>
                <c:pt idx="602">
                  <c:v>82.616082779736061</c:v>
                </c:pt>
                <c:pt idx="603">
                  <c:v>82.49953437048903</c:v>
                </c:pt>
                <c:pt idx="604">
                  <c:v>82.686625237964606</c:v>
                </c:pt>
                <c:pt idx="605">
                  <c:v>82.669858624704318</c:v>
                </c:pt>
                <c:pt idx="606">
                  <c:v>82.112470969253238</c:v>
                </c:pt>
                <c:pt idx="607">
                  <c:v>82.180559776760575</c:v>
                </c:pt>
                <c:pt idx="608">
                  <c:v>82.398730220034949</c:v>
                </c:pt>
                <c:pt idx="609">
                  <c:v>82.438397573357648</c:v>
                </c:pt>
                <c:pt idx="610">
                  <c:v>82.444327229266875</c:v>
                </c:pt>
                <c:pt idx="611">
                  <c:v>82.473566567025358</c:v>
                </c:pt>
                <c:pt idx="612">
                  <c:v>82.291380524910394</c:v>
                </c:pt>
                <c:pt idx="613">
                  <c:v>81.46736282444499</c:v>
                </c:pt>
                <c:pt idx="614">
                  <c:v>81.960137677577038</c:v>
                </c:pt>
                <c:pt idx="615">
                  <c:v>82.219815712214739</c:v>
                </c:pt>
                <c:pt idx="616">
                  <c:v>81.982629475852647</c:v>
                </c:pt>
                <c:pt idx="617">
                  <c:v>81.861991648737245</c:v>
                </c:pt>
                <c:pt idx="618">
                  <c:v>82.686009349202578</c:v>
                </c:pt>
                <c:pt idx="619">
                  <c:v>81.733174985885469</c:v>
                </c:pt>
                <c:pt idx="620">
                  <c:v>82.003076565194164</c:v>
                </c:pt>
                <c:pt idx="621">
                  <c:v>81.680012553597479</c:v>
                </c:pt>
                <c:pt idx="622">
                  <c:v>81.794516253910047</c:v>
                </c:pt>
                <c:pt idx="623">
                  <c:v>81.221997752346041</c:v>
                </c:pt>
                <c:pt idx="624">
                  <c:v>81.269026057831539</c:v>
                </c:pt>
                <c:pt idx="625">
                  <c:v>81.72295144121459</c:v>
                </c:pt>
                <c:pt idx="626">
                  <c:v>81.690236098267945</c:v>
                </c:pt>
                <c:pt idx="627">
                  <c:v>81.675923135728851</c:v>
                </c:pt>
                <c:pt idx="628">
                  <c:v>81.373306213473697</c:v>
                </c:pt>
                <c:pt idx="629">
                  <c:v>81.416245101090936</c:v>
                </c:pt>
                <c:pt idx="630">
                  <c:v>81.426468645761773</c:v>
                </c:pt>
                <c:pt idx="631">
                  <c:v>81.722951441214732</c:v>
                </c:pt>
                <c:pt idx="632">
                  <c:v>81.727040859082805</c:v>
                </c:pt>
                <c:pt idx="633">
                  <c:v>81.518480547798831</c:v>
                </c:pt>
                <c:pt idx="634">
                  <c:v>81.774069164568672</c:v>
                </c:pt>
                <c:pt idx="635">
                  <c:v>81.588000651560364</c:v>
                </c:pt>
                <c:pt idx="636">
                  <c:v>81.463273406576704</c:v>
                </c:pt>
                <c:pt idx="637">
                  <c:v>81.426468645761858</c:v>
                </c:pt>
                <c:pt idx="638">
                  <c:v>81.704549060807338</c:v>
                </c:pt>
                <c:pt idx="639">
                  <c:v>81.720906732280483</c:v>
                </c:pt>
                <c:pt idx="640">
                  <c:v>81.641163083848241</c:v>
                </c:pt>
                <c:pt idx="641">
                  <c:v>81.720906732280511</c:v>
                </c:pt>
                <c:pt idx="642">
                  <c:v>81.698414934004873</c:v>
                </c:pt>
                <c:pt idx="643">
                  <c:v>81.667744299992364</c:v>
                </c:pt>
                <c:pt idx="644">
                  <c:v>81.667744299992478</c:v>
                </c:pt>
                <c:pt idx="645">
                  <c:v>81.682057262531401</c:v>
                </c:pt>
                <c:pt idx="646">
                  <c:v>81.866081066605602</c:v>
                </c:pt>
                <c:pt idx="647">
                  <c:v>81.498033458457215</c:v>
                </c:pt>
                <c:pt idx="648">
                  <c:v>81.6697890089266</c:v>
                </c:pt>
                <c:pt idx="649">
                  <c:v>81.796560962844197</c:v>
                </c:pt>
                <c:pt idx="650">
                  <c:v>81.475541660181605</c:v>
                </c:pt>
                <c:pt idx="651">
                  <c:v>81.479631078049778</c:v>
                </c:pt>
                <c:pt idx="652">
                  <c:v>80.984811515983893</c:v>
                </c:pt>
                <c:pt idx="653">
                  <c:v>81.495988749523065</c:v>
                </c:pt>
                <c:pt idx="654">
                  <c:v>81.385574467078641</c:v>
                </c:pt>
                <c:pt idx="655">
                  <c:v>81.356948542000538</c:v>
                </c:pt>
                <c:pt idx="656">
                  <c:v>81.324233199054007</c:v>
                </c:pt>
                <c:pt idx="657">
                  <c:v>81.328322616922279</c:v>
                </c:pt>
                <c:pt idx="658">
                  <c:v>81.54506176394294</c:v>
                </c:pt>
                <c:pt idx="659">
                  <c:v>81.177014155794538</c:v>
                </c:pt>
                <c:pt idx="660">
                  <c:v>80.900978449683237</c:v>
                </c:pt>
                <c:pt idx="661">
                  <c:v>80.811011256580301</c:v>
                </c:pt>
                <c:pt idx="662">
                  <c:v>80.933693792629768</c:v>
                </c:pt>
                <c:pt idx="663">
                  <c:v>81.09113638056003</c:v>
                </c:pt>
                <c:pt idx="664">
                  <c:v>81.111583469901646</c:v>
                </c:pt>
                <c:pt idx="665">
                  <c:v>81.136119977111363</c:v>
                </c:pt>
                <c:pt idx="666">
                  <c:v>80.948006755168976</c:v>
                </c:pt>
                <c:pt idx="667">
                  <c:v>80.759893533226546</c:v>
                </c:pt>
                <c:pt idx="668">
                  <c:v>80.718999354543527</c:v>
                </c:pt>
                <c:pt idx="669">
                  <c:v>80.831458345921973</c:v>
                </c:pt>
                <c:pt idx="670">
                  <c:v>80.970498553444628</c:v>
                </c:pt>
                <c:pt idx="671">
                  <c:v>80.806921838712043</c:v>
                </c:pt>
                <c:pt idx="672">
                  <c:v>80.931649083695774</c:v>
                </c:pt>
                <c:pt idx="673">
                  <c:v>80.782385331502297</c:v>
                </c:pt>
                <c:pt idx="674">
                  <c:v>80.404114178683272</c:v>
                </c:pt>
                <c:pt idx="675">
                  <c:v>80.203732703135699</c:v>
                </c:pt>
                <c:pt idx="676">
                  <c:v>80.426605976958939</c:v>
                </c:pt>
                <c:pt idx="677">
                  <c:v>80.727178190280057</c:v>
                </c:pt>
                <c:pt idx="678">
                  <c:v>80.661747504386895</c:v>
                </c:pt>
                <c:pt idx="679">
                  <c:v>80.53702025940342</c:v>
                </c:pt>
                <c:pt idx="680">
                  <c:v>80.806921838712071</c:v>
                </c:pt>
                <c:pt idx="681">
                  <c:v>80.532930841535133</c:v>
                </c:pt>
                <c:pt idx="682">
                  <c:v>80.6474345418479</c:v>
                </c:pt>
                <c:pt idx="683">
                  <c:v>80.571780311283973</c:v>
                </c:pt>
                <c:pt idx="684">
                  <c:v>80.461366028839706</c:v>
                </c:pt>
                <c:pt idx="685">
                  <c:v>80.418427141222168</c:v>
                </c:pt>
                <c:pt idx="686">
                  <c:v>80.694462847333568</c:v>
                </c:pt>
                <c:pt idx="687">
                  <c:v>80.811011256580542</c:v>
                </c:pt>
                <c:pt idx="688">
                  <c:v>80.778295913633869</c:v>
                </c:pt>
                <c:pt idx="689">
                  <c:v>80.839637181658802</c:v>
                </c:pt>
                <c:pt idx="690">
                  <c:v>80.71490993667507</c:v>
                </c:pt>
                <c:pt idx="691">
                  <c:v>80.385711798275793</c:v>
                </c:pt>
                <c:pt idx="692">
                  <c:v>80.655613377584586</c:v>
                </c:pt>
                <c:pt idx="693">
                  <c:v>80.751714697489945</c:v>
                </c:pt>
                <c:pt idx="694">
                  <c:v>81.432602772564138</c:v>
                </c:pt>
                <c:pt idx="695">
                  <c:v>80.240537463950702</c:v>
                </c:pt>
                <c:pt idx="696">
                  <c:v>80.265073971160362</c:v>
                </c:pt>
                <c:pt idx="697">
                  <c:v>80.408203596551459</c:v>
                </c:pt>
                <c:pt idx="698">
                  <c:v>79.884758109407343</c:v>
                </c:pt>
                <c:pt idx="699">
                  <c:v>79.516710501258842</c:v>
                </c:pt>
                <c:pt idx="700">
                  <c:v>79.93383112382692</c:v>
                </c:pt>
                <c:pt idx="701">
                  <c:v>80.295744605172899</c:v>
                </c:pt>
                <c:pt idx="702">
                  <c:v>80.091273711756941</c:v>
                </c:pt>
                <c:pt idx="703">
                  <c:v>79.805014460975229</c:v>
                </c:pt>
                <c:pt idx="704">
                  <c:v>79.584185896086126</c:v>
                </c:pt>
                <c:pt idx="705">
                  <c:v>79.535112881666237</c:v>
                </c:pt>
                <c:pt idx="706">
                  <c:v>79.843863930724169</c:v>
                </c:pt>
                <c:pt idx="707">
                  <c:v>79.837729803921704</c:v>
                </c:pt>
                <c:pt idx="708">
                  <c:v>79.426743308156048</c:v>
                </c:pt>
                <c:pt idx="709">
                  <c:v>79.481950449378175</c:v>
                </c:pt>
                <c:pt idx="710">
                  <c:v>79.445145688563528</c:v>
                </c:pt>
                <c:pt idx="711">
                  <c:v>79.479905740444039</c:v>
                </c:pt>
                <c:pt idx="712">
                  <c:v>79.021890939192744</c:v>
                </c:pt>
                <c:pt idx="713">
                  <c:v>79.455369233234237</c:v>
                </c:pt>
                <c:pt idx="714">
                  <c:v>79.281568973830943</c:v>
                </c:pt>
                <c:pt idx="715">
                  <c:v>79.205914743266874</c:v>
                </c:pt>
                <c:pt idx="716">
                  <c:v>79.126171094834874</c:v>
                </c:pt>
                <c:pt idx="717">
                  <c:v>79.541247008468915</c:v>
                </c:pt>
                <c:pt idx="718">
                  <c:v>79.839774512855598</c:v>
                </c:pt>
                <c:pt idx="719">
                  <c:v>78.541384339665683</c:v>
                </c:pt>
                <c:pt idx="720">
                  <c:v>79.011667394522135</c:v>
                </c:pt>
                <c:pt idx="721">
                  <c:v>78.776525867094065</c:v>
                </c:pt>
                <c:pt idx="722">
                  <c:v>78.676335129320179</c:v>
                </c:pt>
                <c:pt idx="723">
                  <c:v>78.940102581826508</c:v>
                </c:pt>
                <c:pt idx="724">
                  <c:v>78.909431947814042</c:v>
                </c:pt>
                <c:pt idx="725">
                  <c:v>78.827643590447963</c:v>
                </c:pt>
                <c:pt idx="726">
                  <c:v>78.704961054398609</c:v>
                </c:pt>
                <c:pt idx="727">
                  <c:v>78.038385941862998</c:v>
                </c:pt>
                <c:pt idx="728">
                  <c:v>78.819464754711177</c:v>
                </c:pt>
                <c:pt idx="729">
                  <c:v>78.866493060196703</c:v>
                </c:pt>
                <c:pt idx="730">
                  <c:v>78.821509463645341</c:v>
                </c:pt>
                <c:pt idx="731">
                  <c:v>78.66611158464957</c:v>
                </c:pt>
                <c:pt idx="732">
                  <c:v>78.707005763332702</c:v>
                </c:pt>
                <c:pt idx="733">
                  <c:v>79.034159192797659</c:v>
                </c:pt>
                <c:pt idx="734">
                  <c:v>79.312239607843196</c:v>
                </c:pt>
                <c:pt idx="735">
                  <c:v>79.222272414740203</c:v>
                </c:pt>
                <c:pt idx="736">
                  <c:v>79.001443849851299</c:v>
                </c:pt>
                <c:pt idx="737">
                  <c:v>79.291792518501566</c:v>
                </c:pt>
                <c:pt idx="738">
                  <c:v>79.050516864271131</c:v>
                </c:pt>
                <c:pt idx="739">
                  <c:v>78.856269515526137</c:v>
                </c:pt>
                <c:pt idx="740">
                  <c:v>79.31019489890906</c:v>
                </c:pt>
                <c:pt idx="741">
                  <c:v>79.441056270695171</c:v>
                </c:pt>
                <c:pt idx="742">
                  <c:v>79.387893838407066</c:v>
                </c:pt>
                <c:pt idx="743">
                  <c:v>79.287703100633166</c:v>
                </c:pt>
                <c:pt idx="744">
                  <c:v>79.066874535744105</c:v>
                </c:pt>
                <c:pt idx="745">
                  <c:v>78.659977457847106</c:v>
                </c:pt>
                <c:pt idx="746">
                  <c:v>78.790838829633145</c:v>
                </c:pt>
                <c:pt idx="747">
                  <c:v>78.860358933394465</c:v>
                </c:pt>
                <c:pt idx="748">
                  <c:v>78.888984858472625</c:v>
                </c:pt>
                <c:pt idx="749">
                  <c:v>79.073008662546897</c:v>
                </c:pt>
                <c:pt idx="750">
                  <c:v>78.645664495307713</c:v>
                </c:pt>
                <c:pt idx="751">
                  <c:v>78.700871636530167</c:v>
                </c:pt>
                <c:pt idx="752">
                  <c:v>78.651798622110491</c:v>
                </c:pt>
                <c:pt idx="753">
                  <c:v>78.322600483711</c:v>
                </c:pt>
                <c:pt idx="754">
                  <c:v>78.743810524147378</c:v>
                </c:pt>
                <c:pt idx="755">
                  <c:v>78.664066875715378</c:v>
                </c:pt>
                <c:pt idx="756">
                  <c:v>78.925789619287329</c:v>
                </c:pt>
                <c:pt idx="757">
                  <c:v>78.455506564431232</c:v>
                </c:pt>
                <c:pt idx="758">
                  <c:v>78.482087780575171</c:v>
                </c:pt>
                <c:pt idx="759">
                  <c:v>78.623172697031976</c:v>
                </c:pt>
                <c:pt idx="760">
                  <c:v>78.596591480888108</c:v>
                </c:pt>
                <c:pt idx="761">
                  <c:v>78.296019267566862</c:v>
                </c:pt>
                <c:pt idx="762">
                  <c:v>78.267393342488774</c:v>
                </c:pt>
                <c:pt idx="763">
                  <c:v>78.565920846875741</c:v>
                </c:pt>
                <c:pt idx="764">
                  <c:v>78.199917947661504</c:v>
                </c:pt>
                <c:pt idx="765">
                  <c:v>78.24899096208128</c:v>
                </c:pt>
                <c:pt idx="766">
                  <c:v>78.263303924620573</c:v>
                </c:pt>
                <c:pt idx="767">
                  <c:v>78.216275619134905</c:v>
                </c:pt>
                <c:pt idx="768">
                  <c:v>78.690648091859302</c:v>
                </c:pt>
                <c:pt idx="769">
                  <c:v>78.976907342641496</c:v>
                </c:pt>
                <c:pt idx="770">
                  <c:v>78.527071377126887</c:v>
                </c:pt>
                <c:pt idx="771">
                  <c:v>78.024072979324004</c:v>
                </c:pt>
                <c:pt idx="772">
                  <c:v>78.506624287785016</c:v>
                </c:pt>
                <c:pt idx="773">
                  <c:v>78.54342904859999</c:v>
                </c:pt>
                <c:pt idx="774">
                  <c:v>77.950463457694468</c:v>
                </c:pt>
                <c:pt idx="775">
                  <c:v>78.465730109102068</c:v>
                </c:pt>
                <c:pt idx="776">
                  <c:v>78.700871636529968</c:v>
                </c:pt>
                <c:pt idx="777">
                  <c:v>78.551607884336519</c:v>
                </c:pt>
                <c:pt idx="778">
                  <c:v>78.749944650949871</c:v>
                </c:pt>
                <c:pt idx="779">
                  <c:v>78.692692800793296</c:v>
                </c:pt>
                <c:pt idx="780">
                  <c:v>78.590457354085729</c:v>
                </c:pt>
                <c:pt idx="781">
                  <c:v>78.709050472266696</c:v>
                </c:pt>
                <c:pt idx="782">
                  <c:v>79.07505337148099</c:v>
                </c:pt>
                <c:pt idx="783">
                  <c:v>79.023935648126795</c:v>
                </c:pt>
                <c:pt idx="784">
                  <c:v>78.844001261921278</c:v>
                </c:pt>
                <c:pt idx="785">
                  <c:v>79.457413942168344</c:v>
                </c:pt>
                <c:pt idx="786">
                  <c:v>79.332686697184698</c:v>
                </c:pt>
                <c:pt idx="787">
                  <c:v>79.373580875867901</c:v>
                </c:pt>
                <c:pt idx="788">
                  <c:v>78.946236708629101</c:v>
                </c:pt>
                <c:pt idx="789">
                  <c:v>79.248853630884199</c:v>
                </c:pt>
                <c:pt idx="790">
                  <c:v>79.156841728847056</c:v>
                </c:pt>
                <c:pt idx="791">
                  <c:v>78.811285918974662</c:v>
                </c:pt>
                <c:pt idx="792">
                  <c:v>78.997354431982799</c:v>
                </c:pt>
                <c:pt idx="793">
                  <c:v>79.171154691386164</c:v>
                </c:pt>
                <c:pt idx="794">
                  <c:v>78.817420045777027</c:v>
                </c:pt>
                <c:pt idx="795">
                  <c:v>78.662022166781171</c:v>
                </c:pt>
                <c:pt idx="796">
                  <c:v>78.938057872892244</c:v>
                </c:pt>
                <c:pt idx="797">
                  <c:v>79.04847215533681</c:v>
                </c:pt>
                <c:pt idx="798">
                  <c:v>78.90534252994577</c:v>
                </c:pt>
                <c:pt idx="799">
                  <c:v>78.87876131380176</c:v>
                </c:pt>
                <c:pt idx="800">
                  <c:v>78.770391740291345</c:v>
                </c:pt>
                <c:pt idx="801">
                  <c:v>78.664066875715292</c:v>
                </c:pt>
                <c:pt idx="802">
                  <c:v>78.862403642328701</c:v>
                </c:pt>
                <c:pt idx="803">
                  <c:v>78.784704702830609</c:v>
                </c:pt>
                <c:pt idx="804">
                  <c:v>78.680424547188409</c:v>
                </c:pt>
                <c:pt idx="805">
                  <c:v>78.570010264744155</c:v>
                </c:pt>
                <c:pt idx="806">
                  <c:v>78.702916345464232</c:v>
                </c:pt>
                <c:pt idx="807">
                  <c:v>78.858314224460273</c:v>
                </c:pt>
                <c:pt idx="808">
                  <c:v>78.502534869916914</c:v>
                </c:pt>
                <c:pt idx="809">
                  <c:v>78.621127988098067</c:v>
                </c:pt>
                <c:pt idx="810">
                  <c:v>78.596591480888137</c:v>
                </c:pt>
                <c:pt idx="811">
                  <c:v>78.396210005340805</c:v>
                </c:pt>
                <c:pt idx="812">
                  <c:v>78.821509463645413</c:v>
                </c:pt>
                <c:pt idx="813">
                  <c:v>78.90943194781407</c:v>
                </c:pt>
                <c:pt idx="814">
                  <c:v>78.805151792172268</c:v>
                </c:pt>
                <c:pt idx="815">
                  <c:v>78.475953653772862</c:v>
                </c:pt>
                <c:pt idx="816">
                  <c:v>78.933968455024015</c:v>
                </c:pt>
                <c:pt idx="817">
                  <c:v>79.054606282139204</c:v>
                </c:pt>
                <c:pt idx="818">
                  <c:v>78.709050472266838</c:v>
                </c:pt>
                <c:pt idx="819">
                  <c:v>78.355315826657446</c:v>
                </c:pt>
                <c:pt idx="820">
                  <c:v>78.715184599069232</c:v>
                </c:pt>
                <c:pt idx="821">
                  <c:v>79.27543484702818</c:v>
                </c:pt>
                <c:pt idx="822">
                  <c:v>78.506624287785172</c:v>
                </c:pt>
                <c:pt idx="823">
                  <c:v>78.627262114900446</c:v>
                </c:pt>
                <c:pt idx="824">
                  <c:v>78.572054973678092</c:v>
                </c:pt>
                <c:pt idx="825">
                  <c:v>78.702916345464232</c:v>
                </c:pt>
                <c:pt idx="826">
                  <c:v>78.835822426184436</c:v>
                </c:pt>
                <c:pt idx="827">
                  <c:v>78.733586979476542</c:v>
                </c:pt>
                <c:pt idx="828">
                  <c:v>78.754034068818171</c:v>
                </c:pt>
                <c:pt idx="829">
                  <c:v>78.565920846875628</c:v>
                </c:pt>
                <c:pt idx="830">
                  <c:v>79.124126385900666</c:v>
                </c:pt>
                <c:pt idx="831">
                  <c:v>79.267256011291579</c:v>
                </c:pt>
                <c:pt idx="832">
                  <c:v>78.827643590447934</c:v>
                </c:pt>
                <c:pt idx="833">
                  <c:v>79.486039867246674</c:v>
                </c:pt>
                <c:pt idx="834">
                  <c:v>78.897163694209368</c:v>
                </c:pt>
                <c:pt idx="835">
                  <c:v>78.880806022735868</c:v>
                </c:pt>
                <c:pt idx="836">
                  <c:v>78.970773215838761</c:v>
                </c:pt>
                <c:pt idx="837">
                  <c:v>79.06891924467854</c:v>
                </c:pt>
                <c:pt idx="838">
                  <c:v>79.271345429160007</c:v>
                </c:pt>
                <c:pt idx="839">
                  <c:v>79.140484057373939</c:v>
                </c:pt>
                <c:pt idx="840">
                  <c:v>78.608859734493137</c:v>
                </c:pt>
                <c:pt idx="841">
                  <c:v>78.758123486686529</c:v>
                </c:pt>
                <c:pt idx="842">
                  <c:v>78.715184599069232</c:v>
                </c:pt>
                <c:pt idx="843">
                  <c:v>78.762212904554772</c:v>
                </c:pt>
                <c:pt idx="844">
                  <c:v>78.946236708628973</c:v>
                </c:pt>
                <c:pt idx="845">
                  <c:v>78.8337777172502</c:v>
                </c:pt>
                <c:pt idx="846">
                  <c:v>78.547518466468333</c:v>
                </c:pt>
                <c:pt idx="847">
                  <c:v>78.557742011139069</c:v>
                </c:pt>
                <c:pt idx="848">
                  <c:v>78.424835930418894</c:v>
                </c:pt>
                <c:pt idx="849">
                  <c:v>78.156979060044094</c:v>
                </c:pt>
                <c:pt idx="850">
                  <c:v>78.522981959258573</c:v>
                </c:pt>
                <c:pt idx="851">
                  <c:v>78.435059475089574</c:v>
                </c:pt>
                <c:pt idx="852">
                  <c:v>78.537294921797567</c:v>
                </c:pt>
                <c:pt idx="853">
                  <c:v>77.784842034027534</c:v>
                </c:pt>
                <c:pt idx="854">
                  <c:v>78.385986460669869</c:v>
                </c:pt>
                <c:pt idx="855">
                  <c:v>78.306242812237855</c:v>
                </c:pt>
                <c:pt idx="856">
                  <c:v>77.570147595941108</c:v>
                </c:pt>
                <c:pt idx="857">
                  <c:v>77.637622990768449</c:v>
                </c:pt>
                <c:pt idx="858">
                  <c:v>77.703053676661312</c:v>
                </c:pt>
                <c:pt idx="859">
                  <c:v>77.899345734340372</c:v>
                </c:pt>
                <c:pt idx="860">
                  <c:v>77.927971659418574</c:v>
                </c:pt>
                <c:pt idx="861">
                  <c:v>77.909569279011109</c:v>
                </c:pt>
                <c:pt idx="862">
                  <c:v>77.819602085908443</c:v>
                </c:pt>
                <c:pt idx="863">
                  <c:v>77.427017970550239</c:v>
                </c:pt>
                <c:pt idx="864">
                  <c:v>77.294111889829736</c:v>
                </c:pt>
                <c:pt idx="865">
                  <c:v>77.232770621805059</c:v>
                </c:pt>
                <c:pt idx="866">
                  <c:v>77.43724151522089</c:v>
                </c:pt>
                <c:pt idx="867">
                  <c:v>77.437241515220933</c:v>
                </c:pt>
                <c:pt idx="868">
                  <c:v>77.412705008011116</c:v>
                </c:pt>
                <c:pt idx="869">
                  <c:v>77.795065578698342</c:v>
                </c:pt>
                <c:pt idx="870">
                  <c:v>77.651935953307245</c:v>
                </c:pt>
                <c:pt idx="871">
                  <c:v>77.251173002212539</c:v>
                </c:pt>
                <c:pt idx="872">
                  <c:v>77.210278823529279</c:v>
                </c:pt>
                <c:pt idx="873">
                  <c:v>77.069193907072432</c:v>
                </c:pt>
                <c:pt idx="874">
                  <c:v>77.498582783245539</c:v>
                </c:pt>
                <c:pt idx="875">
                  <c:v>77.79506557869837</c:v>
                </c:pt>
                <c:pt idx="876">
                  <c:v>76.97922671396978</c:v>
                </c:pt>
                <c:pt idx="877">
                  <c:v>77.285933054093206</c:v>
                </c:pt>
                <c:pt idx="878">
                  <c:v>77.332961359578903</c:v>
                </c:pt>
                <c:pt idx="879">
                  <c:v>77.099864541084912</c:v>
                </c:pt>
                <c:pt idx="880">
                  <c:v>76.938332535286406</c:v>
                </c:pt>
                <c:pt idx="881">
                  <c:v>77.122356339360778</c:v>
                </c:pt>
                <c:pt idx="882">
                  <c:v>77.224591786068672</c:v>
                </c:pt>
                <c:pt idx="883">
                  <c:v>76.948556079957243</c:v>
                </c:pt>
                <c:pt idx="884">
                  <c:v>76.789068783092873</c:v>
                </c:pt>
                <c:pt idx="885">
                  <c:v>76.124538379491767</c:v>
                </c:pt>
                <c:pt idx="886">
                  <c:v>76.768621693751427</c:v>
                </c:pt>
                <c:pt idx="887">
                  <c:v>76.474183607232817</c:v>
                </c:pt>
                <c:pt idx="888">
                  <c:v>76.650028575570261</c:v>
                </c:pt>
                <c:pt idx="889">
                  <c:v>76.200192610055865</c:v>
                </c:pt>
                <c:pt idx="890">
                  <c:v>75.942559284351901</c:v>
                </c:pt>
                <c:pt idx="891">
                  <c:v>76.2615338780804</c:v>
                </c:pt>
                <c:pt idx="892">
                  <c:v>76.185879647516529</c:v>
                </c:pt>
                <c:pt idx="893">
                  <c:v>75.797384950026782</c:v>
                </c:pt>
                <c:pt idx="894">
                  <c:v>75.629718817425868</c:v>
                </c:pt>
                <c:pt idx="895">
                  <c:v>75.29438655222387</c:v>
                </c:pt>
                <c:pt idx="896">
                  <c:v>75.239179411001842</c:v>
                </c:pt>
                <c:pt idx="897">
                  <c:v>75.151256926832929</c:v>
                </c:pt>
                <c:pt idx="898">
                  <c:v>75.183972269779574</c:v>
                </c:pt>
                <c:pt idx="899">
                  <c:v>74.912025981536601</c:v>
                </c:pt>
                <c:pt idx="900">
                  <c:v>75.071513278400943</c:v>
                </c:pt>
                <c:pt idx="901">
                  <c:v>74.824103497367801</c:v>
                </c:pt>
                <c:pt idx="902">
                  <c:v>74.513307739375733</c:v>
                </c:pt>
                <c:pt idx="903">
                  <c:v>74.635990275425272</c:v>
                </c:pt>
                <c:pt idx="904">
                  <c:v>74.096187116807883</c:v>
                </c:pt>
                <c:pt idx="905">
                  <c:v>74.182064892042433</c:v>
                </c:pt>
                <c:pt idx="906">
                  <c:v>74.002130505836703</c:v>
                </c:pt>
                <c:pt idx="907">
                  <c:v>73.893760932326302</c:v>
                </c:pt>
                <c:pt idx="908">
                  <c:v>73.973504580758444</c:v>
                </c:pt>
                <c:pt idx="909">
                  <c:v>73.701558292515401</c:v>
                </c:pt>
                <c:pt idx="910">
                  <c:v>73.816061992828267</c:v>
                </c:pt>
                <c:pt idx="911">
                  <c:v>72.973641911955298</c:v>
                </c:pt>
                <c:pt idx="912">
                  <c:v>73.192425767910223</c:v>
                </c:pt>
                <c:pt idx="913">
                  <c:v>73.000223128099435</c:v>
                </c:pt>
                <c:pt idx="914">
                  <c:v>72.801886361486368</c:v>
                </c:pt>
                <c:pt idx="915">
                  <c:v>72.644443773556304</c:v>
                </c:pt>
                <c:pt idx="916">
                  <c:v>72.883674718852447</c:v>
                </c:pt>
                <c:pt idx="917">
                  <c:v>72.331603306630186</c:v>
                </c:pt>
                <c:pt idx="918">
                  <c:v>72.417481081864693</c:v>
                </c:pt>
                <c:pt idx="919">
                  <c:v>72.4154363729306</c:v>
                </c:pt>
                <c:pt idx="920">
                  <c:v>72.382721029984012</c:v>
                </c:pt>
                <c:pt idx="921">
                  <c:v>72.268217329671302</c:v>
                </c:pt>
                <c:pt idx="922">
                  <c:v>72.380676321049805</c:v>
                </c:pt>
                <c:pt idx="923">
                  <c:v>72.184384263370873</c:v>
                </c:pt>
                <c:pt idx="924">
                  <c:v>71.722280044251306</c:v>
                </c:pt>
                <c:pt idx="925">
                  <c:v>71.395126614785866</c:v>
                </c:pt>
                <c:pt idx="926">
                  <c:v>71.640491686884744</c:v>
                </c:pt>
                <c:pt idx="927">
                  <c:v>71.62822343328007</c:v>
                </c:pt>
                <c:pt idx="928">
                  <c:v>71.728414171053501</c:v>
                </c:pt>
                <c:pt idx="929">
                  <c:v>71.593463381399275</c:v>
                </c:pt>
                <c:pt idx="930">
                  <c:v>71.429886666666746</c:v>
                </c:pt>
                <c:pt idx="931">
                  <c:v>71.14567212481893</c:v>
                </c:pt>
                <c:pt idx="932">
                  <c:v>71.088420274662283</c:v>
                </c:pt>
                <c:pt idx="933">
                  <c:v>70.843055202563576</c:v>
                </c:pt>
                <c:pt idx="934">
                  <c:v>70.601779548332928</c:v>
                </c:pt>
                <c:pt idx="935">
                  <c:v>70.796026897077766</c:v>
                </c:pt>
                <c:pt idx="936">
                  <c:v>70.722417375448387</c:v>
                </c:pt>
                <c:pt idx="937">
                  <c:v>70.280760245670265</c:v>
                </c:pt>
                <c:pt idx="938">
                  <c:v>70.374816856641601</c:v>
                </c:pt>
                <c:pt idx="939">
                  <c:v>70.086512896925228</c:v>
                </c:pt>
                <c:pt idx="940">
                  <c:v>69.822745444418999</c:v>
                </c:pt>
                <c:pt idx="941">
                  <c:v>69.556933282978491</c:v>
                </c:pt>
                <c:pt idx="942">
                  <c:v>69.732778251316333</c:v>
                </c:pt>
                <c:pt idx="943">
                  <c:v>69.700062908369674</c:v>
                </c:pt>
                <c:pt idx="944">
                  <c:v>69.671436983291329</c:v>
                </c:pt>
                <c:pt idx="945">
                  <c:v>69.004861870756329</c:v>
                </c:pt>
                <c:pt idx="946">
                  <c:v>69.540575611505332</c:v>
                </c:pt>
                <c:pt idx="947">
                  <c:v>69.031443086900012</c:v>
                </c:pt>
                <c:pt idx="948">
                  <c:v>68.481416383611688</c:v>
                </c:pt>
                <c:pt idx="949">
                  <c:v>68.223783057908008</c:v>
                </c:pt>
                <c:pt idx="950">
                  <c:v>69.280897576867332</c:v>
                </c:pt>
                <c:pt idx="951">
                  <c:v>67.978417985809017</c:v>
                </c:pt>
                <c:pt idx="952">
                  <c:v>68.023401582360663</c:v>
                </c:pt>
                <c:pt idx="953">
                  <c:v>68.546847069505006</c:v>
                </c:pt>
                <c:pt idx="954">
                  <c:v>68.399628026245665</c:v>
                </c:pt>
                <c:pt idx="955">
                  <c:v>67.978417985809003</c:v>
                </c:pt>
                <c:pt idx="956">
                  <c:v>68.260587818723025</c:v>
                </c:pt>
                <c:pt idx="957">
                  <c:v>68.352599720760011</c:v>
                </c:pt>
                <c:pt idx="958">
                  <c:v>67.890495501640331</c:v>
                </c:pt>
                <c:pt idx="959">
                  <c:v>67.733052913710338</c:v>
                </c:pt>
                <c:pt idx="960">
                  <c:v>67.949792060730672</c:v>
                </c:pt>
                <c:pt idx="961">
                  <c:v>67.925255553521012</c:v>
                </c:pt>
                <c:pt idx="962">
                  <c:v>67.154400285343669</c:v>
                </c:pt>
                <c:pt idx="963">
                  <c:v>67.330245253681341</c:v>
                </c:pt>
                <c:pt idx="964">
                  <c:v>68.178799461356348</c:v>
                </c:pt>
                <c:pt idx="965">
                  <c:v>67.223920389105345</c:v>
                </c:pt>
                <c:pt idx="966">
                  <c:v>66.635044216067683</c:v>
                </c:pt>
                <c:pt idx="967">
                  <c:v>67.272993403524666</c:v>
                </c:pt>
                <c:pt idx="968">
                  <c:v>67.248456896315005</c:v>
                </c:pt>
                <c:pt idx="969">
                  <c:v>67.035807167162673</c:v>
                </c:pt>
                <c:pt idx="970">
                  <c:v>67.123729651331345</c:v>
                </c:pt>
                <c:pt idx="971">
                  <c:v>67.174847374685314</c:v>
                </c:pt>
                <c:pt idx="972">
                  <c:v>65.177166746013668</c:v>
                </c:pt>
                <c:pt idx="973">
                  <c:v>66.142269362935693</c:v>
                </c:pt>
                <c:pt idx="974">
                  <c:v>66.727056118105025</c:v>
                </c:pt>
                <c:pt idx="975">
                  <c:v>65.397995310902346</c:v>
                </c:pt>
                <c:pt idx="976">
                  <c:v>65.336654042877996</c:v>
                </c:pt>
                <c:pt idx="977">
                  <c:v>65.614734457923348</c:v>
                </c:pt>
                <c:pt idx="978">
                  <c:v>65.839652440680666</c:v>
                </c:pt>
                <c:pt idx="979">
                  <c:v>65.397995310902346</c:v>
                </c:pt>
                <c:pt idx="980">
                  <c:v>65.299849282062993</c:v>
                </c:pt>
                <c:pt idx="981">
                  <c:v>65.459336578927335</c:v>
                </c:pt>
                <c:pt idx="982">
                  <c:v>65.252820976577667</c:v>
                </c:pt>
                <c:pt idx="983">
                  <c:v>65.203747962157351</c:v>
                </c:pt>
                <c:pt idx="984">
                  <c:v>65.150585529869346</c:v>
                </c:pt>
                <c:pt idx="985">
                  <c:v>64.882728659495001</c:v>
                </c:pt>
                <c:pt idx="986">
                  <c:v>64.942025218585329</c:v>
                </c:pt>
                <c:pt idx="987">
                  <c:v>64.880683950560666</c:v>
                </c:pt>
                <c:pt idx="988">
                  <c:v>64.872505114824335</c:v>
                </c:pt>
                <c:pt idx="989">
                  <c:v>64.77231437705035</c:v>
                </c:pt>
                <c:pt idx="990">
                  <c:v>64.65167654993499</c:v>
                </c:pt>
                <c:pt idx="991">
                  <c:v>64.535128140688002</c:v>
                </c:pt>
                <c:pt idx="992">
                  <c:v>64.342925500877342</c:v>
                </c:pt>
                <c:pt idx="993">
                  <c:v>64.291807777523331</c:v>
                </c:pt>
                <c:pt idx="994">
                  <c:v>64.330657247272327</c:v>
                </c:pt>
                <c:pt idx="995">
                  <c:v>63.950341385519337</c:v>
                </c:pt>
                <c:pt idx="996">
                  <c:v>63.966699056992674</c:v>
                </c:pt>
                <c:pt idx="997">
                  <c:v>6.3590472613107338E-2</c:v>
                </c:pt>
              </c:numCache>
            </c:numRef>
          </c:yVal>
          <c:smooth val="1"/>
        </c:ser>
        <c:ser>
          <c:idx val="5"/>
          <c:order val="5"/>
          <c:tx>
            <c:v>100%</c:v>
          </c:tx>
          <c:spPr>
            <a:ln w="22225">
              <a:solidFill>
                <a:schemeClr val="tx1">
                  <a:lumMod val="95000"/>
                  <a:lumOff val="5000"/>
                </a:schemeClr>
              </a:solidFill>
              <a:prstDash val="sysDot"/>
            </a:ln>
          </c:spPr>
          <c:marker>
            <c:symbol val="none"/>
          </c:marker>
          <c:xVal>
            <c:numRef>
              <c:f>'tio2-dye'!$M$3:$M$935</c:f>
              <c:numCache>
                <c:formatCode>General</c:formatCode>
                <c:ptCount val="933"/>
                <c:pt idx="0">
                  <c:v>-0.502385223163195</c:v>
                </c:pt>
                <c:pt idx="1">
                  <c:v>-0.50023827878232996</c:v>
                </c:pt>
                <c:pt idx="2">
                  <c:v>-0.49809133440146502</c:v>
                </c:pt>
                <c:pt idx="3">
                  <c:v>-0.49594439002059998</c:v>
                </c:pt>
                <c:pt idx="4">
                  <c:v>-0.49379744563973499</c:v>
                </c:pt>
                <c:pt idx="5">
                  <c:v>-0.49165050125887</c:v>
                </c:pt>
                <c:pt idx="6">
                  <c:v>-0.48950355687800501</c:v>
                </c:pt>
                <c:pt idx="7">
                  <c:v>-0.48735661249714002</c:v>
                </c:pt>
                <c:pt idx="8">
                  <c:v>-0.48520966811627497</c:v>
                </c:pt>
                <c:pt idx="9">
                  <c:v>-0.48306272373540998</c:v>
                </c:pt>
                <c:pt idx="10">
                  <c:v>-0.48091577935454399</c:v>
                </c:pt>
                <c:pt idx="11">
                  <c:v>-0.47876883497368</c:v>
                </c:pt>
                <c:pt idx="12">
                  <c:v>-0.47662189059281501</c:v>
                </c:pt>
                <c:pt idx="13">
                  <c:v>-0.47447494621194902</c:v>
                </c:pt>
                <c:pt idx="14">
                  <c:v>-0.47232800183108398</c:v>
                </c:pt>
                <c:pt idx="15">
                  <c:v>-0.47018105745021899</c:v>
                </c:pt>
                <c:pt idx="16">
                  <c:v>-0.468034113069354</c:v>
                </c:pt>
                <c:pt idx="17">
                  <c:v>-0.46588716868848901</c:v>
                </c:pt>
                <c:pt idx="18">
                  <c:v>-0.46374022430762402</c:v>
                </c:pt>
                <c:pt idx="19">
                  <c:v>-0.46159327992675903</c:v>
                </c:pt>
                <c:pt idx="20">
                  <c:v>-0.45944633554589398</c:v>
                </c:pt>
                <c:pt idx="21">
                  <c:v>-0.45729939116502899</c:v>
                </c:pt>
                <c:pt idx="22">
                  <c:v>-0.455152446784164</c:v>
                </c:pt>
                <c:pt idx="23">
                  <c:v>-0.45300550240329901</c:v>
                </c:pt>
                <c:pt idx="24">
                  <c:v>-0.45085855802243402</c:v>
                </c:pt>
                <c:pt idx="25">
                  <c:v>-0.44871161364156897</c:v>
                </c:pt>
                <c:pt idx="26">
                  <c:v>-0.44656466926070398</c:v>
                </c:pt>
                <c:pt idx="27">
                  <c:v>-0.44441772487983899</c:v>
                </c:pt>
                <c:pt idx="28">
                  <c:v>-0.442270780498974</c:v>
                </c:pt>
                <c:pt idx="29">
                  <c:v>-0.44012383611810901</c:v>
                </c:pt>
                <c:pt idx="30">
                  <c:v>-0.43797689173724402</c:v>
                </c:pt>
                <c:pt idx="31">
                  <c:v>-0.43582994735637898</c:v>
                </c:pt>
                <c:pt idx="32">
                  <c:v>-0.43368300297551299</c:v>
                </c:pt>
                <c:pt idx="33">
                  <c:v>-0.431536058594648</c:v>
                </c:pt>
                <c:pt idx="34">
                  <c:v>-0.42938911421378301</c:v>
                </c:pt>
                <c:pt idx="35">
                  <c:v>-0.42724216983291802</c:v>
                </c:pt>
                <c:pt idx="36">
                  <c:v>-0.42509522545205303</c:v>
                </c:pt>
                <c:pt idx="37">
                  <c:v>-0.42294828107118798</c:v>
                </c:pt>
                <c:pt idx="38">
                  <c:v>-0.42080133669032299</c:v>
                </c:pt>
                <c:pt idx="39">
                  <c:v>-0.418654392309458</c:v>
                </c:pt>
                <c:pt idx="40">
                  <c:v>-0.41650744792859301</c:v>
                </c:pt>
                <c:pt idx="41">
                  <c:v>-0.41436050354772802</c:v>
                </c:pt>
                <c:pt idx="42">
                  <c:v>-0.41221355916686298</c:v>
                </c:pt>
                <c:pt idx="43">
                  <c:v>-0.41006661478599798</c:v>
                </c:pt>
                <c:pt idx="44">
                  <c:v>-0.40791967040513299</c:v>
                </c:pt>
                <c:pt idx="45">
                  <c:v>-0.405772726024268</c:v>
                </c:pt>
                <c:pt idx="46">
                  <c:v>-0.40362578164340301</c:v>
                </c:pt>
                <c:pt idx="47">
                  <c:v>-0.40147883726253802</c:v>
                </c:pt>
                <c:pt idx="48">
                  <c:v>-0.39933189288167298</c:v>
                </c:pt>
                <c:pt idx="49">
                  <c:v>-0.39718494850080799</c:v>
                </c:pt>
                <c:pt idx="50">
                  <c:v>-0.395038004119943</c:v>
                </c:pt>
                <c:pt idx="51">
                  <c:v>-0.39289105973907801</c:v>
                </c:pt>
                <c:pt idx="52">
                  <c:v>-0.39074411535821302</c:v>
                </c:pt>
                <c:pt idx="53">
                  <c:v>-0.38859717097734803</c:v>
                </c:pt>
                <c:pt idx="54">
                  <c:v>-0.38645022659648298</c:v>
                </c:pt>
                <c:pt idx="55">
                  <c:v>-0.38430328221561699</c:v>
                </c:pt>
                <c:pt idx="56">
                  <c:v>-0.382156337834752</c:v>
                </c:pt>
                <c:pt idx="57">
                  <c:v>-0.38000939345388701</c:v>
                </c:pt>
                <c:pt idx="58">
                  <c:v>-0.37786244907302202</c:v>
                </c:pt>
                <c:pt idx="59">
                  <c:v>-0.37571550469215698</c:v>
                </c:pt>
                <c:pt idx="60">
                  <c:v>-0.37356856031129199</c:v>
                </c:pt>
                <c:pt idx="61">
                  <c:v>-0.371421615930427</c:v>
                </c:pt>
                <c:pt idx="62">
                  <c:v>-0.36927467154956201</c:v>
                </c:pt>
                <c:pt idx="63">
                  <c:v>-0.36712772716869702</c:v>
                </c:pt>
                <c:pt idx="64">
                  <c:v>-0.36498078278783203</c:v>
                </c:pt>
                <c:pt idx="65">
                  <c:v>-0.36283383840696698</c:v>
                </c:pt>
                <c:pt idx="66">
                  <c:v>-0.36068689402610199</c:v>
                </c:pt>
                <c:pt idx="67">
                  <c:v>-0.358539949645237</c:v>
                </c:pt>
                <c:pt idx="68">
                  <c:v>-0.35639300526437201</c:v>
                </c:pt>
                <c:pt idx="69">
                  <c:v>-0.35424606088350702</c:v>
                </c:pt>
                <c:pt idx="70">
                  <c:v>-0.35209911650264197</c:v>
                </c:pt>
                <c:pt idx="71">
                  <c:v>-0.34995217212177698</c:v>
                </c:pt>
                <c:pt idx="72">
                  <c:v>-0.34780522774091199</c:v>
                </c:pt>
                <c:pt idx="73">
                  <c:v>-0.345658283360047</c:v>
                </c:pt>
                <c:pt idx="74">
                  <c:v>-0.34351133897918201</c:v>
                </c:pt>
                <c:pt idx="75">
                  <c:v>-0.34136439459831702</c:v>
                </c:pt>
                <c:pt idx="76">
                  <c:v>-0.33921745021745198</c:v>
                </c:pt>
                <c:pt idx="77">
                  <c:v>-0.33707050583658599</c:v>
                </c:pt>
                <c:pt idx="78">
                  <c:v>-0.334923561455721</c:v>
                </c:pt>
                <c:pt idx="79">
                  <c:v>-0.33277661707485601</c:v>
                </c:pt>
                <c:pt idx="80">
                  <c:v>-0.33062967269399102</c:v>
                </c:pt>
                <c:pt idx="81">
                  <c:v>-0.32848272831312603</c:v>
                </c:pt>
                <c:pt idx="82">
                  <c:v>-0.32633578393226098</c:v>
                </c:pt>
                <c:pt idx="83">
                  <c:v>-0.32418883955139599</c:v>
                </c:pt>
                <c:pt idx="84">
                  <c:v>-0.322041895170531</c:v>
                </c:pt>
                <c:pt idx="85">
                  <c:v>-0.31989495078966601</c:v>
                </c:pt>
                <c:pt idx="86">
                  <c:v>-0.31774800640880102</c:v>
                </c:pt>
                <c:pt idx="87">
                  <c:v>-0.31560106202793597</c:v>
                </c:pt>
                <c:pt idx="88">
                  <c:v>-0.31345411764707098</c:v>
                </c:pt>
                <c:pt idx="89">
                  <c:v>-0.31130717326620599</c:v>
                </c:pt>
                <c:pt idx="90">
                  <c:v>-0.309160228885341</c:v>
                </c:pt>
                <c:pt idx="91">
                  <c:v>-0.30701328450447601</c:v>
                </c:pt>
                <c:pt idx="92">
                  <c:v>-0.30486634012361102</c:v>
                </c:pt>
                <c:pt idx="93">
                  <c:v>-0.30271939574274598</c:v>
                </c:pt>
                <c:pt idx="94">
                  <c:v>-0.30057245136188099</c:v>
                </c:pt>
                <c:pt idx="95">
                  <c:v>-0.298425506981016</c:v>
                </c:pt>
                <c:pt idx="96">
                  <c:v>-0.29627856260015101</c:v>
                </c:pt>
                <c:pt idx="97">
                  <c:v>-0.29413161821928602</c:v>
                </c:pt>
                <c:pt idx="98">
                  <c:v>-0.29198467383842103</c:v>
                </c:pt>
                <c:pt idx="99">
                  <c:v>-0.28983772945755498</c:v>
                </c:pt>
                <c:pt idx="100">
                  <c:v>-0.28769078507668999</c:v>
                </c:pt>
                <c:pt idx="101">
                  <c:v>-0.285543840695825</c:v>
                </c:pt>
                <c:pt idx="102">
                  <c:v>-0.28339689631496001</c:v>
                </c:pt>
                <c:pt idx="103">
                  <c:v>-0.28124995193409502</c:v>
                </c:pt>
                <c:pt idx="104">
                  <c:v>-0.27910300755322998</c:v>
                </c:pt>
                <c:pt idx="105">
                  <c:v>-0.27695606317236499</c:v>
                </c:pt>
                <c:pt idx="106">
                  <c:v>-0.2748091187915</c:v>
                </c:pt>
                <c:pt idx="107">
                  <c:v>-0.27266217441063501</c:v>
                </c:pt>
                <c:pt idx="108">
                  <c:v>-0.27051523002977002</c:v>
                </c:pt>
                <c:pt idx="109">
                  <c:v>-0.26836828564890503</c:v>
                </c:pt>
                <c:pt idx="110">
                  <c:v>-0.26622134126803998</c:v>
                </c:pt>
                <c:pt idx="111">
                  <c:v>-0.26407439688717499</c:v>
                </c:pt>
                <c:pt idx="112">
                  <c:v>-0.26192745250631</c:v>
                </c:pt>
                <c:pt idx="113">
                  <c:v>-0.25978050812544501</c:v>
                </c:pt>
                <c:pt idx="114">
                  <c:v>-0.25763356374458002</c:v>
                </c:pt>
                <c:pt idx="115">
                  <c:v>-0.25548661936371497</c:v>
                </c:pt>
                <c:pt idx="116">
                  <c:v>-0.25333967498284998</c:v>
                </c:pt>
                <c:pt idx="117">
                  <c:v>-0.25119273060198499</c:v>
                </c:pt>
                <c:pt idx="118">
                  <c:v>-0.24904578622112</c:v>
                </c:pt>
                <c:pt idx="119">
                  <c:v>-0.24689884184025501</c:v>
                </c:pt>
                <c:pt idx="120">
                  <c:v>-0.24475189745938999</c:v>
                </c:pt>
                <c:pt idx="121">
                  <c:v>-0.242604953078524</c:v>
                </c:pt>
                <c:pt idx="122">
                  <c:v>-0.24045800869765899</c:v>
                </c:pt>
                <c:pt idx="123">
                  <c:v>-0.238311064316794</c:v>
                </c:pt>
                <c:pt idx="124">
                  <c:v>-0.23616411993592901</c:v>
                </c:pt>
                <c:pt idx="125">
                  <c:v>-0.23401717555506399</c:v>
                </c:pt>
                <c:pt idx="126">
                  <c:v>-0.231870231174199</c:v>
                </c:pt>
                <c:pt idx="127">
                  <c:v>-0.22972328679333401</c:v>
                </c:pt>
                <c:pt idx="128">
                  <c:v>-0.22757634241246899</c:v>
                </c:pt>
                <c:pt idx="129">
                  <c:v>-0.225429398031604</c:v>
                </c:pt>
                <c:pt idx="130">
                  <c:v>-0.22328245365073901</c:v>
                </c:pt>
                <c:pt idx="131">
                  <c:v>-0.22113550926987399</c:v>
                </c:pt>
                <c:pt idx="132">
                  <c:v>-0.218988564889009</c:v>
                </c:pt>
                <c:pt idx="133">
                  <c:v>-0.21684162050814401</c:v>
                </c:pt>
                <c:pt idx="134">
                  <c:v>-0.21469467612727899</c:v>
                </c:pt>
                <c:pt idx="135">
                  <c:v>-0.212547731746414</c:v>
                </c:pt>
                <c:pt idx="136">
                  <c:v>-0.21040078736554901</c:v>
                </c:pt>
                <c:pt idx="137">
                  <c:v>-0.208253842984684</c:v>
                </c:pt>
                <c:pt idx="138">
                  <c:v>-0.20610689860381901</c:v>
                </c:pt>
                <c:pt idx="139">
                  <c:v>-0.20395995422295399</c:v>
                </c:pt>
                <c:pt idx="140">
                  <c:v>-0.201813009842089</c:v>
                </c:pt>
                <c:pt idx="141">
                  <c:v>-0.19966606546122401</c:v>
                </c:pt>
                <c:pt idx="142">
                  <c:v>-0.19751912108035899</c:v>
                </c:pt>
                <c:pt idx="143">
                  <c:v>-0.195372176699493</c:v>
                </c:pt>
                <c:pt idx="144">
                  <c:v>-0.19322523231862801</c:v>
                </c:pt>
                <c:pt idx="145">
                  <c:v>-0.19107828793776299</c:v>
                </c:pt>
                <c:pt idx="146">
                  <c:v>-0.188931343556898</c:v>
                </c:pt>
                <c:pt idx="147">
                  <c:v>-0.18678439917603301</c:v>
                </c:pt>
                <c:pt idx="148">
                  <c:v>-0.18463745479516799</c:v>
                </c:pt>
                <c:pt idx="149">
                  <c:v>-0.182490510414303</c:v>
                </c:pt>
                <c:pt idx="150">
                  <c:v>-0.18034356603343801</c:v>
                </c:pt>
                <c:pt idx="151">
                  <c:v>-0.178196621652573</c:v>
                </c:pt>
                <c:pt idx="152">
                  <c:v>-0.176049677271708</c:v>
                </c:pt>
                <c:pt idx="153">
                  <c:v>-0.17390273289084299</c:v>
                </c:pt>
                <c:pt idx="154">
                  <c:v>-0.171755788509978</c:v>
                </c:pt>
                <c:pt idx="155">
                  <c:v>-0.16960884412911301</c:v>
                </c:pt>
                <c:pt idx="156">
                  <c:v>-0.16746189974824799</c:v>
                </c:pt>
                <c:pt idx="157">
                  <c:v>-0.165314955367383</c:v>
                </c:pt>
                <c:pt idx="158">
                  <c:v>-0.16316801098651801</c:v>
                </c:pt>
                <c:pt idx="159">
                  <c:v>-0.16102106660565299</c:v>
                </c:pt>
                <c:pt idx="160">
                  <c:v>-0.158874122224788</c:v>
                </c:pt>
                <c:pt idx="161">
                  <c:v>-0.15672717784392301</c:v>
                </c:pt>
                <c:pt idx="162">
                  <c:v>-0.15458023346305799</c:v>
                </c:pt>
                <c:pt idx="163">
                  <c:v>-0.152433289082193</c:v>
                </c:pt>
                <c:pt idx="164">
                  <c:v>-0.15028634470132801</c:v>
                </c:pt>
                <c:pt idx="165">
                  <c:v>-0.14813940032046199</c:v>
                </c:pt>
                <c:pt idx="166">
                  <c:v>-0.145992455939597</c:v>
                </c:pt>
                <c:pt idx="167">
                  <c:v>-0.14384551155873199</c:v>
                </c:pt>
                <c:pt idx="168">
                  <c:v>-0.141698567177867</c:v>
                </c:pt>
                <c:pt idx="169">
                  <c:v>-0.13955162279700201</c:v>
                </c:pt>
                <c:pt idx="170">
                  <c:v>-0.13740467841613699</c:v>
                </c:pt>
                <c:pt idx="171">
                  <c:v>-0.135257734035272</c:v>
                </c:pt>
                <c:pt idx="172">
                  <c:v>-0.13311078965440701</c:v>
                </c:pt>
                <c:pt idx="173">
                  <c:v>-0.13096384527354199</c:v>
                </c:pt>
                <c:pt idx="174">
                  <c:v>-0.128816900892677</c:v>
                </c:pt>
                <c:pt idx="175">
                  <c:v>-0.12666995651181201</c:v>
                </c:pt>
                <c:pt idx="176">
                  <c:v>-0.12452301213094701</c:v>
                </c:pt>
                <c:pt idx="177">
                  <c:v>-0.122376067750082</c:v>
                </c:pt>
                <c:pt idx="178">
                  <c:v>-0.120229123369217</c:v>
                </c:pt>
                <c:pt idx="179">
                  <c:v>-0.11808217898835199</c:v>
                </c:pt>
                <c:pt idx="180">
                  <c:v>-0.115935234607487</c:v>
                </c:pt>
                <c:pt idx="181">
                  <c:v>-0.113788290226622</c:v>
                </c:pt>
                <c:pt idx="182">
                  <c:v>-0.111641345845757</c:v>
                </c:pt>
                <c:pt idx="183">
                  <c:v>-0.109494401464892</c:v>
                </c:pt>
                <c:pt idx="184">
                  <c:v>-0.107347457084027</c:v>
                </c:pt>
                <c:pt idx="185">
                  <c:v>-0.105200512703162</c:v>
                </c:pt>
                <c:pt idx="186">
                  <c:v>-0.10305356832229701</c:v>
                </c:pt>
                <c:pt idx="187">
                  <c:v>-0.100906623941431</c:v>
                </c:pt>
                <c:pt idx="188">
                  <c:v>-9.8759679560565999E-2</c:v>
                </c:pt>
                <c:pt idx="189">
                  <c:v>-9.6612735179700995E-2</c:v>
                </c:pt>
                <c:pt idx="190">
                  <c:v>-9.4465790798836005E-2</c:v>
                </c:pt>
                <c:pt idx="191">
                  <c:v>-9.2318846417971001E-2</c:v>
                </c:pt>
                <c:pt idx="192">
                  <c:v>-9.0171902037105997E-2</c:v>
                </c:pt>
                <c:pt idx="193">
                  <c:v>-8.8024957656241007E-2</c:v>
                </c:pt>
                <c:pt idx="194">
                  <c:v>-8.5878013275376003E-2</c:v>
                </c:pt>
                <c:pt idx="195">
                  <c:v>-8.3731068894510999E-2</c:v>
                </c:pt>
                <c:pt idx="196">
                  <c:v>-8.1584124513645995E-2</c:v>
                </c:pt>
                <c:pt idx="197">
                  <c:v>-7.9437180132781005E-2</c:v>
                </c:pt>
                <c:pt idx="198">
                  <c:v>-7.7290235751916E-2</c:v>
                </c:pt>
                <c:pt idx="199">
                  <c:v>-7.5143291371050996E-2</c:v>
                </c:pt>
                <c:pt idx="200">
                  <c:v>-7.2996346990186006E-2</c:v>
                </c:pt>
                <c:pt idx="201">
                  <c:v>-7.0849402609321002E-2</c:v>
                </c:pt>
                <c:pt idx="202">
                  <c:v>-6.8702458228455998E-2</c:v>
                </c:pt>
                <c:pt idx="203">
                  <c:v>-6.6555513847590994E-2</c:v>
                </c:pt>
                <c:pt idx="204">
                  <c:v>-6.4408569466726004E-2</c:v>
                </c:pt>
                <c:pt idx="205">
                  <c:v>-6.2261625085861E-2</c:v>
                </c:pt>
                <c:pt idx="206">
                  <c:v>-6.0114680704996003E-2</c:v>
                </c:pt>
                <c:pt idx="207">
                  <c:v>-5.7967736324130999E-2</c:v>
                </c:pt>
                <c:pt idx="208">
                  <c:v>-5.5820791943265002E-2</c:v>
                </c:pt>
                <c:pt idx="209">
                  <c:v>-5.3673847562399998E-2</c:v>
                </c:pt>
                <c:pt idx="210">
                  <c:v>-5.1526903181535001E-2</c:v>
                </c:pt>
                <c:pt idx="211">
                  <c:v>-4.9379958800669997E-2</c:v>
                </c:pt>
                <c:pt idx="212">
                  <c:v>-4.7233014419805E-2</c:v>
                </c:pt>
                <c:pt idx="213">
                  <c:v>-4.5086070038940003E-2</c:v>
                </c:pt>
                <c:pt idx="214">
                  <c:v>-4.2939125658074999E-2</c:v>
                </c:pt>
                <c:pt idx="215">
                  <c:v>-4.0792181277210002E-2</c:v>
                </c:pt>
                <c:pt idx="216">
                  <c:v>-3.8645236896344998E-2</c:v>
                </c:pt>
                <c:pt idx="217">
                  <c:v>-3.6498292515480001E-2</c:v>
                </c:pt>
                <c:pt idx="218">
                  <c:v>-3.4351348134614997E-2</c:v>
                </c:pt>
                <c:pt idx="219">
                  <c:v>-3.2204403753749999E-2</c:v>
                </c:pt>
                <c:pt idx="220">
                  <c:v>-3.0057459372884999E-2</c:v>
                </c:pt>
                <c:pt idx="221">
                  <c:v>-2.7910514992020002E-2</c:v>
                </c:pt>
                <c:pt idx="222">
                  <c:v>-2.5763570611155001E-2</c:v>
                </c:pt>
                <c:pt idx="223">
                  <c:v>-2.3616626230290001E-2</c:v>
                </c:pt>
                <c:pt idx="224">
                  <c:v>-2.1469681849425E-2</c:v>
                </c:pt>
                <c:pt idx="225">
                  <c:v>-1.9322737468559999E-2</c:v>
                </c:pt>
                <c:pt idx="226">
                  <c:v>-1.7175793087694999E-2</c:v>
                </c:pt>
                <c:pt idx="227">
                  <c:v>-1.502884870683E-2</c:v>
                </c:pt>
                <c:pt idx="228">
                  <c:v>-1.2881904325964999E-2</c:v>
                </c:pt>
                <c:pt idx="229">
                  <c:v>-1.0734959945100001E-2</c:v>
                </c:pt>
                <c:pt idx="230">
                  <c:v>-8.5880155642340007E-3</c:v>
                </c:pt>
                <c:pt idx="231">
                  <c:v>-6.4410711833690097E-3</c:v>
                </c:pt>
                <c:pt idx="232">
                  <c:v>-4.2941268025040204E-3</c:v>
                </c:pt>
                <c:pt idx="233">
                  <c:v>-2.1471824216390302E-3</c:v>
                </c:pt>
                <c:pt idx="234">
                  <c:v>-2.38040773981041E-7</c:v>
                </c:pt>
                <c:pt idx="235">
                  <c:v>2.1467063400909502E-3</c:v>
                </c:pt>
                <c:pt idx="236">
                  <c:v>4.2936507209560002E-3</c:v>
                </c:pt>
                <c:pt idx="237">
                  <c:v>6.4405951018210398E-3</c:v>
                </c:pt>
                <c:pt idx="238">
                  <c:v>8.5875394826859797E-3</c:v>
                </c:pt>
                <c:pt idx="239">
                  <c:v>1.0734483863550999E-2</c:v>
                </c:pt>
                <c:pt idx="240">
                  <c:v>1.2881428244416E-2</c:v>
                </c:pt>
                <c:pt idx="241">
                  <c:v>1.5028372625281E-2</c:v>
                </c:pt>
                <c:pt idx="242">
                  <c:v>1.7175317006145899E-2</c:v>
                </c:pt>
                <c:pt idx="243">
                  <c:v>1.9322261387011E-2</c:v>
                </c:pt>
                <c:pt idx="244">
                  <c:v>2.1469205767876001E-2</c:v>
                </c:pt>
                <c:pt idx="245">
                  <c:v>2.3616150148741001E-2</c:v>
                </c:pt>
                <c:pt idx="246">
                  <c:v>2.5763094529606002E-2</c:v>
                </c:pt>
                <c:pt idx="247">
                  <c:v>2.7910038910470902E-2</c:v>
                </c:pt>
                <c:pt idx="248">
                  <c:v>3.0056983291335999E-2</c:v>
                </c:pt>
                <c:pt idx="249">
                  <c:v>3.2203927672201003E-2</c:v>
                </c:pt>
                <c:pt idx="250">
                  <c:v>3.4350872053066001E-2</c:v>
                </c:pt>
                <c:pt idx="251">
                  <c:v>3.6497816433930998E-2</c:v>
                </c:pt>
                <c:pt idx="252">
                  <c:v>3.8644760814797001E-2</c:v>
                </c:pt>
                <c:pt idx="253">
                  <c:v>4.0791705195661998E-2</c:v>
                </c:pt>
                <c:pt idx="254">
                  <c:v>4.2938649576527002E-2</c:v>
                </c:pt>
                <c:pt idx="255">
                  <c:v>4.5085593957391999E-2</c:v>
                </c:pt>
                <c:pt idx="256">
                  <c:v>4.7232538338257003E-2</c:v>
                </c:pt>
                <c:pt idx="257">
                  <c:v>4.9379482719122E-2</c:v>
                </c:pt>
                <c:pt idx="258">
                  <c:v>5.1526427099986997E-2</c:v>
                </c:pt>
                <c:pt idx="259">
                  <c:v>5.3673371480852099E-2</c:v>
                </c:pt>
                <c:pt idx="260">
                  <c:v>5.5820315861716999E-2</c:v>
                </c:pt>
                <c:pt idx="261">
                  <c:v>5.7967260242582003E-2</c:v>
                </c:pt>
                <c:pt idx="262">
                  <c:v>6.0114204623447E-2</c:v>
                </c:pt>
                <c:pt idx="263">
                  <c:v>6.2261149004311997E-2</c:v>
                </c:pt>
                <c:pt idx="264">
                  <c:v>6.4408093385176904E-2</c:v>
                </c:pt>
                <c:pt idx="265">
                  <c:v>6.6555037766042005E-2</c:v>
                </c:pt>
                <c:pt idx="266">
                  <c:v>6.8701982146906995E-2</c:v>
                </c:pt>
                <c:pt idx="267">
                  <c:v>7.0848926527771999E-2</c:v>
                </c:pt>
                <c:pt idx="268">
                  <c:v>7.2995870908637003E-2</c:v>
                </c:pt>
                <c:pt idx="269">
                  <c:v>7.5142815289501994E-2</c:v>
                </c:pt>
                <c:pt idx="270">
                  <c:v>7.7289759670366998E-2</c:v>
                </c:pt>
                <c:pt idx="271">
                  <c:v>7.9436704051232002E-2</c:v>
                </c:pt>
                <c:pt idx="272">
                  <c:v>8.1583648432097006E-2</c:v>
                </c:pt>
                <c:pt idx="273">
                  <c:v>8.3730592812961996E-2</c:v>
                </c:pt>
                <c:pt idx="274">
                  <c:v>8.5877537193827999E-2</c:v>
                </c:pt>
                <c:pt idx="275">
                  <c:v>8.8024481574693003E-2</c:v>
                </c:pt>
                <c:pt idx="276">
                  <c:v>9.0171425955557993E-2</c:v>
                </c:pt>
                <c:pt idx="277">
                  <c:v>9.2318370336422997E-2</c:v>
                </c:pt>
                <c:pt idx="278">
                  <c:v>9.4465314717288001E-2</c:v>
                </c:pt>
                <c:pt idx="279">
                  <c:v>9.6612259098153005E-2</c:v>
                </c:pt>
                <c:pt idx="280">
                  <c:v>9.8759203479017996E-2</c:v>
                </c:pt>
                <c:pt idx="281">
                  <c:v>0.100906147859883</c:v>
                </c:pt>
                <c:pt idx="282">
                  <c:v>0.103053092240748</c:v>
                </c:pt>
                <c:pt idx="283">
                  <c:v>0.10520003662161299</c:v>
                </c:pt>
                <c:pt idx="284">
                  <c:v>0.107346981002478</c:v>
                </c:pt>
                <c:pt idx="285">
                  <c:v>0.109493925383343</c:v>
                </c:pt>
                <c:pt idx="286">
                  <c:v>0.11164086976420801</c:v>
                </c:pt>
                <c:pt idx="287">
                  <c:v>0.113787814145073</c:v>
                </c:pt>
                <c:pt idx="288">
                  <c:v>0.115934758525938</c:v>
                </c:pt>
                <c:pt idx="289">
                  <c:v>0.118081702906803</c:v>
                </c:pt>
                <c:pt idx="290">
                  <c:v>0.12022864728766799</c:v>
                </c:pt>
                <c:pt idx="291">
                  <c:v>0.122375591668533</c:v>
                </c:pt>
                <c:pt idx="292">
                  <c:v>0.124522536049398</c:v>
                </c:pt>
                <c:pt idx="293">
                  <c:v>0.12666948043026299</c:v>
                </c:pt>
                <c:pt idx="294">
                  <c:v>0.12881642481112801</c:v>
                </c:pt>
                <c:pt idx="295">
                  <c:v>0.130963369191993</c:v>
                </c:pt>
                <c:pt idx="296">
                  <c:v>0.13311031357285899</c:v>
                </c:pt>
                <c:pt idx="297">
                  <c:v>0.13525725795372401</c:v>
                </c:pt>
                <c:pt idx="298">
                  <c:v>0.137404202334589</c:v>
                </c:pt>
                <c:pt idx="299">
                  <c:v>0.13955114671545399</c:v>
                </c:pt>
                <c:pt idx="300">
                  <c:v>0.14169809109631901</c:v>
                </c:pt>
                <c:pt idx="301">
                  <c:v>0.143845035477184</c:v>
                </c:pt>
                <c:pt idx="302">
                  <c:v>0.14599197985804899</c:v>
                </c:pt>
                <c:pt idx="303">
                  <c:v>0.148138924238914</c:v>
                </c:pt>
                <c:pt idx="304">
                  <c:v>0.150285868619779</c:v>
                </c:pt>
                <c:pt idx="305">
                  <c:v>0.15243281300064401</c:v>
                </c:pt>
                <c:pt idx="306">
                  <c:v>0.154579757381509</c:v>
                </c:pt>
                <c:pt idx="307">
                  <c:v>0.15672670176237399</c:v>
                </c:pt>
                <c:pt idx="308">
                  <c:v>0.15887364614323901</c:v>
                </c:pt>
                <c:pt idx="309">
                  <c:v>0.161020590524104</c:v>
                </c:pt>
                <c:pt idx="310">
                  <c:v>0.16316753490496899</c:v>
                </c:pt>
                <c:pt idx="311">
                  <c:v>0.16531447928583401</c:v>
                </c:pt>
                <c:pt idx="312">
                  <c:v>0.167461423666699</c:v>
                </c:pt>
                <c:pt idx="313">
                  <c:v>0.16960836804756399</c:v>
                </c:pt>
                <c:pt idx="314">
                  <c:v>0.17175531242842901</c:v>
                </c:pt>
                <c:pt idx="315">
                  <c:v>0.173902256809294</c:v>
                </c:pt>
                <c:pt idx="316">
                  <c:v>0.17604920119015899</c:v>
                </c:pt>
                <c:pt idx="317">
                  <c:v>0.17819614557102401</c:v>
                </c:pt>
                <c:pt idx="318">
                  <c:v>0.18034308995189</c:v>
                </c:pt>
                <c:pt idx="319">
                  <c:v>0.18249003433275501</c:v>
                </c:pt>
                <c:pt idx="320">
                  <c:v>0.18463697871362</c:v>
                </c:pt>
                <c:pt idx="321">
                  <c:v>0.18678392309448499</c:v>
                </c:pt>
                <c:pt idx="322">
                  <c:v>0.18893086747535001</c:v>
                </c:pt>
                <c:pt idx="323">
                  <c:v>0.191077811856215</c:v>
                </c:pt>
                <c:pt idx="324">
                  <c:v>0.19322475623707999</c:v>
                </c:pt>
                <c:pt idx="325">
                  <c:v>0.19537170061794501</c:v>
                </c:pt>
                <c:pt idx="326">
                  <c:v>0.19751864499881</c:v>
                </c:pt>
                <c:pt idx="327">
                  <c:v>0.19966558937967499</c:v>
                </c:pt>
                <c:pt idx="328">
                  <c:v>0.20181253376054001</c:v>
                </c:pt>
                <c:pt idx="329">
                  <c:v>0.203959478141405</c:v>
                </c:pt>
                <c:pt idx="330">
                  <c:v>0.20610642252226999</c:v>
                </c:pt>
                <c:pt idx="331">
                  <c:v>0.20825336690313501</c:v>
                </c:pt>
                <c:pt idx="332">
                  <c:v>0.210400311284</c:v>
                </c:pt>
                <c:pt idx="333">
                  <c:v>0.21254725566486499</c:v>
                </c:pt>
                <c:pt idx="334">
                  <c:v>0.21469420004573</c:v>
                </c:pt>
                <c:pt idx="335">
                  <c:v>0.21684114442659499</c:v>
                </c:pt>
                <c:pt idx="336">
                  <c:v>0.21898808880746001</c:v>
                </c:pt>
                <c:pt idx="337">
                  <c:v>0.221135033188325</c:v>
                </c:pt>
                <c:pt idx="338">
                  <c:v>0.22328197756918999</c:v>
                </c:pt>
                <c:pt idx="339">
                  <c:v>0.22542892195005501</c:v>
                </c:pt>
                <c:pt idx="340">
                  <c:v>0.227575866330921</c:v>
                </c:pt>
                <c:pt idx="341">
                  <c:v>0.22972281071178599</c:v>
                </c:pt>
                <c:pt idx="342">
                  <c:v>0.23186975509265101</c:v>
                </c:pt>
                <c:pt idx="343">
                  <c:v>0.234016699473516</c:v>
                </c:pt>
                <c:pt idx="344">
                  <c:v>0.23616364385438099</c:v>
                </c:pt>
                <c:pt idx="345">
                  <c:v>0.23831058823524601</c:v>
                </c:pt>
                <c:pt idx="346">
                  <c:v>0.240457532616111</c:v>
                </c:pt>
                <c:pt idx="347">
                  <c:v>0.24260447699697599</c:v>
                </c:pt>
                <c:pt idx="348">
                  <c:v>0.24475142137784101</c:v>
                </c:pt>
                <c:pt idx="349">
                  <c:v>0.246898365758706</c:v>
                </c:pt>
                <c:pt idx="350">
                  <c:v>0.24904531013957101</c:v>
                </c:pt>
                <c:pt idx="351">
                  <c:v>0.25119225452043598</c:v>
                </c:pt>
                <c:pt idx="352">
                  <c:v>0.25333919890130102</c:v>
                </c:pt>
                <c:pt idx="353">
                  <c:v>0.25548614328216601</c:v>
                </c:pt>
                <c:pt idx="354">
                  <c:v>0.257633087663031</c:v>
                </c:pt>
                <c:pt idx="355">
                  <c:v>0.25978003204389599</c:v>
                </c:pt>
                <c:pt idx="356">
                  <c:v>0.26192697642476098</c:v>
                </c:pt>
                <c:pt idx="357">
                  <c:v>0.26407392080562597</c:v>
                </c:pt>
                <c:pt idx="358">
                  <c:v>0.26622086518649102</c:v>
                </c:pt>
                <c:pt idx="359">
                  <c:v>0.26836780956735601</c:v>
                </c:pt>
                <c:pt idx="360">
                  <c:v>0.270514753948221</c:v>
                </c:pt>
                <c:pt idx="361">
                  <c:v>0.27266169832908599</c:v>
                </c:pt>
                <c:pt idx="362">
                  <c:v>0.27480864270995198</c:v>
                </c:pt>
                <c:pt idx="363">
                  <c:v>0.27695558709081702</c:v>
                </c:pt>
                <c:pt idx="364">
                  <c:v>0.27910253147168201</c:v>
                </c:pt>
                <c:pt idx="365">
                  <c:v>0.281249475852547</c:v>
                </c:pt>
                <c:pt idx="366">
                  <c:v>0.28339642023341199</c:v>
                </c:pt>
                <c:pt idx="367">
                  <c:v>0.28554336461427698</c:v>
                </c:pt>
                <c:pt idx="368">
                  <c:v>0.28769030899514197</c:v>
                </c:pt>
                <c:pt idx="369">
                  <c:v>0.28983725337600702</c:v>
                </c:pt>
                <c:pt idx="370">
                  <c:v>0.29198419775687201</c:v>
                </c:pt>
                <c:pt idx="371">
                  <c:v>0.294131142137737</c:v>
                </c:pt>
                <c:pt idx="372">
                  <c:v>0.29627808651860199</c:v>
                </c:pt>
                <c:pt idx="373">
                  <c:v>0.29842503089946698</c:v>
                </c:pt>
                <c:pt idx="374">
                  <c:v>0.30057197528033203</c:v>
                </c:pt>
                <c:pt idx="375">
                  <c:v>0.30271891966119702</c:v>
                </c:pt>
                <c:pt idx="376">
                  <c:v>0.30486586404206201</c:v>
                </c:pt>
                <c:pt idx="377">
                  <c:v>0.307012808422927</c:v>
                </c:pt>
                <c:pt idx="378">
                  <c:v>0.30915975280379199</c:v>
                </c:pt>
                <c:pt idx="379">
                  <c:v>0.31130669718465698</c:v>
                </c:pt>
                <c:pt idx="380">
                  <c:v>0.31345364156552202</c:v>
                </c:pt>
                <c:pt idx="381">
                  <c:v>0.31560058594638701</c:v>
                </c:pt>
                <c:pt idx="382">
                  <c:v>0.317747530327252</c:v>
                </c:pt>
                <c:pt idx="383">
                  <c:v>0.31989447470811699</c:v>
                </c:pt>
                <c:pt idx="384">
                  <c:v>0.32204141908898298</c:v>
                </c:pt>
                <c:pt idx="385">
                  <c:v>0.32418836346984797</c:v>
                </c:pt>
                <c:pt idx="386">
                  <c:v>0.32633530785071302</c:v>
                </c:pt>
                <c:pt idx="387">
                  <c:v>0.32848225223157801</c:v>
                </c:pt>
                <c:pt idx="388">
                  <c:v>0.330629196612443</c:v>
                </c:pt>
                <c:pt idx="389">
                  <c:v>0.33277614099330799</c:v>
                </c:pt>
                <c:pt idx="390">
                  <c:v>0.33492308537417298</c:v>
                </c:pt>
                <c:pt idx="391">
                  <c:v>0.33707002975503803</c:v>
                </c:pt>
                <c:pt idx="392">
                  <c:v>0.33921697413590302</c:v>
                </c:pt>
                <c:pt idx="393">
                  <c:v>0.34136391851676801</c:v>
                </c:pt>
                <c:pt idx="394">
                  <c:v>0.343510862897633</c:v>
                </c:pt>
                <c:pt idx="395">
                  <c:v>0.34565780727849799</c:v>
                </c:pt>
                <c:pt idx="396">
                  <c:v>0.34780475165936298</c:v>
                </c:pt>
                <c:pt idx="397">
                  <c:v>0.34995169604022802</c:v>
                </c:pt>
                <c:pt idx="398">
                  <c:v>0.35209864042109301</c:v>
                </c:pt>
                <c:pt idx="399">
                  <c:v>0.354245584801958</c:v>
                </c:pt>
                <c:pt idx="400">
                  <c:v>0.35639252918282299</c:v>
                </c:pt>
                <c:pt idx="401">
                  <c:v>0.35853947356368798</c:v>
                </c:pt>
                <c:pt idx="402">
                  <c:v>0.36068641794455297</c:v>
                </c:pt>
                <c:pt idx="403">
                  <c:v>0.36283336232541802</c:v>
                </c:pt>
                <c:pt idx="404">
                  <c:v>0.36498030670628301</c:v>
                </c:pt>
                <c:pt idx="405">
                  <c:v>0.367127251087149</c:v>
                </c:pt>
                <c:pt idx="406">
                  <c:v>0.36927419546801399</c:v>
                </c:pt>
                <c:pt idx="407">
                  <c:v>0.37142113984887898</c:v>
                </c:pt>
                <c:pt idx="408">
                  <c:v>0.37356808422974402</c:v>
                </c:pt>
                <c:pt idx="409">
                  <c:v>0.37571502861060901</c:v>
                </c:pt>
                <c:pt idx="410">
                  <c:v>0.377861972991474</c:v>
                </c:pt>
                <c:pt idx="411">
                  <c:v>0.38000891737233899</c:v>
                </c:pt>
                <c:pt idx="412">
                  <c:v>0.38215586175320398</c:v>
                </c:pt>
                <c:pt idx="413">
                  <c:v>0.38430280613406897</c:v>
                </c:pt>
                <c:pt idx="414">
                  <c:v>0.38644975051493402</c:v>
                </c:pt>
                <c:pt idx="415">
                  <c:v>0.38859669489579901</c:v>
                </c:pt>
                <c:pt idx="416">
                  <c:v>0.390743639276664</c:v>
                </c:pt>
                <c:pt idx="417">
                  <c:v>0.39289058365752899</c:v>
                </c:pt>
                <c:pt idx="418">
                  <c:v>0.39503752803839398</c:v>
                </c:pt>
                <c:pt idx="419">
                  <c:v>0.39718447241925903</c:v>
                </c:pt>
                <c:pt idx="420">
                  <c:v>0.39933141680012402</c:v>
                </c:pt>
                <c:pt idx="421">
                  <c:v>0.40147836118098901</c:v>
                </c:pt>
                <c:pt idx="422">
                  <c:v>0.403625305561854</c:v>
                </c:pt>
                <c:pt idx="423">
                  <c:v>0.40577224994271899</c:v>
                </c:pt>
                <c:pt idx="424">
                  <c:v>0.40791919432358398</c:v>
                </c:pt>
                <c:pt idx="425">
                  <c:v>0.41006613870444902</c:v>
                </c:pt>
                <c:pt idx="426">
                  <c:v>0.41221308308531401</c:v>
                </c:pt>
                <c:pt idx="427">
                  <c:v>0.41436002746618</c:v>
                </c:pt>
                <c:pt idx="428">
                  <c:v>0.41650697184704499</c:v>
                </c:pt>
                <c:pt idx="429">
                  <c:v>0.41865391622790998</c:v>
                </c:pt>
                <c:pt idx="430">
                  <c:v>0.42080086060877497</c:v>
                </c:pt>
                <c:pt idx="431">
                  <c:v>0.42294780498964002</c:v>
                </c:pt>
                <c:pt idx="432">
                  <c:v>0.42509474937050501</c:v>
                </c:pt>
                <c:pt idx="433">
                  <c:v>0.42724169375137</c:v>
                </c:pt>
                <c:pt idx="434">
                  <c:v>0.42938863813223499</c:v>
                </c:pt>
                <c:pt idx="435">
                  <c:v>0.43153558251309998</c:v>
                </c:pt>
                <c:pt idx="436">
                  <c:v>0.43368252689396503</c:v>
                </c:pt>
                <c:pt idx="437">
                  <c:v>0.43582947127483002</c:v>
                </c:pt>
                <c:pt idx="438">
                  <c:v>0.43797641565569501</c:v>
                </c:pt>
                <c:pt idx="439">
                  <c:v>0.44012336003656</c:v>
                </c:pt>
                <c:pt idx="440">
                  <c:v>0.44227030441742499</c:v>
                </c:pt>
                <c:pt idx="441">
                  <c:v>0.44441724879828998</c:v>
                </c:pt>
                <c:pt idx="442">
                  <c:v>0.44656419317915502</c:v>
                </c:pt>
                <c:pt idx="443">
                  <c:v>0.44871113756002001</c:v>
                </c:pt>
                <c:pt idx="444">
                  <c:v>0.450858081940885</c:v>
                </c:pt>
                <c:pt idx="445">
                  <c:v>0.45300502632174999</c:v>
                </c:pt>
                <c:pt idx="446">
                  <c:v>0.45515197070261498</c:v>
                </c:pt>
                <c:pt idx="447">
                  <c:v>0.45729891508347997</c:v>
                </c:pt>
                <c:pt idx="448">
                  <c:v>0.45944585946434502</c:v>
                </c:pt>
                <c:pt idx="449">
                  <c:v>0.46159280384521101</c:v>
                </c:pt>
                <c:pt idx="450">
                  <c:v>0.463739748226076</c:v>
                </c:pt>
                <c:pt idx="451">
                  <c:v>0.46588669260694099</c:v>
                </c:pt>
                <c:pt idx="452">
                  <c:v>0.46803363698780598</c:v>
                </c:pt>
                <c:pt idx="453">
                  <c:v>0.47018058136867102</c:v>
                </c:pt>
                <c:pt idx="454">
                  <c:v>0.47232752574953601</c:v>
                </c:pt>
                <c:pt idx="455">
                  <c:v>0.474474470130401</c:v>
                </c:pt>
                <c:pt idx="456">
                  <c:v>0.476621414511266</c:v>
                </c:pt>
                <c:pt idx="457">
                  <c:v>0.47876835889213099</c:v>
                </c:pt>
                <c:pt idx="458">
                  <c:v>0.48091530327299598</c:v>
                </c:pt>
                <c:pt idx="459">
                  <c:v>0.48306224765386102</c:v>
                </c:pt>
                <c:pt idx="460">
                  <c:v>0.48520919203472601</c:v>
                </c:pt>
                <c:pt idx="461">
                  <c:v>0.487356136415591</c:v>
                </c:pt>
                <c:pt idx="462">
                  <c:v>0.48950308079645599</c:v>
                </c:pt>
                <c:pt idx="463">
                  <c:v>0.49165002517732098</c:v>
                </c:pt>
                <c:pt idx="464">
                  <c:v>0.49379696955818603</c:v>
                </c:pt>
                <c:pt idx="465">
                  <c:v>0.49594391393905102</c:v>
                </c:pt>
                <c:pt idx="466">
                  <c:v>0.49809085831991501</c:v>
                </c:pt>
                <c:pt idx="467">
                  <c:v>0.50023780270078499</c:v>
                </c:pt>
                <c:pt idx="468">
                  <c:v>0.50238474708164504</c:v>
                </c:pt>
                <c:pt idx="469">
                  <c:v>0.50453169146251498</c:v>
                </c:pt>
                <c:pt idx="470">
                  <c:v>0.50667863584337502</c:v>
                </c:pt>
                <c:pt idx="471">
                  <c:v>0.50882558022424496</c:v>
                </c:pt>
                <c:pt idx="472">
                  <c:v>0.51097252460510501</c:v>
                </c:pt>
                <c:pt idx="473">
                  <c:v>0.51311946898597505</c:v>
                </c:pt>
                <c:pt idx="474">
                  <c:v>0.51526641336683499</c:v>
                </c:pt>
                <c:pt idx="475">
                  <c:v>0.51741335774770503</c:v>
                </c:pt>
                <c:pt idx="476">
                  <c:v>0.51956030212856497</c:v>
                </c:pt>
                <c:pt idx="477">
                  <c:v>0.52170724650943501</c:v>
                </c:pt>
                <c:pt idx="478">
                  <c:v>0.52385419089029495</c:v>
                </c:pt>
                <c:pt idx="479">
                  <c:v>0.52600113527116499</c:v>
                </c:pt>
                <c:pt idx="480">
                  <c:v>0.52814807965202504</c:v>
                </c:pt>
                <c:pt idx="481">
                  <c:v>0.53029502403289497</c:v>
                </c:pt>
                <c:pt idx="482">
                  <c:v>0.53244196841375502</c:v>
                </c:pt>
                <c:pt idx="483">
                  <c:v>0.53458891279462495</c:v>
                </c:pt>
                <c:pt idx="484">
                  <c:v>0.536735857175485</c:v>
                </c:pt>
                <c:pt idx="485">
                  <c:v>0.53888280155635504</c:v>
                </c:pt>
                <c:pt idx="486">
                  <c:v>0.54102974593721498</c:v>
                </c:pt>
                <c:pt idx="487">
                  <c:v>0.54317669031808502</c:v>
                </c:pt>
                <c:pt idx="488">
                  <c:v>0.54532363469894496</c:v>
                </c:pt>
                <c:pt idx="489">
                  <c:v>0.547470579079815</c:v>
                </c:pt>
                <c:pt idx="490">
                  <c:v>0.54961752346067505</c:v>
                </c:pt>
                <c:pt idx="491">
                  <c:v>0.55176446784154498</c:v>
                </c:pt>
                <c:pt idx="492">
                  <c:v>0.55391141222240503</c:v>
                </c:pt>
                <c:pt idx="493">
                  <c:v>0.55605835660327496</c:v>
                </c:pt>
                <c:pt idx="494">
                  <c:v>0.55820530098413501</c:v>
                </c:pt>
                <c:pt idx="495">
                  <c:v>0.56035224536500505</c:v>
                </c:pt>
                <c:pt idx="496">
                  <c:v>0.56249918974586499</c:v>
                </c:pt>
                <c:pt idx="497">
                  <c:v>0.56464613412673503</c:v>
                </c:pt>
                <c:pt idx="498">
                  <c:v>0.56679307850759497</c:v>
                </c:pt>
                <c:pt idx="499">
                  <c:v>0.56894002288846501</c:v>
                </c:pt>
                <c:pt idx="500">
                  <c:v>0.57108696726932495</c:v>
                </c:pt>
                <c:pt idx="501">
                  <c:v>0.57323391165019499</c:v>
                </c:pt>
                <c:pt idx="502">
                  <c:v>0.57538085603105504</c:v>
                </c:pt>
                <c:pt idx="503">
                  <c:v>0.57752780041192497</c:v>
                </c:pt>
                <c:pt idx="504">
                  <c:v>0.57967474479278502</c:v>
                </c:pt>
                <c:pt idx="505">
                  <c:v>0.58182168917365495</c:v>
                </c:pt>
                <c:pt idx="506">
                  <c:v>0.583968633554515</c:v>
                </c:pt>
                <c:pt idx="507">
                  <c:v>0.58611557793538505</c:v>
                </c:pt>
                <c:pt idx="508">
                  <c:v>0.58826252231624498</c:v>
                </c:pt>
                <c:pt idx="509">
                  <c:v>0.59040946669711503</c:v>
                </c:pt>
                <c:pt idx="510">
                  <c:v>0.59255641107797496</c:v>
                </c:pt>
                <c:pt idx="511">
                  <c:v>0.59470335545884501</c:v>
                </c:pt>
                <c:pt idx="512">
                  <c:v>0.59685029983970495</c:v>
                </c:pt>
                <c:pt idx="513">
                  <c:v>0.59899724422057499</c:v>
                </c:pt>
                <c:pt idx="514">
                  <c:v>0.60114418860143504</c:v>
                </c:pt>
                <c:pt idx="515">
                  <c:v>0.60329113298230497</c:v>
                </c:pt>
                <c:pt idx="516">
                  <c:v>0.60543807736316502</c:v>
                </c:pt>
                <c:pt idx="517">
                  <c:v>0.60758502174403495</c:v>
                </c:pt>
                <c:pt idx="518">
                  <c:v>0.609731966124895</c:v>
                </c:pt>
                <c:pt idx="519">
                  <c:v>0.61187891050576504</c:v>
                </c:pt>
                <c:pt idx="520">
                  <c:v>0.61402585488662498</c:v>
                </c:pt>
                <c:pt idx="521">
                  <c:v>0.61617279926749502</c:v>
                </c:pt>
                <c:pt idx="522">
                  <c:v>0.61831974364835496</c:v>
                </c:pt>
                <c:pt idx="523">
                  <c:v>0.620466688029225</c:v>
                </c:pt>
                <c:pt idx="524">
                  <c:v>0.62261363241008505</c:v>
                </c:pt>
                <c:pt idx="525">
                  <c:v>0.62476057679095498</c:v>
                </c:pt>
                <c:pt idx="526">
                  <c:v>0.62690752117181503</c:v>
                </c:pt>
                <c:pt idx="527">
                  <c:v>0.62905446555268496</c:v>
                </c:pt>
                <c:pt idx="528">
                  <c:v>0.63120140993354501</c:v>
                </c:pt>
                <c:pt idx="529">
                  <c:v>0.63334835431441505</c:v>
                </c:pt>
                <c:pt idx="530">
                  <c:v>0.63549529869527499</c:v>
                </c:pt>
                <c:pt idx="531">
                  <c:v>0.63764224307614503</c:v>
                </c:pt>
                <c:pt idx="532">
                  <c:v>0.63978918745700497</c:v>
                </c:pt>
                <c:pt idx="533">
                  <c:v>0.64193613183787501</c:v>
                </c:pt>
                <c:pt idx="534">
                  <c:v>0.64408307621873495</c:v>
                </c:pt>
                <c:pt idx="535">
                  <c:v>0.64623002059960499</c:v>
                </c:pt>
                <c:pt idx="536">
                  <c:v>0.64837696498046504</c:v>
                </c:pt>
                <c:pt idx="537">
                  <c:v>0.65052390936133497</c:v>
                </c:pt>
                <c:pt idx="538">
                  <c:v>0.65267085374219502</c:v>
                </c:pt>
                <c:pt idx="539">
                  <c:v>0.65481779812306495</c:v>
                </c:pt>
                <c:pt idx="540">
                  <c:v>0.656964742503925</c:v>
                </c:pt>
                <c:pt idx="541">
                  <c:v>0.65911168688479504</c:v>
                </c:pt>
                <c:pt idx="542">
                  <c:v>0.66125863126565498</c:v>
                </c:pt>
                <c:pt idx="543">
                  <c:v>0.66340557564652503</c:v>
                </c:pt>
                <c:pt idx="544">
                  <c:v>0.66555252002738496</c:v>
                </c:pt>
                <c:pt idx="545">
                  <c:v>0.66769946440825501</c:v>
                </c:pt>
                <c:pt idx="546">
                  <c:v>0.66984640878911506</c:v>
                </c:pt>
                <c:pt idx="547">
                  <c:v>0.67199335316998499</c:v>
                </c:pt>
                <c:pt idx="548">
                  <c:v>0.67414029755085503</c:v>
                </c:pt>
                <c:pt idx="549">
                  <c:v>0.67628724193171497</c:v>
                </c:pt>
                <c:pt idx="550">
                  <c:v>0.67843418631258501</c:v>
                </c:pt>
                <c:pt idx="551">
                  <c:v>0.68058113069344495</c:v>
                </c:pt>
                <c:pt idx="552">
                  <c:v>0.68272807507431499</c:v>
                </c:pt>
                <c:pt idx="553">
                  <c:v>0.68487501945517504</c:v>
                </c:pt>
                <c:pt idx="554">
                  <c:v>0.68702196383604497</c:v>
                </c:pt>
                <c:pt idx="555">
                  <c:v>0.68916890821690502</c:v>
                </c:pt>
                <c:pt idx="556">
                  <c:v>0.69131585259777495</c:v>
                </c:pt>
                <c:pt idx="557">
                  <c:v>0.693462796978635</c:v>
                </c:pt>
                <c:pt idx="558">
                  <c:v>0.69560974135950504</c:v>
                </c:pt>
                <c:pt idx="559">
                  <c:v>0.69775668574036498</c:v>
                </c:pt>
                <c:pt idx="560">
                  <c:v>0.69990363012123502</c:v>
                </c:pt>
                <c:pt idx="561">
                  <c:v>0.70205057450209496</c:v>
                </c:pt>
                <c:pt idx="562">
                  <c:v>0.704197518882965</c:v>
                </c:pt>
                <c:pt idx="563">
                  <c:v>0.70634446326382505</c:v>
                </c:pt>
                <c:pt idx="564">
                  <c:v>0.70849140764469498</c:v>
                </c:pt>
                <c:pt idx="565">
                  <c:v>0.71063835202555503</c:v>
                </c:pt>
                <c:pt idx="566">
                  <c:v>0.71278529640642496</c:v>
                </c:pt>
                <c:pt idx="567">
                  <c:v>0.71493224078728501</c:v>
                </c:pt>
                <c:pt idx="568">
                  <c:v>0.71707918516815505</c:v>
                </c:pt>
                <c:pt idx="569">
                  <c:v>0.71922612954901499</c:v>
                </c:pt>
                <c:pt idx="570">
                  <c:v>0.72137307392988503</c:v>
                </c:pt>
                <c:pt idx="571">
                  <c:v>0.72352001831074497</c:v>
                </c:pt>
                <c:pt idx="572">
                  <c:v>0.72566696269161501</c:v>
                </c:pt>
                <c:pt idx="573">
                  <c:v>0.72781390707247495</c:v>
                </c:pt>
                <c:pt idx="574">
                  <c:v>0.72996085145334499</c:v>
                </c:pt>
                <c:pt idx="575">
                  <c:v>0.73210779583420504</c:v>
                </c:pt>
                <c:pt idx="576">
                  <c:v>0.73425474021507497</c:v>
                </c:pt>
                <c:pt idx="577">
                  <c:v>0.73640168459593502</c:v>
                </c:pt>
                <c:pt idx="578">
                  <c:v>0.73854862897680496</c:v>
                </c:pt>
                <c:pt idx="579">
                  <c:v>0.740695573357665</c:v>
                </c:pt>
                <c:pt idx="580">
                  <c:v>0.74284251773853505</c:v>
                </c:pt>
                <c:pt idx="581">
                  <c:v>0.74498946211939499</c:v>
                </c:pt>
                <c:pt idx="582">
                  <c:v>0.74713640650026503</c:v>
                </c:pt>
                <c:pt idx="583">
                  <c:v>0.74928335088112497</c:v>
                </c:pt>
                <c:pt idx="584">
                  <c:v>0.75143029526199501</c:v>
                </c:pt>
                <c:pt idx="585">
                  <c:v>0.75357723964285495</c:v>
                </c:pt>
                <c:pt idx="586">
                  <c:v>0.75572418402372499</c:v>
                </c:pt>
                <c:pt idx="587">
                  <c:v>0.75787112840458504</c:v>
                </c:pt>
                <c:pt idx="588">
                  <c:v>0.76001807278545497</c:v>
                </c:pt>
                <c:pt idx="589">
                  <c:v>0.76216501716631502</c:v>
                </c:pt>
                <c:pt idx="590">
                  <c:v>0.76431196154718495</c:v>
                </c:pt>
                <c:pt idx="591">
                  <c:v>0.766458905928045</c:v>
                </c:pt>
                <c:pt idx="592">
                  <c:v>0.76860585030891504</c:v>
                </c:pt>
                <c:pt idx="593">
                  <c:v>0.77075279468977498</c:v>
                </c:pt>
                <c:pt idx="594">
                  <c:v>0.77289973907064502</c:v>
                </c:pt>
                <c:pt idx="595">
                  <c:v>0.77504668345150496</c:v>
                </c:pt>
                <c:pt idx="596">
                  <c:v>0.777193627832375</c:v>
                </c:pt>
                <c:pt idx="597">
                  <c:v>0.77934057221323505</c:v>
                </c:pt>
                <c:pt idx="598">
                  <c:v>0.78148751659410498</c:v>
                </c:pt>
                <c:pt idx="599">
                  <c:v>0.78363446097496503</c:v>
                </c:pt>
                <c:pt idx="600">
                  <c:v>0.78578140535583496</c:v>
                </c:pt>
                <c:pt idx="601">
                  <c:v>0.78792834973669501</c:v>
                </c:pt>
                <c:pt idx="602">
                  <c:v>0.79007529411756505</c:v>
                </c:pt>
                <c:pt idx="603">
                  <c:v>0.79222223849842499</c:v>
                </c:pt>
                <c:pt idx="604">
                  <c:v>0.79436918287929503</c:v>
                </c:pt>
                <c:pt idx="605">
                  <c:v>0.79651612726015497</c:v>
                </c:pt>
                <c:pt idx="606">
                  <c:v>0.79866307164102501</c:v>
                </c:pt>
                <c:pt idx="607">
                  <c:v>0.80081001602188495</c:v>
                </c:pt>
                <c:pt idx="608">
                  <c:v>0.80295696040275499</c:v>
                </c:pt>
                <c:pt idx="609">
                  <c:v>0.80510390478361504</c:v>
                </c:pt>
                <c:pt idx="610">
                  <c:v>0.80725084916448497</c:v>
                </c:pt>
                <c:pt idx="611">
                  <c:v>0.80939779354534502</c:v>
                </c:pt>
                <c:pt idx="612">
                  <c:v>0.81154473792621495</c:v>
                </c:pt>
                <c:pt idx="613">
                  <c:v>0.813691682307075</c:v>
                </c:pt>
                <c:pt idx="614">
                  <c:v>0.81583862668794505</c:v>
                </c:pt>
                <c:pt idx="615">
                  <c:v>0.81798557106880498</c:v>
                </c:pt>
                <c:pt idx="616">
                  <c:v>0.82013251544967503</c:v>
                </c:pt>
                <c:pt idx="617">
                  <c:v>0.82227945983053496</c:v>
                </c:pt>
                <c:pt idx="618">
                  <c:v>0.82442640421140501</c:v>
                </c:pt>
                <c:pt idx="619">
                  <c:v>0.82657334859226494</c:v>
                </c:pt>
                <c:pt idx="620">
                  <c:v>0.82872029297313499</c:v>
                </c:pt>
                <c:pt idx="621">
                  <c:v>0.83086723735399504</c:v>
                </c:pt>
                <c:pt idx="622">
                  <c:v>0.83301418173486497</c:v>
                </c:pt>
                <c:pt idx="623">
                  <c:v>0.83516112611572502</c:v>
                </c:pt>
                <c:pt idx="624">
                  <c:v>0.83730807049659495</c:v>
                </c:pt>
                <c:pt idx="625">
                  <c:v>0.839455014877455</c:v>
                </c:pt>
                <c:pt idx="626">
                  <c:v>0.84160195925832504</c:v>
                </c:pt>
                <c:pt idx="627">
                  <c:v>0.84374890363918498</c:v>
                </c:pt>
                <c:pt idx="628">
                  <c:v>0.84589584802005502</c:v>
                </c:pt>
                <c:pt idx="629">
                  <c:v>0.84804279240091496</c:v>
                </c:pt>
                <c:pt idx="630">
                  <c:v>0.850189736781785</c:v>
                </c:pt>
                <c:pt idx="631">
                  <c:v>0.85233668116264505</c:v>
                </c:pt>
                <c:pt idx="632">
                  <c:v>0.85448362554351498</c:v>
                </c:pt>
                <c:pt idx="633">
                  <c:v>0.85663056992437503</c:v>
                </c:pt>
                <c:pt idx="634">
                  <c:v>0.85877751430524496</c:v>
                </c:pt>
                <c:pt idx="635">
                  <c:v>0.86092445868610501</c:v>
                </c:pt>
                <c:pt idx="636">
                  <c:v>0.86307140306697505</c:v>
                </c:pt>
                <c:pt idx="637">
                  <c:v>0.86521834744783499</c:v>
                </c:pt>
                <c:pt idx="638">
                  <c:v>0.86736529182870503</c:v>
                </c:pt>
                <c:pt idx="639">
                  <c:v>0.86951223620956497</c:v>
                </c:pt>
                <c:pt idx="640">
                  <c:v>0.87165918059043501</c:v>
                </c:pt>
                <c:pt idx="641">
                  <c:v>0.87380612497129495</c:v>
                </c:pt>
                <c:pt idx="642">
                  <c:v>0.87595306935216499</c:v>
                </c:pt>
                <c:pt idx="643">
                  <c:v>0.87810001373302504</c:v>
                </c:pt>
                <c:pt idx="644">
                  <c:v>0.88024695811389497</c:v>
                </c:pt>
                <c:pt idx="645">
                  <c:v>0.88239390249475502</c:v>
                </c:pt>
                <c:pt idx="646">
                  <c:v>0.88454084687562495</c:v>
                </c:pt>
                <c:pt idx="647">
                  <c:v>0.886687791256485</c:v>
                </c:pt>
                <c:pt idx="648">
                  <c:v>0.88883473563735504</c:v>
                </c:pt>
                <c:pt idx="649">
                  <c:v>0.89098168001821498</c:v>
                </c:pt>
                <c:pt idx="650">
                  <c:v>0.89312862439908502</c:v>
                </c:pt>
                <c:pt idx="651">
                  <c:v>0.89527556877994496</c:v>
                </c:pt>
                <c:pt idx="652">
                  <c:v>0.89742251316081501</c:v>
                </c:pt>
                <c:pt idx="653">
                  <c:v>0.89956945754167505</c:v>
                </c:pt>
                <c:pt idx="654">
                  <c:v>0.90171640192254499</c:v>
                </c:pt>
                <c:pt idx="655">
                  <c:v>0.90386334630340504</c:v>
                </c:pt>
                <c:pt idx="656">
                  <c:v>0.90601029068427497</c:v>
                </c:pt>
                <c:pt idx="657">
                  <c:v>0.90815723506514501</c:v>
                </c:pt>
                <c:pt idx="658">
                  <c:v>0.91030417944600495</c:v>
                </c:pt>
                <c:pt idx="659">
                  <c:v>0.91245112382687499</c:v>
                </c:pt>
                <c:pt idx="660">
                  <c:v>0.91459806820773504</c:v>
                </c:pt>
                <c:pt idx="661">
                  <c:v>0.91674501258860497</c:v>
                </c:pt>
                <c:pt idx="662">
                  <c:v>0.91889195696946502</c:v>
                </c:pt>
                <c:pt idx="663">
                  <c:v>0.92103890135033495</c:v>
                </c:pt>
                <c:pt idx="664">
                  <c:v>0.923185845731195</c:v>
                </c:pt>
                <c:pt idx="665">
                  <c:v>0.92533279011206504</c:v>
                </c:pt>
                <c:pt idx="666">
                  <c:v>0.92747973449292498</c:v>
                </c:pt>
                <c:pt idx="667">
                  <c:v>0.92962667887379502</c:v>
                </c:pt>
                <c:pt idx="668">
                  <c:v>0.93177362325465496</c:v>
                </c:pt>
                <c:pt idx="669">
                  <c:v>0.933920567635525</c:v>
                </c:pt>
                <c:pt idx="670">
                  <c:v>0.93606751201638505</c:v>
                </c:pt>
                <c:pt idx="671">
                  <c:v>0.93821445639725498</c:v>
                </c:pt>
                <c:pt idx="672">
                  <c:v>0.94036140077811503</c:v>
                </c:pt>
                <c:pt idx="673">
                  <c:v>0.94250834515898496</c:v>
                </c:pt>
                <c:pt idx="674">
                  <c:v>0.94465528953984501</c:v>
                </c:pt>
                <c:pt idx="675">
                  <c:v>0.94680223392071505</c:v>
                </c:pt>
                <c:pt idx="676">
                  <c:v>0.94894917830157499</c:v>
                </c:pt>
                <c:pt idx="677">
                  <c:v>0.95109612268244503</c:v>
                </c:pt>
                <c:pt idx="678">
                  <c:v>0.95324306706330497</c:v>
                </c:pt>
                <c:pt idx="679">
                  <c:v>0.95539001144417501</c:v>
                </c:pt>
                <c:pt idx="680">
                  <c:v>0.95753695582503495</c:v>
                </c:pt>
                <c:pt idx="681">
                  <c:v>0.95968390020590499</c:v>
                </c:pt>
                <c:pt idx="682">
                  <c:v>0.96183084458676504</c:v>
                </c:pt>
                <c:pt idx="683">
                  <c:v>0.96397778896763497</c:v>
                </c:pt>
                <c:pt idx="684">
                  <c:v>0.96612473334849502</c:v>
                </c:pt>
                <c:pt idx="685">
                  <c:v>0.96827167772936495</c:v>
                </c:pt>
                <c:pt idx="686">
                  <c:v>0.970418622110225</c:v>
                </c:pt>
                <c:pt idx="687">
                  <c:v>0.97256556649109505</c:v>
                </c:pt>
                <c:pt idx="688">
                  <c:v>0.97471251087195498</c:v>
                </c:pt>
                <c:pt idx="689">
                  <c:v>0.97685945525282503</c:v>
                </c:pt>
                <c:pt idx="690">
                  <c:v>0.97900639963368496</c:v>
                </c:pt>
                <c:pt idx="691">
                  <c:v>0.98115334401455501</c:v>
                </c:pt>
                <c:pt idx="692">
                  <c:v>0.98330028839541495</c:v>
                </c:pt>
                <c:pt idx="693">
                  <c:v>0.98544723277628499</c:v>
                </c:pt>
                <c:pt idx="694">
                  <c:v>0.98759417715714504</c:v>
                </c:pt>
                <c:pt idx="695">
                  <c:v>0.98974112153801497</c:v>
                </c:pt>
                <c:pt idx="696">
                  <c:v>0.99188806591887502</c:v>
                </c:pt>
                <c:pt idx="697">
                  <c:v>0.99403501029974495</c:v>
                </c:pt>
                <c:pt idx="698">
                  <c:v>0.996181954680605</c:v>
                </c:pt>
                <c:pt idx="699">
                  <c:v>0.99832889906147504</c:v>
                </c:pt>
                <c:pt idx="700">
                  <c:v>1.00047584344233</c:v>
                </c:pt>
                <c:pt idx="701">
                  <c:v>1.0026227878232099</c:v>
                </c:pt>
                <c:pt idx="702">
                  <c:v>1.0047697322040601</c:v>
                </c:pt>
                <c:pt idx="703">
                  <c:v>1.00691667658494</c:v>
                </c:pt>
                <c:pt idx="704">
                  <c:v>1.0090636209657999</c:v>
                </c:pt>
                <c:pt idx="705">
                  <c:v>1.0112105653466701</c:v>
                </c:pt>
                <c:pt idx="706">
                  <c:v>1.01335750972753</c:v>
                </c:pt>
                <c:pt idx="707">
                  <c:v>1.01550445410839</c:v>
                </c:pt>
                <c:pt idx="708">
                  <c:v>1.0176513984892499</c:v>
                </c:pt>
                <c:pt idx="709">
                  <c:v>1.0197983428701201</c:v>
                </c:pt>
                <c:pt idx="710">
                  <c:v>1.02194528725098</c:v>
                </c:pt>
                <c:pt idx="711">
                  <c:v>1.0240922316318599</c:v>
                </c:pt>
                <c:pt idx="712">
                  <c:v>1.0262391760127101</c:v>
                </c:pt>
                <c:pt idx="713">
                  <c:v>1.02838612039359</c:v>
                </c:pt>
                <c:pt idx="714">
                  <c:v>1.0305330647744499</c:v>
                </c:pt>
                <c:pt idx="715">
                  <c:v>1.0326800091553201</c:v>
                </c:pt>
                <c:pt idx="716">
                  <c:v>1.03482695353618</c:v>
                </c:pt>
                <c:pt idx="717">
                  <c:v>1.03697389791704</c:v>
                </c:pt>
                <c:pt idx="718">
                  <c:v>1.0391208422978999</c:v>
                </c:pt>
                <c:pt idx="719">
                  <c:v>1.0412677866787701</c:v>
                </c:pt>
                <c:pt idx="720">
                  <c:v>1.04341473105963</c:v>
                </c:pt>
                <c:pt idx="721">
                  <c:v>1.0455616754405099</c:v>
                </c:pt>
                <c:pt idx="722">
                  <c:v>1.0477086198213601</c:v>
                </c:pt>
                <c:pt idx="723">
                  <c:v>1.04985556420224</c:v>
                </c:pt>
                <c:pt idx="724">
                  <c:v>1.0520025085831</c:v>
                </c:pt>
                <c:pt idx="725">
                  <c:v>1.0541494529639599</c:v>
                </c:pt>
                <c:pt idx="726">
                  <c:v>1.0562963973448301</c:v>
                </c:pt>
                <c:pt idx="727">
                  <c:v>1.05844334172569</c:v>
                </c:pt>
                <c:pt idx="728">
                  <c:v>1.0605902861065499</c:v>
                </c:pt>
                <c:pt idx="729">
                  <c:v>1.0627372304874201</c:v>
                </c:pt>
                <c:pt idx="730">
                  <c:v>1.06488417486828</c:v>
                </c:pt>
                <c:pt idx="731">
                  <c:v>1.0670311192491599</c:v>
                </c:pt>
                <c:pt idx="732">
                  <c:v>1.0691780636300099</c:v>
                </c:pt>
                <c:pt idx="733">
                  <c:v>1.07132500801089</c:v>
                </c:pt>
                <c:pt idx="734">
                  <c:v>1.07347195239175</c:v>
                </c:pt>
                <c:pt idx="735">
                  <c:v>1.0756188967726099</c:v>
                </c:pt>
                <c:pt idx="736">
                  <c:v>1.0777658411534801</c:v>
                </c:pt>
                <c:pt idx="737">
                  <c:v>1.07991278553434</c:v>
                </c:pt>
                <c:pt idx="738">
                  <c:v>1.0820597299151999</c:v>
                </c:pt>
                <c:pt idx="739">
                  <c:v>1.0842066742960701</c:v>
                </c:pt>
                <c:pt idx="740">
                  <c:v>1.08635361867693</c:v>
                </c:pt>
                <c:pt idx="741">
                  <c:v>1.08850056305781</c:v>
                </c:pt>
                <c:pt idx="742">
                  <c:v>1.0906475074386699</c:v>
                </c:pt>
                <c:pt idx="743">
                  <c:v>1.09279445181954</c:v>
                </c:pt>
                <c:pt idx="744">
                  <c:v>1.0949413962004</c:v>
                </c:pt>
                <c:pt idx="745">
                  <c:v>1.0970883405812599</c:v>
                </c:pt>
                <c:pt idx="746">
                  <c:v>1.0992352849621301</c:v>
                </c:pt>
                <c:pt idx="747">
                  <c:v>1.10138222934299</c:v>
                </c:pt>
                <c:pt idx="748">
                  <c:v>1.10352917372385</c:v>
                </c:pt>
                <c:pt idx="749">
                  <c:v>1.1056761181047201</c:v>
                </c:pt>
                <c:pt idx="750">
                  <c:v>1.10782306248558</c:v>
                </c:pt>
                <c:pt idx="751">
                  <c:v>1.10997000686646</c:v>
                </c:pt>
                <c:pt idx="752">
                  <c:v>1.1121169512473199</c:v>
                </c:pt>
                <c:pt idx="753">
                  <c:v>1.1142638956281901</c:v>
                </c:pt>
                <c:pt idx="754">
                  <c:v>1.11641084000905</c:v>
                </c:pt>
                <c:pt idx="755">
                  <c:v>1.1185577843899099</c:v>
                </c:pt>
                <c:pt idx="756">
                  <c:v>1.1207047287707801</c:v>
                </c:pt>
                <c:pt idx="757">
                  <c:v>1.12285167315164</c:v>
                </c:pt>
                <c:pt idx="758">
                  <c:v>1.1249986175325</c:v>
                </c:pt>
                <c:pt idx="759">
                  <c:v>1.1271455619133799</c:v>
                </c:pt>
                <c:pt idx="760">
                  <c:v>1.1292925062942301</c:v>
                </c:pt>
                <c:pt idx="761">
                  <c:v>1.13143945067511</c:v>
                </c:pt>
                <c:pt idx="762">
                  <c:v>1.1335863950559699</c:v>
                </c:pt>
                <c:pt idx="763">
                  <c:v>1.1357333394368401</c:v>
                </c:pt>
                <c:pt idx="764">
                  <c:v>1.1378802838177</c:v>
                </c:pt>
                <c:pt idx="765">
                  <c:v>1.1400272281985599</c:v>
                </c:pt>
                <c:pt idx="766">
                  <c:v>1.1421741725794201</c:v>
                </c:pt>
                <c:pt idx="767">
                  <c:v>1.14432111696029</c:v>
                </c:pt>
                <c:pt idx="768">
                  <c:v>1.14646806134117</c:v>
                </c:pt>
                <c:pt idx="769">
                  <c:v>1.1486150057220299</c:v>
                </c:pt>
                <c:pt idx="770">
                  <c:v>1.1507619501029001</c:v>
                </c:pt>
                <c:pt idx="771">
                  <c:v>1.15290889448376</c:v>
                </c:pt>
                <c:pt idx="772">
                  <c:v>1.1550558388646199</c:v>
                </c:pt>
                <c:pt idx="773">
                  <c:v>1.1572027832454901</c:v>
                </c:pt>
                <c:pt idx="774">
                  <c:v>1.15934972762635</c:v>
                </c:pt>
                <c:pt idx="775">
                  <c:v>1.16149667200721</c:v>
                </c:pt>
                <c:pt idx="776">
                  <c:v>1.1636436163880901</c:v>
                </c:pt>
                <c:pt idx="777">
                  <c:v>1.1657905607689401</c:v>
                </c:pt>
                <c:pt idx="778">
                  <c:v>1.16793750514982</c:v>
                </c:pt>
                <c:pt idx="779">
                  <c:v>1.1700844495306799</c:v>
                </c:pt>
                <c:pt idx="780">
                  <c:v>1.1722313939115501</c:v>
                </c:pt>
                <c:pt idx="781">
                  <c:v>1.17437833829241</c:v>
                </c:pt>
                <c:pt idx="782">
                  <c:v>1.1765252826732699</c:v>
                </c:pt>
                <c:pt idx="783">
                  <c:v>1.1786722270541401</c:v>
                </c:pt>
                <c:pt idx="784">
                  <c:v>1.180819171435</c:v>
                </c:pt>
                <c:pt idx="785">
                  <c:v>1.18296611581586</c:v>
                </c:pt>
                <c:pt idx="786">
                  <c:v>1.1851130601967399</c:v>
                </c:pt>
                <c:pt idx="787">
                  <c:v>1.1872600045775901</c:v>
                </c:pt>
                <c:pt idx="788">
                  <c:v>1.18940694895847</c:v>
                </c:pt>
                <c:pt idx="789">
                  <c:v>1.1915538933393299</c:v>
                </c:pt>
                <c:pt idx="790">
                  <c:v>1.1937008377202001</c:v>
                </c:pt>
                <c:pt idx="791">
                  <c:v>1.19584778210106</c:v>
                </c:pt>
                <c:pt idx="792">
                  <c:v>1.19799472648192</c:v>
                </c:pt>
                <c:pt idx="793">
                  <c:v>1.2001416708627799</c:v>
                </c:pt>
                <c:pt idx="794">
                  <c:v>1.20228861524365</c:v>
                </c:pt>
                <c:pt idx="795">
                  <c:v>1.20443555962451</c:v>
                </c:pt>
                <c:pt idx="796">
                  <c:v>1.2065825040053899</c:v>
                </c:pt>
                <c:pt idx="797">
                  <c:v>1.2087294483862401</c:v>
                </c:pt>
                <c:pt idx="798">
                  <c:v>1.21087639276712</c:v>
                </c:pt>
                <c:pt idx="799">
                  <c:v>1.2130233371479799</c:v>
                </c:pt>
                <c:pt idx="800">
                  <c:v>1.2151702815288501</c:v>
                </c:pt>
                <c:pt idx="801">
                  <c:v>1.21731722590971</c:v>
                </c:pt>
                <c:pt idx="802">
                  <c:v>1.21946417029057</c:v>
                </c:pt>
                <c:pt idx="803">
                  <c:v>1.2216111146714299</c:v>
                </c:pt>
                <c:pt idx="804">
                  <c:v>1.2237580590523001</c:v>
                </c:pt>
                <c:pt idx="805">
                  <c:v>1.22590500343316</c:v>
                </c:pt>
                <c:pt idx="806">
                  <c:v>1.2280519478140399</c:v>
                </c:pt>
                <c:pt idx="807">
                  <c:v>1.2301988921948901</c:v>
                </c:pt>
                <c:pt idx="808">
                  <c:v>1.23234583657577</c:v>
                </c:pt>
                <c:pt idx="809">
                  <c:v>1.23449278095663</c:v>
                </c:pt>
                <c:pt idx="810">
                  <c:v>1.2366397253374899</c:v>
                </c:pt>
                <c:pt idx="811">
                  <c:v>1.23878666971836</c:v>
                </c:pt>
                <c:pt idx="812">
                  <c:v>1.24093361409922</c:v>
                </c:pt>
                <c:pt idx="813">
                  <c:v>1.2430805584800799</c:v>
                </c:pt>
                <c:pt idx="814">
                  <c:v>1.2452275028609501</c:v>
                </c:pt>
                <c:pt idx="815">
                  <c:v>1.24737444724181</c:v>
                </c:pt>
                <c:pt idx="816">
                  <c:v>1.2495213916226899</c:v>
                </c:pt>
                <c:pt idx="817">
                  <c:v>1.2516683360035401</c:v>
                </c:pt>
                <c:pt idx="818">
                  <c:v>1.25381528038442</c:v>
                </c:pt>
                <c:pt idx="819">
                  <c:v>1.25596222476528</c:v>
                </c:pt>
                <c:pt idx="820">
                  <c:v>1.2581091691461399</c:v>
                </c:pt>
                <c:pt idx="821">
                  <c:v>1.2602561135270101</c:v>
                </c:pt>
                <c:pt idx="822">
                  <c:v>1.26240305790787</c:v>
                </c:pt>
                <c:pt idx="823">
                  <c:v>1.2645500022887299</c:v>
                </c:pt>
                <c:pt idx="824">
                  <c:v>1.2666969466696001</c:v>
                </c:pt>
                <c:pt idx="825">
                  <c:v>1.26884389105046</c:v>
                </c:pt>
                <c:pt idx="826">
                  <c:v>1.2709908354313399</c:v>
                </c:pt>
                <c:pt idx="827">
                  <c:v>1.2731377798122001</c:v>
                </c:pt>
                <c:pt idx="828">
                  <c:v>1.27528472419307</c:v>
                </c:pt>
                <c:pt idx="829">
                  <c:v>1.27743166857393</c:v>
                </c:pt>
                <c:pt idx="830">
                  <c:v>1.2795786129547899</c:v>
                </c:pt>
                <c:pt idx="831">
                  <c:v>1.2817255573356601</c:v>
                </c:pt>
                <c:pt idx="832">
                  <c:v>1.28387250171652</c:v>
                </c:pt>
                <c:pt idx="833">
                  <c:v>1.2860194460973799</c:v>
                </c:pt>
                <c:pt idx="834">
                  <c:v>1.2881663904782501</c:v>
                </c:pt>
                <c:pt idx="835">
                  <c:v>1.29031333485911</c:v>
                </c:pt>
                <c:pt idx="836">
                  <c:v>1.29246027923999</c:v>
                </c:pt>
                <c:pt idx="837">
                  <c:v>1.2946072236208499</c:v>
                </c:pt>
                <c:pt idx="838">
                  <c:v>1.2967541680017201</c:v>
                </c:pt>
                <c:pt idx="839">
                  <c:v>1.29890111238258</c:v>
                </c:pt>
                <c:pt idx="840">
                  <c:v>1.3010480567634399</c:v>
                </c:pt>
                <c:pt idx="841">
                  <c:v>1.3031950011443101</c:v>
                </c:pt>
                <c:pt idx="842">
                  <c:v>1.30534194552517</c:v>
                </c:pt>
                <c:pt idx="843">
                  <c:v>1.30748888990603</c:v>
                </c:pt>
                <c:pt idx="844">
                  <c:v>1.3096358342868999</c:v>
                </c:pt>
                <c:pt idx="845">
                  <c:v>1.3117827786677601</c:v>
                </c:pt>
                <c:pt idx="846">
                  <c:v>1.31392972304864</c:v>
                </c:pt>
                <c:pt idx="847">
                  <c:v>1.3160766674294999</c:v>
                </c:pt>
                <c:pt idx="848">
                  <c:v>1.3182236118103701</c:v>
                </c:pt>
                <c:pt idx="849">
                  <c:v>1.32037055619123</c:v>
                </c:pt>
                <c:pt idx="850">
                  <c:v>1.3225175005720899</c:v>
                </c:pt>
                <c:pt idx="851">
                  <c:v>1.3246644449529601</c:v>
                </c:pt>
                <c:pt idx="852">
                  <c:v>1.32681138933382</c:v>
                </c:pt>
                <c:pt idx="853">
                  <c:v>1.32895833371468</c:v>
                </c:pt>
                <c:pt idx="854">
                  <c:v>1.3311052780955599</c:v>
                </c:pt>
                <c:pt idx="855">
                  <c:v>1.3332522224764101</c:v>
                </c:pt>
                <c:pt idx="856">
                  <c:v>1.33539916685729</c:v>
                </c:pt>
                <c:pt idx="857">
                  <c:v>1.3375461112381499</c:v>
                </c:pt>
                <c:pt idx="858">
                  <c:v>1.3396930556190201</c:v>
                </c:pt>
                <c:pt idx="859">
                  <c:v>1.34183999999988</c:v>
                </c:pt>
                <c:pt idx="860">
                  <c:v>1.34398694438074</c:v>
                </c:pt>
                <c:pt idx="861">
                  <c:v>1.3461338887615999</c:v>
                </c:pt>
                <c:pt idx="862">
                  <c:v>1.34828083314247</c:v>
                </c:pt>
                <c:pt idx="863">
                  <c:v>1.35042777752333</c:v>
                </c:pt>
                <c:pt idx="864">
                  <c:v>1.3525747219042099</c:v>
                </c:pt>
                <c:pt idx="865">
                  <c:v>1.3547216662850601</c:v>
                </c:pt>
                <c:pt idx="866">
                  <c:v>1.35686861066594</c:v>
                </c:pt>
                <c:pt idx="867">
                  <c:v>1.3590155550467999</c:v>
                </c:pt>
                <c:pt idx="868">
                  <c:v>1.3611624994276701</c:v>
                </c:pt>
                <c:pt idx="869">
                  <c:v>1.36330944380853</c:v>
                </c:pt>
                <c:pt idx="870">
                  <c:v>1.36545638818939</c:v>
                </c:pt>
                <c:pt idx="871">
                  <c:v>1.3676033325702499</c:v>
                </c:pt>
                <c:pt idx="872">
                  <c:v>1.3697502769511201</c:v>
                </c:pt>
                <c:pt idx="873">
                  <c:v>1.37189722133198</c:v>
                </c:pt>
                <c:pt idx="874">
                  <c:v>1.3740441657128599</c:v>
                </c:pt>
                <c:pt idx="875">
                  <c:v>1.3761911100937101</c:v>
                </c:pt>
                <c:pt idx="876">
                  <c:v>1.37833805447459</c:v>
                </c:pt>
                <c:pt idx="877">
                  <c:v>1.38048499885545</c:v>
                </c:pt>
                <c:pt idx="878">
                  <c:v>1.3826319432363099</c:v>
                </c:pt>
                <c:pt idx="879">
                  <c:v>1.38477888761718</c:v>
                </c:pt>
                <c:pt idx="880">
                  <c:v>1.38692583199804</c:v>
                </c:pt>
                <c:pt idx="881">
                  <c:v>1.3890727763789199</c:v>
                </c:pt>
                <c:pt idx="882">
                  <c:v>1.3912197207597701</c:v>
                </c:pt>
                <c:pt idx="883">
                  <c:v>1.39336666514065</c:v>
                </c:pt>
                <c:pt idx="884">
                  <c:v>1.3955136095215099</c:v>
                </c:pt>
                <c:pt idx="885">
                  <c:v>1.3976605539023801</c:v>
                </c:pt>
                <c:pt idx="886">
                  <c:v>1.39980749828324</c:v>
                </c:pt>
                <c:pt idx="887">
                  <c:v>1.4019544426641</c:v>
                </c:pt>
                <c:pt idx="888">
                  <c:v>1.4041013870449599</c:v>
                </c:pt>
                <c:pt idx="889">
                  <c:v>1.4062483314258301</c:v>
                </c:pt>
                <c:pt idx="890">
                  <c:v>1.40839527580669</c:v>
                </c:pt>
                <c:pt idx="891">
                  <c:v>1.4105422201875699</c:v>
                </c:pt>
                <c:pt idx="892">
                  <c:v>1.4126891645684201</c:v>
                </c:pt>
                <c:pt idx="893">
                  <c:v>1.4148361089493</c:v>
                </c:pt>
                <c:pt idx="894">
                  <c:v>1.4169830533301599</c:v>
                </c:pt>
                <c:pt idx="895">
                  <c:v>1.4191299977110301</c:v>
                </c:pt>
                <c:pt idx="896">
                  <c:v>1.42127694209189</c:v>
                </c:pt>
                <c:pt idx="897">
                  <c:v>1.42342388647275</c:v>
                </c:pt>
                <c:pt idx="898">
                  <c:v>1.4255708308536099</c:v>
                </c:pt>
                <c:pt idx="899">
                  <c:v>1.4277177752344801</c:v>
                </c:pt>
                <c:pt idx="900">
                  <c:v>1.42986471961534</c:v>
                </c:pt>
                <c:pt idx="901">
                  <c:v>1.4320116639962199</c:v>
                </c:pt>
                <c:pt idx="902">
                  <c:v>1.4341586083770701</c:v>
                </c:pt>
                <c:pt idx="903">
                  <c:v>1.43630555275795</c:v>
                </c:pt>
                <c:pt idx="904">
                  <c:v>1.43845249713881</c:v>
                </c:pt>
                <c:pt idx="905">
                  <c:v>1.4405994415196699</c:v>
                </c:pt>
                <c:pt idx="906">
                  <c:v>1.4427463859005401</c:v>
                </c:pt>
                <c:pt idx="907">
                  <c:v>1.4448933302814</c:v>
                </c:pt>
                <c:pt idx="908">
                  <c:v>1.4470402746622599</c:v>
                </c:pt>
                <c:pt idx="909">
                  <c:v>1.4491872190431301</c:v>
                </c:pt>
                <c:pt idx="910">
                  <c:v>1.45133416342399</c:v>
                </c:pt>
                <c:pt idx="911">
                  <c:v>1.4534811078048699</c:v>
                </c:pt>
                <c:pt idx="912">
                  <c:v>1.4556280521857199</c:v>
                </c:pt>
                <c:pt idx="913">
                  <c:v>1.4577749965666</c:v>
                </c:pt>
                <c:pt idx="914">
                  <c:v>1.45992194094746</c:v>
                </c:pt>
                <c:pt idx="915">
                  <c:v>1.4620688853283199</c:v>
                </c:pt>
                <c:pt idx="916">
                  <c:v>1.4642158297091901</c:v>
                </c:pt>
                <c:pt idx="917">
                  <c:v>1.46636277409005</c:v>
                </c:pt>
                <c:pt idx="918">
                  <c:v>1.4685097184709099</c:v>
                </c:pt>
                <c:pt idx="919">
                  <c:v>1.4706566628517801</c:v>
                </c:pt>
                <c:pt idx="920">
                  <c:v>1.47280360723264</c:v>
                </c:pt>
                <c:pt idx="921">
                  <c:v>1.47495055161352</c:v>
                </c:pt>
                <c:pt idx="922">
                  <c:v>1.4770974959943799</c:v>
                </c:pt>
                <c:pt idx="923">
                  <c:v>1.47924444037525</c:v>
                </c:pt>
                <c:pt idx="924">
                  <c:v>1.48139138475611</c:v>
                </c:pt>
                <c:pt idx="925">
                  <c:v>1.4835383291369699</c:v>
                </c:pt>
                <c:pt idx="926">
                  <c:v>1.4856852735178401</c:v>
                </c:pt>
                <c:pt idx="927">
                  <c:v>1.4878322178987</c:v>
                </c:pt>
                <c:pt idx="928">
                  <c:v>1.48997916227956</c:v>
                </c:pt>
                <c:pt idx="929">
                  <c:v>1.4921261066604301</c:v>
                </c:pt>
                <c:pt idx="930">
                  <c:v>1.49427305104129</c:v>
                </c:pt>
                <c:pt idx="931">
                  <c:v>1.49641999542217</c:v>
                </c:pt>
                <c:pt idx="932">
                  <c:v>1.4985669398030299</c:v>
                </c:pt>
              </c:numCache>
            </c:numRef>
          </c:xVal>
          <c:yVal>
            <c:numRef>
              <c:f>'tio2-dye'!$N$3:$N$935</c:f>
              <c:numCache>
                <c:formatCode>General</c:formatCode>
                <c:ptCount val="933"/>
                <c:pt idx="0">
                  <c:v>60.447705459677941</c:v>
                </c:pt>
                <c:pt idx="1">
                  <c:v>58.141273781948669</c:v>
                </c:pt>
                <c:pt idx="2">
                  <c:v>56.237649764248232</c:v>
                </c:pt>
                <c:pt idx="3">
                  <c:v>53.935307504386891</c:v>
                </c:pt>
                <c:pt idx="4">
                  <c:v>52.017370524147317</c:v>
                </c:pt>
                <c:pt idx="5">
                  <c:v>50.790545163653164</c:v>
                </c:pt>
                <c:pt idx="6">
                  <c:v>49.39809837949187</c:v>
                </c:pt>
                <c:pt idx="7">
                  <c:v>47.840030171664075</c:v>
                </c:pt>
                <c:pt idx="8">
                  <c:v>46.856525174334301</c:v>
                </c:pt>
                <c:pt idx="9">
                  <c:v>45.343440563057797</c:v>
                </c:pt>
                <c:pt idx="10">
                  <c:v>44.167732925917534</c:v>
                </c:pt>
                <c:pt idx="11">
                  <c:v>43.5052472312506</c:v>
                </c:pt>
                <c:pt idx="12">
                  <c:v>42.413372660410602</c:v>
                </c:pt>
                <c:pt idx="13">
                  <c:v>41.241572254978166</c:v>
                </c:pt>
                <c:pt idx="14">
                  <c:v>40.329018657663774</c:v>
                </c:pt>
                <c:pt idx="15">
                  <c:v>40.067295914091801</c:v>
                </c:pt>
                <c:pt idx="16">
                  <c:v>39.452656408483847</c:v>
                </c:pt>
                <c:pt idx="17">
                  <c:v>38.430506412298705</c:v>
                </c:pt>
                <c:pt idx="18">
                  <c:v>37.194820030914805</c:v>
                </c:pt>
                <c:pt idx="19">
                  <c:v>36.483023120775002</c:v>
                </c:pt>
                <c:pt idx="20">
                  <c:v>36.940731482871762</c:v>
                </c:pt>
                <c:pt idx="21">
                  <c:v>36.477604909285127</c:v>
                </c:pt>
                <c:pt idx="22">
                  <c:v>36.1706940982681</c:v>
                </c:pt>
                <c:pt idx="23">
                  <c:v>35.768295380025933</c:v>
                </c:pt>
                <c:pt idx="24">
                  <c:v>35.281859124589943</c:v>
                </c:pt>
                <c:pt idx="25">
                  <c:v>35.124416536659801</c:v>
                </c:pt>
                <c:pt idx="26">
                  <c:v>34.78867780575267</c:v>
                </c:pt>
                <c:pt idx="27">
                  <c:v>34.594430457007697</c:v>
                </c:pt>
                <c:pt idx="28">
                  <c:v>34.449256122682506</c:v>
                </c:pt>
                <c:pt idx="29">
                  <c:v>34.103700312809934</c:v>
                </c:pt>
                <c:pt idx="30">
                  <c:v>33.956481269550601</c:v>
                </c:pt>
                <c:pt idx="31">
                  <c:v>33.915587090867469</c:v>
                </c:pt>
                <c:pt idx="32">
                  <c:v>33.803128099488838</c:v>
                </c:pt>
                <c:pt idx="33">
                  <c:v>33.58434424353397</c:v>
                </c:pt>
                <c:pt idx="34">
                  <c:v>33.469840543221167</c:v>
                </c:pt>
                <c:pt idx="35">
                  <c:v>33.40440985732814</c:v>
                </c:pt>
                <c:pt idx="36">
                  <c:v>33.494377050431069</c:v>
                </c:pt>
                <c:pt idx="37">
                  <c:v>33.334889753566799</c:v>
                </c:pt>
                <c:pt idx="38">
                  <c:v>33.228564888990633</c:v>
                </c:pt>
                <c:pt idx="39">
                  <c:v>33.15904478522927</c:v>
                </c:pt>
                <c:pt idx="40">
                  <c:v>33.267414358739607</c:v>
                </c:pt>
                <c:pt idx="41">
                  <c:v>33.287861448081202</c:v>
                </c:pt>
                <c:pt idx="42">
                  <c:v>33.140642404821868</c:v>
                </c:pt>
                <c:pt idx="43">
                  <c:v>33.226520180056468</c:v>
                </c:pt>
                <c:pt idx="44">
                  <c:v>33.400320439459797</c:v>
                </c:pt>
                <c:pt idx="45">
                  <c:v>33.343068589303435</c:v>
                </c:pt>
                <c:pt idx="46">
                  <c:v>33.404409857328169</c:v>
                </c:pt>
                <c:pt idx="47">
                  <c:v>33.563897154192432</c:v>
                </c:pt>
                <c:pt idx="48">
                  <c:v>33.576165407797333</c:v>
                </c:pt>
                <c:pt idx="49">
                  <c:v>33.762233920805663</c:v>
                </c:pt>
                <c:pt idx="50">
                  <c:v>33.704982070649272</c:v>
                </c:pt>
                <c:pt idx="51">
                  <c:v>33.981017776760496</c:v>
                </c:pt>
                <c:pt idx="52">
                  <c:v>34.316350041962338</c:v>
                </c:pt>
                <c:pt idx="53">
                  <c:v>34.193667505912835</c:v>
                </c:pt>
                <c:pt idx="54">
                  <c:v>34.255008773937604</c:v>
                </c:pt>
                <c:pt idx="55">
                  <c:v>34.663950560769038</c:v>
                </c:pt>
                <c:pt idx="56">
                  <c:v>34.731425955596229</c:v>
                </c:pt>
                <c:pt idx="57">
                  <c:v>34.747783627069502</c:v>
                </c:pt>
                <c:pt idx="58">
                  <c:v>35.130144197756906</c:v>
                </c:pt>
                <c:pt idx="59">
                  <c:v>35.389822232394899</c:v>
                </c:pt>
                <c:pt idx="60">
                  <c:v>35.220111390859842</c:v>
                </c:pt>
                <c:pt idx="61">
                  <c:v>35.295765621423669</c:v>
                </c:pt>
                <c:pt idx="62">
                  <c:v>35.884641794460968</c:v>
                </c:pt>
                <c:pt idx="63">
                  <c:v>36.281315327687508</c:v>
                </c:pt>
                <c:pt idx="64">
                  <c:v>36.252689402609263</c:v>
                </c:pt>
                <c:pt idx="65">
                  <c:v>36.383550774395367</c:v>
                </c:pt>
                <c:pt idx="66">
                  <c:v>36.737287896086038</c:v>
                </c:pt>
                <c:pt idx="67">
                  <c:v>36.97795013763637</c:v>
                </c:pt>
                <c:pt idx="68">
                  <c:v>37.237832643167771</c:v>
                </c:pt>
                <c:pt idx="69">
                  <c:v>37.339454677195533</c:v>
                </c:pt>
                <c:pt idx="70">
                  <c:v>37.735105855954799</c:v>
                </c:pt>
                <c:pt idx="71">
                  <c:v>38.244647322346921</c:v>
                </c:pt>
                <c:pt idx="72">
                  <c:v>38.293924807660048</c:v>
                </c:pt>
                <c:pt idx="73">
                  <c:v>38.504120886091258</c:v>
                </c:pt>
                <c:pt idx="74">
                  <c:v>38.970314523079345</c:v>
                </c:pt>
                <c:pt idx="75">
                  <c:v>39.357582395208652</c:v>
                </c:pt>
                <c:pt idx="76">
                  <c:v>39.542628553749772</c:v>
                </c:pt>
                <c:pt idx="77">
                  <c:v>39.96281623971938</c:v>
                </c:pt>
                <c:pt idx="78">
                  <c:v>40.6827582554359</c:v>
                </c:pt>
                <c:pt idx="79">
                  <c:v>40.815459865262667</c:v>
                </c:pt>
                <c:pt idx="80">
                  <c:v>40.898679518883092</c:v>
                </c:pt>
                <c:pt idx="81">
                  <c:v>41.610565648584775</c:v>
                </c:pt>
                <c:pt idx="82">
                  <c:v>41.960435794308459</c:v>
                </c:pt>
                <c:pt idx="83">
                  <c:v>42.145645529564462</c:v>
                </c:pt>
                <c:pt idx="84">
                  <c:v>42.778810098115379</c:v>
                </c:pt>
                <c:pt idx="85">
                  <c:v>43.075804070801759</c:v>
                </c:pt>
                <c:pt idx="86">
                  <c:v>42.738508617837944</c:v>
                </c:pt>
                <c:pt idx="87">
                  <c:v>43.4290068249028</c:v>
                </c:pt>
                <c:pt idx="88">
                  <c:v>44.547871553673652</c:v>
                </c:pt>
                <c:pt idx="89">
                  <c:v>44.620867662622906</c:v>
                </c:pt>
                <c:pt idx="90">
                  <c:v>44.367119283893985</c:v>
                </c:pt>
                <c:pt idx="91">
                  <c:v>45.357780762493441</c:v>
                </c:pt>
                <c:pt idx="92">
                  <c:v>45.620321389639138</c:v>
                </c:pt>
                <c:pt idx="93">
                  <c:v>45.584743454184803</c:v>
                </c:pt>
                <c:pt idx="94">
                  <c:v>46.354167426108177</c:v>
                </c:pt>
                <c:pt idx="95">
                  <c:v>46.932206641794608</c:v>
                </c:pt>
                <c:pt idx="96">
                  <c:v>47.092511822232332</c:v>
                </c:pt>
                <c:pt idx="97">
                  <c:v>47.380406840161882</c:v>
                </c:pt>
                <c:pt idx="98">
                  <c:v>47.943315209735168</c:v>
                </c:pt>
                <c:pt idx="99">
                  <c:v>48.499680510719493</c:v>
                </c:pt>
                <c:pt idx="100">
                  <c:v>48.76569714305316</c:v>
                </c:pt>
                <c:pt idx="101">
                  <c:v>49.388924426184566</c:v>
                </c:pt>
                <c:pt idx="102">
                  <c:v>49.636538678110888</c:v>
                </c:pt>
                <c:pt idx="103">
                  <c:v>49.997429804989778</c:v>
                </c:pt>
                <c:pt idx="104">
                  <c:v>50.899964328526679</c:v>
                </c:pt>
                <c:pt idx="105">
                  <c:v>51.213622679026365</c:v>
                </c:pt>
                <c:pt idx="106">
                  <c:v>51.240408366063782</c:v>
                </c:pt>
                <c:pt idx="107">
                  <c:v>52.178316354161808</c:v>
                </c:pt>
                <c:pt idx="108">
                  <c:v>52.68008792660401</c:v>
                </c:pt>
                <c:pt idx="109">
                  <c:v>52.820150488593967</c:v>
                </c:pt>
                <c:pt idx="110">
                  <c:v>53.475275231098045</c:v>
                </c:pt>
                <c:pt idx="111">
                  <c:v>53.885239372396555</c:v>
                </c:pt>
                <c:pt idx="112">
                  <c:v>53.846389902647509</c:v>
                </c:pt>
                <c:pt idx="113">
                  <c:v>54.343867586328017</c:v>
                </c:pt>
                <c:pt idx="114">
                  <c:v>55.766371591821162</c:v>
                </c:pt>
                <c:pt idx="115">
                  <c:v>56.123173300831496</c:v>
                </c:pt>
                <c:pt idx="116">
                  <c:v>55.924018650644747</c:v>
                </c:pt>
                <c:pt idx="117">
                  <c:v>56.602044133211315</c:v>
                </c:pt>
                <c:pt idx="118">
                  <c:v>57.339775116655268</c:v>
                </c:pt>
                <c:pt idx="119">
                  <c:v>57.563695505760414</c:v>
                </c:pt>
                <c:pt idx="120">
                  <c:v>58.315739451743376</c:v>
                </c:pt>
                <c:pt idx="121">
                  <c:v>58.762303882963401</c:v>
                </c:pt>
                <c:pt idx="122">
                  <c:v>58.907478217288542</c:v>
                </c:pt>
                <c:pt idx="123">
                  <c:v>59.566896848554279</c:v>
                </c:pt>
                <c:pt idx="124">
                  <c:v>60.338161058518295</c:v>
                </c:pt>
                <c:pt idx="125">
                  <c:v>60.565123750209693</c:v>
                </c:pt>
                <c:pt idx="126">
                  <c:v>61.209411535362904</c:v>
                </c:pt>
                <c:pt idx="127">
                  <c:v>61.64186747493688</c:v>
                </c:pt>
                <c:pt idx="128">
                  <c:v>61.610787899137769</c:v>
                </c:pt>
                <c:pt idx="129">
                  <c:v>62.133824444495446</c:v>
                </c:pt>
                <c:pt idx="130">
                  <c:v>63.649362706492759</c:v>
                </c:pt>
                <c:pt idx="131">
                  <c:v>63.877552223544654</c:v>
                </c:pt>
                <c:pt idx="132">
                  <c:v>63.417492713359202</c:v>
                </c:pt>
                <c:pt idx="133">
                  <c:v>64.330659723353975</c:v>
                </c:pt>
                <c:pt idx="134">
                  <c:v>65.025247348287209</c:v>
                </c:pt>
                <c:pt idx="135">
                  <c:v>65.266318531624378</c:v>
                </c:pt>
                <c:pt idx="136">
                  <c:v>65.737828411841122</c:v>
                </c:pt>
                <c:pt idx="137">
                  <c:v>66.123051575036129</c:v>
                </c:pt>
                <c:pt idx="138">
                  <c:v>66.632593041428279</c:v>
                </c:pt>
                <c:pt idx="139">
                  <c:v>67.166057602349937</c:v>
                </c:pt>
                <c:pt idx="140">
                  <c:v>67.686640496986399</c:v>
                </c:pt>
                <c:pt idx="141">
                  <c:v>67.77578980651559</c:v>
                </c:pt>
                <c:pt idx="142">
                  <c:v>68.42948325276582</c:v>
                </c:pt>
                <c:pt idx="143">
                  <c:v>69.296235369955028</c:v>
                </c:pt>
                <c:pt idx="144">
                  <c:v>69.142064316319406</c:v>
                </c:pt>
                <c:pt idx="145">
                  <c:v>69.289692301365562</c:v>
                </c:pt>
                <c:pt idx="146">
                  <c:v>70.42225657999532</c:v>
                </c:pt>
                <c:pt idx="147">
                  <c:v>70.470920652628379</c:v>
                </c:pt>
                <c:pt idx="148">
                  <c:v>70.561296787518074</c:v>
                </c:pt>
                <c:pt idx="149">
                  <c:v>71.230121079880931</c:v>
                </c:pt>
                <c:pt idx="150">
                  <c:v>70.946724421606746</c:v>
                </c:pt>
                <c:pt idx="151">
                  <c:v>71.010519340352559</c:v>
                </c:pt>
                <c:pt idx="152">
                  <c:v>72.506223925688701</c:v>
                </c:pt>
                <c:pt idx="153">
                  <c:v>72.720100480201481</c:v>
                </c:pt>
                <c:pt idx="154">
                  <c:v>72.236731288166695</c:v>
                </c:pt>
                <c:pt idx="155">
                  <c:v>72.760585717097712</c:v>
                </c:pt>
                <c:pt idx="156">
                  <c:v>73.730186693675165</c:v>
                </c:pt>
                <c:pt idx="157">
                  <c:v>73.288529563897129</c:v>
                </c:pt>
                <c:pt idx="158">
                  <c:v>73.447403448081047</c:v>
                </c:pt>
                <c:pt idx="159">
                  <c:v>74.626178148622969</c:v>
                </c:pt>
                <c:pt idx="160">
                  <c:v>74.921025176928197</c:v>
                </c:pt>
                <c:pt idx="161">
                  <c:v>74.720234759594163</c:v>
                </c:pt>
                <c:pt idx="162">
                  <c:v>75.406234607003938</c:v>
                </c:pt>
                <c:pt idx="163">
                  <c:v>75.570220263523424</c:v>
                </c:pt>
                <c:pt idx="164">
                  <c:v>75.75383512581061</c:v>
                </c:pt>
                <c:pt idx="165">
                  <c:v>76.206533683832902</c:v>
                </c:pt>
                <c:pt idx="166">
                  <c:v>76.570287403219652</c:v>
                </c:pt>
                <c:pt idx="167">
                  <c:v>76.52959769543007</c:v>
                </c:pt>
                <c:pt idx="168">
                  <c:v>76.933018768139078</c:v>
                </c:pt>
                <c:pt idx="169">
                  <c:v>77.267942091554104</c:v>
                </c:pt>
                <c:pt idx="170">
                  <c:v>77.728206072632986</c:v>
                </c:pt>
                <c:pt idx="171">
                  <c:v>77.526802242618459</c:v>
                </c:pt>
                <c:pt idx="172">
                  <c:v>78.167000609903255</c:v>
                </c:pt>
                <c:pt idx="173">
                  <c:v>77.876242999465774</c:v>
                </c:pt>
                <c:pt idx="174">
                  <c:v>77.926951781032955</c:v>
                </c:pt>
                <c:pt idx="175">
                  <c:v>78.223639047379407</c:v>
                </c:pt>
                <c:pt idx="176">
                  <c:v>78.253900739604703</c:v>
                </c:pt>
                <c:pt idx="177">
                  <c:v>78.713142366216488</c:v>
                </c:pt>
                <c:pt idx="178">
                  <c:v>79.351704966353964</c:v>
                </c:pt>
                <c:pt idx="179">
                  <c:v>78.934175401999084</c:v>
                </c:pt>
                <c:pt idx="180">
                  <c:v>79.085892804913527</c:v>
                </c:pt>
                <c:pt idx="181">
                  <c:v>79.883942701915018</c:v>
                </c:pt>
                <c:pt idx="182">
                  <c:v>80.031979628747891</c:v>
                </c:pt>
                <c:pt idx="183">
                  <c:v>79.445761577325044</c:v>
                </c:pt>
                <c:pt idx="184">
                  <c:v>79.558425039597154</c:v>
                </c:pt>
                <c:pt idx="185">
                  <c:v>80.31517181612881</c:v>
                </c:pt>
                <c:pt idx="186">
                  <c:v>80.297382848401568</c:v>
                </c:pt>
                <c:pt idx="187">
                  <c:v>79.888850003357049</c:v>
                </c:pt>
                <c:pt idx="188">
                  <c:v>80.179812084687512</c:v>
                </c:pt>
                <c:pt idx="189">
                  <c:v>80.3159896997023</c:v>
                </c:pt>
                <c:pt idx="190">
                  <c:v>80.212731898527537</c:v>
                </c:pt>
                <c:pt idx="191">
                  <c:v>80.342570915846338</c:v>
                </c:pt>
                <c:pt idx="192">
                  <c:v>79.999673227588218</c:v>
                </c:pt>
                <c:pt idx="193">
                  <c:v>80.281843060501913</c:v>
                </c:pt>
                <c:pt idx="194">
                  <c:v>80.235019225909767</c:v>
                </c:pt>
                <c:pt idx="195">
                  <c:v>80.315376287022346</c:v>
                </c:pt>
                <c:pt idx="196">
                  <c:v>79.992721217212249</c:v>
                </c:pt>
                <c:pt idx="197">
                  <c:v>80.172860074311586</c:v>
                </c:pt>
                <c:pt idx="198">
                  <c:v>80.292680017853101</c:v>
                </c:pt>
                <c:pt idx="199">
                  <c:v>79.903571907682746</c:v>
                </c:pt>
                <c:pt idx="200">
                  <c:v>79.678449454032346</c:v>
                </c:pt>
                <c:pt idx="201">
                  <c:v>80.187173036850595</c:v>
                </c:pt>
                <c:pt idx="202">
                  <c:v>79.82853108979937</c:v>
                </c:pt>
                <c:pt idx="203">
                  <c:v>79.417953535820388</c:v>
                </c:pt>
                <c:pt idx="204">
                  <c:v>80.065717326161661</c:v>
                </c:pt>
                <c:pt idx="205">
                  <c:v>79.850818417181699</c:v>
                </c:pt>
                <c:pt idx="206">
                  <c:v>79.394234912184316</c:v>
                </c:pt>
                <c:pt idx="207">
                  <c:v>79.695829479972488</c:v>
                </c:pt>
                <c:pt idx="208">
                  <c:v>79.827917677118933</c:v>
                </c:pt>
                <c:pt idx="209">
                  <c:v>79.076078202029507</c:v>
                </c:pt>
                <c:pt idx="210">
                  <c:v>78.727046386968922</c:v>
                </c:pt>
                <c:pt idx="211">
                  <c:v>79.47500091508347</c:v>
                </c:pt>
                <c:pt idx="212">
                  <c:v>79.788863736476586</c:v>
                </c:pt>
                <c:pt idx="213">
                  <c:v>79.023938124208556</c:v>
                </c:pt>
                <c:pt idx="214">
                  <c:v>79.01351010864424</c:v>
                </c:pt>
                <c:pt idx="215">
                  <c:v>79.103068359960389</c:v>
                </c:pt>
                <c:pt idx="216">
                  <c:v>78.774483634241136</c:v>
                </c:pt>
                <c:pt idx="217">
                  <c:v>78.922929502860953</c:v>
                </c:pt>
                <c:pt idx="218">
                  <c:v>78.87467437201488</c:v>
                </c:pt>
                <c:pt idx="219">
                  <c:v>78.826623712062343</c:v>
                </c:pt>
                <c:pt idx="220">
                  <c:v>79.124333332875608</c:v>
                </c:pt>
                <c:pt idx="221">
                  <c:v>79.279731211871564</c:v>
                </c:pt>
                <c:pt idx="222">
                  <c:v>78.42688311543462</c:v>
                </c:pt>
                <c:pt idx="223">
                  <c:v>78.111793468680915</c:v>
                </c:pt>
                <c:pt idx="224">
                  <c:v>78.576146867628083</c:v>
                </c:pt>
                <c:pt idx="225">
                  <c:v>78.828259479209478</c:v>
                </c:pt>
                <c:pt idx="226">
                  <c:v>78.488224383459183</c:v>
                </c:pt>
                <c:pt idx="227">
                  <c:v>78.40214213733114</c:v>
                </c:pt>
                <c:pt idx="228">
                  <c:v>78.437311130998822</c:v>
                </c:pt>
                <c:pt idx="229">
                  <c:v>78.421771343099138</c:v>
                </c:pt>
                <c:pt idx="230">
                  <c:v>78.600887845731393</c:v>
                </c:pt>
                <c:pt idx="231">
                  <c:v>78.311152589761335</c:v>
                </c:pt>
                <c:pt idx="232">
                  <c:v>78.069876935530644</c:v>
                </c:pt>
                <c:pt idx="233">
                  <c:v>78.334257800717069</c:v>
                </c:pt>
                <c:pt idx="234">
                  <c:v>78.176610741893796</c:v>
                </c:pt>
                <c:pt idx="235">
                  <c:v>78.395803539635395</c:v>
                </c:pt>
                <c:pt idx="236">
                  <c:v>78.362679254901934</c:v>
                </c:pt>
                <c:pt idx="237">
                  <c:v>78.272916532692307</c:v>
                </c:pt>
                <c:pt idx="238">
                  <c:v>78.025097809872648</c:v>
                </c:pt>
                <c:pt idx="239">
                  <c:v>77.785253451895883</c:v>
                </c:pt>
                <c:pt idx="240">
                  <c:v>78.301337986877186</c:v>
                </c:pt>
                <c:pt idx="241">
                  <c:v>77.745177156786539</c:v>
                </c:pt>
                <c:pt idx="242">
                  <c:v>77.82737445593969</c:v>
                </c:pt>
                <c:pt idx="243">
                  <c:v>78.31565094941638</c:v>
                </c:pt>
                <c:pt idx="244">
                  <c:v>77.772371785610588</c:v>
                </c:pt>
                <c:pt idx="245">
                  <c:v>77.180224078278926</c:v>
                </c:pt>
                <c:pt idx="246">
                  <c:v>77.469550392461912</c:v>
                </c:pt>
                <c:pt idx="247">
                  <c:v>77.527824597085598</c:v>
                </c:pt>
                <c:pt idx="248">
                  <c:v>77.378560844892107</c:v>
                </c:pt>
                <c:pt idx="249">
                  <c:v>77.071445562981623</c:v>
                </c:pt>
                <c:pt idx="250">
                  <c:v>77.099867017166503</c:v>
                </c:pt>
                <c:pt idx="251">
                  <c:v>77.222549553215828</c:v>
                </c:pt>
                <c:pt idx="252">
                  <c:v>77.384081559014348</c:v>
                </c:pt>
                <c:pt idx="253">
                  <c:v>77.522917295643609</c:v>
                </c:pt>
                <c:pt idx="254">
                  <c:v>76.897645303578074</c:v>
                </c:pt>
                <c:pt idx="255">
                  <c:v>76.746336842450447</c:v>
                </c:pt>
                <c:pt idx="256">
                  <c:v>77.435199282368231</c:v>
                </c:pt>
                <c:pt idx="257">
                  <c:v>76.913798504158009</c:v>
                </c:pt>
                <c:pt idx="258">
                  <c:v>76.583373540398256</c:v>
                </c:pt>
                <c:pt idx="259">
                  <c:v>77.211303654077966</c:v>
                </c:pt>
                <c:pt idx="260">
                  <c:v>77.161617226977981</c:v>
                </c:pt>
                <c:pt idx="261">
                  <c:v>76.68417769085211</c:v>
                </c:pt>
                <c:pt idx="262">
                  <c:v>76.759218508735643</c:v>
                </c:pt>
                <c:pt idx="263">
                  <c:v>77.047317997558466</c:v>
                </c:pt>
                <c:pt idx="264">
                  <c:v>76.731001525444512</c:v>
                </c:pt>
                <c:pt idx="265">
                  <c:v>76.283414739757404</c:v>
                </c:pt>
                <c:pt idx="266">
                  <c:v>76.553111848172634</c:v>
                </c:pt>
                <c:pt idx="267">
                  <c:v>76.648190813611095</c:v>
                </c:pt>
                <c:pt idx="268">
                  <c:v>76.780483481650961</c:v>
                </c:pt>
                <c:pt idx="269">
                  <c:v>77.088416647135233</c:v>
                </c:pt>
                <c:pt idx="270">
                  <c:v>76.385650186465412</c:v>
                </c:pt>
                <c:pt idx="271">
                  <c:v>76.433905317311371</c:v>
                </c:pt>
                <c:pt idx="272">
                  <c:v>77.038525749141826</c:v>
                </c:pt>
                <c:pt idx="273">
                  <c:v>76.887012817120464</c:v>
                </c:pt>
                <c:pt idx="274">
                  <c:v>76.530211108110322</c:v>
                </c:pt>
                <c:pt idx="275">
                  <c:v>76.850821468986013</c:v>
                </c:pt>
                <c:pt idx="276">
                  <c:v>77.172454184329126</c:v>
                </c:pt>
                <c:pt idx="277">
                  <c:v>76.724049515068373</c:v>
                </c:pt>
                <c:pt idx="278">
                  <c:v>76.525508277561755</c:v>
                </c:pt>
                <c:pt idx="279">
                  <c:v>76.800726100099297</c:v>
                </c:pt>
                <c:pt idx="280">
                  <c:v>76.823217898374793</c:v>
                </c:pt>
                <c:pt idx="281">
                  <c:v>76.978002364690497</c:v>
                </c:pt>
                <c:pt idx="282">
                  <c:v>77.205169527275501</c:v>
                </c:pt>
                <c:pt idx="283">
                  <c:v>76.676407796902325</c:v>
                </c:pt>
                <c:pt idx="284">
                  <c:v>76.465802776684185</c:v>
                </c:pt>
                <c:pt idx="285">
                  <c:v>77.140556724956085</c:v>
                </c:pt>
                <c:pt idx="286">
                  <c:v>76.989452734721866</c:v>
                </c:pt>
                <c:pt idx="287">
                  <c:v>76.628970549629997</c:v>
                </c:pt>
                <c:pt idx="288">
                  <c:v>77.079624398718352</c:v>
                </c:pt>
                <c:pt idx="289">
                  <c:v>77.031778209658881</c:v>
                </c:pt>
                <c:pt idx="290">
                  <c:v>76.400167619897786</c:v>
                </c:pt>
                <c:pt idx="291">
                  <c:v>76.589712138094001</c:v>
                </c:pt>
                <c:pt idx="292">
                  <c:v>77.20128458030068</c:v>
                </c:pt>
                <c:pt idx="293">
                  <c:v>76.762898984817298</c:v>
                </c:pt>
                <c:pt idx="294">
                  <c:v>76.266852597390837</c:v>
                </c:pt>
                <c:pt idx="295">
                  <c:v>76.991292972762793</c:v>
                </c:pt>
                <c:pt idx="296">
                  <c:v>76.849390172731958</c:v>
                </c:pt>
                <c:pt idx="297">
                  <c:v>76.414276111543316</c:v>
                </c:pt>
                <c:pt idx="298">
                  <c:v>76.742451895475725</c:v>
                </c:pt>
                <c:pt idx="299">
                  <c:v>76.773940413061609</c:v>
                </c:pt>
                <c:pt idx="300">
                  <c:v>76.333101166857574</c:v>
                </c:pt>
                <c:pt idx="301">
                  <c:v>76.263172121309111</c:v>
                </c:pt>
                <c:pt idx="302">
                  <c:v>76.327989394521936</c:v>
                </c:pt>
                <c:pt idx="303">
                  <c:v>76.618542534065668</c:v>
                </c:pt>
                <c:pt idx="304">
                  <c:v>76.503220950179298</c:v>
                </c:pt>
                <c:pt idx="305">
                  <c:v>76.520805447012904</c:v>
                </c:pt>
                <c:pt idx="306">
                  <c:v>76.068515830777585</c:v>
                </c:pt>
                <c:pt idx="307">
                  <c:v>76.194674372014973</c:v>
                </c:pt>
                <c:pt idx="308">
                  <c:v>76.746541313343897</c:v>
                </c:pt>
                <c:pt idx="309">
                  <c:v>76.091212099946574</c:v>
                </c:pt>
                <c:pt idx="310">
                  <c:v>76.084055618676942</c:v>
                </c:pt>
                <c:pt idx="311">
                  <c:v>76.5956417940031</c:v>
                </c:pt>
                <c:pt idx="312">
                  <c:v>76.309587014114612</c:v>
                </c:pt>
                <c:pt idx="313">
                  <c:v>76.289548866559869</c:v>
                </c:pt>
                <c:pt idx="314">
                  <c:v>76.360909208361917</c:v>
                </c:pt>
                <c:pt idx="315">
                  <c:v>76.338417410086066</c:v>
                </c:pt>
                <c:pt idx="316">
                  <c:v>76.049908979476498</c:v>
                </c:pt>
                <c:pt idx="317">
                  <c:v>76.431247195696955</c:v>
                </c:pt>
                <c:pt idx="318">
                  <c:v>76.622427481040603</c:v>
                </c:pt>
                <c:pt idx="319">
                  <c:v>76.61056816922239</c:v>
                </c:pt>
                <c:pt idx="320">
                  <c:v>76.558837033188368</c:v>
                </c:pt>
                <c:pt idx="321">
                  <c:v>76.271964369726106</c:v>
                </c:pt>
                <c:pt idx="322">
                  <c:v>76.017193636530081</c:v>
                </c:pt>
                <c:pt idx="323">
                  <c:v>76.077717020980998</c:v>
                </c:pt>
                <c:pt idx="324">
                  <c:v>76.482978331731189</c:v>
                </c:pt>
                <c:pt idx="325">
                  <c:v>77.356273517509791</c:v>
                </c:pt>
                <c:pt idx="326">
                  <c:v>75.662232165560454</c:v>
                </c:pt>
                <c:pt idx="327">
                  <c:v>76.938539482261248</c:v>
                </c:pt>
                <c:pt idx="328">
                  <c:v>77.09720889555193</c:v>
                </c:pt>
                <c:pt idx="329">
                  <c:v>76.421432592812948</c:v>
                </c:pt>
                <c:pt idx="330">
                  <c:v>75.945015411154486</c:v>
                </c:pt>
                <c:pt idx="331">
                  <c:v>76.935267947966693</c:v>
                </c:pt>
                <c:pt idx="332">
                  <c:v>76.570900815899932</c:v>
                </c:pt>
                <c:pt idx="333">
                  <c:v>76.053180513771295</c:v>
                </c:pt>
                <c:pt idx="334">
                  <c:v>76.505061188220111</c:v>
                </c:pt>
                <c:pt idx="335">
                  <c:v>76.657392003814593</c:v>
                </c:pt>
                <c:pt idx="336">
                  <c:v>75.676136186312675</c:v>
                </c:pt>
                <c:pt idx="337">
                  <c:v>76.865747844205245</c:v>
                </c:pt>
                <c:pt idx="338">
                  <c:v>76.454147935759508</c:v>
                </c:pt>
                <c:pt idx="339">
                  <c:v>76.079148317235038</c:v>
                </c:pt>
                <c:pt idx="340">
                  <c:v>76.406301746700365</c:v>
                </c:pt>
                <c:pt idx="341">
                  <c:v>76.753493323720207</c:v>
                </c:pt>
                <c:pt idx="342">
                  <c:v>75.383947279621481</c:v>
                </c:pt>
                <c:pt idx="343">
                  <c:v>76.687040283359906</c:v>
                </c:pt>
                <c:pt idx="344">
                  <c:v>76.772304645914318</c:v>
                </c:pt>
                <c:pt idx="345">
                  <c:v>75.647305790340894</c:v>
                </c:pt>
                <c:pt idx="346">
                  <c:v>75.66959311772321</c:v>
                </c:pt>
                <c:pt idx="347">
                  <c:v>76.311018310368354</c:v>
                </c:pt>
                <c:pt idx="348">
                  <c:v>75.41155085023253</c:v>
                </c:pt>
                <c:pt idx="349">
                  <c:v>75.407256961470793</c:v>
                </c:pt>
                <c:pt idx="350">
                  <c:v>76.700739833218947</c:v>
                </c:pt>
                <c:pt idx="351">
                  <c:v>75.580852749980934</c:v>
                </c:pt>
                <c:pt idx="352">
                  <c:v>75.517057831235292</c:v>
                </c:pt>
                <c:pt idx="353">
                  <c:v>76.358046615854022</c:v>
                </c:pt>
                <c:pt idx="354">
                  <c:v>73.93752017959855</c:v>
                </c:pt>
                <c:pt idx="355">
                  <c:v>75.327513313038807</c:v>
                </c:pt>
                <c:pt idx="356">
                  <c:v>75.879175783474324</c:v>
                </c:pt>
                <c:pt idx="357">
                  <c:v>75.918229724116813</c:v>
                </c:pt>
                <c:pt idx="358">
                  <c:v>75.39519317875947</c:v>
                </c:pt>
                <c:pt idx="359">
                  <c:v>75.543639047379287</c:v>
                </c:pt>
                <c:pt idx="360">
                  <c:v>76.032733424429622</c:v>
                </c:pt>
                <c:pt idx="361">
                  <c:v>75.582079575341297</c:v>
                </c:pt>
                <c:pt idx="362">
                  <c:v>75.509287937285322</c:v>
                </c:pt>
                <c:pt idx="363">
                  <c:v>75.980593346608742</c:v>
                </c:pt>
                <c:pt idx="364">
                  <c:v>75.877335545433681</c:v>
                </c:pt>
                <c:pt idx="365">
                  <c:v>75.596188066987168</c:v>
                </c:pt>
                <c:pt idx="366">
                  <c:v>75.826013351186475</c:v>
                </c:pt>
                <c:pt idx="367">
                  <c:v>75.817630044556324</c:v>
                </c:pt>
                <c:pt idx="368">
                  <c:v>75.341417333791043</c:v>
                </c:pt>
                <c:pt idx="369">
                  <c:v>75.945424352941146</c:v>
                </c:pt>
                <c:pt idx="370">
                  <c:v>76.117179903410545</c:v>
                </c:pt>
                <c:pt idx="371">
                  <c:v>75.620929045090307</c:v>
                </c:pt>
                <c:pt idx="372">
                  <c:v>75.538322804150326</c:v>
                </c:pt>
                <c:pt idx="373">
                  <c:v>76.128221331654743</c:v>
                </c:pt>
                <c:pt idx="374">
                  <c:v>75.643216372472821</c:v>
                </c:pt>
                <c:pt idx="375">
                  <c:v>75.543025634698978</c:v>
                </c:pt>
                <c:pt idx="376">
                  <c:v>75.995519721828046</c:v>
                </c:pt>
                <c:pt idx="377">
                  <c:v>75.850345387502884</c:v>
                </c:pt>
                <c:pt idx="378">
                  <c:v>76.0124908059814</c:v>
                </c:pt>
                <c:pt idx="379">
                  <c:v>76.122905088426023</c:v>
                </c:pt>
                <c:pt idx="380">
                  <c:v>76.132310749523157</c:v>
                </c:pt>
                <c:pt idx="381">
                  <c:v>75.618884336156341</c:v>
                </c:pt>
                <c:pt idx="382">
                  <c:v>75.890217211718905</c:v>
                </c:pt>
                <c:pt idx="383">
                  <c:v>76.800726100099027</c:v>
                </c:pt>
                <c:pt idx="384">
                  <c:v>75.804134965590848</c:v>
                </c:pt>
                <c:pt idx="385">
                  <c:v>75.818243457236619</c:v>
                </c:pt>
                <c:pt idx="386">
                  <c:v>76.073014190432488</c:v>
                </c:pt>
                <c:pt idx="387">
                  <c:v>76.251926222171448</c:v>
                </c:pt>
                <c:pt idx="388">
                  <c:v>76.13190180773617</c:v>
                </c:pt>
                <c:pt idx="389">
                  <c:v>76.276871671167925</c:v>
                </c:pt>
                <c:pt idx="390">
                  <c:v>76.142943235980724</c:v>
                </c:pt>
                <c:pt idx="391">
                  <c:v>75.95973731548014</c:v>
                </c:pt>
                <c:pt idx="392">
                  <c:v>76.355388494239691</c:v>
                </c:pt>
                <c:pt idx="393">
                  <c:v>76.19058495414653</c:v>
                </c:pt>
                <c:pt idx="394">
                  <c:v>75.951967421530341</c:v>
                </c:pt>
                <c:pt idx="395">
                  <c:v>76.21205439795537</c:v>
                </c:pt>
                <c:pt idx="396">
                  <c:v>76.263172121309154</c:v>
                </c:pt>
                <c:pt idx="397">
                  <c:v>75.807202028992023</c:v>
                </c:pt>
                <c:pt idx="398">
                  <c:v>75.491703440451815</c:v>
                </c:pt>
                <c:pt idx="399">
                  <c:v>76.2521306930647</c:v>
                </c:pt>
                <c:pt idx="400">
                  <c:v>76.326353627374658</c:v>
                </c:pt>
                <c:pt idx="401">
                  <c:v>75.560201189745882</c:v>
                </c:pt>
                <c:pt idx="402">
                  <c:v>75.856070572518419</c:v>
                </c:pt>
                <c:pt idx="403">
                  <c:v>75.939085755245145</c:v>
                </c:pt>
                <c:pt idx="404">
                  <c:v>75.944810940260979</c:v>
                </c:pt>
                <c:pt idx="405">
                  <c:v>75.911277713740617</c:v>
                </c:pt>
                <c:pt idx="406">
                  <c:v>75.702717402456642</c:v>
                </c:pt>
                <c:pt idx="407">
                  <c:v>75.703126344243458</c:v>
                </c:pt>
                <c:pt idx="408">
                  <c:v>75.897169222094917</c:v>
                </c:pt>
                <c:pt idx="409">
                  <c:v>75.886332264744127</c:v>
                </c:pt>
                <c:pt idx="410">
                  <c:v>75.631152589761172</c:v>
                </c:pt>
                <c:pt idx="411">
                  <c:v>75.773055389791779</c:v>
                </c:pt>
                <c:pt idx="412">
                  <c:v>76.032733424429551</c:v>
                </c:pt>
                <c:pt idx="413">
                  <c:v>75.671433355763938</c:v>
                </c:pt>
                <c:pt idx="414">
                  <c:v>75.595779125200153</c:v>
                </c:pt>
                <c:pt idx="415">
                  <c:v>76.027417181200747</c:v>
                </c:pt>
                <c:pt idx="416">
                  <c:v>75.86854329701697</c:v>
                </c:pt>
                <c:pt idx="417">
                  <c:v>75.602117722896139</c:v>
                </c:pt>
                <c:pt idx="418">
                  <c:v>75.998995727016194</c:v>
                </c:pt>
                <c:pt idx="419">
                  <c:v>75.670615472190363</c:v>
                </c:pt>
                <c:pt idx="420">
                  <c:v>75.732979094682122</c:v>
                </c:pt>
                <c:pt idx="421">
                  <c:v>76.155415960479061</c:v>
                </c:pt>
                <c:pt idx="422">
                  <c:v>75.667548408789131</c:v>
                </c:pt>
                <c:pt idx="423">
                  <c:v>75.511537117112937</c:v>
                </c:pt>
                <c:pt idx="424">
                  <c:v>75.950127183489741</c:v>
                </c:pt>
                <c:pt idx="425">
                  <c:v>75.932951628442723</c:v>
                </c:pt>
                <c:pt idx="426">
                  <c:v>75.554680475623854</c:v>
                </c:pt>
                <c:pt idx="427">
                  <c:v>75.631152589761129</c:v>
                </c:pt>
                <c:pt idx="428">
                  <c:v>76.46641618936448</c:v>
                </c:pt>
                <c:pt idx="429">
                  <c:v>75.644034256046325</c:v>
                </c:pt>
                <c:pt idx="430">
                  <c:v>75.668570763256398</c:v>
                </c:pt>
                <c:pt idx="431">
                  <c:v>76.291389104600611</c:v>
                </c:pt>
                <c:pt idx="432">
                  <c:v>75.941539405966267</c:v>
                </c:pt>
                <c:pt idx="433">
                  <c:v>75.614999389181207</c:v>
                </c:pt>
                <c:pt idx="434">
                  <c:v>75.895533454947639</c:v>
                </c:pt>
                <c:pt idx="435">
                  <c:v>75.896555809414721</c:v>
                </c:pt>
                <c:pt idx="436">
                  <c:v>76.29793217318992</c:v>
                </c:pt>
                <c:pt idx="437">
                  <c:v>76.355388494239776</c:v>
                </c:pt>
                <c:pt idx="438">
                  <c:v>76.193856488441256</c:v>
                </c:pt>
                <c:pt idx="439">
                  <c:v>75.955647897611826</c:v>
                </c:pt>
                <c:pt idx="440">
                  <c:v>76.65350705683997</c:v>
                </c:pt>
                <c:pt idx="441">
                  <c:v>76.571514228580227</c:v>
                </c:pt>
                <c:pt idx="442">
                  <c:v>75.937654458991233</c:v>
                </c:pt>
                <c:pt idx="443">
                  <c:v>75.878562370794128</c:v>
                </c:pt>
                <c:pt idx="444">
                  <c:v>76.545955366903257</c:v>
                </c:pt>
                <c:pt idx="445">
                  <c:v>75.992248187533519</c:v>
                </c:pt>
                <c:pt idx="446">
                  <c:v>75.9869319443047</c:v>
                </c:pt>
                <c:pt idx="447">
                  <c:v>76.319606087892012</c:v>
                </c:pt>
                <c:pt idx="448">
                  <c:v>76.150099717250313</c:v>
                </c:pt>
                <c:pt idx="449">
                  <c:v>75.725209200732451</c:v>
                </c:pt>
                <c:pt idx="450">
                  <c:v>76.206533683832987</c:v>
                </c:pt>
                <c:pt idx="451">
                  <c:v>76.005129853818559</c:v>
                </c:pt>
                <c:pt idx="452">
                  <c:v>75.722142137331304</c:v>
                </c:pt>
                <c:pt idx="453">
                  <c:v>76.114930723582702</c:v>
                </c:pt>
                <c:pt idx="454">
                  <c:v>76.344142595101857</c:v>
                </c:pt>
                <c:pt idx="455">
                  <c:v>75.863840466468389</c:v>
                </c:pt>
                <c:pt idx="456">
                  <c:v>75.643625314259722</c:v>
                </c:pt>
                <c:pt idx="457">
                  <c:v>76.28075661814313</c:v>
                </c:pt>
                <c:pt idx="458">
                  <c:v>75.962395437094685</c:v>
                </c:pt>
                <c:pt idx="459">
                  <c:v>75.520329365529804</c:v>
                </c:pt>
                <c:pt idx="460">
                  <c:v>76.076081253833721</c:v>
                </c:pt>
                <c:pt idx="461">
                  <c:v>75.959532844586846</c:v>
                </c:pt>
                <c:pt idx="462">
                  <c:v>75.627472113679872</c:v>
                </c:pt>
                <c:pt idx="463">
                  <c:v>75.949513770809574</c:v>
                </c:pt>
                <c:pt idx="464">
                  <c:v>75.73359250736253</c:v>
                </c:pt>
                <c:pt idx="465">
                  <c:v>75.428112992599367</c:v>
                </c:pt>
                <c:pt idx="466">
                  <c:v>75.938881284351865</c:v>
                </c:pt>
                <c:pt idx="467">
                  <c:v>76.281778972610056</c:v>
                </c:pt>
                <c:pt idx="468">
                  <c:v>75.739113221484857</c:v>
                </c:pt>
                <c:pt idx="469">
                  <c:v>75.411346379339264</c:v>
                </c:pt>
                <c:pt idx="470">
                  <c:v>76.228207598535292</c:v>
                </c:pt>
                <c:pt idx="471">
                  <c:v>75.999609139696474</c:v>
                </c:pt>
                <c:pt idx="472">
                  <c:v>75.703535286030416</c:v>
                </c:pt>
                <c:pt idx="473">
                  <c:v>75.972210039978663</c:v>
                </c:pt>
                <c:pt idx="474">
                  <c:v>75.904939116044929</c:v>
                </c:pt>
                <c:pt idx="475">
                  <c:v>75.754653009384398</c:v>
                </c:pt>
                <c:pt idx="476">
                  <c:v>75.861182344853901</c:v>
                </c:pt>
                <c:pt idx="477">
                  <c:v>75.931520332188853</c:v>
                </c:pt>
                <c:pt idx="478">
                  <c:v>75.921501258411467</c:v>
                </c:pt>
                <c:pt idx="479">
                  <c:v>76.261127412374918</c:v>
                </c:pt>
                <c:pt idx="480">
                  <c:v>76.155007018692459</c:v>
                </c:pt>
                <c:pt idx="481">
                  <c:v>75.83950843015181</c:v>
                </c:pt>
                <c:pt idx="482">
                  <c:v>75.975481574273275</c:v>
                </c:pt>
                <c:pt idx="483">
                  <c:v>76.360704737468382</c:v>
                </c:pt>
                <c:pt idx="484">
                  <c:v>76.014944456702452</c:v>
                </c:pt>
                <c:pt idx="485">
                  <c:v>75.968325093003813</c:v>
                </c:pt>
                <c:pt idx="486">
                  <c:v>76.436358968032323</c:v>
                </c:pt>
                <c:pt idx="487">
                  <c:v>75.990612420385972</c:v>
                </c:pt>
                <c:pt idx="488">
                  <c:v>75.920478903944428</c:v>
                </c:pt>
                <c:pt idx="489">
                  <c:v>76.320423971465473</c:v>
                </c:pt>
                <c:pt idx="490">
                  <c:v>76.111454718394754</c:v>
                </c:pt>
                <c:pt idx="491">
                  <c:v>75.9149581898223</c:v>
                </c:pt>
                <c:pt idx="492">
                  <c:v>76.272986724193274</c:v>
                </c:pt>
                <c:pt idx="493">
                  <c:v>76.309791485008049</c:v>
                </c:pt>
                <c:pt idx="494">
                  <c:v>76.082215380636313</c:v>
                </c:pt>
                <c:pt idx="495">
                  <c:v>75.831943007095333</c:v>
                </c:pt>
                <c:pt idx="496">
                  <c:v>76.211849927061962</c:v>
                </c:pt>
                <c:pt idx="497">
                  <c:v>75.864249408254977</c:v>
                </c:pt>
                <c:pt idx="498">
                  <c:v>75.835827954070425</c:v>
                </c:pt>
                <c:pt idx="499">
                  <c:v>76.126585564507664</c:v>
                </c:pt>
                <c:pt idx="500">
                  <c:v>75.756288776531733</c:v>
                </c:pt>
                <c:pt idx="501">
                  <c:v>75.867520942549802</c:v>
                </c:pt>
                <c:pt idx="502">
                  <c:v>76.140898527046502</c:v>
                </c:pt>
                <c:pt idx="503">
                  <c:v>75.580443808193991</c:v>
                </c:pt>
                <c:pt idx="504">
                  <c:v>75.476368123445582</c:v>
                </c:pt>
                <c:pt idx="505">
                  <c:v>76.000018081483276</c:v>
                </c:pt>
                <c:pt idx="506">
                  <c:v>75.878971312581015</c:v>
                </c:pt>
                <c:pt idx="507">
                  <c:v>75.631357060654537</c:v>
                </c:pt>
                <c:pt idx="508">
                  <c:v>76.015762340276225</c:v>
                </c:pt>
                <c:pt idx="509">
                  <c:v>76.025576943160289</c:v>
                </c:pt>
                <c:pt idx="510">
                  <c:v>75.44958243640788</c:v>
                </c:pt>
                <c:pt idx="511">
                  <c:v>75.36615831189431</c:v>
                </c:pt>
                <c:pt idx="512">
                  <c:v>75.547319523460828</c:v>
                </c:pt>
                <c:pt idx="513">
                  <c:v>75.362682306706347</c:v>
                </c:pt>
                <c:pt idx="514">
                  <c:v>75.521351719997028</c:v>
                </c:pt>
                <c:pt idx="515">
                  <c:v>75.916185015182677</c:v>
                </c:pt>
                <c:pt idx="516">
                  <c:v>75.270465933775995</c:v>
                </c:pt>
                <c:pt idx="517">
                  <c:v>75.088077896848986</c:v>
                </c:pt>
                <c:pt idx="518">
                  <c:v>75.661005340199821</c:v>
                </c:pt>
                <c:pt idx="519">
                  <c:v>75.391308231784677</c:v>
                </c:pt>
                <c:pt idx="520">
                  <c:v>75.256766383916997</c:v>
                </c:pt>
                <c:pt idx="521">
                  <c:v>75.432406881361203</c:v>
                </c:pt>
                <c:pt idx="522">
                  <c:v>75.779598458381031</c:v>
                </c:pt>
                <c:pt idx="523">
                  <c:v>75.335692148775607</c:v>
                </c:pt>
                <c:pt idx="524">
                  <c:v>75.160256122224922</c:v>
                </c:pt>
                <c:pt idx="525">
                  <c:v>75.758946898145894</c:v>
                </c:pt>
                <c:pt idx="526">
                  <c:v>75.634833065842741</c:v>
                </c:pt>
                <c:pt idx="527">
                  <c:v>75.018557793087595</c:v>
                </c:pt>
                <c:pt idx="528">
                  <c:v>75.408483786831596</c:v>
                </c:pt>
                <c:pt idx="529">
                  <c:v>75.633810711375517</c:v>
                </c:pt>
                <c:pt idx="530">
                  <c:v>75.36922537529577</c:v>
                </c:pt>
                <c:pt idx="531">
                  <c:v>75.485978255436038</c:v>
                </c:pt>
                <c:pt idx="532">
                  <c:v>75.632583886014956</c:v>
                </c:pt>
                <c:pt idx="533">
                  <c:v>75.346120164339638</c:v>
                </c:pt>
                <c:pt idx="534">
                  <c:v>75.24020424155016</c:v>
                </c:pt>
                <c:pt idx="535">
                  <c:v>75.845847027847697</c:v>
                </c:pt>
                <c:pt idx="536">
                  <c:v>75.794729304493771</c:v>
                </c:pt>
                <c:pt idx="537">
                  <c:v>75.441199129778028</c:v>
                </c:pt>
                <c:pt idx="538">
                  <c:v>75.659574043946066</c:v>
                </c:pt>
                <c:pt idx="539">
                  <c:v>75.764467612268334</c:v>
                </c:pt>
                <c:pt idx="540">
                  <c:v>75.637900129243761</c:v>
                </c:pt>
                <c:pt idx="541">
                  <c:v>75.799636605935788</c:v>
                </c:pt>
                <c:pt idx="542">
                  <c:v>75.61397703471421</c:v>
                </c:pt>
                <c:pt idx="543">
                  <c:v>75.483524604715171</c:v>
                </c:pt>
                <c:pt idx="544">
                  <c:v>75.614999389181406</c:v>
                </c:pt>
                <c:pt idx="545">
                  <c:v>75.715599068742009</c:v>
                </c:pt>
                <c:pt idx="546">
                  <c:v>75.448560081940826</c:v>
                </c:pt>
                <c:pt idx="547">
                  <c:v>75.339577095750229</c:v>
                </c:pt>
                <c:pt idx="548">
                  <c:v>75.603957960936967</c:v>
                </c:pt>
                <c:pt idx="549">
                  <c:v>75.54282116380557</c:v>
                </c:pt>
                <c:pt idx="550">
                  <c:v>75.567766612802174</c:v>
                </c:pt>
                <c:pt idx="551">
                  <c:v>75.574718623178356</c:v>
                </c:pt>
                <c:pt idx="552">
                  <c:v>74.822265735408536</c:v>
                </c:pt>
                <c:pt idx="553">
                  <c:v>74.879722056458405</c:v>
                </c:pt>
                <c:pt idx="554">
                  <c:v>75.587395818570201</c:v>
                </c:pt>
                <c:pt idx="555">
                  <c:v>75.1281541919586</c:v>
                </c:pt>
                <c:pt idx="556">
                  <c:v>74.995657053024971</c:v>
                </c:pt>
                <c:pt idx="557">
                  <c:v>75.231207522239941</c:v>
                </c:pt>
                <c:pt idx="558">
                  <c:v>74.917344700846897</c:v>
                </c:pt>
                <c:pt idx="559">
                  <c:v>74.866226977492872</c:v>
                </c:pt>
                <c:pt idx="560">
                  <c:v>75.038391469749115</c:v>
                </c:pt>
                <c:pt idx="561">
                  <c:v>74.921025176928239</c:v>
                </c:pt>
                <c:pt idx="562">
                  <c:v>74.837601052414769</c:v>
                </c:pt>
                <c:pt idx="563">
                  <c:v>74.97193842938897</c:v>
                </c:pt>
                <c:pt idx="564">
                  <c:v>75.186837338368704</c:v>
                </c:pt>
                <c:pt idx="565">
                  <c:v>74.780553673151886</c:v>
                </c:pt>
                <c:pt idx="566">
                  <c:v>74.812451132524572</c:v>
                </c:pt>
                <c:pt idx="567">
                  <c:v>75.160869534905004</c:v>
                </c:pt>
                <c:pt idx="568">
                  <c:v>74.673410925001932</c:v>
                </c:pt>
                <c:pt idx="569">
                  <c:v>74.031576790570043</c:v>
                </c:pt>
                <c:pt idx="570">
                  <c:v>74.550728388952436</c:v>
                </c:pt>
                <c:pt idx="571">
                  <c:v>75.014059433432635</c:v>
                </c:pt>
                <c:pt idx="572">
                  <c:v>75.161687418478635</c:v>
                </c:pt>
                <c:pt idx="573">
                  <c:v>74.885038299687253</c:v>
                </c:pt>
                <c:pt idx="574">
                  <c:v>74.587737620660604</c:v>
                </c:pt>
                <c:pt idx="575">
                  <c:v>74.437247043106808</c:v>
                </c:pt>
                <c:pt idx="576">
                  <c:v>74.442563286335613</c:v>
                </c:pt>
                <c:pt idx="577">
                  <c:v>74.804067825894634</c:v>
                </c:pt>
                <c:pt idx="578">
                  <c:v>74.677704813763782</c:v>
                </c:pt>
                <c:pt idx="579">
                  <c:v>74.795684519264398</c:v>
                </c:pt>
                <c:pt idx="580">
                  <c:v>74.981548561379469</c:v>
                </c:pt>
                <c:pt idx="581">
                  <c:v>74.475278629282215</c:v>
                </c:pt>
                <c:pt idx="582">
                  <c:v>74.428659265583434</c:v>
                </c:pt>
                <c:pt idx="583">
                  <c:v>74.88319806164651</c:v>
                </c:pt>
                <c:pt idx="584">
                  <c:v>74.671570686961033</c:v>
                </c:pt>
                <c:pt idx="585">
                  <c:v>74.757448462195896</c:v>
                </c:pt>
                <c:pt idx="586">
                  <c:v>75.220370564888938</c:v>
                </c:pt>
                <c:pt idx="587">
                  <c:v>75.036142289921258</c:v>
                </c:pt>
                <c:pt idx="588">
                  <c:v>74.679749522697904</c:v>
                </c:pt>
                <c:pt idx="589">
                  <c:v>74.673615395895197</c:v>
                </c:pt>
                <c:pt idx="590">
                  <c:v>74.52721423620973</c:v>
                </c:pt>
                <c:pt idx="591">
                  <c:v>74.765627297932369</c:v>
                </c:pt>
                <c:pt idx="592">
                  <c:v>75.249405431753956</c:v>
                </c:pt>
                <c:pt idx="593">
                  <c:v>74.559725108262839</c:v>
                </c:pt>
                <c:pt idx="594">
                  <c:v>74.225415197528136</c:v>
                </c:pt>
                <c:pt idx="595">
                  <c:v>74.87542816769664</c:v>
                </c:pt>
                <c:pt idx="596">
                  <c:v>74.878904172884788</c:v>
                </c:pt>
                <c:pt idx="597">
                  <c:v>74.329899824063389</c:v>
                </c:pt>
                <c:pt idx="598">
                  <c:v>74.197402685130101</c:v>
                </c:pt>
                <c:pt idx="599">
                  <c:v>74.4548315399404</c:v>
                </c:pt>
                <c:pt idx="600">
                  <c:v>74.560338520943006</c:v>
                </c:pt>
                <c:pt idx="601">
                  <c:v>74.385515907072474</c:v>
                </c:pt>
                <c:pt idx="602">
                  <c:v>74.429681620050204</c:v>
                </c:pt>
                <c:pt idx="603">
                  <c:v>74.23584321309211</c:v>
                </c:pt>
                <c:pt idx="604">
                  <c:v>74.221734721446538</c:v>
                </c:pt>
                <c:pt idx="605">
                  <c:v>74.559929579156076</c:v>
                </c:pt>
                <c:pt idx="606">
                  <c:v>74.057749064927108</c:v>
                </c:pt>
                <c:pt idx="607">
                  <c:v>73.810543754787403</c:v>
                </c:pt>
                <c:pt idx="608">
                  <c:v>74.375496833295287</c:v>
                </c:pt>
                <c:pt idx="609">
                  <c:v>74.190450674753961</c:v>
                </c:pt>
                <c:pt idx="610">
                  <c:v>73.74736224872197</c:v>
                </c:pt>
                <c:pt idx="611">
                  <c:v>73.91625520668326</c:v>
                </c:pt>
                <c:pt idx="612">
                  <c:v>73.583581063095977</c:v>
                </c:pt>
                <c:pt idx="613">
                  <c:v>73.481959029068406</c:v>
                </c:pt>
                <c:pt idx="614">
                  <c:v>74.171434881666386</c:v>
                </c:pt>
                <c:pt idx="615">
                  <c:v>74.097416418249708</c:v>
                </c:pt>
                <c:pt idx="616">
                  <c:v>73.549229953002168</c:v>
                </c:pt>
                <c:pt idx="617">
                  <c:v>73.567836804303127</c:v>
                </c:pt>
                <c:pt idx="618">
                  <c:v>74.090873349660342</c:v>
                </c:pt>
                <c:pt idx="619">
                  <c:v>73.798275501182516</c:v>
                </c:pt>
                <c:pt idx="620">
                  <c:v>73.37931464057371</c:v>
                </c:pt>
                <c:pt idx="621">
                  <c:v>73.819744944991228</c:v>
                </c:pt>
                <c:pt idx="622">
                  <c:v>73.834262378423702</c:v>
                </c:pt>
                <c:pt idx="623">
                  <c:v>73.698493705195844</c:v>
                </c:pt>
                <c:pt idx="624">
                  <c:v>74.225006255741206</c:v>
                </c:pt>
                <c:pt idx="625">
                  <c:v>74.065110017090134</c:v>
                </c:pt>
                <c:pt idx="626">
                  <c:v>73.376656518959223</c:v>
                </c:pt>
                <c:pt idx="627">
                  <c:v>73.452310749523178</c:v>
                </c:pt>
                <c:pt idx="628">
                  <c:v>73.915846264896473</c:v>
                </c:pt>
                <c:pt idx="629">
                  <c:v>74.032803615930561</c:v>
                </c:pt>
                <c:pt idx="630">
                  <c:v>73.822607537498968</c:v>
                </c:pt>
                <c:pt idx="631">
                  <c:v>73.836716029144768</c:v>
                </c:pt>
                <c:pt idx="632">
                  <c:v>74.158757686274456</c:v>
                </c:pt>
                <c:pt idx="633">
                  <c:v>73.891923170367008</c:v>
                </c:pt>
                <c:pt idx="634">
                  <c:v>73.981276950789564</c:v>
                </c:pt>
                <c:pt idx="635">
                  <c:v>73.725892804913542</c:v>
                </c:pt>
                <c:pt idx="636">
                  <c:v>73.642261733424803</c:v>
                </c:pt>
                <c:pt idx="637">
                  <c:v>74.184109600976541</c:v>
                </c:pt>
                <c:pt idx="638">
                  <c:v>74.079829445334397</c:v>
                </c:pt>
                <c:pt idx="639">
                  <c:v>73.836509082169727</c:v>
                </c:pt>
                <c:pt idx="640">
                  <c:v>73.979638707560866</c:v>
                </c:pt>
                <c:pt idx="641">
                  <c:v>74.073695318532231</c:v>
                </c:pt>
                <c:pt idx="642">
                  <c:v>73.738363053330431</c:v>
                </c:pt>
                <c:pt idx="643">
                  <c:v>73.386673116655231</c:v>
                </c:pt>
                <c:pt idx="644">
                  <c:v>73.525713324178028</c:v>
                </c:pt>
                <c:pt idx="645">
                  <c:v>73.672932367437099</c:v>
                </c:pt>
                <c:pt idx="646">
                  <c:v>73.881492678721273</c:v>
                </c:pt>
                <c:pt idx="647">
                  <c:v>73.938744528877564</c:v>
                </c:pt>
                <c:pt idx="648">
                  <c:v>73.108592701609709</c:v>
                </c:pt>
                <c:pt idx="649">
                  <c:v>73.233319946593298</c:v>
                </c:pt>
                <c:pt idx="650">
                  <c:v>73.822196119630831</c:v>
                </c:pt>
                <c:pt idx="651">
                  <c:v>73.431656713206777</c:v>
                </c:pt>
                <c:pt idx="652">
                  <c:v>73.073832649729084</c:v>
                </c:pt>
                <c:pt idx="653">
                  <c:v>73.509355652704599</c:v>
                </c:pt>
                <c:pt idx="654">
                  <c:v>73.490953272297105</c:v>
                </c:pt>
                <c:pt idx="655">
                  <c:v>73.202649312580931</c:v>
                </c:pt>
                <c:pt idx="656">
                  <c:v>73.198559894712901</c:v>
                </c:pt>
                <c:pt idx="657">
                  <c:v>73.499132108033834</c:v>
                </c:pt>
                <c:pt idx="658">
                  <c:v>73.257856453803271</c:v>
                </c:pt>
                <c:pt idx="659">
                  <c:v>73.319197721828004</c:v>
                </c:pt>
                <c:pt idx="660">
                  <c:v>73.233319946593568</c:v>
                </c:pt>
                <c:pt idx="661">
                  <c:v>72.470643514152812</c:v>
                </c:pt>
                <c:pt idx="662">
                  <c:v>73.10859270160978</c:v>
                </c:pt>
                <c:pt idx="663">
                  <c:v>73.699513583581364</c:v>
                </c:pt>
                <c:pt idx="664">
                  <c:v>73.055430269321675</c:v>
                </c:pt>
                <c:pt idx="665">
                  <c:v>72.617862557412138</c:v>
                </c:pt>
                <c:pt idx="666">
                  <c:v>73.274214125276657</c:v>
                </c:pt>
                <c:pt idx="667">
                  <c:v>73.233319946593568</c:v>
                </c:pt>
                <c:pt idx="668">
                  <c:v>72.791662816815503</c:v>
                </c:pt>
                <c:pt idx="669">
                  <c:v>72.987954874494378</c:v>
                </c:pt>
                <c:pt idx="670">
                  <c:v>73.360091900511236</c:v>
                </c:pt>
                <c:pt idx="671">
                  <c:v>72.95319482261381</c:v>
                </c:pt>
                <c:pt idx="672">
                  <c:v>72.771215727473802</c:v>
                </c:pt>
                <c:pt idx="673">
                  <c:v>73.075877358663277</c:v>
                </c:pt>
                <c:pt idx="674">
                  <c:v>72.583102505531528</c:v>
                </c:pt>
                <c:pt idx="675">
                  <c:v>72.630130811017096</c:v>
                </c:pt>
                <c:pt idx="676">
                  <c:v>73.634082897688202</c:v>
                </c:pt>
                <c:pt idx="677">
                  <c:v>73.364181318379352</c:v>
                </c:pt>
                <c:pt idx="678">
                  <c:v>72.542208326848197</c:v>
                </c:pt>
                <c:pt idx="679">
                  <c:v>72.971597203021233</c:v>
                </c:pt>
                <c:pt idx="680">
                  <c:v>73.227185819790776</c:v>
                </c:pt>
                <c:pt idx="681">
                  <c:v>72.945015986877209</c:v>
                </c:pt>
                <c:pt idx="682">
                  <c:v>73.161755133897742</c:v>
                </c:pt>
                <c:pt idx="683">
                  <c:v>73.548205122453638</c:v>
                </c:pt>
                <c:pt idx="684">
                  <c:v>73.171978678568664</c:v>
                </c:pt>
                <c:pt idx="685">
                  <c:v>73.026804344243615</c:v>
                </c:pt>
                <c:pt idx="686">
                  <c:v>73.288527087815751</c:v>
                </c:pt>
                <c:pt idx="687">
                  <c:v>73.282392961013116</c:v>
                </c:pt>
                <c:pt idx="688">
                  <c:v>73.065653813992498</c:v>
                </c:pt>
                <c:pt idx="689">
                  <c:v>73.486863854428847</c:v>
                </c:pt>
                <c:pt idx="690">
                  <c:v>73.333510684367226</c:v>
                </c:pt>
                <c:pt idx="691">
                  <c:v>72.95932894941626</c:v>
                </c:pt>
                <c:pt idx="692">
                  <c:v>73.026804344243573</c:v>
                </c:pt>
                <c:pt idx="693">
                  <c:v>72.568789542992164</c:v>
                </c:pt>
                <c:pt idx="694">
                  <c:v>72.910255934996712</c:v>
                </c:pt>
                <c:pt idx="695">
                  <c:v>73.41734375066747</c:v>
                </c:pt>
                <c:pt idx="696">
                  <c:v>72.989999583428769</c:v>
                </c:pt>
                <c:pt idx="697">
                  <c:v>72.529940073243324</c:v>
                </c:pt>
                <c:pt idx="698">
                  <c:v>72.977731329823612</c:v>
                </c:pt>
                <c:pt idx="699">
                  <c:v>73.14948688029304</c:v>
                </c:pt>
                <c:pt idx="700">
                  <c:v>72.345916269169138</c:v>
                </c:pt>
                <c:pt idx="701">
                  <c:v>72.444062298008575</c:v>
                </c:pt>
                <c:pt idx="702">
                  <c:v>73.178112805371171</c:v>
                </c:pt>
                <c:pt idx="703">
                  <c:v>72.979776038757976</c:v>
                </c:pt>
                <c:pt idx="704">
                  <c:v>72.347960978103373</c:v>
                </c:pt>
                <c:pt idx="705">
                  <c:v>72.576968378729035</c:v>
                </c:pt>
                <c:pt idx="706">
                  <c:v>72.632175519951033</c:v>
                </c:pt>
                <c:pt idx="707">
                  <c:v>72.425659917601351</c:v>
                </c:pt>
                <c:pt idx="708">
                  <c:v>72.713963877317454</c:v>
                </c:pt>
                <c:pt idx="709">
                  <c:v>72.593326050202279</c:v>
                </c:pt>
                <c:pt idx="710">
                  <c:v>72.454285842679511</c:v>
                </c:pt>
                <c:pt idx="711">
                  <c:v>72.255949076066145</c:v>
                </c:pt>
                <c:pt idx="712">
                  <c:v>72.542208326848197</c:v>
                </c:pt>
                <c:pt idx="713">
                  <c:v>71.990136914625737</c:v>
                </c:pt>
                <c:pt idx="714">
                  <c:v>72.063746436255428</c:v>
                </c:pt>
                <c:pt idx="715">
                  <c:v>73.429612004272528</c:v>
                </c:pt>
                <c:pt idx="716">
                  <c:v>72.515627110704074</c:v>
                </c:pt>
                <c:pt idx="717">
                  <c:v>71.650715231555552</c:v>
                </c:pt>
                <c:pt idx="718">
                  <c:v>72.174160718699895</c:v>
                </c:pt>
                <c:pt idx="719">
                  <c:v>72.3193350530251</c:v>
                </c:pt>
                <c:pt idx="720">
                  <c:v>72.051478182650371</c:v>
                </c:pt>
                <c:pt idx="721">
                  <c:v>72.323424470893357</c:v>
                </c:pt>
                <c:pt idx="722">
                  <c:v>72.343871560234845</c:v>
                </c:pt>
                <c:pt idx="723">
                  <c:v>72.168026591897359</c:v>
                </c:pt>
                <c:pt idx="724">
                  <c:v>72.088282943465245</c:v>
                </c:pt>
                <c:pt idx="725">
                  <c:v>72.401123410391264</c:v>
                </c:pt>
                <c:pt idx="726">
                  <c:v>72.118953577477811</c:v>
                </c:pt>
                <c:pt idx="727">
                  <c:v>72.069880563058035</c:v>
                </c:pt>
                <c:pt idx="728">
                  <c:v>72.595370759136173</c:v>
                </c:pt>
                <c:pt idx="729">
                  <c:v>72.163937174029058</c:v>
                </c:pt>
                <c:pt idx="730">
                  <c:v>71.920616810864587</c:v>
                </c:pt>
                <c:pt idx="731">
                  <c:v>72.409302246128163</c:v>
                </c:pt>
                <c:pt idx="732">
                  <c:v>71.928795646601174</c:v>
                </c:pt>
                <c:pt idx="733">
                  <c:v>71.665028194094845</c:v>
                </c:pt>
                <c:pt idx="734">
                  <c:v>72.664890862897707</c:v>
                </c:pt>
                <c:pt idx="735">
                  <c:v>72.906166517128071</c:v>
                </c:pt>
                <c:pt idx="736">
                  <c:v>72.022852257572197</c:v>
                </c:pt>
                <c:pt idx="737">
                  <c:v>72.098506488136238</c:v>
                </c:pt>
                <c:pt idx="738">
                  <c:v>72.701695623712496</c:v>
                </c:pt>
                <c:pt idx="739">
                  <c:v>72.536074200045874</c:v>
                </c:pt>
                <c:pt idx="740">
                  <c:v>72.174160718700108</c:v>
                </c:pt>
                <c:pt idx="741">
                  <c:v>72.337737433432608</c:v>
                </c:pt>
                <c:pt idx="742">
                  <c:v>72.116908868543405</c:v>
                </c:pt>
                <c:pt idx="743">
                  <c:v>72.078059398794565</c:v>
                </c:pt>
                <c:pt idx="744">
                  <c:v>72.593326050202108</c:v>
                </c:pt>
                <c:pt idx="745">
                  <c:v>72.028986384374903</c:v>
                </c:pt>
                <c:pt idx="746">
                  <c:v>71.697743537041205</c:v>
                </c:pt>
                <c:pt idx="747">
                  <c:v>72.417481081864565</c:v>
                </c:pt>
                <c:pt idx="748">
                  <c:v>72.439972880140346</c:v>
                </c:pt>
                <c:pt idx="749">
                  <c:v>71.791800148012541</c:v>
                </c:pt>
                <c:pt idx="750">
                  <c:v>71.613910470740862</c:v>
                </c:pt>
                <c:pt idx="751">
                  <c:v>72.07396998092608</c:v>
                </c:pt>
                <c:pt idx="752">
                  <c:v>72.016718130769675</c:v>
                </c:pt>
                <c:pt idx="753">
                  <c:v>72.008539295033131</c:v>
                </c:pt>
                <c:pt idx="754">
                  <c:v>72.123042995345997</c:v>
                </c:pt>
                <c:pt idx="755">
                  <c:v>71.671162320897238</c:v>
                </c:pt>
                <c:pt idx="756">
                  <c:v>71.759084805065939</c:v>
                </c:pt>
                <c:pt idx="757">
                  <c:v>72.210965479514869</c:v>
                </c:pt>
                <c:pt idx="758">
                  <c:v>71.579150418860237</c:v>
                </c:pt>
                <c:pt idx="759">
                  <c:v>71.211102810711907</c:v>
                </c:pt>
                <c:pt idx="760">
                  <c:v>72.172116009765674</c:v>
                </c:pt>
                <c:pt idx="761">
                  <c:v>72.014673421835766</c:v>
                </c:pt>
                <c:pt idx="762">
                  <c:v>71.464646718547328</c:v>
                </c:pt>
                <c:pt idx="763">
                  <c:v>71.752950678263431</c:v>
                </c:pt>
                <c:pt idx="764">
                  <c:v>72.031031093308997</c:v>
                </c:pt>
                <c:pt idx="765">
                  <c:v>71.421707830929904</c:v>
                </c:pt>
                <c:pt idx="766">
                  <c:v>71.352187727168712</c:v>
                </c:pt>
                <c:pt idx="767">
                  <c:v>71.650715231555651</c:v>
                </c:pt>
                <c:pt idx="768">
                  <c:v>71.703877663843798</c:v>
                </c:pt>
                <c:pt idx="769">
                  <c:v>71.959466280613512</c:v>
                </c:pt>
                <c:pt idx="770">
                  <c:v>72.09850648813601</c:v>
                </c:pt>
                <c:pt idx="771">
                  <c:v>71.499406770428067</c:v>
                </c:pt>
                <c:pt idx="772">
                  <c:v>71.710011790646263</c:v>
                </c:pt>
                <c:pt idx="773">
                  <c:v>72.198697225909669</c:v>
                </c:pt>
                <c:pt idx="774">
                  <c:v>71.748861260395103</c:v>
                </c:pt>
                <c:pt idx="775">
                  <c:v>71.411484286259409</c:v>
                </c:pt>
                <c:pt idx="776">
                  <c:v>71.963555698481699</c:v>
                </c:pt>
                <c:pt idx="777">
                  <c:v>72.149624211490149</c:v>
                </c:pt>
                <c:pt idx="778">
                  <c:v>71.673207029831403</c:v>
                </c:pt>
                <c:pt idx="779">
                  <c:v>71.69978824597554</c:v>
                </c:pt>
                <c:pt idx="780">
                  <c:v>72.421570499733065</c:v>
                </c:pt>
                <c:pt idx="781">
                  <c:v>72.01671813076986</c:v>
                </c:pt>
                <c:pt idx="782">
                  <c:v>71.562792747386837</c:v>
                </c:pt>
                <c:pt idx="783">
                  <c:v>72.045344055848091</c:v>
                </c:pt>
                <c:pt idx="784">
                  <c:v>71.986047496757536</c:v>
                </c:pt>
                <c:pt idx="785">
                  <c:v>72.231412568856399</c:v>
                </c:pt>
                <c:pt idx="786">
                  <c:v>72.511537692836015</c:v>
                </c:pt>
                <c:pt idx="787">
                  <c:v>72.00444987716493</c:v>
                </c:pt>
                <c:pt idx="788">
                  <c:v>71.93901919127201</c:v>
                </c:pt>
                <c:pt idx="789">
                  <c:v>72.529940073243225</c:v>
                </c:pt>
                <c:pt idx="790">
                  <c:v>72.523805946440831</c:v>
                </c:pt>
                <c:pt idx="791">
                  <c:v>71.94719802700854</c:v>
                </c:pt>
                <c:pt idx="792">
                  <c:v>71.943108609140069</c:v>
                </c:pt>
                <c:pt idx="793">
                  <c:v>72.632175519951289</c:v>
                </c:pt>
                <c:pt idx="794">
                  <c:v>72.098506488136096</c:v>
                </c:pt>
                <c:pt idx="795">
                  <c:v>71.984002787823357</c:v>
                </c:pt>
                <c:pt idx="796">
                  <c:v>72.460419969481919</c:v>
                </c:pt>
                <c:pt idx="797">
                  <c:v>72.192563099107375</c:v>
                </c:pt>
                <c:pt idx="798">
                  <c:v>71.511675024033067</c:v>
                </c:pt>
                <c:pt idx="799">
                  <c:v>72.824378159761878</c:v>
                </c:pt>
                <c:pt idx="800">
                  <c:v>72.550387162585011</c:v>
                </c:pt>
                <c:pt idx="801">
                  <c:v>71.648670522621501</c:v>
                </c:pt>
                <c:pt idx="802">
                  <c:v>71.828604908827273</c:v>
                </c:pt>
                <c:pt idx="803">
                  <c:v>72.215054897383069</c:v>
                </c:pt>
                <c:pt idx="804">
                  <c:v>72.145534793621835</c:v>
                </c:pt>
                <c:pt idx="805">
                  <c:v>72.178250136568366</c:v>
                </c:pt>
                <c:pt idx="806">
                  <c:v>72.574923669794927</c:v>
                </c:pt>
                <c:pt idx="807">
                  <c:v>72.116908868543575</c:v>
                </c:pt>
                <c:pt idx="808">
                  <c:v>72.129177122148363</c:v>
                </c:pt>
                <c:pt idx="809">
                  <c:v>72.546297744716568</c:v>
                </c:pt>
                <c:pt idx="810">
                  <c:v>72.157803047226707</c:v>
                </c:pt>
                <c:pt idx="811">
                  <c:v>71.859275542839796</c:v>
                </c:pt>
                <c:pt idx="812">
                  <c:v>72.683293243305002</c:v>
                </c:pt>
                <c:pt idx="813">
                  <c:v>72.478822349889228</c:v>
                </c:pt>
                <c:pt idx="814">
                  <c:v>72.161892465095107</c:v>
                </c:pt>
                <c:pt idx="815">
                  <c:v>72.227323150988056</c:v>
                </c:pt>
                <c:pt idx="816">
                  <c:v>72.292753836881204</c:v>
                </c:pt>
                <c:pt idx="817">
                  <c:v>72.069880563057936</c:v>
                </c:pt>
                <c:pt idx="818">
                  <c:v>72.057612309453035</c:v>
                </c:pt>
                <c:pt idx="819">
                  <c:v>72.067835854123757</c:v>
                </c:pt>
                <c:pt idx="820">
                  <c:v>71.775442476539141</c:v>
                </c:pt>
                <c:pt idx="821">
                  <c:v>72.239591404592801</c:v>
                </c:pt>
                <c:pt idx="822">
                  <c:v>72.906166517128455</c:v>
                </c:pt>
                <c:pt idx="823">
                  <c:v>72.26003849393463</c:v>
                </c:pt>
                <c:pt idx="824">
                  <c:v>71.712056499580299</c:v>
                </c:pt>
                <c:pt idx="825">
                  <c:v>72.636264937819405</c:v>
                </c:pt>
                <c:pt idx="826">
                  <c:v>72.474732932020942</c:v>
                </c:pt>
                <c:pt idx="827">
                  <c:v>72.092372361333545</c:v>
                </c:pt>
                <c:pt idx="828">
                  <c:v>72.656712027161205</c:v>
                </c:pt>
                <c:pt idx="829">
                  <c:v>72.554476580453056</c:v>
                </c:pt>
                <c:pt idx="830">
                  <c:v>72.031031093308926</c:v>
                </c:pt>
                <c:pt idx="831">
                  <c:v>72.826422868696184</c:v>
                </c:pt>
                <c:pt idx="832">
                  <c:v>72.942971277942945</c:v>
                </c:pt>
                <c:pt idx="833">
                  <c:v>72.290709127946812</c:v>
                </c:pt>
                <c:pt idx="834">
                  <c:v>72.313200926222549</c:v>
                </c:pt>
                <c:pt idx="835">
                  <c:v>73.194470476844501</c:v>
                </c:pt>
                <c:pt idx="836">
                  <c:v>72.793707525749539</c:v>
                </c:pt>
                <c:pt idx="837">
                  <c:v>72.558565998321669</c:v>
                </c:pt>
                <c:pt idx="838">
                  <c:v>73.304884759288996</c:v>
                </c:pt>
                <c:pt idx="839">
                  <c:v>72.914345352864927</c:v>
                </c:pt>
                <c:pt idx="840">
                  <c:v>72.296843254749362</c:v>
                </c:pt>
                <c:pt idx="841">
                  <c:v>72.799841652552189</c:v>
                </c:pt>
                <c:pt idx="842">
                  <c:v>72.783483981078973</c:v>
                </c:pt>
                <c:pt idx="843">
                  <c:v>72.386810447852412</c:v>
                </c:pt>
                <c:pt idx="844">
                  <c:v>72.940926569008866</c:v>
                </c:pt>
                <c:pt idx="845">
                  <c:v>72.826422868695971</c:v>
                </c:pt>
                <c:pt idx="846">
                  <c:v>72.13940066681937</c:v>
                </c:pt>
                <c:pt idx="847">
                  <c:v>71.8960803036545</c:v>
                </c:pt>
                <c:pt idx="848">
                  <c:v>72.857093502708466</c:v>
                </c:pt>
                <c:pt idx="849">
                  <c:v>72.227323150988113</c:v>
                </c:pt>
                <c:pt idx="850">
                  <c:v>72.012628712901517</c:v>
                </c:pt>
                <c:pt idx="851">
                  <c:v>72.517671819638309</c:v>
                </c:pt>
                <c:pt idx="852">
                  <c:v>71.826560199893237</c:v>
                </c:pt>
                <c:pt idx="853">
                  <c:v>71.615955179674984</c:v>
                </c:pt>
                <c:pt idx="854">
                  <c:v>72.384765738918261</c:v>
                </c:pt>
                <c:pt idx="855">
                  <c:v>72.26412791180293</c:v>
                </c:pt>
                <c:pt idx="856">
                  <c:v>71.433976084534876</c:v>
                </c:pt>
                <c:pt idx="857">
                  <c:v>71.740682424658445</c:v>
                </c:pt>
                <c:pt idx="858">
                  <c:v>71.894035594720549</c:v>
                </c:pt>
                <c:pt idx="859">
                  <c:v>71.726369462119337</c:v>
                </c:pt>
                <c:pt idx="860">
                  <c:v>71.534166822308663</c:v>
                </c:pt>
                <c:pt idx="861">
                  <c:v>71.789755439078334</c:v>
                </c:pt>
                <c:pt idx="862">
                  <c:v>71.712056499580299</c:v>
                </c:pt>
                <c:pt idx="863">
                  <c:v>71.478959681086366</c:v>
                </c:pt>
                <c:pt idx="864">
                  <c:v>72.106685323872654</c:v>
                </c:pt>
                <c:pt idx="865">
                  <c:v>71.609821052872434</c:v>
                </c:pt>
                <c:pt idx="866">
                  <c:v>71.106822655069877</c:v>
                </c:pt>
                <c:pt idx="867">
                  <c:v>71.542345658045406</c:v>
                </c:pt>
                <c:pt idx="868">
                  <c:v>71.656849358358201</c:v>
                </c:pt>
                <c:pt idx="869">
                  <c:v>71.742727133592766</c:v>
                </c:pt>
                <c:pt idx="870">
                  <c:v>71.429886666666761</c:v>
                </c:pt>
                <c:pt idx="871">
                  <c:v>71.26835466086834</c:v>
                </c:pt>
                <c:pt idx="872">
                  <c:v>71.341964182497733</c:v>
                </c:pt>
                <c:pt idx="873">
                  <c:v>71.350143018234363</c:v>
                </c:pt>
                <c:pt idx="874">
                  <c:v>71.552569202715972</c:v>
                </c:pt>
                <c:pt idx="875">
                  <c:v>71.323561802090595</c:v>
                </c:pt>
                <c:pt idx="876">
                  <c:v>71.117046199740443</c:v>
                </c:pt>
                <c:pt idx="877">
                  <c:v>71.346053600366147</c:v>
                </c:pt>
                <c:pt idx="878">
                  <c:v>71.180432176699568</c:v>
                </c:pt>
                <c:pt idx="879">
                  <c:v>71.053660222781843</c:v>
                </c:pt>
                <c:pt idx="880">
                  <c:v>71.624134015411585</c:v>
                </c:pt>
                <c:pt idx="881">
                  <c:v>71.405350159456859</c:v>
                </c:pt>
                <c:pt idx="882">
                  <c:v>70.695836159304065</c:v>
                </c:pt>
                <c:pt idx="883">
                  <c:v>71.346053600366275</c:v>
                </c:pt>
                <c:pt idx="884">
                  <c:v>71.677296447699774</c:v>
                </c:pt>
                <c:pt idx="885">
                  <c:v>71.309248839551273</c:v>
                </c:pt>
                <c:pt idx="886">
                  <c:v>71.006631917296005</c:v>
                </c:pt>
                <c:pt idx="887">
                  <c:v>71.276533496604841</c:v>
                </c:pt>
                <c:pt idx="888">
                  <c:v>70.49749939269087</c:v>
                </c:pt>
                <c:pt idx="889">
                  <c:v>70.13149649347676</c:v>
                </c:pt>
                <c:pt idx="890">
                  <c:v>71.458512591745048</c:v>
                </c:pt>
                <c:pt idx="891">
                  <c:v>71.292891168078</c:v>
                </c:pt>
                <c:pt idx="892">
                  <c:v>70.059931680781276</c:v>
                </c:pt>
                <c:pt idx="893">
                  <c:v>70.237821358052813</c:v>
                </c:pt>
                <c:pt idx="894">
                  <c:v>70.485231139086139</c:v>
                </c:pt>
                <c:pt idx="895">
                  <c:v>69.924980891126751</c:v>
                </c:pt>
                <c:pt idx="896">
                  <c:v>69.804343064011604</c:v>
                </c:pt>
                <c:pt idx="897">
                  <c:v>70.225553104448167</c:v>
                </c:pt>
                <c:pt idx="898">
                  <c:v>69.843192533760572</c:v>
                </c:pt>
                <c:pt idx="899">
                  <c:v>69.274763450064839</c:v>
                </c:pt>
                <c:pt idx="900">
                  <c:v>69.612140424200931</c:v>
                </c:pt>
                <c:pt idx="901">
                  <c:v>69.595782752727601</c:v>
                </c:pt>
                <c:pt idx="902">
                  <c:v>69.250226942855107</c:v>
                </c:pt>
                <c:pt idx="903">
                  <c:v>69.307478793011541</c:v>
                </c:pt>
                <c:pt idx="904">
                  <c:v>68.927162931257982</c:v>
                </c:pt>
                <c:pt idx="905">
                  <c:v>68.892402879377372</c:v>
                </c:pt>
                <c:pt idx="906">
                  <c:v>69.2440928160526</c:v>
                </c:pt>
                <c:pt idx="907">
                  <c:v>68.696110821698412</c:v>
                </c:pt>
                <c:pt idx="908">
                  <c:v>68.334197340352631</c:v>
                </c:pt>
                <c:pt idx="909">
                  <c:v>68.581607121385545</c:v>
                </c:pt>
                <c:pt idx="910">
                  <c:v>68.751317962920425</c:v>
                </c:pt>
                <c:pt idx="911">
                  <c:v>68.240140729381181</c:v>
                </c:pt>
                <c:pt idx="912">
                  <c:v>68.01931216449222</c:v>
                </c:pt>
                <c:pt idx="913">
                  <c:v>68.45687987640197</c:v>
                </c:pt>
                <c:pt idx="914">
                  <c:v>68.225827766842201</c:v>
                </c:pt>
                <c:pt idx="915">
                  <c:v>68.056116925306981</c:v>
                </c:pt>
                <c:pt idx="916">
                  <c:v>67.937523807125942</c:v>
                </c:pt>
                <c:pt idx="917">
                  <c:v>67.350692343022729</c:v>
                </c:pt>
                <c:pt idx="918">
                  <c:v>67.311842873273946</c:v>
                </c:pt>
                <c:pt idx="919">
                  <c:v>67.32206641794474</c:v>
                </c:pt>
                <c:pt idx="920">
                  <c:v>67.414078319981883</c:v>
                </c:pt>
                <c:pt idx="921">
                  <c:v>67.320021709010362</c:v>
                </c:pt>
                <c:pt idx="922">
                  <c:v>66.763860878919772</c:v>
                </c:pt>
                <c:pt idx="923">
                  <c:v>67.125774360265368</c:v>
                </c:pt>
                <c:pt idx="924">
                  <c:v>66.886543414969069</c:v>
                </c:pt>
                <c:pt idx="925">
                  <c:v>66.665714850080178</c:v>
                </c:pt>
                <c:pt idx="926">
                  <c:v>66.630954798199539</c:v>
                </c:pt>
                <c:pt idx="927">
                  <c:v>66.812933893339434</c:v>
                </c:pt>
                <c:pt idx="928">
                  <c:v>66.996957697413535</c:v>
                </c:pt>
                <c:pt idx="929">
                  <c:v>66.514406388952537</c:v>
                </c:pt>
                <c:pt idx="930">
                  <c:v>66.295622532997797</c:v>
                </c:pt>
                <c:pt idx="931">
                  <c:v>66.530764060425611</c:v>
                </c:pt>
                <c:pt idx="932">
                  <c:v>66.328337875944101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2614272"/>
        <c:axId val="242616192"/>
      </c:scatterChart>
      <c:valAx>
        <c:axId val="242614272"/>
        <c:scaling>
          <c:orientation val="minMax"/>
          <c:max val="1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sz="1000"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r>
                  <a:rPr lang="en-MY" sz="1000" b="1" i="0" u="none" strike="noStrike" baseline="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Voltage (V)</a:t>
                </a:r>
                <a:endParaRPr lang="en-MY" sz="10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en-US"/>
          </a:p>
        </c:txPr>
        <c:crossAx val="242616192"/>
        <c:crosses val="autoZero"/>
        <c:crossBetween val="midCat"/>
      </c:valAx>
      <c:valAx>
        <c:axId val="242616192"/>
        <c:scaling>
          <c:orientation val="minMax"/>
          <c:max val="160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ms-MY" sz="1000" b="1" i="0" u="none" strike="noStrike" baseline="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hotocurrent density</a:t>
                </a:r>
                <a:r>
                  <a:rPr lang="en-MY" sz="1000" b="1" i="0" baseline="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, µA/cm</a:t>
                </a:r>
                <a:r>
                  <a:rPr lang="en-MY" sz="1000" b="1" i="0" baseline="30000"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  <a:endParaRPr lang="en-MY" sz="400">
                  <a:effectLst/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en-US"/>
          </a:p>
        </c:txPr>
        <c:crossAx val="242614272"/>
        <c:crossesAt val="-0.5"/>
        <c:crossBetween val="midCat"/>
      </c:valAx>
      <c:spPr>
        <a:ln>
          <a:solidFill>
            <a:schemeClr val="bg1">
              <a:lumMod val="50000"/>
            </a:schemeClr>
          </a:solidFill>
        </a:ln>
      </c:spPr>
    </c:plotArea>
    <c:legend>
      <c:legendPos val="b"/>
      <c:layout>
        <c:manualLayout>
          <c:xMode val="edge"/>
          <c:yMode val="edge"/>
          <c:x val="2.6542342353905027E-2"/>
          <c:y val="0.88647725107950215"/>
          <c:w val="0.9328640154699489"/>
          <c:h val="7.6415194722281338E-2"/>
        </c:manualLayout>
      </c:layout>
      <c:overlay val="0"/>
      <c:spPr>
        <a:ln>
          <a:noFill/>
        </a:ln>
      </c:spPr>
      <c:txPr>
        <a:bodyPr/>
        <a:lstStyle/>
        <a:p>
          <a:pPr>
            <a:defRPr sz="1000">
              <a:latin typeface="Times New Roman" panose="02020603050405020304" pitchFamily="18" charset="0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chemeClr val="tx1"/>
      </a:solidFill>
    </a:ln>
  </c:sp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0165</cdr:x>
      <cdr:y>0.15862</cdr:y>
    </cdr:from>
    <cdr:to>
      <cdr:x>0.57379</cdr:x>
      <cdr:y>0.24233</cdr:y>
    </cdr:to>
    <cdr:cxnSp macro="">
      <cdr:nvCxnSpPr>
        <cdr:cNvPr id="2" name="Straight Arrow Connector 1"/>
        <cdr:cNvCxnSpPr/>
      </cdr:nvCxnSpPr>
      <cdr:spPr>
        <a:xfrm xmlns:a="http://schemas.openxmlformats.org/drawingml/2006/main" flipH="1">
          <a:off x="2006221" y="491319"/>
          <a:ext cx="859810" cy="259308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tailEnd type="arrow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7979</cdr:x>
      <cdr:y>0.11456</cdr:y>
    </cdr:from>
    <cdr:to>
      <cdr:x>0.84721</cdr:x>
      <cdr:y>0.2203</cdr:y>
    </cdr:to>
    <cdr:sp macro="" textlink="">
      <cdr:nvSpPr>
        <cdr:cNvPr id="6" name="Rectangle 5"/>
        <cdr:cNvSpPr/>
      </cdr:nvSpPr>
      <cdr:spPr>
        <a:xfrm xmlns:a="http://schemas.openxmlformats.org/drawingml/2006/main">
          <a:off x="2746891" y="321026"/>
          <a:ext cx="1266968" cy="296311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</cdr:spPr>
      <cdr:style>
        <a:lnRef xmlns:a="http://schemas.openxmlformats.org/drawingml/2006/main" idx="2">
          <a:schemeClr val="accent1">
            <a:shade val="50000"/>
          </a:schemeClr>
        </a:lnRef>
        <a:fillRef xmlns:a="http://schemas.openxmlformats.org/drawingml/2006/main" idx="1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lt1"/>
        </a:fontRef>
      </cdr:style>
      <cdr:txBody>
        <a:bodyPr xmlns:a="http://schemas.openxmlformats.org/drawingml/2006/main" vertOverflow="clip"/>
        <a:lstStyle xmlns:a="http://schemas.openxmlformats.org/drawingml/2006/main"/>
        <a:p xmlns:a="http://schemas.openxmlformats.org/drawingml/2006/main">
          <a:r>
            <a:rPr lang="el-GR" sz="1050" baseline="0">
              <a:solidFill>
                <a:schemeClr val="tx1">
                  <a:lumMod val="95000"/>
                  <a:lumOff val="5000"/>
                </a:schemeClr>
              </a:solidFill>
              <a:latin typeface="Times New Roman" panose="02020603050405020304" pitchFamily="18" charset="0"/>
              <a:ea typeface="Tahoma" panose="020B0604030504040204" pitchFamily="34" charset="0"/>
              <a:cs typeface="Times New Roman" panose="02020603050405020304" pitchFamily="18" charset="0"/>
            </a:rPr>
            <a:t>λ</a:t>
          </a:r>
          <a:r>
            <a:rPr lang="ms-MY" sz="1050" baseline="-25000">
              <a:solidFill>
                <a:schemeClr val="tx1">
                  <a:lumMod val="95000"/>
                  <a:lumOff val="5000"/>
                </a:schemeClr>
              </a:solidFill>
              <a:latin typeface="Times New Roman" panose="02020603050405020304" pitchFamily="18" charset="0"/>
              <a:ea typeface="Tahoma" panose="020B0604030504040204" pitchFamily="34" charset="0"/>
              <a:cs typeface="Times New Roman" panose="02020603050405020304" pitchFamily="18" charset="0"/>
            </a:rPr>
            <a:t>max</a:t>
          </a:r>
          <a:r>
            <a:rPr lang="ms-MY" sz="1050" baseline="0">
              <a:solidFill>
                <a:schemeClr val="tx1">
                  <a:lumMod val="95000"/>
                  <a:lumOff val="5000"/>
                </a:schemeClr>
              </a:solidFill>
              <a:latin typeface="Times New Roman" panose="02020603050405020304" pitchFamily="18" charset="0"/>
              <a:ea typeface="Tahoma" panose="020B0604030504040204" pitchFamily="34" charset="0"/>
              <a:cs typeface="Times New Roman" panose="02020603050405020304" pitchFamily="18" charset="0"/>
            </a:rPr>
            <a:t> = </a:t>
          </a:r>
          <a:r>
            <a:rPr lang="ms-MY" sz="1050">
              <a:solidFill>
                <a:schemeClr val="tx1">
                  <a:lumMod val="95000"/>
                  <a:lumOff val="5000"/>
                </a:schemeClr>
              </a:solidFill>
              <a:latin typeface="Times New Roman" panose="02020603050405020304" pitchFamily="18" charset="0"/>
              <a:ea typeface="Tahoma" panose="020B0604030504040204" pitchFamily="34" charset="0"/>
              <a:cs typeface="Times New Roman" panose="02020603050405020304" pitchFamily="18" charset="0"/>
            </a:rPr>
            <a:t>546nm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34691</cdr:x>
      <cdr:y>0.05769</cdr:y>
    </cdr:from>
    <cdr:to>
      <cdr:x>0.74918</cdr:x>
      <cdr:y>0.80002</cdr:y>
    </cdr:to>
    <cdr:cxnSp macro="">
      <cdr:nvCxnSpPr>
        <cdr:cNvPr id="2" name="Straight Connector 1"/>
        <cdr:cNvCxnSpPr/>
      </cdr:nvCxnSpPr>
      <cdr:spPr>
        <a:xfrm xmlns:a="http://schemas.openxmlformats.org/drawingml/2006/main" flipV="1">
          <a:off x="810883" y="129396"/>
          <a:ext cx="940279" cy="1664899"/>
        </a:xfrm>
        <a:prstGeom xmlns:a="http://schemas.openxmlformats.org/drawingml/2006/main" prst="line">
          <a:avLst/>
        </a:prstGeom>
        <a:ln xmlns:a="http://schemas.openxmlformats.org/drawingml/2006/main">
          <a:solidFill>
            <a:schemeClr val="tx1"/>
          </a:solidFill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5621</cdr:x>
      <cdr:y>0.05769</cdr:y>
    </cdr:from>
    <cdr:to>
      <cdr:x>0.93002</cdr:x>
      <cdr:y>0.80386</cdr:y>
    </cdr:to>
    <cdr:cxnSp macro="">
      <cdr:nvCxnSpPr>
        <cdr:cNvPr id="4" name="Straight Connector 3"/>
        <cdr:cNvCxnSpPr/>
      </cdr:nvCxnSpPr>
      <cdr:spPr>
        <a:xfrm xmlns:a="http://schemas.openxmlformats.org/drawingml/2006/main" flipV="1">
          <a:off x="2001328" y="129396"/>
          <a:ext cx="172529" cy="1673524"/>
        </a:xfrm>
        <a:prstGeom xmlns:a="http://schemas.openxmlformats.org/drawingml/2006/main" prst="line">
          <a:avLst/>
        </a:prstGeom>
        <a:ln xmlns:a="http://schemas.openxmlformats.org/drawingml/2006/main">
          <a:solidFill>
            <a:schemeClr val="tx1"/>
          </a:solidFill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8</Pages>
  <Words>7350</Words>
  <Characters>41900</Characters>
  <Application>Microsoft Office Word</Application>
  <DocSecurity>0</DocSecurity>
  <Lines>349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rsonal</Company>
  <LinksUpToDate>false</LinksUpToDate>
  <CharactersWithSpaces>491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yah</dc:creator>
  <cp:lastModifiedBy>USER</cp:lastModifiedBy>
  <cp:revision>5</cp:revision>
  <cp:lastPrinted>2015-09-13T13:21:00Z</cp:lastPrinted>
  <dcterms:created xsi:type="dcterms:W3CDTF">2016-02-22T05:54:00Z</dcterms:created>
  <dcterms:modified xsi:type="dcterms:W3CDTF">2016-05-21T06:11:00Z</dcterms:modified>
</cp:coreProperties>
</file>